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708072" w14:textId="77777777" w:rsidR="00FC0C10" w:rsidRDefault="00FC0C10" w:rsidP="00FC0C10">
      <w:pPr>
        <w:pStyle w:val="Heading1"/>
        <w:spacing w:before="120" w:after="120"/>
      </w:pPr>
      <w:r>
        <w:t>Chapter 1 – Introduction</w:t>
      </w:r>
    </w:p>
    <w:p w14:paraId="34FC71A7" w14:textId="77777777" w:rsidR="00FC0C10" w:rsidRDefault="00FC0C10" w:rsidP="00FC0C10"/>
    <w:p w14:paraId="53A0DE25" w14:textId="77777777" w:rsidR="00FC0C10" w:rsidRDefault="00FC0C10" w:rsidP="00FC0C10">
      <w:pPr>
        <w:pStyle w:val="Heading2"/>
        <w:spacing w:before="240" w:after="120"/>
      </w:pPr>
      <w:r>
        <w:t>1.1 Background of the Problem</w:t>
      </w:r>
    </w:p>
    <w:p w14:paraId="5D772069" w14:textId="77777777" w:rsidR="00FC0C10" w:rsidRDefault="00FC0C10" w:rsidP="00FC0C10"/>
    <w:p w14:paraId="3E23365C" w14:textId="77777777" w:rsidR="00FC0C10" w:rsidRDefault="00FC0C10" w:rsidP="00FC0C10">
      <w: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Default="00FC0C10" w:rsidP="00FC0C10"/>
    <w:p w14:paraId="78B90D2F" w14:textId="4D2F723F" w:rsidR="00FC0C10" w:rsidRDefault="00FC0C10" w:rsidP="00FC0C10">
      <w: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fldChar w:fldCharType="begin"/>
      </w:r>
      <w:r w:rsidR="00F06BC3">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fldChar w:fldCharType="separate"/>
      </w:r>
      <w:r w:rsidR="00F06BC3">
        <w:rPr>
          <w:noProof/>
        </w:rPr>
        <w:t>(Gunning and Aha 2019)</w:t>
      </w:r>
      <w:r w:rsidR="00F06BC3">
        <w:fldChar w:fldCharType="end"/>
      </w:r>
      <w:r w:rsidR="00F06BC3">
        <w:t>.</w:t>
      </w:r>
      <w:r>
        <w:t xml:space="preserve"> </w:t>
      </w:r>
    </w:p>
    <w:p w14:paraId="6E3BBA89" w14:textId="77777777" w:rsidR="00FC0C10" w:rsidRDefault="00FC0C10" w:rsidP="00FC0C10"/>
    <w:p w14:paraId="046FFA5B" w14:textId="77777777" w:rsidR="00FC0C10" w:rsidRDefault="00FC0C10" w:rsidP="00FC0C10">
      <w: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Default="00FC0C10" w:rsidP="00FC0C10"/>
    <w:p w14:paraId="0ABD1864" w14:textId="77777777" w:rsidR="00FC0C10" w:rsidRDefault="00FC0C10" w:rsidP="00FC0C10">
      <w: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FC0C10"/>
    <w:p w14:paraId="0415FC79" w14:textId="77777777" w:rsidR="00FC0C10" w:rsidRDefault="00FC0C10" w:rsidP="00FC0C10">
      <w:pPr>
        <w:pStyle w:val="Heading2"/>
        <w:spacing w:before="240" w:after="120"/>
      </w:pPr>
      <w:r>
        <w:t>1.2 Motivation</w:t>
      </w:r>
    </w:p>
    <w:p w14:paraId="5A836960" w14:textId="77777777" w:rsidR="00FC0C10" w:rsidRDefault="00FC0C10" w:rsidP="00FC0C10"/>
    <w:p w14:paraId="7E6E6349" w14:textId="4B565397" w:rsidR="00FC0C10" w:rsidRDefault="00FC0C10" w:rsidP="00FC0C10">
      <w:r>
        <w:t>The main motivation for this study directly comes from the trust gap between users and AI-driven financial systems. Many users do not like to rely on AI tools when they cannot understand how decisions are made or why a specific outcome is given</w:t>
      </w:r>
      <w:r w:rsidR="00F06BC3">
        <w:t xml:space="preserve"> </w:t>
      </w:r>
      <w:r w:rsidR="00F06BC3">
        <w:fldChar w:fldCharType="begin"/>
      </w:r>
      <w:r w:rsidR="00F06BC3">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fldChar w:fldCharType="separate"/>
      </w:r>
      <w:r w:rsidR="00F06BC3">
        <w:rPr>
          <w:noProof/>
        </w:rPr>
        <w:t>(Poursabzi-Sangdeh et al. 2021)</w:t>
      </w:r>
      <w:r w:rsidR="00F06BC3">
        <w:fldChar w:fldCharType="end"/>
      </w:r>
      <w:r w:rsidR="00F06BC3">
        <w:t xml:space="preserve"> </w:t>
      </w:r>
      <w: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FC0C10"/>
    <w:p w14:paraId="1EF31057" w14:textId="77777777" w:rsidR="00FC0C10" w:rsidRDefault="00FC0C10" w:rsidP="00FC0C10">
      <w: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FC0C10"/>
    <w:p w14:paraId="759DAA9C" w14:textId="77777777" w:rsidR="00FC0C10" w:rsidRDefault="00FC0C10" w:rsidP="00FC0C10">
      <w:pPr>
        <w:pStyle w:val="Heading2"/>
        <w:spacing w:before="240" w:after="120"/>
      </w:pPr>
      <w:r>
        <w:lastRenderedPageBreak/>
        <w:t>1.3 Aim</w:t>
      </w:r>
    </w:p>
    <w:p w14:paraId="3CA7068D" w14:textId="77777777" w:rsidR="00FC0C10" w:rsidRDefault="00FC0C10" w:rsidP="00FC0C10"/>
    <w:p w14:paraId="6EB32E01" w14:textId="77777777" w:rsidR="00FC0C10" w:rsidRDefault="00FC0C10" w:rsidP="00FC0C10">
      <w:r>
        <w:t>The aim of this research is,</w:t>
      </w:r>
    </w:p>
    <w:p w14:paraId="6AF8D3F2" w14:textId="77777777" w:rsidR="00FC0C10" w:rsidRDefault="00FC0C10" w:rsidP="00FC0C10"/>
    <w:p w14:paraId="66E7E738" w14:textId="77777777" w:rsidR="00FC0C10" w:rsidRDefault="00FC0C10" w:rsidP="00FC0C10">
      <w:r>
        <w:rPr>
          <w:b/>
          <w:bCs/>
        </w:rPr>
        <w:t>To improve user trust in financial chatbots by integrating Explainable AI (XAI) mechanisms with GPT-4.</w:t>
      </w:r>
    </w:p>
    <w:p w14:paraId="699E365E" w14:textId="77777777" w:rsidR="00FC0C10" w:rsidRDefault="00FC0C10" w:rsidP="00FC0C10"/>
    <w:p w14:paraId="7598AAFB" w14:textId="77777777" w:rsidR="00FC0C10" w:rsidRDefault="00FC0C10" w:rsidP="00FC0C10">
      <w:pPr>
        <w:pStyle w:val="Heading2"/>
        <w:spacing w:before="240" w:after="120"/>
      </w:pPr>
      <w:r>
        <w:t>1.4 Research Questions</w:t>
      </w:r>
    </w:p>
    <w:p w14:paraId="03BDE3DF" w14:textId="77777777" w:rsidR="00EE3507" w:rsidRPr="00EE3507" w:rsidRDefault="00EE3507" w:rsidP="00EE3507"/>
    <w:p w14:paraId="7CE46288" w14:textId="77777777" w:rsidR="00FC0C10" w:rsidRDefault="00FC0C10" w:rsidP="004A3BA7">
      <w:pPr>
        <w:numPr>
          <w:ilvl w:val="0"/>
          <w:numId w:val="29"/>
        </w:numPr>
        <w:spacing w:before="120" w:after="120"/>
      </w:pPr>
      <w:r>
        <w:t>How much do SHAP explanations improve trust compared to no explanations?</w:t>
      </w:r>
    </w:p>
    <w:p w14:paraId="60A4E547" w14:textId="5D0CBFE2" w:rsidR="00FC0C10" w:rsidRDefault="00FC0C10" w:rsidP="004A3BA7">
      <w:pPr>
        <w:numPr>
          <w:ilvl w:val="0"/>
          <w:numId w:val="29"/>
        </w:numPr>
        <w:spacing w:before="120" w:after="120"/>
      </w:pPr>
      <w:r>
        <w:t xml:space="preserve">Can we generate explanations with a latency of </w:t>
      </w:r>
      <w:r w:rsidR="00CD459F">
        <w:t>5</w:t>
      </w:r>
      <w:r>
        <w:t>-</w:t>
      </w:r>
      <w:r w:rsidR="00CD459F">
        <w:t>8</w:t>
      </w:r>
      <w:r>
        <w:t xml:space="preserve"> seconds?</w:t>
      </w:r>
    </w:p>
    <w:p w14:paraId="5BDB72BC" w14:textId="3E7DA779" w:rsidR="00177642" w:rsidRDefault="00177642" w:rsidP="00177642">
      <w:pPr>
        <w:numPr>
          <w:ilvl w:val="0"/>
          <w:numId w:val="29"/>
        </w:numPr>
        <w:spacing w:before="120" w:after="120"/>
      </w:pPr>
      <w:r>
        <w:t>Can Chat GPT generate a clearer explanation out of SHAP’s numeric values?</w:t>
      </w:r>
    </w:p>
    <w:p w14:paraId="30FCC7F6" w14:textId="77777777" w:rsidR="00FC0C10" w:rsidRDefault="00FC0C10" w:rsidP="00FC0C10"/>
    <w:p w14:paraId="6C8FE2CF" w14:textId="77777777" w:rsidR="00FC0C10" w:rsidRDefault="00FC0C10" w:rsidP="00FC0C10">
      <w:pPr>
        <w:pStyle w:val="Heading2"/>
        <w:spacing w:before="240" w:after="120"/>
      </w:pPr>
      <w:r>
        <w:t>1.5 Research Gap</w:t>
      </w:r>
    </w:p>
    <w:p w14:paraId="66FD131C" w14:textId="77777777" w:rsidR="00FC0C10" w:rsidRDefault="00FC0C10" w:rsidP="00FC0C10"/>
    <w:p w14:paraId="15D31961" w14:textId="670D7A48" w:rsidR="00FC0C10" w:rsidRDefault="00FC0C10" w:rsidP="00FC0C10">
      <w: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t xml:space="preserve"> </w:t>
      </w:r>
      <w:r w:rsidR="00A03C35">
        <w:fldChar w:fldCharType="begin"/>
      </w:r>
      <w:r w:rsidR="00A03C35">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fldChar w:fldCharType="separate"/>
      </w:r>
      <w:r w:rsidR="00A03C35">
        <w:rPr>
          <w:noProof/>
        </w:rPr>
        <w:t>(Zhao et al. n.d.)</w:t>
      </w:r>
      <w:r w:rsidR="00A03C35">
        <w:fldChar w:fldCharType="end"/>
      </w:r>
      <w:r w:rsidR="00F06BC3">
        <w:t>.</w:t>
      </w:r>
      <w:r>
        <w:rPr>
          <w:b/>
          <w:bCs/>
        </w:rPr>
        <w:t xml:space="preserve"> </w:t>
      </w:r>
      <w:r>
        <w:t>This study reduces the gap by examining how explainability influences user trust in conversational AI used for financial decision support.</w:t>
      </w:r>
    </w:p>
    <w:p w14:paraId="5E81498C" w14:textId="77777777" w:rsidR="00FC0C10" w:rsidRDefault="00FC0C10" w:rsidP="00FC0C10"/>
    <w:p w14:paraId="20EF5940" w14:textId="77777777" w:rsidR="00FC0C10" w:rsidRDefault="00FC0C10" w:rsidP="00FC0C10">
      <w:pPr>
        <w:pStyle w:val="Heading2"/>
        <w:spacing w:before="240" w:after="120"/>
      </w:pPr>
      <w:r>
        <w:t>1.6 Research Objectives</w:t>
      </w:r>
    </w:p>
    <w:p w14:paraId="193FBA7A" w14:textId="77777777" w:rsidR="00FC0C10" w:rsidRDefault="00FC0C10" w:rsidP="00FC0C10"/>
    <w:p w14:paraId="3CE1A613" w14:textId="77777777" w:rsidR="00FC0C10" w:rsidRDefault="00FC0C10" w:rsidP="004A3BA7">
      <w:pPr>
        <w:numPr>
          <w:ilvl w:val="0"/>
          <w:numId w:val="30"/>
        </w:numPr>
        <w:spacing w:before="120" w:after="120"/>
      </w:pPr>
      <w:r>
        <w:t>To analyse how explainable AI techniques with GPT-4 can be integrated into AI-driven financial chatbots.</w:t>
      </w:r>
    </w:p>
    <w:p w14:paraId="37ACF2E1" w14:textId="77777777" w:rsidR="00FC0C10" w:rsidRDefault="00FC0C10" w:rsidP="004A3BA7">
      <w:pPr>
        <w:numPr>
          <w:ilvl w:val="0"/>
          <w:numId w:val="30"/>
        </w:numPr>
        <w:spacing w:before="120" w:after="120"/>
      </w:pPr>
      <w:r>
        <w:t>To measure user perceptions of fairness, transparency, and reliability when interacting with explainable versus non-explainable chatbots.</w:t>
      </w:r>
    </w:p>
    <w:p w14:paraId="00EE82A0" w14:textId="77777777" w:rsidR="00FC0C10" w:rsidRDefault="00FC0C10" w:rsidP="00FC0C10"/>
    <w:p w14:paraId="5915E248" w14:textId="77777777" w:rsidR="00FC0C10" w:rsidRDefault="00FC0C10" w:rsidP="00FC0C10">
      <w:pPr>
        <w:pStyle w:val="Heading2"/>
        <w:spacing w:before="240" w:after="120"/>
      </w:pPr>
      <w:r>
        <w:t>1.7 Operational Objectives</w:t>
      </w:r>
    </w:p>
    <w:p w14:paraId="3796B9CD" w14:textId="77777777" w:rsidR="00FC0C10" w:rsidRDefault="00FC0C10" w:rsidP="00FC0C10"/>
    <w:p w14:paraId="2C62C404" w14:textId="77777777" w:rsidR="00FC0C10" w:rsidRDefault="00FC0C10" w:rsidP="004A3BA7">
      <w:pPr>
        <w:numPr>
          <w:ilvl w:val="0"/>
          <w:numId w:val="31"/>
        </w:numPr>
        <w:spacing w:before="120" w:after="120"/>
      </w:pPr>
      <w:r>
        <w:t>Design and develop two versions of a financial chatbot. One version is powered by GPT-4 with explainable outputs (XAI mode), and the other one is without explanations (baseline mode).</w:t>
      </w:r>
    </w:p>
    <w:p w14:paraId="64069F6C" w14:textId="77777777" w:rsidR="00FC0C10" w:rsidRDefault="00FC0C10" w:rsidP="004A3BA7">
      <w:pPr>
        <w:numPr>
          <w:ilvl w:val="0"/>
          <w:numId w:val="31"/>
        </w:numPr>
        <w:spacing w:before="120" w:after="120"/>
      </w:pPr>
      <w:r>
        <w:t>Conduct a user survey to gather feedback on perceived trust, confidence, and satisfaction.</w:t>
      </w:r>
    </w:p>
    <w:p w14:paraId="6D1EE77F" w14:textId="77777777" w:rsidR="00FC0C10" w:rsidRDefault="00FC0C10" w:rsidP="004A3BA7">
      <w:pPr>
        <w:numPr>
          <w:ilvl w:val="0"/>
          <w:numId w:val="31"/>
        </w:numPr>
        <w:spacing w:before="120" w:after="120"/>
      </w:pPr>
      <w:r>
        <w:t>Analyse collected data using statistical techniques to compare trust metrics between both chatbot versions.</w:t>
      </w:r>
    </w:p>
    <w:p w14:paraId="55A3D73D" w14:textId="77777777" w:rsidR="00FC0C10" w:rsidRDefault="00FC0C10" w:rsidP="00FC0C10"/>
    <w:p w14:paraId="098532C7" w14:textId="77777777" w:rsidR="00FC0C10" w:rsidRDefault="00FC0C10" w:rsidP="00FC0C10">
      <w:pPr>
        <w:pStyle w:val="Heading2"/>
        <w:spacing w:before="240" w:after="120"/>
      </w:pPr>
      <w:r>
        <w:t>1.8 Scope</w:t>
      </w:r>
    </w:p>
    <w:p w14:paraId="55F9BA2F" w14:textId="77777777" w:rsidR="00FC0C10" w:rsidRDefault="00FC0C10" w:rsidP="00FC0C10"/>
    <w:p w14:paraId="68687843" w14:textId="77777777" w:rsidR="00FC0C10" w:rsidRDefault="00FC0C10" w:rsidP="00FC0C10">
      <w: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Default="00FC0C10" w:rsidP="00FC0C10"/>
    <w:p w14:paraId="7B2E1EA1" w14:textId="77777777" w:rsidR="00FC0C10" w:rsidRDefault="00FC0C10" w:rsidP="00FC0C10">
      <w: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FC0C10"/>
    <w:p w14:paraId="11A297F5" w14:textId="794B56A6" w:rsidR="00FC0C10" w:rsidRDefault="00FC0C10" w:rsidP="002404DF">
      <w:pPr>
        <w:pStyle w:val="Heading2"/>
        <w:spacing w:before="240" w:after="120"/>
      </w:pPr>
      <w:r>
        <w:t>1.9 High-Level Rich Picture of the Proposed Solution</w:t>
      </w:r>
    </w:p>
    <w:p w14:paraId="1A25BDEC" w14:textId="6BD02768" w:rsidR="002404DF" w:rsidRDefault="002404DF" w:rsidP="002404DF">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5273963A">
            <wp:extent cx="5731510" cy="4450715"/>
            <wp:effectExtent l="0" t="0" r="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29FA102D" w14:textId="77777777" w:rsidR="002404DF" w:rsidRDefault="002404DF" w:rsidP="00FC0C10"/>
    <w:p w14:paraId="1FF525F4" w14:textId="77777777" w:rsidR="00FC0C10" w:rsidRDefault="00FC0C10" w:rsidP="00FC0C10">
      <w:r>
        <w:t>The proposed system architecture has two modes,</w:t>
      </w:r>
    </w:p>
    <w:p w14:paraId="1ABDB57E" w14:textId="77777777" w:rsidR="00FC0C10" w:rsidRDefault="00FC0C10" w:rsidP="004A3BA7">
      <w:pPr>
        <w:numPr>
          <w:ilvl w:val="0"/>
          <w:numId w:val="32"/>
        </w:numPr>
        <w:spacing w:before="120" w:after="120"/>
      </w:pPr>
      <w:r>
        <w:rPr>
          <w:b/>
          <w:bCs/>
        </w:rPr>
        <w:t>Baseline Mode:</w:t>
      </w:r>
      <w:r>
        <w:t xml:space="preserve"> A GPT-4 powered chatbot that responds to financial queries without explanations.</w:t>
      </w:r>
    </w:p>
    <w:p w14:paraId="7AE870EC" w14:textId="77777777" w:rsidR="00FC0C10" w:rsidRDefault="00FC0C10" w:rsidP="004A3BA7">
      <w:pPr>
        <w:numPr>
          <w:ilvl w:val="0"/>
          <w:numId w:val="32"/>
        </w:numPr>
        <w:spacing w:before="120" w:after="120"/>
      </w:pPr>
      <w:r>
        <w:rPr>
          <w:b/>
          <w:bCs/>
        </w:rPr>
        <w:t>Explainable Mode (XAI):</w:t>
      </w:r>
      <w:r>
        <w:t xml:space="preserve"> The same chatbot with an XAI layer that provides explanations for each output.</w:t>
      </w:r>
    </w:p>
    <w:p w14:paraId="4240F8E2" w14:textId="77777777" w:rsidR="00FC0C10" w:rsidRDefault="00FC0C10" w:rsidP="00FC0C10"/>
    <w:p w14:paraId="5198C633" w14:textId="77777777" w:rsidR="00FC0C10" w:rsidRDefault="00FC0C10" w:rsidP="00FC0C10">
      <w:r>
        <w:lastRenderedPageBreak/>
        <w:t>Users will interact with both modes in controlled experiments. A trust survey is available to measure their confidence and satisfaction. The backend will record feedback and responses for later analysis.</w:t>
      </w:r>
    </w:p>
    <w:p w14:paraId="6CF87308" w14:textId="77777777" w:rsidR="00FC0C10" w:rsidRDefault="00FC0C10" w:rsidP="00FC0C10"/>
    <w:p w14:paraId="1261F850" w14:textId="77777777" w:rsidR="00FC0C10" w:rsidRDefault="00FC0C10" w:rsidP="00FC0C10">
      <w:r>
        <w:t>The dual mode design enables A/B testing of trust and transparency while demonstrating how XAI can enhance user experience in financial AI systems.</w:t>
      </w:r>
    </w:p>
    <w:p w14:paraId="0E13DE5C" w14:textId="77777777" w:rsidR="00FC0C10" w:rsidRDefault="00FC0C10" w:rsidP="00434B25">
      <w:pPr>
        <w:pStyle w:val="Heading1"/>
        <w:rPr>
          <w:lang w:val="en-US"/>
        </w:rPr>
      </w:pPr>
    </w:p>
    <w:p w14:paraId="562D3465" w14:textId="77777777" w:rsidR="00FC0C10" w:rsidRDefault="00FC0C10" w:rsidP="00FC0C10">
      <w:pPr>
        <w:rPr>
          <w:lang w:val="en-US"/>
        </w:rPr>
      </w:pPr>
    </w:p>
    <w:p w14:paraId="745E477E" w14:textId="77777777" w:rsidR="00FC0C10" w:rsidRDefault="00FC0C10" w:rsidP="00FC0C10">
      <w:pPr>
        <w:rPr>
          <w:lang w:val="en-US"/>
        </w:rPr>
      </w:pPr>
    </w:p>
    <w:p w14:paraId="21647297" w14:textId="77777777" w:rsidR="00FC0C10" w:rsidRDefault="00FC0C10" w:rsidP="00FC0C10">
      <w:pPr>
        <w:rPr>
          <w:lang w:val="en-US"/>
        </w:rPr>
      </w:pPr>
    </w:p>
    <w:p w14:paraId="2770C662" w14:textId="77777777" w:rsidR="00FC0C10" w:rsidRDefault="00FC0C10" w:rsidP="00FC0C10">
      <w:pPr>
        <w:rPr>
          <w:lang w:val="en-US"/>
        </w:rPr>
      </w:pPr>
    </w:p>
    <w:p w14:paraId="7C1A33A5" w14:textId="77777777" w:rsidR="00FC0C10" w:rsidRDefault="00FC0C10" w:rsidP="00FC0C10">
      <w:pPr>
        <w:rPr>
          <w:lang w:val="en-US"/>
        </w:rPr>
      </w:pPr>
    </w:p>
    <w:p w14:paraId="65CFE34B" w14:textId="77777777" w:rsidR="00FC0C10" w:rsidRDefault="00FC0C10" w:rsidP="00FC0C10">
      <w:pPr>
        <w:rPr>
          <w:lang w:val="en-US"/>
        </w:rPr>
      </w:pPr>
    </w:p>
    <w:p w14:paraId="51942AED" w14:textId="77777777" w:rsidR="00FC0C10" w:rsidRDefault="00FC0C10" w:rsidP="00FC0C10">
      <w:pPr>
        <w:rPr>
          <w:lang w:val="en-US"/>
        </w:rPr>
      </w:pPr>
    </w:p>
    <w:p w14:paraId="70C7C1C5" w14:textId="77777777" w:rsidR="00FC0C10" w:rsidRDefault="00FC0C10" w:rsidP="00FC0C10">
      <w:pPr>
        <w:rPr>
          <w:lang w:val="en-US"/>
        </w:rPr>
      </w:pPr>
    </w:p>
    <w:p w14:paraId="4C6F4B2E" w14:textId="77777777" w:rsidR="00FC0C10" w:rsidRDefault="00FC0C10" w:rsidP="00FC0C10">
      <w:pPr>
        <w:rPr>
          <w:lang w:val="en-US"/>
        </w:rPr>
      </w:pPr>
    </w:p>
    <w:p w14:paraId="004612CA" w14:textId="77777777" w:rsidR="00FC0C10" w:rsidRDefault="00FC0C10" w:rsidP="00FC0C10">
      <w:pPr>
        <w:rPr>
          <w:lang w:val="en-US"/>
        </w:rPr>
      </w:pPr>
    </w:p>
    <w:p w14:paraId="3AEAE377" w14:textId="77777777" w:rsidR="00FC0C10" w:rsidRDefault="00FC0C10" w:rsidP="00FC0C10">
      <w:pPr>
        <w:rPr>
          <w:lang w:val="en-US"/>
        </w:rPr>
      </w:pPr>
    </w:p>
    <w:p w14:paraId="0DAAE146" w14:textId="77777777" w:rsidR="00FC0C10" w:rsidRDefault="00FC0C10" w:rsidP="00FC0C10">
      <w:pPr>
        <w:rPr>
          <w:lang w:val="en-US"/>
        </w:rPr>
      </w:pPr>
    </w:p>
    <w:p w14:paraId="25881484" w14:textId="77777777" w:rsidR="00FC0C10" w:rsidRDefault="00FC0C10" w:rsidP="00FC0C10">
      <w:pPr>
        <w:rPr>
          <w:lang w:val="en-US"/>
        </w:rPr>
      </w:pPr>
    </w:p>
    <w:p w14:paraId="26488849" w14:textId="77777777" w:rsidR="00FC0C10" w:rsidRDefault="00FC0C10" w:rsidP="00FC0C10">
      <w:pPr>
        <w:rPr>
          <w:lang w:val="en-US"/>
        </w:rPr>
      </w:pPr>
    </w:p>
    <w:p w14:paraId="0B0DA804" w14:textId="77777777" w:rsidR="00FC0C10" w:rsidRDefault="00FC0C10" w:rsidP="00FC0C10">
      <w:pPr>
        <w:rPr>
          <w:lang w:val="en-US"/>
        </w:rPr>
      </w:pPr>
    </w:p>
    <w:p w14:paraId="030280A7" w14:textId="1C125164" w:rsidR="00FC0C10" w:rsidRDefault="00FC0C10" w:rsidP="00FC0C10">
      <w:pPr>
        <w:rPr>
          <w:lang w:val="en-US"/>
        </w:rPr>
      </w:pPr>
    </w:p>
    <w:p w14:paraId="13456FC4" w14:textId="77777777" w:rsidR="00E1297C" w:rsidRDefault="00E1297C" w:rsidP="00FC0C10">
      <w:pPr>
        <w:rPr>
          <w:lang w:val="en-US"/>
        </w:rPr>
      </w:pPr>
    </w:p>
    <w:p w14:paraId="6C8A21C7" w14:textId="77777777" w:rsidR="00E1297C" w:rsidRDefault="00E1297C" w:rsidP="00FC0C10">
      <w:pPr>
        <w:rPr>
          <w:lang w:val="en-US"/>
        </w:rPr>
      </w:pPr>
    </w:p>
    <w:p w14:paraId="25ED556C" w14:textId="77777777" w:rsidR="00E1297C" w:rsidRDefault="00E1297C" w:rsidP="00FC0C10">
      <w:pPr>
        <w:rPr>
          <w:lang w:val="en-US"/>
        </w:rPr>
      </w:pPr>
    </w:p>
    <w:p w14:paraId="29C93D97" w14:textId="77777777" w:rsidR="00E1297C" w:rsidRDefault="00E1297C" w:rsidP="00FC0C10">
      <w:pPr>
        <w:rPr>
          <w:lang w:val="en-US"/>
        </w:rPr>
      </w:pPr>
    </w:p>
    <w:p w14:paraId="1D78E920" w14:textId="77777777" w:rsidR="00E1297C" w:rsidRDefault="00E1297C" w:rsidP="00FC0C10">
      <w:pPr>
        <w:rPr>
          <w:lang w:val="en-US"/>
        </w:rPr>
      </w:pPr>
    </w:p>
    <w:p w14:paraId="4AA98F0E" w14:textId="77777777" w:rsidR="00E1297C" w:rsidRDefault="00E1297C" w:rsidP="00FC0C10">
      <w:pPr>
        <w:rPr>
          <w:lang w:val="en-US"/>
        </w:rPr>
      </w:pPr>
    </w:p>
    <w:p w14:paraId="24643C1C" w14:textId="77777777" w:rsidR="00E1297C" w:rsidRDefault="00E1297C" w:rsidP="00FC0C10">
      <w:pPr>
        <w:rPr>
          <w:lang w:val="en-US"/>
        </w:rPr>
      </w:pPr>
    </w:p>
    <w:p w14:paraId="4D5F2FC6" w14:textId="77777777" w:rsidR="00E1297C" w:rsidRDefault="00E1297C" w:rsidP="00FC0C10">
      <w:pPr>
        <w:rPr>
          <w:lang w:val="en-US"/>
        </w:rPr>
      </w:pPr>
    </w:p>
    <w:p w14:paraId="5E84BDDA" w14:textId="77777777" w:rsidR="00E1297C" w:rsidRDefault="00E1297C" w:rsidP="00FC0C10">
      <w:pPr>
        <w:rPr>
          <w:lang w:val="en-US"/>
        </w:rPr>
      </w:pPr>
    </w:p>
    <w:p w14:paraId="75D1B888" w14:textId="77777777" w:rsidR="00E1297C" w:rsidRDefault="00E1297C" w:rsidP="00FC0C10">
      <w:pPr>
        <w:rPr>
          <w:lang w:val="en-US"/>
        </w:rPr>
      </w:pPr>
    </w:p>
    <w:p w14:paraId="093486F6" w14:textId="77777777" w:rsidR="00E1297C" w:rsidRDefault="00E1297C" w:rsidP="00FC0C10">
      <w:pPr>
        <w:rPr>
          <w:lang w:val="en-US"/>
        </w:rPr>
      </w:pPr>
    </w:p>
    <w:p w14:paraId="50CE2C41" w14:textId="77777777" w:rsidR="00E1297C" w:rsidRDefault="00E1297C" w:rsidP="00FC0C10">
      <w:pPr>
        <w:rPr>
          <w:lang w:val="en-US"/>
        </w:rPr>
      </w:pPr>
    </w:p>
    <w:p w14:paraId="4B27A325" w14:textId="77777777" w:rsidR="00E1297C" w:rsidRDefault="00E1297C" w:rsidP="00FC0C10">
      <w:pPr>
        <w:rPr>
          <w:lang w:val="en-US"/>
        </w:rPr>
      </w:pPr>
    </w:p>
    <w:p w14:paraId="102011FA" w14:textId="77777777" w:rsidR="00E1297C" w:rsidRDefault="00E1297C" w:rsidP="00FC0C10">
      <w:pPr>
        <w:rPr>
          <w:lang w:val="en-US"/>
        </w:rPr>
      </w:pPr>
    </w:p>
    <w:p w14:paraId="72537B45" w14:textId="77777777" w:rsidR="00E1297C" w:rsidRDefault="00E1297C" w:rsidP="00FC0C10">
      <w:pPr>
        <w:rPr>
          <w:lang w:val="en-US"/>
        </w:rPr>
      </w:pPr>
    </w:p>
    <w:p w14:paraId="1485AEDA" w14:textId="77777777" w:rsidR="00E1297C" w:rsidRDefault="00E1297C" w:rsidP="00FC0C10">
      <w:pPr>
        <w:rPr>
          <w:lang w:val="en-US"/>
        </w:rPr>
      </w:pPr>
    </w:p>
    <w:p w14:paraId="59825F51" w14:textId="77777777" w:rsidR="00E1297C" w:rsidRDefault="00E1297C" w:rsidP="00FC0C10">
      <w:pPr>
        <w:rPr>
          <w:lang w:val="en-US"/>
        </w:rPr>
      </w:pPr>
    </w:p>
    <w:p w14:paraId="1169602E" w14:textId="77777777" w:rsidR="00E1297C" w:rsidRDefault="00E1297C" w:rsidP="00FC0C10">
      <w:pPr>
        <w:rPr>
          <w:lang w:val="en-US"/>
        </w:rPr>
      </w:pPr>
    </w:p>
    <w:p w14:paraId="7250103E" w14:textId="77777777" w:rsidR="00E1297C" w:rsidRDefault="00E1297C" w:rsidP="00FC0C10">
      <w:pPr>
        <w:rPr>
          <w:lang w:val="en-US"/>
        </w:rPr>
      </w:pPr>
    </w:p>
    <w:p w14:paraId="0DB665A6" w14:textId="77777777" w:rsidR="00E1297C" w:rsidRDefault="00E1297C" w:rsidP="00FC0C10">
      <w:pPr>
        <w:rPr>
          <w:lang w:val="en-US"/>
        </w:rPr>
      </w:pPr>
    </w:p>
    <w:p w14:paraId="5401D779" w14:textId="77777777" w:rsidR="00E1297C" w:rsidRDefault="00E1297C" w:rsidP="00FC0C10">
      <w:pPr>
        <w:rPr>
          <w:lang w:val="en-US"/>
        </w:rPr>
      </w:pPr>
    </w:p>
    <w:p w14:paraId="4A8D6E41" w14:textId="77777777" w:rsidR="00E1297C" w:rsidRDefault="00E1297C" w:rsidP="00FC0C10">
      <w:pPr>
        <w:rPr>
          <w:lang w:val="en-US"/>
        </w:rPr>
      </w:pPr>
    </w:p>
    <w:p w14:paraId="50A85C34" w14:textId="77777777" w:rsidR="00E1297C" w:rsidRDefault="00E1297C" w:rsidP="00FC0C10">
      <w:pPr>
        <w:rPr>
          <w:lang w:val="en-US"/>
        </w:rPr>
      </w:pPr>
    </w:p>
    <w:p w14:paraId="44CC56BD" w14:textId="77777777" w:rsidR="00E1297C" w:rsidRDefault="00E1297C" w:rsidP="00FC0C10">
      <w:pPr>
        <w:rPr>
          <w:lang w:val="en-US"/>
        </w:rPr>
      </w:pPr>
    </w:p>
    <w:p w14:paraId="1CFDFF88" w14:textId="77777777" w:rsidR="00E1297C" w:rsidRDefault="00E1297C" w:rsidP="00FC0C10">
      <w:pPr>
        <w:rPr>
          <w:lang w:val="en-US"/>
        </w:rPr>
      </w:pPr>
    </w:p>
    <w:p w14:paraId="6B0311F1" w14:textId="77777777" w:rsidR="00E1297C" w:rsidRDefault="00E1297C" w:rsidP="00FC0C10">
      <w:pPr>
        <w:rPr>
          <w:lang w:val="en-US"/>
        </w:rPr>
      </w:pPr>
    </w:p>
    <w:p w14:paraId="5EC64F2E" w14:textId="77777777" w:rsidR="00C277CE" w:rsidRDefault="00C277CE" w:rsidP="00FC0C10">
      <w:pPr>
        <w:rPr>
          <w:lang w:val="en-US"/>
        </w:rPr>
      </w:pPr>
    </w:p>
    <w:p w14:paraId="49409371" w14:textId="0E2B87AB" w:rsidR="00FC0C10" w:rsidRDefault="00647C77" w:rsidP="00FC0C10">
      <w:pPr>
        <w:rPr>
          <w:lang w:val="en-US"/>
        </w:rPr>
      </w:pPr>
      <w:r w:rsidRPr="00647C77">
        <w:rPr>
          <w:noProof/>
          <w14:ligatures w14:val="standardContextual"/>
        </w:rPr>
        <w:pict w14:anchorId="51D7A09F">
          <v:rect id="_x0000_i1033" alt="" style="width:451.3pt;height:.05pt;mso-width-percent:0;mso-height-percent:0;mso-width-percent:0;mso-height-percent:0" o:hralign="center" o:hrstd="t" o:hr="t" fillcolor="#a0a0a0" stroked="f"/>
        </w:pict>
      </w:r>
    </w:p>
    <w:p w14:paraId="4D894FC8" w14:textId="77777777" w:rsidR="00544492" w:rsidRDefault="00544492" w:rsidP="00544492">
      <w:pPr>
        <w:pStyle w:val="Heading1"/>
        <w:spacing w:before="120" w:after="120"/>
      </w:pPr>
      <w:r>
        <w:t xml:space="preserve">Chapter 2 – Literature Review </w:t>
      </w:r>
    </w:p>
    <w:p w14:paraId="27C68E44" w14:textId="77777777" w:rsidR="00544492" w:rsidRDefault="00544492" w:rsidP="00544492"/>
    <w:p w14:paraId="074C7BAE" w14:textId="77777777" w:rsidR="00544492" w:rsidRDefault="00544492" w:rsidP="00544492">
      <w:pPr>
        <w:pStyle w:val="Heading2"/>
        <w:spacing w:before="240" w:after="120"/>
      </w:pPr>
      <w:r>
        <w:t>2.0 Introduction</w:t>
      </w:r>
    </w:p>
    <w:p w14:paraId="1C3185CC" w14:textId="77777777" w:rsidR="00544492" w:rsidRDefault="00544492" w:rsidP="00544492"/>
    <w:p w14:paraId="32E6B6CE" w14:textId="366935C2" w:rsidR="00544492" w:rsidRDefault="00544492" w:rsidP="00544492">
      <w: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t xml:space="preserve"> </w:t>
      </w:r>
      <w:r w:rsidR="00212926">
        <w:fldChar w:fldCharType="begin"/>
      </w:r>
      <w:r w:rsidR="00212926">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fldChar w:fldCharType="separate"/>
      </w:r>
      <w:r w:rsidR="00212926">
        <w:rPr>
          <w:noProof/>
        </w:rPr>
        <w:t>(Kaur et al. 2020)</w:t>
      </w:r>
      <w:r w:rsidR="00212926">
        <w:fldChar w:fldCharType="end"/>
      </w:r>
      <w:r w:rsidR="009B681E">
        <w:t xml:space="preserve"> </w:t>
      </w:r>
      <w:r>
        <w:t>discuss</w:t>
      </w:r>
      <w:r>
        <w:rPr>
          <w:b/>
          <w:bCs/>
        </w:rPr>
        <w:t xml:space="preserve"> </w:t>
      </w:r>
      <w:r>
        <w:t>this gap between performance and explainability, which limits the adoption of AI in finance.</w:t>
      </w:r>
    </w:p>
    <w:p w14:paraId="57FFD28E" w14:textId="77777777" w:rsidR="00544492" w:rsidRDefault="00544492" w:rsidP="00544492"/>
    <w:p w14:paraId="0C3D63A3" w14:textId="5C607047" w:rsidR="00544492" w:rsidRDefault="00544492" w:rsidP="00544492">
      <w: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t xml:space="preserve"> </w:t>
      </w:r>
      <w:r w:rsidR="00BA6B6B">
        <w:fldChar w:fldCharType="begin"/>
      </w:r>
      <w:r w:rsidR="002B14BA">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fldChar w:fldCharType="separate"/>
      </w:r>
      <w:r w:rsidR="002B14BA">
        <w:rPr>
          <w:noProof/>
        </w:rPr>
        <w:t>(Kakolu and Faheem 2024a)</w:t>
      </w:r>
      <w:r w:rsidR="00BA6B6B">
        <w:fldChar w:fldCharType="end"/>
      </w:r>
      <w:r w:rsidR="00BA6B6B">
        <w:t xml:space="preserve"> </w:t>
      </w:r>
      <w:r>
        <w:t>specifically discuss that. This chapter focuses on academic and technical foundations relevant to improving user trust through XAI in finance sector chatbots.</w:t>
      </w:r>
    </w:p>
    <w:p w14:paraId="2A2413B9" w14:textId="77777777" w:rsidR="00544492" w:rsidRDefault="00544492" w:rsidP="00544492"/>
    <w:p w14:paraId="451559D4" w14:textId="77777777" w:rsidR="00544492" w:rsidRDefault="00544492" w:rsidP="00544492">
      <w:pPr>
        <w:pStyle w:val="Heading2"/>
        <w:spacing w:before="240" w:after="120"/>
      </w:pPr>
      <w:r>
        <w:t>2.1 Research Methodology</w:t>
      </w:r>
    </w:p>
    <w:p w14:paraId="5F23E7A4" w14:textId="77777777" w:rsidR="00544492" w:rsidRDefault="00544492" w:rsidP="00544492"/>
    <w:p w14:paraId="7F7A5F4F" w14:textId="77777777" w:rsidR="00544492" w:rsidRDefault="00544492" w:rsidP="00544492">
      <w:pPr>
        <w:pStyle w:val="Heading3"/>
        <w:spacing w:before="240" w:after="120"/>
      </w:pPr>
      <w:r>
        <w:t>2.1.1 Research Onion</w:t>
      </w:r>
    </w:p>
    <w:p w14:paraId="14A746A6" w14:textId="476BF233" w:rsidR="00544492" w:rsidRDefault="00544492" w:rsidP="00544492">
      <w:r>
        <w:t>There are multiple research methodologies out there. Out of them, the Research Onion model was selected to be followed for this study. This methodology was proposed by</w:t>
      </w:r>
      <w:r w:rsidR="00BB40F7">
        <w:rPr>
          <w:b/>
          <w:bCs/>
        </w:rPr>
        <w:t xml:space="preserve"> </w:t>
      </w:r>
      <w:r w:rsidR="00BB40F7">
        <w:rPr>
          <w:b/>
          <w:bCs/>
        </w:rPr>
        <w:fldChar w:fldCharType="begin"/>
      </w:r>
      <w:r w:rsidR="00BB40F7">
        <w:rPr>
          <w:b/>
          <w:bCs/>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Pr>
          <w:b/>
          <w:bCs/>
        </w:rPr>
        <w:fldChar w:fldCharType="separate"/>
      </w:r>
      <w:r w:rsidR="00BB40F7">
        <w:rPr>
          <w:b/>
          <w:bCs/>
          <w:noProof/>
        </w:rPr>
        <w:t>(Saunders, Thornhill and Lewis 2019)</w:t>
      </w:r>
      <w:r w:rsidR="00BB40F7">
        <w:rPr>
          <w:b/>
          <w:bCs/>
        </w:rPr>
        <w:fldChar w:fldCharType="end"/>
      </w:r>
      <w: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544492">
      <w:pPr>
        <w:pStyle w:val="Heading3"/>
        <w:spacing w:before="240" w:after="120"/>
      </w:pPr>
    </w:p>
    <w:p w14:paraId="704E05D3" w14:textId="3561A13D" w:rsidR="00544492" w:rsidRDefault="00544492" w:rsidP="00544492">
      <w:pPr>
        <w:pStyle w:val="Heading3"/>
        <w:spacing w:before="240" w:after="120"/>
      </w:pPr>
      <w:r>
        <w:t>2.1.1 Philosophy</w:t>
      </w:r>
    </w:p>
    <w:p w14:paraId="7C426057" w14:textId="23278276" w:rsidR="00544492" w:rsidRDefault="00544492" w:rsidP="00544492">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544492"/>
    <w:p w14:paraId="03086F89" w14:textId="77777777" w:rsidR="00544492" w:rsidRDefault="00544492" w:rsidP="00544492">
      <w:pPr>
        <w:pStyle w:val="Heading3"/>
        <w:spacing w:before="240" w:after="120"/>
      </w:pPr>
      <w:r>
        <w:lastRenderedPageBreak/>
        <w:t>2.1.2 Approach</w:t>
      </w:r>
    </w:p>
    <w:p w14:paraId="75AB88C6" w14:textId="77777777" w:rsidR="00544492" w:rsidRDefault="00544492" w:rsidP="00544492">
      <w: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544492"/>
    <w:p w14:paraId="4B78A453" w14:textId="77777777" w:rsidR="00544492" w:rsidRDefault="00544492" w:rsidP="00544492">
      <w:pPr>
        <w:pStyle w:val="Heading3"/>
        <w:spacing w:before="240" w:after="120"/>
      </w:pPr>
      <w:r>
        <w:t>2.1.3 Strategy</w:t>
      </w:r>
    </w:p>
    <w:p w14:paraId="6E44D453" w14:textId="573F11B0" w:rsidR="00544492" w:rsidRPr="00C3621B" w:rsidRDefault="00544492" w:rsidP="00544492">
      <w:r>
        <w:t xml:space="preserve">This study utilises a mixed-method strategy. It integrates quantitative analysis of chatbot responses and qualitative user feedback. This enables triangulation between model performance metrics and user perceptions, which </w:t>
      </w:r>
      <w:r w:rsidR="00C3621B">
        <w:t>suspports</w:t>
      </w:r>
      <w:r>
        <w:t xml:space="preserve"> reliability and validity</w:t>
      </w:r>
      <w:r w:rsidR="00C3621B">
        <w:rPr>
          <w:b/>
          <w:bCs/>
        </w:rPr>
        <w:t xml:space="preserve"> </w:t>
      </w:r>
      <w:r w:rsidR="00C3621B">
        <w:rPr>
          <w:b/>
          <w:bCs/>
        </w:rPr>
        <w:fldChar w:fldCharType="begin"/>
      </w:r>
      <w:r w:rsidR="00C3621B">
        <w:rPr>
          <w:b/>
          <w:bCs/>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Pr>
          <w:b/>
          <w:bCs/>
        </w:rPr>
        <w:fldChar w:fldCharType="separate"/>
      </w:r>
      <w:r w:rsidR="00C3621B">
        <w:rPr>
          <w:b/>
          <w:bCs/>
          <w:noProof/>
        </w:rPr>
        <w:t>(Saunders, Thornhill and Lewis 2019)</w:t>
      </w:r>
      <w:r w:rsidR="00C3621B">
        <w:rPr>
          <w:b/>
          <w:bCs/>
        </w:rPr>
        <w:fldChar w:fldCharType="end"/>
      </w:r>
      <w:r w:rsidR="00C3621B">
        <w:t>.</w:t>
      </w:r>
    </w:p>
    <w:p w14:paraId="61925BA0" w14:textId="77777777" w:rsidR="00544492" w:rsidRDefault="00544492" w:rsidP="00544492"/>
    <w:p w14:paraId="46D2037C" w14:textId="77777777" w:rsidR="00544492" w:rsidRDefault="00544492" w:rsidP="00544492">
      <w:pPr>
        <w:pStyle w:val="Heading3"/>
        <w:spacing w:before="240" w:after="120"/>
      </w:pPr>
      <w:r>
        <w:t>2.2.4 Time Horizon</w:t>
      </w:r>
    </w:p>
    <w:p w14:paraId="01DC7747" w14:textId="77777777" w:rsidR="00544492" w:rsidRDefault="00544492" w:rsidP="00544492">
      <w:r>
        <w:t>This research follows a cross-sectional design. It examines a defined period of interation with the chatbot in order to evaluate user trust under explainable and non-explainable conditions.</w:t>
      </w:r>
    </w:p>
    <w:p w14:paraId="01D8A05C" w14:textId="77777777" w:rsidR="00544492" w:rsidRDefault="00544492" w:rsidP="00544492"/>
    <w:p w14:paraId="6E8C9A6D" w14:textId="77777777" w:rsidR="00544492" w:rsidRDefault="00544492" w:rsidP="00544492">
      <w:pPr>
        <w:pStyle w:val="Heading3"/>
        <w:spacing w:before="240" w:after="120"/>
      </w:pPr>
      <w:r>
        <w:t>2.2.5 Data Collection and Analysis</w:t>
      </w:r>
    </w:p>
    <w:p w14:paraId="230D307F" w14:textId="3A5B212D" w:rsidR="00544492" w:rsidRDefault="00544492" w:rsidP="00544492">
      <w:r>
        <w:t>This study relies on both primary and secondary data. Primary data comes from user interactions and trust surveys. The secondady data comes from published stydies and frameworks like SHAP, LIME, and Counterfactual explanation</w:t>
      </w:r>
      <w:r w:rsidR="00286D09">
        <w:t xml:space="preserve"> </w:t>
      </w:r>
      <w:r w:rsidR="00286D09">
        <w:fldChar w:fldCharType="begin"/>
      </w:r>
      <w:r w:rsidR="00286D09">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fldChar w:fldCharType="separate"/>
      </w:r>
      <w:r w:rsidR="00286D09">
        <w:rPr>
          <w:noProof/>
        </w:rPr>
        <w:t>(Ribeiro, Singh and Guestrin 2016; Lundberg and Lee n.d.)</w:t>
      </w:r>
      <w:r w:rsidR="00286D09">
        <w:fldChar w:fldCharType="end"/>
      </w:r>
      <w:r w:rsidR="00C3621B">
        <w:t>.</w:t>
      </w:r>
      <w:r>
        <w:rPr>
          <w:b/>
          <w:bCs/>
        </w:rPr>
        <w:t xml:space="preserve"> </w:t>
      </w:r>
      <w:r>
        <w:t>Quantitative data are analysed statistically, and qualitative data are interpreted thematically.</w:t>
      </w:r>
    </w:p>
    <w:p w14:paraId="4C0A2F5C" w14:textId="77777777" w:rsidR="00544492" w:rsidRDefault="00544492" w:rsidP="00544492"/>
    <w:p w14:paraId="3DC7B13E" w14:textId="77777777" w:rsidR="00544492" w:rsidRDefault="00544492" w:rsidP="00544492">
      <w: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544492"/>
    <w:p w14:paraId="37C167CE" w14:textId="77777777" w:rsidR="00544492" w:rsidRDefault="00544492" w:rsidP="00544492">
      <w:pPr>
        <w:pStyle w:val="Heading2"/>
        <w:spacing w:before="240" w:after="120"/>
      </w:pPr>
      <w:r>
        <w:t>2.2 Concept Map for Literature Review</w:t>
      </w:r>
    </w:p>
    <w:p w14:paraId="11B82554" w14:textId="77777777" w:rsidR="00544492" w:rsidRDefault="00544492" w:rsidP="00544492"/>
    <w:p w14:paraId="607CB2AC" w14:textId="47DA2D61" w:rsidR="00544492" w:rsidRDefault="00544492" w:rsidP="00544492">
      <w:r>
        <w:t xml:space="preserve">The concept map of this study has several ideas. They contain </w:t>
      </w:r>
      <w:r>
        <w:rPr>
          <w:b/>
          <w:bCs/>
        </w:rPr>
        <w:t>trust</w:t>
      </w:r>
      <w:r>
        <w:t xml:space="preserve">, </w:t>
      </w:r>
      <w:r>
        <w:rPr>
          <w:b/>
          <w:bCs/>
        </w:rPr>
        <w:t>explainability</w:t>
      </w:r>
      <w:r>
        <w:t xml:space="preserve">, </w:t>
      </w:r>
      <w:r>
        <w:rPr>
          <w:b/>
          <w:bCs/>
        </w:rPr>
        <w:t>AI transparency</w:t>
      </w:r>
      <w:r>
        <w:t xml:space="preserve">, and </w:t>
      </w:r>
      <w:r>
        <w:rPr>
          <w:b/>
          <w:bCs/>
        </w:rPr>
        <w:t>financial chatbots</w:t>
      </w:r>
      <w:r>
        <w:t xml:space="preserve">. The central outcome variable is trust, which is influenced by the level of explainability provided by the system. Explainable AI (XAI) techniques are used to bridge the gap between opaque AI models and user confidence </w:t>
      </w:r>
      <w:r w:rsidR="004863F4">
        <w:rPr>
          <w:b/>
          <w:bCs/>
        </w:rPr>
        <w:fldChar w:fldCharType="begin"/>
      </w:r>
      <w:r w:rsidR="004863F4">
        <w:rPr>
          <w:b/>
          <w:bCs/>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Pr>
          <w:b/>
          <w:bCs/>
        </w:rPr>
        <w:fldChar w:fldCharType="separate"/>
      </w:r>
      <w:r w:rsidR="004863F4">
        <w:rPr>
          <w:b/>
          <w:bCs/>
        </w:rPr>
        <w:t>(Samek et al. 2021)</w:t>
      </w:r>
      <w:r w:rsidR="004863F4">
        <w:rPr>
          <w:b/>
          <w:bCs/>
        </w:rPr>
        <w:fldChar w:fldCharType="end"/>
      </w:r>
      <w:r>
        <w:t>.</w:t>
      </w:r>
    </w:p>
    <w:p w14:paraId="2ADF624D" w14:textId="77777777" w:rsidR="00544492" w:rsidRDefault="00544492" w:rsidP="00544492"/>
    <w:p w14:paraId="56CAFA70" w14:textId="4D8F363D" w:rsidR="00544492" w:rsidRDefault="00544492" w:rsidP="00544492">
      <w:r>
        <w:rPr>
          <w:b/>
          <w:bCs/>
        </w:rPr>
        <w:t xml:space="preserve">Large Language Models (LLMs) </w:t>
      </w:r>
      <w: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fldChar w:fldCharType="begin"/>
      </w:r>
      <w:r w:rsidR="002A4A0E">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fldChar w:fldCharType="separate"/>
      </w:r>
      <w:r w:rsidR="002A4A0E">
        <w:rPr>
          <w:noProof/>
        </w:rPr>
        <w:t>(Zhao et al. 2023)</w:t>
      </w:r>
      <w:r w:rsidR="002A4A0E">
        <w:fldChar w:fldCharType="end"/>
      </w:r>
      <w:r>
        <w:t>. Therefore, XAI mechanisms like SHAP, LIME, and counterfactual explanations are really important components in order to uncover the reasoning behind the responses.</w:t>
      </w:r>
    </w:p>
    <w:p w14:paraId="43F68C0E" w14:textId="77777777" w:rsidR="00544492" w:rsidRDefault="00544492" w:rsidP="00544492"/>
    <w:p w14:paraId="6467C81B" w14:textId="5457DDE2" w:rsidR="00544492" w:rsidRDefault="00544492" w:rsidP="00544492">
      <w:r>
        <w:t xml:space="preserve">This concept map positions </w:t>
      </w:r>
      <w:r>
        <w:rPr>
          <w:b/>
          <w:bCs/>
        </w:rPr>
        <w:t xml:space="preserve">user trust </w:t>
      </w:r>
      <w:r>
        <w:t xml:space="preserve">as the central component. It changes with system transparency, user understanding, and perceived fairness </w:t>
      </w:r>
      <w:r w:rsidR="002A4A0E">
        <w:fldChar w:fldCharType="begin"/>
      </w:r>
      <w:r w:rsidR="002A4A0E">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fldChar w:fldCharType="separate"/>
      </w:r>
      <w:r w:rsidR="002A4A0E">
        <w:rPr>
          <w:noProof/>
        </w:rPr>
        <w:t>(Miller 2018)</w:t>
      </w:r>
      <w:r w:rsidR="002A4A0E">
        <w:fldChar w:fldCharType="end"/>
      </w:r>
      <w:r w:rsidRPr="002A4A0E">
        <w:t>.</w:t>
      </w:r>
      <w:r>
        <w:rPr>
          <w:b/>
          <w:bCs/>
        </w:rPr>
        <w:t xml:space="preserve"> </w:t>
      </w:r>
      <w:r>
        <w:t xml:space="preserve">When XAI is </w:t>
      </w:r>
      <w:r>
        <w:lastRenderedPageBreak/>
        <w:t xml:space="preserve">integrated with financial decision making, it makes users trust the system more, as well as makes the system compliant with ethical and regulatory compliance </w:t>
      </w:r>
      <w:r w:rsidR="002A4A0E">
        <w:fldChar w:fldCharType="begin"/>
      </w:r>
      <w:r w:rsidR="002A4A0E">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fldChar w:fldCharType="separate"/>
      </w:r>
      <w:r w:rsidR="002A4A0E" w:rsidRPr="002A4A0E">
        <w:rPr>
          <w:rFonts w:eastAsiaTheme="minorHAnsi"/>
          <w:lang w:val="en-GB" w:eastAsia="en-US"/>
          <w14:ligatures w14:val="standardContextual"/>
        </w:rPr>
        <w:t>(‘AI Act | Shaping Europe’s Digital Future’ 2025)</w:t>
      </w:r>
      <w:r w:rsidR="002A4A0E">
        <w:fldChar w:fldCharType="end"/>
      </w:r>
      <w:r w:rsidR="002A4A0E">
        <w:t>.</w:t>
      </w:r>
      <w:r>
        <w:rPr>
          <w:b/>
          <w:bCs/>
        </w:rPr>
        <w:t xml:space="preserve"> </w:t>
      </w:r>
      <w:r>
        <w:t>Therefore, the conceptual relationship between user trust, explainability, and financial AI forms the theoretical base for this research.</w:t>
      </w:r>
    </w:p>
    <w:p w14:paraId="7C749789" w14:textId="77777777" w:rsidR="00544492" w:rsidRDefault="00544492" w:rsidP="00544492"/>
    <w:p w14:paraId="1FE659E8" w14:textId="77777777" w:rsidR="00544492" w:rsidRDefault="00544492" w:rsidP="00544492">
      <w:pPr>
        <w:pStyle w:val="Heading2"/>
        <w:spacing w:before="240" w:after="120"/>
      </w:pPr>
      <w:r>
        <w:t>2.3 Research into the Domain</w:t>
      </w:r>
    </w:p>
    <w:p w14:paraId="6313EBC7" w14:textId="77777777" w:rsidR="00544492" w:rsidRDefault="00544492" w:rsidP="00544492"/>
    <w:p w14:paraId="0E490A9C" w14:textId="5E708196" w:rsidR="00544492" w:rsidRPr="009B681E" w:rsidRDefault="00544492" w:rsidP="00544492">
      <w: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t xml:space="preserve"> </w:t>
      </w:r>
      <w:r w:rsidR="00286D09">
        <w:fldChar w:fldCharType="begin"/>
      </w:r>
      <w:r w:rsidR="002B14BA">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fldChar w:fldCharType="separate"/>
      </w:r>
      <w:r w:rsidR="002B14BA">
        <w:rPr>
          <w:noProof/>
        </w:rPr>
        <w:t>(Kakolu and Faheem 2024a)</w:t>
      </w:r>
      <w:r w:rsidR="00286D09">
        <w:fldChar w:fldCharType="end"/>
      </w:r>
      <w:r w:rsidR="009B681E">
        <w:t>.</w:t>
      </w:r>
    </w:p>
    <w:p w14:paraId="2328C9EE" w14:textId="6E49EBD1" w:rsidR="00544492" w:rsidRDefault="00544492" w:rsidP="00544492">
      <w:r>
        <w:br/>
        <w:t xml:space="preserve">Explainable AI is identified as one of the solutions to mitigate this challenge. In the finance section, </w:t>
      </w:r>
      <w:r>
        <w:rPr>
          <w:b/>
          <w:bCs/>
        </w:rPr>
        <w:t>trustworthiness</w:t>
      </w:r>
      <w:r>
        <w:t xml:space="preserve">, </w:t>
      </w:r>
      <w:r>
        <w:rPr>
          <w:b/>
          <w:bCs/>
        </w:rPr>
        <w:t>fairness</w:t>
      </w:r>
      <w:r>
        <w:t xml:space="preserve">, and </w:t>
      </w:r>
      <w:r>
        <w:rPr>
          <w:b/>
          <w:bCs/>
        </w:rPr>
        <w:t>transparency</w:t>
      </w:r>
      <w:r>
        <w:t xml:space="preserve"> are fundamental principles when it comes to AI adoption</w:t>
      </w:r>
      <w:r w:rsidRPr="002209CD">
        <w:t>.</w:t>
      </w:r>
      <w:r w:rsidR="002209CD">
        <w:t xml:space="preserve"> </w:t>
      </w:r>
      <w:r>
        <w:t xml:space="preserve">Studies show that users are more likely to trust AI systems when they are able to show the user how the system reached its decision </w:t>
      </w:r>
      <w:r w:rsidR="00B30077">
        <w:fldChar w:fldCharType="begin"/>
      </w:r>
      <w:r w:rsidR="00B30077">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fldChar w:fldCharType="separate"/>
      </w:r>
      <w:r w:rsidR="00B30077">
        <w:rPr>
          <w:noProof/>
        </w:rPr>
        <w:t>(Poursabzi-Sangdeh et al. 2021)</w:t>
      </w:r>
      <w:r w:rsidR="00B30077">
        <w:fldChar w:fldCharType="end"/>
      </w:r>
      <w:r>
        <w:t xml:space="preserve">. </w:t>
      </w:r>
    </w:p>
    <w:p w14:paraId="6ED77F55" w14:textId="77777777" w:rsidR="00544492" w:rsidRDefault="00544492" w:rsidP="00544492"/>
    <w:p w14:paraId="5C3CD1D8" w14:textId="21715680" w:rsidR="00544492" w:rsidRDefault="00544492" w:rsidP="00544492">
      <w:r>
        <w:t xml:space="preserve">Some of the recent related studies explore the connection between </w:t>
      </w:r>
      <w:r>
        <w:rPr>
          <w:b/>
          <w:bCs/>
        </w:rPr>
        <w:t xml:space="preserve">transparency and trust </w:t>
      </w:r>
      <w:r>
        <w:t xml:space="preserve">within AI-driven credit scoring and risk assessment models </w:t>
      </w:r>
      <w:r w:rsidR="009B681E">
        <w:fldChar w:fldCharType="begin"/>
      </w:r>
      <w:r w:rsidR="002B14BA">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fldChar w:fldCharType="separate"/>
      </w:r>
      <w:r w:rsidR="002B14BA">
        <w:t>(Kakolu and Faheem 2024a)</w:t>
      </w:r>
      <w:r w:rsidR="009B681E">
        <w:fldChar w:fldCharType="end"/>
      </w:r>
      <w:r w:rsidR="009B681E">
        <w:t xml:space="preserve">. </w:t>
      </w:r>
      <w: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t xml:space="preserve"> </w:t>
      </w:r>
      <w:r w:rsidR="00890BBE">
        <w:fldChar w:fldCharType="begin"/>
      </w:r>
      <w:r w:rsidR="00890BBE">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fldChar w:fldCharType="separate"/>
      </w:r>
      <w:r w:rsidR="00890BBE">
        <w:t>(Cotton and Biran n.d.)</w:t>
      </w:r>
      <w:r w:rsidR="00890BBE">
        <w:fldChar w:fldCharType="end"/>
      </w:r>
      <w:r>
        <w:t>.</w:t>
      </w:r>
    </w:p>
    <w:p w14:paraId="244B2FF3" w14:textId="77777777" w:rsidR="00544492" w:rsidRDefault="00544492" w:rsidP="00544492"/>
    <w:p w14:paraId="737B4701" w14:textId="66231886" w:rsidR="00544492" w:rsidRDefault="00544492" w:rsidP="00544492">
      <w:r>
        <w:t xml:space="preserve">In conclusion, LLMs in financial applications enable users to interact with decision models and understand their inner process with the help of natural language </w:t>
      </w:r>
      <w:r w:rsidR="003E4A0B">
        <w:fldChar w:fldCharType="begin"/>
      </w:r>
      <w:r w:rsidR="003E4A0B">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fldChar w:fldCharType="separate"/>
      </w:r>
      <w:r w:rsidR="003E4A0B">
        <w:rPr>
          <w:noProof/>
        </w:rPr>
        <w:t>(Zhao et al. 2023)</w:t>
      </w:r>
      <w:r w:rsidR="003E4A0B">
        <w:fldChar w:fldCharType="end"/>
      </w:r>
      <w:r w:rsidR="003E4A0B">
        <w:t>.</w:t>
      </w:r>
      <w:r>
        <w:t xml:space="preserve"> </w:t>
      </w:r>
    </w:p>
    <w:p w14:paraId="5B5FE760" w14:textId="77777777" w:rsidR="00544492" w:rsidRDefault="00544492" w:rsidP="00544492"/>
    <w:p w14:paraId="093C2B04" w14:textId="77777777" w:rsidR="00544492" w:rsidRDefault="00544492" w:rsidP="00544492">
      <w:pPr>
        <w:pStyle w:val="Heading2"/>
        <w:spacing w:before="240" w:after="120"/>
      </w:pPr>
      <w:r>
        <w:t>2.4 Research into the Problem Itself</w:t>
      </w:r>
    </w:p>
    <w:p w14:paraId="644AE376" w14:textId="77777777" w:rsidR="00544492" w:rsidRDefault="00544492" w:rsidP="00544492"/>
    <w:p w14:paraId="280509C0" w14:textId="0C3497A7" w:rsidR="00544492" w:rsidRDefault="00544492" w:rsidP="00544492">
      <w:r>
        <w:t xml:space="preserve">Despite all the progress in AI adoption, the </w:t>
      </w:r>
      <w:r>
        <w:rPr>
          <w:b/>
          <w:bCs/>
        </w:rPr>
        <w:t xml:space="preserve">lack of explainability </w:t>
      </w:r>
      <w:r>
        <w:t>remains as one of the most significant barriers to user trust in financial chatbots. Traditional models provide outputs without contextual reasoning. It results in a perception of bias or unfairness</w:t>
      </w:r>
      <w:r w:rsidR="003E4A0B">
        <w:t xml:space="preserve"> </w:t>
      </w:r>
      <w:r w:rsidR="003E4A0B">
        <w:fldChar w:fldCharType="begin"/>
      </w:r>
      <w:r w:rsidR="00BA73AA">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fldChar w:fldCharType="separate"/>
      </w:r>
      <w:r w:rsidR="00BA73AA">
        <w:t>(Ribeiro, Singh and Guestrin 2016)</w:t>
      </w:r>
      <w:r w:rsidR="003E4A0B">
        <w:fldChar w:fldCharType="end"/>
      </w:r>
      <w:r>
        <w:t>. When users are not able to understand why a loan application is rejected or approves, they loose confidence in the system.</w:t>
      </w:r>
    </w:p>
    <w:p w14:paraId="6453C318" w14:textId="56F85F6F" w:rsidR="00544492" w:rsidRDefault="00544492" w:rsidP="00544492">
      <w:r>
        <w:br/>
        <w:t xml:space="preserve">Some studies emphasise that </w:t>
      </w:r>
      <w:r>
        <w:rPr>
          <w:b/>
          <w:bCs/>
        </w:rPr>
        <w:t>trust is a fragile component</w:t>
      </w:r>
      <w:r>
        <w:t xml:space="preserve"> when it comes to decision-making with algorithms. Once lost, it is difficult to rebuild</w:t>
      </w:r>
      <w:r w:rsidR="004F5E00">
        <w:t xml:space="preserve"> </w:t>
      </w:r>
      <w:r w:rsidR="004F5E00">
        <w:fldChar w:fldCharType="begin"/>
      </w:r>
      <w:r w:rsidR="004F5E00">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fldChar w:fldCharType="separate"/>
      </w:r>
      <w:r w:rsidR="004F5E00">
        <w:rPr>
          <w:noProof/>
        </w:rPr>
        <w:t>(Kaur et al. 2020)</w:t>
      </w:r>
      <w:r w:rsidR="004F5E00">
        <w:fldChar w:fldCharType="end"/>
      </w:r>
      <w:r w:rsidR="004F5E00">
        <w:t xml:space="preserve">. </w:t>
      </w:r>
      <w:r>
        <w:t>There was a large-scale experiment done by</w:t>
      </w:r>
      <w:r w:rsidR="00E708B7">
        <w:t xml:space="preserve"> </w:t>
      </w:r>
      <w:r w:rsidR="004F5E00">
        <w:fldChar w:fldCharType="begin"/>
      </w:r>
      <w:r w:rsidR="004F5E00">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fldChar w:fldCharType="separate"/>
      </w:r>
      <w:r w:rsidR="004F5E00">
        <w:rPr>
          <w:noProof/>
        </w:rPr>
        <w:t>(Poursabzi-Sangdeh et al. 2021)</w:t>
      </w:r>
      <w:r w:rsidR="004F5E00">
        <w:fldChar w:fldCharType="end"/>
      </w:r>
      <w:r w:rsidR="004F5E00">
        <w:t xml:space="preserve">. </w:t>
      </w:r>
      <w: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Default="00544492" w:rsidP="00544492"/>
    <w:p w14:paraId="7E2C9D4D" w14:textId="266F42A1" w:rsidR="00544492" w:rsidRDefault="00544492" w:rsidP="00544492">
      <w:r>
        <w:t xml:space="preserve">This issue is crucial in a financial context. Chatbots have to handle </w:t>
      </w:r>
      <w:r>
        <w:rPr>
          <w:b/>
          <w:bCs/>
        </w:rPr>
        <w:t>high-risk, confidential data</w:t>
      </w:r>
      <w:r>
        <w:t xml:space="preserve">. These can include user income, credit history, and spending patterns. Without sufficient </w:t>
      </w:r>
      <w:r>
        <w:lastRenderedPageBreak/>
        <w:t>explainability, users may feel uncomfortable and fear privacy violations and biased decisions</w:t>
      </w:r>
      <w:r w:rsidR="00552131">
        <w:t xml:space="preserve"> </w:t>
      </w:r>
      <w:r w:rsidR="00552131">
        <w:fldChar w:fldCharType="begin"/>
      </w:r>
      <w:r w:rsidR="003E1C1C">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fldChar w:fldCharType="separate"/>
      </w:r>
      <w:r w:rsidR="003E1C1C">
        <w:rPr>
          <w:noProof/>
        </w:rPr>
        <w:t>(Gunning and Aha 2019)</w:t>
      </w:r>
      <w:r w:rsidR="00552131">
        <w:fldChar w:fldCharType="end"/>
      </w:r>
      <w:r w:rsidR="003E1C1C">
        <w:t xml:space="preserve">. </w:t>
      </w:r>
      <w:r>
        <w:t xml:space="preserve">Furthermore, regulations such as the </w:t>
      </w:r>
      <w:r>
        <w:rPr>
          <w:b/>
          <w:bCs/>
        </w:rPr>
        <w:t>EU AI Act</w:t>
      </w:r>
      <w:r>
        <w:t xml:space="preserve"> and the </w:t>
      </w:r>
      <w:r>
        <w:rPr>
          <w:b/>
          <w:bCs/>
        </w:rPr>
        <w:t xml:space="preserve">GDPR </w:t>
      </w:r>
      <w:r>
        <w:t xml:space="preserve">mandate explainability for automated decision systems. </w:t>
      </w:r>
    </w:p>
    <w:p w14:paraId="6E07FCA1" w14:textId="77777777" w:rsidR="00625123" w:rsidRDefault="00625123" w:rsidP="00544492"/>
    <w:p w14:paraId="46A3C042" w14:textId="77777777" w:rsidR="00625123" w:rsidRDefault="00625123" w:rsidP="00544492"/>
    <w:p w14:paraId="7F79CC27" w14:textId="77777777" w:rsidR="002B14BA" w:rsidRDefault="002B14BA" w:rsidP="002B14BA">
      <w: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Default="00625123" w:rsidP="00544492"/>
    <w:p w14:paraId="023F64B2" w14:textId="02ABA2D6" w:rsidR="002B14BA" w:rsidRDefault="002B14BA" w:rsidP="002B14BA">
      <w:r>
        <w:t xml:space="preserve">Explanations can make the users trust more of the systems as well, and it can also detect errors if there are. But </w:t>
      </w:r>
      <w:r>
        <w:fldChar w:fldCharType="begin"/>
      </w:r>
      <w: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fldChar w:fldCharType="separate"/>
      </w:r>
      <w:r>
        <w:rPr>
          <w:noProof/>
        </w:rPr>
        <w:t>(Poursabzi-Sangdeh et al. 2021)</w:t>
      </w:r>
      <w:r>
        <w:fldChar w:fldCharType="end"/>
      </w:r>
      <w:r>
        <w:rPr>
          <w:b/>
          <w:bCs/>
        </w:rPr>
        <w:t xml:space="preserve"> </w:t>
      </w:r>
      <w:r>
        <w:t>found that explanations do not help to detect errors all the time.</w:t>
      </w:r>
    </w:p>
    <w:p w14:paraId="4C605F9D" w14:textId="77777777" w:rsidR="002B14BA" w:rsidRDefault="002B14BA" w:rsidP="002B14BA"/>
    <w:p w14:paraId="75A9F62A" w14:textId="1CFD43BF" w:rsidR="002B14BA" w:rsidRDefault="002B14BA" w:rsidP="002B14BA">
      <w:r>
        <w:t xml:space="preserve">Sometimes, participants trusted even incorrect outputs more when explanations were given. </w:t>
      </w:r>
      <w:r>
        <w:fldChar w:fldCharType="begin"/>
      </w:r>
      <w: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fldChar w:fldCharType="separate"/>
      </w:r>
      <w:r>
        <w:rPr>
          <w:noProof/>
        </w:rPr>
        <w:t>(Kaur et al. 2020)</w:t>
      </w:r>
      <w:r>
        <w:fldChar w:fldCharType="end"/>
      </w:r>
      <w:r>
        <w:rPr>
          <w:b/>
          <w:bCs/>
        </w:rPr>
        <w:t xml:space="preserve"> </w:t>
      </w:r>
      <w: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Default="002B14BA" w:rsidP="002B14BA"/>
    <w:p w14:paraId="75AB9428" w14:textId="77777777" w:rsidR="002B14BA" w:rsidRDefault="002B14BA" w:rsidP="002B14BA">
      <w: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Default="002B14BA" w:rsidP="00544492"/>
    <w:p w14:paraId="3A46B3A3" w14:textId="3A03AE91" w:rsidR="002B14BA" w:rsidRDefault="002B14BA" w:rsidP="002B14BA">
      <w:r>
        <w:t xml:space="preserve">There is also another aspect that is important. That is the reliability of explanations. </w:t>
      </w:r>
      <w:r>
        <w:fldChar w:fldCharType="begin"/>
      </w:r>
      <w: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fldChar w:fldCharType="separate"/>
      </w:r>
      <w:r>
        <w:rPr>
          <w:noProof/>
        </w:rPr>
        <w:t>(Adebayo et al. n.d.)</w:t>
      </w:r>
      <w:r>
        <w:fldChar w:fldCharType="end"/>
      </w:r>
      <w: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fldChar w:fldCharType="begin"/>
      </w:r>
      <w: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fldChar w:fldCharType="separate"/>
      </w:r>
      <w:r>
        <w:rPr>
          <w:noProof/>
        </w:rPr>
        <w:t>(Yona and Greenfeld 2021)</w:t>
      </w:r>
      <w:r>
        <w:fldChar w:fldCharType="end"/>
      </w:r>
      <w:r>
        <w:rPr>
          <w:b/>
          <w:bCs/>
        </w:rPr>
        <w:t xml:space="preserve"> </w:t>
      </w:r>
      <w:r>
        <w:t>later confirmed similar weaknesses.</w:t>
      </w:r>
    </w:p>
    <w:p w14:paraId="496E2893" w14:textId="683EC571" w:rsidR="002B14BA" w:rsidRDefault="002B14BA" w:rsidP="00544492"/>
    <w:p w14:paraId="2B0E99FF" w14:textId="77777777" w:rsidR="002B14BA" w:rsidRDefault="002B14BA" w:rsidP="002B14BA">
      <w: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Default="002B14BA" w:rsidP="00544492"/>
    <w:p w14:paraId="5D4B3B84" w14:textId="2A37197C" w:rsidR="002B14BA" w:rsidRDefault="002B14BA" w:rsidP="002B14BA">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Default="002B14BA" w:rsidP="002B14BA"/>
    <w:p w14:paraId="33523844" w14:textId="10520803" w:rsidR="002B14BA" w:rsidRDefault="002B14BA" w:rsidP="002B14BA">
      <w:r>
        <w:t xml:space="preserve">In their studies, </w:t>
      </w:r>
      <w:r>
        <w:fldChar w:fldCharType="begin"/>
      </w:r>
      <w: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a)</w:t>
      </w:r>
      <w:r>
        <w:fldChar w:fldCharType="end"/>
      </w:r>
      <w:r>
        <w:t xml:space="preserve"> discuss how to examine user trust when it comes to generative AI chatbots via three key dimensions. These dimensions include </w:t>
      </w:r>
      <w:r>
        <w:rPr>
          <w:b/>
          <w:bCs/>
        </w:rPr>
        <w:t xml:space="preserve">explainability, privacy, </w:t>
      </w:r>
      <w:r>
        <w:t xml:space="preserve">and </w:t>
      </w:r>
      <w:r>
        <w:rPr>
          <w:b/>
          <w:bCs/>
        </w:rPr>
        <w:t>user acceptance.</w:t>
      </w:r>
      <w:r>
        <w:t xml:space="preserve"> Their study highlights that all three factors must be addressed to build and maintain trust in AI-driven conversational agents.</w:t>
      </w:r>
    </w:p>
    <w:p w14:paraId="728A25A3" w14:textId="77777777" w:rsidR="002B14BA" w:rsidRDefault="002B14BA" w:rsidP="002B14BA"/>
    <w:p w14:paraId="4B95D226" w14:textId="77777777" w:rsidR="002B14BA" w:rsidRDefault="002B14BA" w:rsidP="004A3BA7">
      <w:pPr>
        <w:numPr>
          <w:ilvl w:val="0"/>
          <w:numId w:val="33"/>
        </w:numPr>
        <w:spacing w:before="120" w:after="120"/>
      </w:pPr>
      <w:r>
        <w:rPr>
          <w:b/>
          <w:bCs/>
        </w:rPr>
        <w:t>Explainability</w:t>
      </w:r>
    </w:p>
    <w:p w14:paraId="4DABD006" w14:textId="46374458" w:rsidR="002B14BA" w:rsidRDefault="002B14BA" w:rsidP="002B14BA">
      <w: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w:t>
      </w:r>
      <w:r>
        <w:lastRenderedPageBreak/>
        <w:t xml:space="preserve">simply explaining to the user why a certain answer was given or a question was asked. </w:t>
      </w:r>
      <w:r>
        <w:fldChar w:fldCharType="begin"/>
      </w:r>
      <w: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Zhao et al. 2023; Kakolu and Faheem 2024b)</w:t>
      </w:r>
      <w:r>
        <w:fldChar w:fldCharType="end"/>
      </w:r>
      <w: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Default="006667EC" w:rsidP="002B14BA"/>
    <w:p w14:paraId="72D556D2" w14:textId="77777777" w:rsidR="006667EC" w:rsidRDefault="006667EC" w:rsidP="004A3BA7">
      <w:pPr>
        <w:numPr>
          <w:ilvl w:val="0"/>
          <w:numId w:val="34"/>
        </w:numPr>
        <w:spacing w:before="120" w:after="120"/>
      </w:pPr>
      <w:r>
        <w:rPr>
          <w:b/>
          <w:bCs/>
        </w:rPr>
        <w:t>Privacy</w:t>
      </w:r>
    </w:p>
    <w:p w14:paraId="7D70A34E" w14:textId="7D5E103F" w:rsidR="006667EC" w:rsidRDefault="006667EC" w:rsidP="006667EC">
      <w: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fldChar w:fldCharType="begin"/>
      </w:r>
      <w: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Default="006667EC" w:rsidP="002B14BA"/>
    <w:p w14:paraId="588C5FB4" w14:textId="77777777" w:rsidR="006667EC" w:rsidRDefault="006667EC" w:rsidP="004A3BA7">
      <w:pPr>
        <w:numPr>
          <w:ilvl w:val="0"/>
          <w:numId w:val="35"/>
        </w:numPr>
        <w:spacing w:before="120" w:after="120"/>
      </w:pPr>
      <w:r>
        <w:rPr>
          <w:b/>
          <w:bCs/>
        </w:rPr>
        <w:t>User Acceptance</w:t>
      </w:r>
    </w:p>
    <w:p w14:paraId="1C4069DD" w14:textId="3F882D03" w:rsidR="006667EC" w:rsidRDefault="006667EC" w:rsidP="006667EC">
      <w: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fldChar w:fldCharType="begin"/>
      </w:r>
      <w: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Default="006667EC" w:rsidP="006667EC"/>
    <w:p w14:paraId="2CCECD83" w14:textId="52D4715D" w:rsidR="006667EC" w:rsidRDefault="006667EC" w:rsidP="006667EC">
      <w:r>
        <w:rPr>
          <w:b/>
          <w:bCs/>
        </w:rPr>
        <w:fldChar w:fldCharType="begin"/>
      </w:r>
      <w:r>
        <w:rPr>
          <w:b/>
          <w:bCs/>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Pr>
          <w:b/>
          <w:bCs/>
        </w:rPr>
        <w:fldChar w:fldCharType="separate"/>
      </w:r>
      <w:r>
        <w:rPr>
          <w:b/>
          <w:bCs/>
          <w:noProof/>
        </w:rPr>
        <w:t>(Kakolu and Faheem 2024b)</w:t>
      </w:r>
      <w:r>
        <w:rPr>
          <w:b/>
          <w:bCs/>
        </w:rPr>
        <w:fldChar w:fldCharType="end"/>
      </w:r>
      <w:r>
        <w:rPr>
          <w:b/>
          <w:bCs/>
        </w:rPr>
        <w:t xml:space="preserve"> </w:t>
      </w:r>
      <w:r>
        <w:t>also identified some practical challenges when achieving the right balance between these factors. Below are the challenges they identified.</w:t>
      </w:r>
    </w:p>
    <w:p w14:paraId="71C76EE8" w14:textId="77777777" w:rsidR="006667EC" w:rsidRDefault="006667EC" w:rsidP="006667EC"/>
    <w:p w14:paraId="1E3B6191" w14:textId="77777777" w:rsidR="006667EC" w:rsidRDefault="006667EC" w:rsidP="004A3BA7">
      <w:pPr>
        <w:numPr>
          <w:ilvl w:val="0"/>
          <w:numId w:val="36"/>
        </w:numPr>
        <w:spacing w:before="120" w:after="120"/>
      </w:pPr>
      <w:r>
        <w:rPr>
          <w:b/>
          <w:bCs/>
        </w:rPr>
        <w:t>Trade-off between model complexity and transparency</w:t>
      </w:r>
    </w:p>
    <w:p w14:paraId="671AAC0C" w14:textId="77777777" w:rsidR="006667EC" w:rsidRDefault="006667EC" w:rsidP="006667EC">
      <w: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Default="006667EC" w:rsidP="006667EC"/>
    <w:p w14:paraId="0547474B" w14:textId="77777777" w:rsidR="006667EC" w:rsidRDefault="006667EC" w:rsidP="004A3BA7">
      <w:pPr>
        <w:numPr>
          <w:ilvl w:val="0"/>
          <w:numId w:val="37"/>
        </w:numPr>
        <w:spacing w:before="120" w:after="120"/>
      </w:pPr>
      <w:r>
        <w:rPr>
          <w:b/>
          <w:bCs/>
        </w:rPr>
        <w:lastRenderedPageBreak/>
        <w:t>Performance versus explainability trade-off</w:t>
      </w:r>
    </w:p>
    <w:p w14:paraId="1A86B02F" w14:textId="77777777" w:rsidR="006667EC" w:rsidRDefault="006667EC" w:rsidP="006667EC">
      <w: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Default="006667EC" w:rsidP="006667EC"/>
    <w:p w14:paraId="3C21CDCC" w14:textId="77777777" w:rsidR="006667EC" w:rsidRDefault="006667EC" w:rsidP="004A3BA7">
      <w:pPr>
        <w:numPr>
          <w:ilvl w:val="0"/>
          <w:numId w:val="38"/>
        </w:numPr>
        <w:spacing w:before="120" w:after="120"/>
      </w:pPr>
      <w:r>
        <w:rPr>
          <w:b/>
          <w:bCs/>
        </w:rPr>
        <w:t>User overload</w:t>
      </w:r>
    </w:p>
    <w:p w14:paraId="77E0D2F6" w14:textId="77777777" w:rsidR="006667EC" w:rsidRDefault="006667EC" w:rsidP="006667EC">
      <w: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Default="006667EC" w:rsidP="006667EC"/>
    <w:p w14:paraId="070A2EFE" w14:textId="77777777" w:rsidR="006667EC" w:rsidRDefault="006667EC" w:rsidP="004A3BA7">
      <w:pPr>
        <w:numPr>
          <w:ilvl w:val="0"/>
          <w:numId w:val="39"/>
        </w:numPr>
        <w:spacing w:before="120" w:after="120"/>
      </w:pPr>
      <w:r>
        <w:rPr>
          <w:b/>
          <w:bCs/>
        </w:rPr>
        <w:t>Bias and misinformation</w:t>
      </w:r>
    </w:p>
    <w:p w14:paraId="2CB970E9" w14:textId="0D60FC5F" w:rsidR="006667EC" w:rsidRDefault="006667EC" w:rsidP="006667EC">
      <w:r>
        <w:t xml:space="preserve">If an AI model’s results are false or biased, it can damage the user's trust severely. </w:t>
      </w:r>
      <w:r>
        <w:fldChar w:fldCharType="begin"/>
      </w:r>
      <w: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Default="002B14BA" w:rsidP="002B14BA"/>
    <w:p w14:paraId="145346E9" w14:textId="77777777" w:rsidR="000C0B79" w:rsidRDefault="000C0B79" w:rsidP="000C0B79">
      <w: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Default="000C0B79" w:rsidP="000C0B79">
      <w: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Default="000C0B79" w:rsidP="002B14BA"/>
    <w:p w14:paraId="18D39695" w14:textId="77777777" w:rsidR="002B14BA" w:rsidRDefault="002B14BA" w:rsidP="00544492"/>
    <w:p w14:paraId="4AF633CF" w14:textId="77777777" w:rsidR="002B14BA" w:rsidRDefault="002B14BA" w:rsidP="002B14BA">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Default="002B14BA" w:rsidP="002B14BA"/>
    <w:p w14:paraId="5BEF629D" w14:textId="77777777" w:rsidR="006667EC" w:rsidRDefault="006667EC" w:rsidP="006667EC">
      <w:r>
        <w:t xml:space="preserve">Therefore, the research problem focuses on how explainable AI can </w:t>
      </w:r>
      <w:r>
        <w:rPr>
          <w:b/>
          <w:bCs/>
        </w:rPr>
        <w:t>bridge the gap between system intelligence and human understanding.</w:t>
      </w:r>
      <w:r>
        <w:t xml:space="preserve"> It will result in improved transparency and trust in financial chatbots powered by LLMs such as GPT-4.</w:t>
      </w:r>
    </w:p>
    <w:p w14:paraId="3D52A11C" w14:textId="77777777" w:rsidR="00544492" w:rsidRDefault="00544492" w:rsidP="00544492"/>
    <w:p w14:paraId="3F9ADE8E" w14:textId="2B9E3345" w:rsidR="007D028A" w:rsidRDefault="00544492" w:rsidP="007D028A">
      <w:pPr>
        <w:pStyle w:val="Heading2"/>
        <w:spacing w:before="240" w:after="120"/>
      </w:pPr>
      <w:r>
        <w:lastRenderedPageBreak/>
        <w:t>2.5 Research into Possible Solutions</w:t>
      </w:r>
    </w:p>
    <w:p w14:paraId="03DF7622" w14:textId="77777777" w:rsidR="007D028A" w:rsidRDefault="007D028A" w:rsidP="007D028A">
      <w: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Default="007D028A" w:rsidP="007D028A">
      <w: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Default="007D028A" w:rsidP="00544492">
      <w: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Default="007D028A" w:rsidP="00544492"/>
    <w:p w14:paraId="65C9E65E" w14:textId="025C38BD" w:rsidR="00544492" w:rsidRDefault="00544492" w:rsidP="00544492">
      <w:r>
        <w:t xml:space="preserve">Researchers have proposed multiple Explainable (XAI) techniques to address the financial chatbots with a black-box nature. These techniques include </w:t>
      </w:r>
      <w:r>
        <w:rPr>
          <w:b/>
          <w:bCs/>
        </w:rPr>
        <w:t>post-hoc interpretability methods</w:t>
      </w:r>
      <w:r>
        <w:t xml:space="preserve">, such as </w:t>
      </w:r>
      <w:r>
        <w:rPr>
          <w:b/>
          <w:bCs/>
        </w:rPr>
        <w:t>Local Interpretable Model-agnostic Explanations (LIME)</w:t>
      </w:r>
      <w:r>
        <w:t xml:space="preserve"> and </w:t>
      </w:r>
      <w:r>
        <w:rPr>
          <w:b/>
          <w:bCs/>
        </w:rPr>
        <w:t>SHapley Additive exPlanations (SHAP)</w:t>
      </w:r>
      <w:r>
        <w:t>. These methods aim to interpret predictions of complex models without changing their inner structure</w:t>
      </w:r>
      <w:r w:rsidR="0095774A">
        <w:t xml:space="preserve"> </w:t>
      </w:r>
      <w:r w:rsidR="00E708B7">
        <w:fldChar w:fldCharType="begin"/>
      </w:r>
      <w:r w:rsidR="00E708B7">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fldChar w:fldCharType="separate"/>
      </w:r>
      <w:r w:rsidR="00E708B7">
        <w:rPr>
          <w:noProof/>
        </w:rPr>
        <w:t>(Ribeiro, Singh and Guestrin 2016; Lundberg and Lee n.d.)</w:t>
      </w:r>
      <w:r w:rsidR="00E708B7">
        <w:fldChar w:fldCharType="end"/>
      </w:r>
      <w:r w:rsidR="00E708B7">
        <w:t>.</w:t>
      </w:r>
      <w:r>
        <w:t>These approaches highlight input features that most influence the model’s predictions, which allows users to see the reasoning behind predictions.</w:t>
      </w:r>
    </w:p>
    <w:p w14:paraId="0D978722" w14:textId="77777777" w:rsidR="00544492" w:rsidRDefault="00544492" w:rsidP="00544492"/>
    <w:p w14:paraId="0927D4CF" w14:textId="43D0B6CC" w:rsidR="00544492" w:rsidRDefault="00544492" w:rsidP="00544492">
      <w:r>
        <w:t>Counterfactual explanation is another way of addressing this challenge. It follows a different path to mitigate this. It shows how small changes in user inputs could lead to different outcomes</w:t>
      </w:r>
      <w:r w:rsidR="0048595E">
        <w:t xml:space="preserve"> </w:t>
      </w:r>
      <w:r w:rsidR="0048595E">
        <w:fldChar w:fldCharType="begin"/>
      </w:r>
      <w:r w:rsidR="0048595E">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fldChar w:fldCharType="separate"/>
      </w:r>
      <w:r w:rsidR="0048595E">
        <w:rPr>
          <w:noProof/>
        </w:rPr>
        <w:t>(Wachter, Mittelstadt and Russell 2017)</w:t>
      </w:r>
      <w:r w:rsidR="0048595E">
        <w:fldChar w:fldCharType="end"/>
      </w:r>
      <w:r w:rsidR="0048595E">
        <w:t xml:space="preserve">. </w:t>
      </w:r>
      <w:r>
        <w:t>For example, a chatbot may explain that increasing income by a certain amount would improve loan eligibility. These techniques help the users to see AI decision as fair and controllable.</w:t>
      </w:r>
    </w:p>
    <w:p w14:paraId="732FA08E" w14:textId="77777777" w:rsidR="002B0178" w:rsidRDefault="002B0178" w:rsidP="00544492"/>
    <w:p w14:paraId="581BB82E" w14:textId="353206DA" w:rsidR="00544492" w:rsidRDefault="00544492" w:rsidP="00544492">
      <w:r>
        <w:t xml:space="preserve">Recent studies also explore how LLMs can be introduced to improve these XAI techniques. One of them is to utilise an LLM model such as GPT-4 to generate natural language justifications for financial predictions </w:t>
      </w:r>
      <w:r w:rsidR="002B0178">
        <w:fldChar w:fldCharType="begin"/>
      </w:r>
      <w:r w:rsidR="002B0178">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fldChar w:fldCharType="separate"/>
      </w:r>
      <w:r w:rsidR="002B0178">
        <w:rPr>
          <w:noProof/>
        </w:rPr>
        <w:t>(Zhao et al. 2023)</w:t>
      </w:r>
      <w:r w:rsidR="002B0178">
        <w:fldChar w:fldCharType="end"/>
      </w:r>
      <w: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t xml:space="preserve"> </w:t>
      </w:r>
      <w:r w:rsidR="001F45F0">
        <w:fldChar w:fldCharType="begin"/>
      </w:r>
      <w:r w:rsidR="001F45F0">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fldChar w:fldCharType="separate"/>
      </w:r>
      <w:r w:rsidR="001F45F0">
        <w:rPr>
          <w:noProof/>
        </w:rPr>
        <w:t>(Hsu, Wu and Liu 2024)</w:t>
      </w:r>
      <w:r w:rsidR="001F45F0">
        <w:fldChar w:fldCharType="end"/>
      </w:r>
      <w:r w:rsidR="00E708B7">
        <w:t xml:space="preserve"> </w:t>
      </w:r>
      <w:r>
        <w:t>demonstrates that using LLMs to describe SHAP values improves user comprehension and perceived trust towards the system.</w:t>
      </w:r>
    </w:p>
    <w:p w14:paraId="3A759248" w14:textId="7D40BC8E" w:rsidR="00544492" w:rsidRDefault="00544492" w:rsidP="00544492">
      <w:r>
        <w:br/>
        <w:t xml:space="preserve">Moreover, multi-layered explainability frameworks combine visual, numerical, and textual explanations. They provide holistic transparency for decision-making systems </w:t>
      </w:r>
      <w:r w:rsidR="001F45F0">
        <w:fldChar w:fldCharType="begin"/>
      </w:r>
      <w:r w:rsidR="001F45F0">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fldChar w:fldCharType="separate"/>
      </w:r>
      <w:r w:rsidR="001F45F0">
        <w:rPr>
          <w:noProof/>
        </w:rPr>
        <w:t>(Barredo Arrieta et al. 2020)</w:t>
      </w:r>
      <w:r w:rsidR="001F45F0">
        <w:fldChar w:fldCharType="end"/>
      </w:r>
      <w:r w:rsidR="001F45F0">
        <w:t xml:space="preserve">. </w:t>
      </w:r>
      <w:r>
        <w:t>These hybrid techniques form the foundation for improving trust in modern AI-driven financial chatbots.</w:t>
      </w:r>
    </w:p>
    <w:p w14:paraId="4B799844" w14:textId="77777777" w:rsidR="00544492" w:rsidRDefault="00544492" w:rsidP="00544492"/>
    <w:p w14:paraId="12D346D1" w14:textId="34CFF151" w:rsidR="00544492" w:rsidRDefault="00544492" w:rsidP="00544492">
      <w:pPr>
        <w:pStyle w:val="Heading2"/>
        <w:spacing w:before="240" w:after="120"/>
      </w:pPr>
      <w:r>
        <w:t>2.6 Existing Systems</w:t>
      </w:r>
    </w:p>
    <w:p w14:paraId="4E5078CC" w14:textId="57DEF145" w:rsidR="00544492" w:rsidRDefault="00544492" w:rsidP="00544492">
      <w:r>
        <w:br/>
        <w:t>Existing chatbot systems used in the finance sector differ in how transparent they are, how they are built, and how users experience them. These systems follow fixed rules and respond in a predictable way</w:t>
      </w:r>
      <w:r>
        <w:rPr>
          <w:b/>
          <w:bCs/>
        </w:rPr>
        <w:t xml:space="preserve">. </w:t>
      </w:r>
      <w:r>
        <w:t>They are limited in what they can handle. But users usually understand how they work. That clarity in those systems builds basic trust.</w:t>
      </w:r>
    </w:p>
    <w:p w14:paraId="0036FEC8" w14:textId="77777777" w:rsidR="00544492" w:rsidRDefault="00544492" w:rsidP="00544492"/>
    <w:p w14:paraId="58D8FBDF" w14:textId="33C6153D" w:rsidR="00544492" w:rsidRDefault="00544492" w:rsidP="00544492">
      <w: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t xml:space="preserve"> </w:t>
      </w:r>
      <w:r w:rsidR="00EB7427">
        <w:fldChar w:fldCharType="begin"/>
      </w:r>
      <w:r w:rsidR="00EB7427">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fldChar w:fldCharType="separate"/>
      </w:r>
      <w:r w:rsidR="00EB7427">
        <w:rPr>
          <w:noProof/>
        </w:rPr>
        <w:t>(Cotton and Biran n.d.)</w:t>
      </w:r>
      <w:r w:rsidR="00EB7427">
        <w:fldChar w:fldCharType="end"/>
      </w:r>
      <w:r>
        <w:t>. These systems behave like balck boxes for most of the users. This makes users trust less in these systems, expecially in financial decisions.</w:t>
      </w:r>
    </w:p>
    <w:p w14:paraId="17438337" w14:textId="77777777" w:rsidR="00544492" w:rsidRDefault="00544492" w:rsidP="00544492"/>
    <w:p w14:paraId="140D97BF" w14:textId="573BCDA3" w:rsidR="00544492" w:rsidRDefault="00544492" w:rsidP="00544492">
      <w: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t xml:space="preserve"> </w:t>
      </w:r>
      <w:r w:rsidR="00AC0957">
        <w:fldChar w:fldCharType="begin"/>
      </w:r>
      <w:r w:rsidR="002B14BA">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fldChar w:fldCharType="separate"/>
      </w:r>
      <w:r w:rsidR="002B14BA">
        <w:rPr>
          <w:noProof/>
        </w:rPr>
        <w:t>(Kakolu and Faheem 2024a)</w:t>
      </w:r>
      <w:r w:rsidR="00AC0957">
        <w:fldChar w:fldCharType="end"/>
      </w:r>
      <w:r>
        <w:t>. These explanations help with transparency. But still, many of them are shown as charts or technical values, which are difficult for non-technical users to understand.</w:t>
      </w:r>
    </w:p>
    <w:p w14:paraId="688327CB" w14:textId="12F4F75B" w:rsidR="00544492" w:rsidRDefault="00544492" w:rsidP="00544492">
      <w:r>
        <w:t>More recent systems follow a different approach. They use large language models to turn technical explanations into simple text. Instead of charts, users receive short, clear sentences explaining the decision</w:t>
      </w:r>
      <w:r w:rsidR="00AC0957">
        <w:t xml:space="preserve"> </w:t>
      </w:r>
      <w:r w:rsidR="00AC0957">
        <w:fldChar w:fldCharType="begin"/>
      </w:r>
      <w:r w:rsidR="00AC0957">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fldChar w:fldCharType="separate"/>
      </w:r>
      <w:r w:rsidR="00AC0957">
        <w:rPr>
          <w:noProof/>
        </w:rPr>
        <w:t>(Zhao et al. 2023)</w:t>
      </w:r>
      <w:r w:rsidR="00AC0957">
        <w:fldChar w:fldCharType="end"/>
      </w:r>
      <w:r>
        <w:t xml:space="preserve">. </w:t>
      </w:r>
    </w:p>
    <w:p w14:paraId="0A9A7370" w14:textId="77777777" w:rsidR="00544492" w:rsidRDefault="00544492" w:rsidP="00544492"/>
    <w:p w14:paraId="624B373F" w14:textId="77777777" w:rsidR="00544492" w:rsidRDefault="00544492" w:rsidP="00544492">
      <w: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544492"/>
    <w:p w14:paraId="041C863D" w14:textId="77777777" w:rsidR="00544492" w:rsidRDefault="00544492" w:rsidP="00544492">
      <w:pPr>
        <w:pStyle w:val="Heading2"/>
        <w:spacing w:before="240" w:after="120"/>
      </w:pPr>
      <w:r>
        <w:t>2.7 Technical Research</w:t>
      </w:r>
    </w:p>
    <w:p w14:paraId="55568B2E" w14:textId="77777777" w:rsidR="00544492" w:rsidRDefault="00544492" w:rsidP="00544492"/>
    <w:p w14:paraId="74264650" w14:textId="77777777" w:rsidR="00544492" w:rsidRDefault="00544492" w:rsidP="00544492">
      <w:r>
        <w:t xml:space="preserve">The technical side of this study focuses on two main components. One component explains model decisions. The other component turns those explanations into language people can understand. </w:t>
      </w:r>
    </w:p>
    <w:p w14:paraId="7B646CC3" w14:textId="77777777" w:rsidR="00544492" w:rsidRDefault="00544492" w:rsidP="00544492"/>
    <w:p w14:paraId="56AD5EDD" w14:textId="7C0CBE9C" w:rsidR="00544492" w:rsidRDefault="00544492" w:rsidP="00544492">
      <w:r>
        <w:t>Methods such as SHAP and LIME are commonly used to explain machine learning predictions. They show how much each input feature contributes to the final prediction, such as loan approval or rejection</w:t>
      </w:r>
      <w:r w:rsidR="003C48A0">
        <w:t xml:space="preserve"> </w:t>
      </w:r>
      <w:r w:rsidR="003C48A0">
        <w:fldChar w:fldCharType="begin"/>
      </w:r>
      <w:r w:rsidR="00596F66">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fldChar w:fldCharType="separate"/>
      </w:r>
      <w:r w:rsidR="00596F66">
        <w:t>(Ribeiro, Singh and Guestrin 2016; Lundberg and Lee n.d.)</w:t>
      </w:r>
      <w:r w:rsidR="003C48A0">
        <w:fldChar w:fldCharType="end"/>
      </w:r>
      <w:r>
        <w:t>. These methods make up the technical base of explainability. They explain what influenced the decision.</w:t>
      </w:r>
    </w:p>
    <w:p w14:paraId="541D1F06" w14:textId="77777777" w:rsidR="00544492" w:rsidRDefault="00544492" w:rsidP="00544492"/>
    <w:p w14:paraId="7C3C01BE" w14:textId="59F2FAA7" w:rsidR="00544492" w:rsidRDefault="00544492" w:rsidP="00544492">
      <w: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t xml:space="preserve"> </w:t>
      </w:r>
      <w:r w:rsidR="003C48A0">
        <w:fldChar w:fldCharType="begin"/>
      </w:r>
      <w:r w:rsidR="00203EF7">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fldChar w:fldCharType="separate"/>
      </w:r>
      <w:r w:rsidR="00203EF7">
        <w:rPr>
          <w:noProof/>
        </w:rPr>
        <w:t>(Zhao et al. 2023)</w:t>
      </w:r>
      <w:r w:rsidR="003C48A0">
        <w:fldChar w:fldCharType="end"/>
      </w:r>
      <w:r>
        <w:t>. This helps to reduce the gap between technical transparency and real user understanding.</w:t>
      </w:r>
    </w:p>
    <w:p w14:paraId="251BCAB0" w14:textId="15828872" w:rsidR="00544492" w:rsidRDefault="00544492" w:rsidP="00544492">
      <w:r>
        <w:br/>
        <w:t>Measuring trust is also part of the technical work. Some studies define trust as a combination of factors such as  accuracy, confidence in the system’s reasoning, user comfort, and willingness to use the system again</w:t>
      </w:r>
      <w:r w:rsidR="00203EF7">
        <w:t xml:space="preserve"> </w:t>
      </w:r>
      <w:r w:rsidR="00203EF7">
        <w:fldChar w:fldCharType="begin"/>
      </w:r>
      <w:r w:rsidR="00203EF7">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fldChar w:fldCharType="separate"/>
      </w:r>
      <w:r w:rsidR="00203EF7">
        <w:rPr>
          <w:noProof/>
        </w:rPr>
        <w:t>(Kaur et al. 2020)</w:t>
      </w:r>
      <w:r w:rsidR="00203EF7">
        <w:fldChar w:fldCharType="end"/>
      </w:r>
      <w:r>
        <w:t>. These factors are usually measured through surveys and open-ended feedback. These results can be analysed statistically in order to see whether explanations actually imporve trust.</w:t>
      </w:r>
    </w:p>
    <w:p w14:paraId="363B94BC" w14:textId="24E83EA9" w:rsidR="00544492" w:rsidRDefault="00544492" w:rsidP="00544492">
      <w:r>
        <w:lastRenderedPageBreak/>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t xml:space="preserve"> </w:t>
      </w:r>
      <w:r w:rsidR="0075388E">
        <w:fldChar w:fldCharType="begin"/>
      </w:r>
      <w:r w:rsidR="0075388E">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fldChar w:fldCharType="separate"/>
      </w:r>
      <w:r w:rsidR="0075388E">
        <w:rPr>
          <w:noProof/>
        </w:rPr>
        <w:t>(Gunning and Aha 2019)</w:t>
      </w:r>
      <w:r w:rsidR="0075388E">
        <w:fldChar w:fldCharType="end"/>
      </w:r>
      <w:r w:rsidR="0075388E">
        <w:t xml:space="preserve">. </w:t>
      </w:r>
      <w:r>
        <w:t>If these things are ignored, trust can easily break down.</w:t>
      </w:r>
    </w:p>
    <w:p w14:paraId="26C5BF20" w14:textId="77777777" w:rsidR="00544492" w:rsidRDefault="00544492" w:rsidP="00544492">
      <w: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544492"/>
    <w:p w14:paraId="7A0A4B6C" w14:textId="77777777" w:rsidR="00544492" w:rsidRDefault="00544492" w:rsidP="00544492">
      <w:pPr>
        <w:pStyle w:val="Heading2"/>
        <w:spacing w:before="240" w:after="120"/>
      </w:pPr>
      <w:r>
        <w:t>2.8 Link to Research Objectives and Questions</w:t>
      </w:r>
    </w:p>
    <w:p w14:paraId="77FC7879" w14:textId="48D7FEF2" w:rsidR="00544492" w:rsidRDefault="00544492" w:rsidP="00544492">
      <w: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t xml:space="preserve"> </w:t>
      </w:r>
      <w:r w:rsidR="0075388E">
        <w:fldChar w:fldCharType="begin"/>
      </w:r>
      <w:r w:rsidR="0075388E">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fldChar w:fldCharType="separate"/>
      </w:r>
      <w:r w:rsidR="0075388E">
        <w:rPr>
          <w:noProof/>
        </w:rPr>
        <w:t>(Miller 2018; Poursabzi-Sangdeh et al. 2021)</w:t>
      </w:r>
      <w:r w:rsidR="0075388E">
        <w:fldChar w:fldCharType="end"/>
      </w:r>
      <w:r w:rsidR="0075388E">
        <w:t xml:space="preserve"> </w:t>
      </w:r>
      <w:r>
        <w:t>Without that, user trust and acceptance drop even if the system performs well.</w:t>
      </w:r>
    </w:p>
    <w:p w14:paraId="6C9380A3" w14:textId="77777777" w:rsidR="00596F66" w:rsidRDefault="00596F66" w:rsidP="00544492"/>
    <w:p w14:paraId="2BA6BF1B" w14:textId="0FA1B092" w:rsidR="00544492" w:rsidRDefault="00544492" w:rsidP="00544492">
      <w:r>
        <w:t xml:space="preserve">Previous studies show that explainable AI methods, such as SHAP, LIME, and Counterfactuals can explain the model’s decisions without harming model performance </w:t>
      </w:r>
      <w:r w:rsidR="00351DAE">
        <w:t xml:space="preserve"> </w:t>
      </w:r>
      <w:r w:rsidR="00351DAE">
        <w:fldChar w:fldCharType="begin"/>
      </w:r>
      <w:r w:rsidR="00351DAE">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fldChar w:fldCharType="separate"/>
      </w:r>
      <w:r w:rsidR="00351DAE">
        <w:rPr>
          <w:noProof/>
        </w:rPr>
        <w:t>(Ribeiro, Singh and Guestrin 2016; Lundberg and Lee n.d.)</w:t>
      </w:r>
      <w:r w:rsidR="00351DAE">
        <w:fldChar w:fldCharType="end"/>
      </w:r>
      <w:r>
        <w:t>. These methods enable a way to practically open up black-box models. They show what factors influenced the most for a decision made by the system, which alone makes a difference.</w:t>
      </w:r>
    </w:p>
    <w:p w14:paraId="36FE401B" w14:textId="3EE81859" w:rsidR="00544492" w:rsidRDefault="00544492" w:rsidP="00544492">
      <w:r>
        <w:br/>
        <w:t>More recent work about LLMs introduces a new layer to this. LLMs are inherently good at natural language-related tasks. Using that capability, LLM can be used to turn model outputs into clear, human-readable explanations</w:t>
      </w:r>
      <w:r w:rsidR="005D0CD8">
        <w:t xml:space="preserve"> </w:t>
      </w:r>
      <w:r w:rsidR="005D0CD8">
        <w:fldChar w:fldCharType="begin"/>
      </w:r>
      <w:r w:rsidR="005D0CD8">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fldChar w:fldCharType="separate"/>
      </w:r>
      <w:r w:rsidR="005D0CD8">
        <w:rPr>
          <w:noProof/>
        </w:rPr>
        <w:t>(Zhao et al. n.d.)</w:t>
      </w:r>
      <w:r w:rsidR="005D0CD8">
        <w:fldChar w:fldCharType="end"/>
      </w:r>
      <w:r>
        <w:t>. This supports the technical direction of this research. It also shows a way how explanation quality can be improved without adding cognitive burden to users.</w:t>
      </w:r>
    </w:p>
    <w:p w14:paraId="52EE28B8" w14:textId="77777777" w:rsidR="00544492" w:rsidRDefault="00544492" w:rsidP="00544492"/>
    <w:p w14:paraId="159CFDAD" w14:textId="77777777" w:rsidR="00544492" w:rsidRDefault="00544492" w:rsidP="00544492">
      <w:r>
        <w:t>Together, these findings directly support the first research question, which explores how much trust improvement can be achieved with SHAP explanations compared to no explanations. Taken as a whole, these studies justify the research aim of this study, which is “</w:t>
      </w:r>
      <w:r>
        <w:rPr>
          <w:b/>
          <w:bCs/>
        </w:rPr>
        <w:t>To improve user trust in financial chatbots by integrating Explainable AI (XAI) mechanisms with GPT-4</w:t>
      </w:r>
      <w:r>
        <w:t>”</w:t>
      </w:r>
    </w:p>
    <w:p w14:paraId="42BC9FBA" w14:textId="77777777" w:rsidR="00544492" w:rsidRDefault="00544492" w:rsidP="00544492"/>
    <w:p w14:paraId="0E2FBAF7" w14:textId="77777777" w:rsidR="00FF3888" w:rsidRDefault="00FF3888" w:rsidP="00544492"/>
    <w:p w14:paraId="03DCBF23" w14:textId="77777777" w:rsidR="00FF3888" w:rsidRDefault="00FF3888" w:rsidP="00544492"/>
    <w:p w14:paraId="1B085F6D" w14:textId="77777777" w:rsidR="00FF3888" w:rsidRDefault="00FF3888" w:rsidP="00544492"/>
    <w:p w14:paraId="0EE66CB6" w14:textId="77777777" w:rsidR="00FF3888" w:rsidRDefault="00FF3888" w:rsidP="00544492"/>
    <w:p w14:paraId="4F2B7886" w14:textId="77777777" w:rsidR="00FF3888" w:rsidRDefault="00FF3888" w:rsidP="00544492"/>
    <w:p w14:paraId="23B6DBE2" w14:textId="77777777" w:rsidR="00FF3888" w:rsidRDefault="00FF3888" w:rsidP="00544492"/>
    <w:p w14:paraId="5949A095" w14:textId="77777777" w:rsidR="00FF3888" w:rsidRDefault="00FF3888" w:rsidP="00544492"/>
    <w:p w14:paraId="0A13C10A" w14:textId="77777777" w:rsidR="00FF3888" w:rsidRDefault="00FF3888" w:rsidP="00544492"/>
    <w:p w14:paraId="08E7D28E" w14:textId="77777777" w:rsidR="00FF3888" w:rsidRDefault="00FF3888" w:rsidP="00544492"/>
    <w:p w14:paraId="5338CE2D" w14:textId="77777777" w:rsidR="00FF3888" w:rsidRDefault="00FF3888" w:rsidP="00544492"/>
    <w:p w14:paraId="51CE4BFD" w14:textId="77777777" w:rsidR="00FF3888" w:rsidRDefault="00FF3888" w:rsidP="00544492"/>
    <w:p w14:paraId="06C124F0" w14:textId="77777777" w:rsidR="00FF3888" w:rsidRDefault="00FF3888" w:rsidP="00544492"/>
    <w:p w14:paraId="767D0F19" w14:textId="77777777" w:rsidR="00FF3888" w:rsidRDefault="00FF3888" w:rsidP="00544492"/>
    <w:p w14:paraId="7A1B68A4" w14:textId="77777777" w:rsidR="00FF3888" w:rsidRDefault="00FF3888" w:rsidP="00544492"/>
    <w:p w14:paraId="3FDE6E98" w14:textId="77777777" w:rsidR="00FF3888" w:rsidRDefault="00FF3888" w:rsidP="00544492"/>
    <w:p w14:paraId="54CED960" w14:textId="77777777" w:rsidR="00614636" w:rsidRDefault="00614636" w:rsidP="00544492"/>
    <w:p w14:paraId="2FE7B173" w14:textId="77777777" w:rsidR="00614636" w:rsidRDefault="00614636" w:rsidP="00544492"/>
    <w:p w14:paraId="59488028" w14:textId="77777777" w:rsidR="00544492" w:rsidRDefault="00647C77" w:rsidP="00544492">
      <w:r w:rsidRPr="00647C77">
        <w:rPr>
          <w:noProof/>
          <w14:ligatures w14:val="standardContextual"/>
        </w:rPr>
        <w:pict w14:anchorId="6AAD81E5">
          <v:rect id="_x0000_i1032" alt="" style="width:451.3pt;height:.05pt;mso-width-percent:0;mso-height-percent:0;mso-width-percent:0;mso-height-percent:0" o:hralign="center" o:hrstd="t" o:hr="t" fillcolor="#a0a0a0" stroked="f"/>
        </w:pict>
      </w:r>
    </w:p>
    <w:p w14:paraId="4D695359" w14:textId="566E6F9D" w:rsidR="00544492" w:rsidRDefault="00544492" w:rsidP="001C0484">
      <w:pPr>
        <w:pStyle w:val="Heading2"/>
      </w:pPr>
      <w:r>
        <w:t>References</w:t>
      </w:r>
    </w:p>
    <w:p w14:paraId="5CAF6ED9" w14:textId="77777777" w:rsidR="00544492" w:rsidRDefault="00544492" w:rsidP="00544492"/>
    <w:p w14:paraId="313A1B7E" w14:textId="77777777" w:rsidR="006667EC" w:rsidRPr="006667EC" w:rsidRDefault="00404FBB" w:rsidP="006667EC">
      <w:pPr>
        <w:pStyle w:val="Bibliography"/>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006667EC" w:rsidRPr="006667EC">
        <w:rPr>
          <w:rFonts w:eastAsiaTheme="minorHAnsi"/>
          <w:lang w:val="en-GB" w:eastAsia="en-US"/>
          <w14:ligatures w14:val="standardContextual"/>
        </w:rPr>
        <w:t>ADEBAYO, J. et al., n.d. Sanity Checks for Saliency Maps.</w:t>
      </w:r>
    </w:p>
    <w:p w14:paraId="1D3D81C6"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5BA849F7"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622A7C0B"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12E5A0BE"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0E545E56"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55B3BD64"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6B758F59"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18094A5C"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37767D05"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7A6FB3D"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3C012582"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lastRenderedPageBreak/>
        <w:t>POURSABZI-SANGDEH, F. et al., 2021. Manipulating and Measuring Model Interpretability. Available from: http://arxiv.org/abs/1802.07810 [Accessed 11 Dec 2025].</w:t>
      </w:r>
    </w:p>
    <w:p w14:paraId="1308B79C"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507884CF"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3A8BC853"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Eigth Edition. Harlow, United Kingdom: Pearson.</w:t>
      </w:r>
    </w:p>
    <w:p w14:paraId="1F90EACD"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158C7B5D"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49655DCD"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0CC5218"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46C2F02B" w14:textId="77777777" w:rsidR="002407A9" w:rsidRDefault="00404FBB" w:rsidP="006667EC">
      <w:pPr>
        <w:pStyle w:val="Bibliography"/>
      </w:pPr>
      <w:r>
        <w:fldChar w:fldCharType="end"/>
      </w:r>
    </w:p>
    <w:p w14:paraId="57F17601" w14:textId="77777777" w:rsidR="002407A9" w:rsidRDefault="002407A9" w:rsidP="006667EC">
      <w:pPr>
        <w:pStyle w:val="Bibliography"/>
      </w:pPr>
    </w:p>
    <w:p w14:paraId="39922AC4" w14:textId="77777777" w:rsidR="002407A9" w:rsidRDefault="002407A9" w:rsidP="006667EC">
      <w:pPr>
        <w:pStyle w:val="Bibliography"/>
      </w:pPr>
    </w:p>
    <w:p w14:paraId="31E7D7ED" w14:textId="77777777" w:rsidR="002407A9" w:rsidRDefault="002407A9" w:rsidP="006667EC">
      <w:pPr>
        <w:pStyle w:val="Bibliography"/>
      </w:pPr>
    </w:p>
    <w:p w14:paraId="69D7F1EE" w14:textId="77777777" w:rsidR="002407A9" w:rsidRDefault="002407A9" w:rsidP="006667EC">
      <w:pPr>
        <w:pStyle w:val="Bibliography"/>
      </w:pPr>
    </w:p>
    <w:p w14:paraId="06C0BD87" w14:textId="77777777" w:rsidR="002407A9" w:rsidRDefault="002407A9" w:rsidP="006667EC">
      <w:pPr>
        <w:pStyle w:val="Bibliography"/>
      </w:pPr>
    </w:p>
    <w:p w14:paraId="73D8AB8A" w14:textId="77777777" w:rsidR="002407A9" w:rsidRDefault="002407A9" w:rsidP="006667EC">
      <w:pPr>
        <w:pStyle w:val="Bibliography"/>
      </w:pPr>
    </w:p>
    <w:p w14:paraId="7505FF51" w14:textId="77777777" w:rsidR="002407A9" w:rsidRDefault="002407A9" w:rsidP="006667EC">
      <w:pPr>
        <w:pStyle w:val="Bibliography"/>
      </w:pPr>
    </w:p>
    <w:p w14:paraId="3BEFDD00" w14:textId="77777777" w:rsidR="002407A9" w:rsidRDefault="002407A9" w:rsidP="006667EC">
      <w:pPr>
        <w:pStyle w:val="Bibliography"/>
      </w:pPr>
    </w:p>
    <w:p w14:paraId="5F381E87" w14:textId="77777777" w:rsidR="002407A9" w:rsidRDefault="002407A9" w:rsidP="006667EC">
      <w:pPr>
        <w:pStyle w:val="Bibliography"/>
      </w:pPr>
    </w:p>
    <w:p w14:paraId="775CC85A" w14:textId="77777777" w:rsidR="002407A9" w:rsidRDefault="002407A9" w:rsidP="006667EC">
      <w:pPr>
        <w:pStyle w:val="Bibliography"/>
      </w:pPr>
    </w:p>
    <w:p w14:paraId="4DA6CC1E" w14:textId="77777777" w:rsidR="002407A9" w:rsidRDefault="002407A9" w:rsidP="006667EC">
      <w:pPr>
        <w:pStyle w:val="Bibliography"/>
      </w:pPr>
    </w:p>
    <w:p w14:paraId="546BA495" w14:textId="77777777" w:rsidR="002407A9" w:rsidRDefault="002407A9" w:rsidP="006667EC">
      <w:pPr>
        <w:pStyle w:val="Bibliography"/>
      </w:pPr>
    </w:p>
    <w:p w14:paraId="4B84412C" w14:textId="77777777" w:rsidR="002407A9" w:rsidRDefault="002407A9" w:rsidP="006667EC">
      <w:pPr>
        <w:pStyle w:val="Bibliography"/>
      </w:pPr>
    </w:p>
    <w:p w14:paraId="41AB6844" w14:textId="77777777" w:rsidR="002407A9" w:rsidRDefault="002407A9" w:rsidP="006667EC">
      <w:pPr>
        <w:pStyle w:val="Bibliography"/>
      </w:pPr>
    </w:p>
    <w:p w14:paraId="0F0BAAAF" w14:textId="77777777" w:rsidR="002407A9" w:rsidRDefault="002407A9" w:rsidP="006667EC">
      <w:pPr>
        <w:pStyle w:val="Bibliography"/>
      </w:pPr>
    </w:p>
    <w:p w14:paraId="0219B6C1" w14:textId="77777777" w:rsidR="002407A9" w:rsidRDefault="002407A9" w:rsidP="006667EC">
      <w:pPr>
        <w:pStyle w:val="Bibliography"/>
      </w:pPr>
    </w:p>
    <w:p w14:paraId="0F425FE0" w14:textId="77777777" w:rsidR="002407A9" w:rsidRDefault="002407A9" w:rsidP="006667EC">
      <w:pPr>
        <w:pStyle w:val="Bibliography"/>
      </w:pPr>
    </w:p>
    <w:p w14:paraId="180A00DF" w14:textId="0064BF2A" w:rsidR="00544492" w:rsidRDefault="00647C77" w:rsidP="006667EC">
      <w:pPr>
        <w:pStyle w:val="Bibliography"/>
      </w:pPr>
      <w:r w:rsidRPr="00647C77">
        <w:rPr>
          <w:noProof/>
          <w14:ligatures w14:val="standardContextual"/>
        </w:rPr>
        <w:pict w14:anchorId="5BF077A4">
          <v:rect id="_x0000_i1031" alt="" style="width:451.3pt;height:.05pt;mso-width-percent:0;mso-height-percent:0;mso-width-percent:0;mso-height-percent:0" o:hralign="center" o:hrstd="t" o:hr="t" fillcolor="#a0a0a0" stroked="f"/>
        </w:pict>
      </w:r>
    </w:p>
    <w:p w14:paraId="42AC3BA3" w14:textId="77777777" w:rsidR="00FD638D" w:rsidRDefault="00FD638D" w:rsidP="00FD638D">
      <w:pPr>
        <w:pStyle w:val="Heading1"/>
        <w:spacing w:before="120" w:after="120"/>
      </w:pPr>
      <w:r>
        <w:t>Chapter 3 - Requirements Analysis</w:t>
      </w:r>
    </w:p>
    <w:p w14:paraId="6478C783" w14:textId="77777777" w:rsidR="00FD638D" w:rsidRDefault="00FD638D" w:rsidP="00FD638D">
      <w: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FD638D"/>
    <w:p w14:paraId="088ACAA1" w14:textId="77777777" w:rsidR="00FD638D" w:rsidRDefault="00FD638D" w:rsidP="00FD638D">
      <w:pPr>
        <w:pStyle w:val="Heading2"/>
        <w:spacing w:before="240" w:after="120"/>
      </w:pPr>
      <w:r>
        <w:t>3.1 Stakeholder Analysis</w:t>
      </w:r>
    </w:p>
    <w:p w14:paraId="65BB5282" w14:textId="77777777" w:rsidR="00FD638D" w:rsidRPr="00FD638D" w:rsidRDefault="00FD638D" w:rsidP="00FD638D"/>
    <w:p w14:paraId="4F8C3464" w14:textId="77777777" w:rsidR="00FD638D" w:rsidRDefault="00FD638D" w:rsidP="00FD638D">
      <w: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Default="00FD638D" w:rsidP="00FD638D"/>
    <w:p w14:paraId="5944971A" w14:textId="77777777" w:rsidR="00FD638D" w:rsidRDefault="00FD638D" w:rsidP="00FD638D">
      <w: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Default="00FD638D" w:rsidP="00FD638D"/>
    <w:p w14:paraId="52B1139A" w14:textId="77777777" w:rsidR="00FD638D" w:rsidRDefault="00FD638D" w:rsidP="00FD638D">
      <w:r>
        <w:t>The key stakeholders are as mentioned below,</w:t>
      </w:r>
    </w:p>
    <w:p w14:paraId="25CAC513" w14:textId="77777777" w:rsidR="00FD638D" w:rsidRDefault="00FD638D" w:rsidP="00FD638D"/>
    <w:p w14:paraId="6E49D1A3" w14:textId="77777777" w:rsidR="00FD638D" w:rsidRDefault="00FD638D" w:rsidP="00FD638D">
      <w:pPr>
        <w:pStyle w:val="Heading3"/>
        <w:spacing w:before="240" w:after="120"/>
      </w:pPr>
      <w:r>
        <w:t>1. End-Users (Loan Seekers)</w:t>
      </w:r>
    </w:p>
    <w:p w14:paraId="20FC3A20" w14:textId="77777777" w:rsidR="00FD638D" w:rsidRDefault="00FD638D" w:rsidP="00FD638D">
      <w: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FD638D"/>
    <w:p w14:paraId="074EA449" w14:textId="77777777" w:rsidR="00FD638D" w:rsidRDefault="00FD638D" w:rsidP="00FD638D">
      <w:pPr>
        <w:pStyle w:val="Heading3"/>
        <w:spacing w:before="240" w:after="120"/>
      </w:pPr>
      <w:r>
        <w:t>2. Loan Officers (Domain Experts)</w:t>
      </w:r>
    </w:p>
    <w:p w14:paraId="6F014302" w14:textId="77777777" w:rsidR="00FD638D" w:rsidRDefault="00FD638D" w:rsidP="00FD638D">
      <w: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FD638D"/>
    <w:p w14:paraId="1E74904D" w14:textId="77777777" w:rsidR="00FD638D" w:rsidRDefault="00FD638D" w:rsidP="00FD638D">
      <w:pPr>
        <w:pStyle w:val="Heading3"/>
        <w:spacing w:before="240" w:after="120"/>
      </w:pPr>
      <w:r>
        <w:lastRenderedPageBreak/>
        <w:t>3. System Administrator</w:t>
      </w:r>
    </w:p>
    <w:p w14:paraId="78D09517" w14:textId="77777777" w:rsidR="00FD638D" w:rsidRDefault="00FD638D" w:rsidP="00FD638D">
      <w:r>
        <w:t>Control the admin dashboard, check survey analytics, and monitor user behaviour. Also ensures the pipeline is functioning.</w:t>
      </w:r>
    </w:p>
    <w:p w14:paraId="74F47941" w14:textId="77777777" w:rsidR="00FD638D" w:rsidRDefault="00FD638D" w:rsidP="00FD638D"/>
    <w:p w14:paraId="61DCB403" w14:textId="77777777" w:rsidR="00FD638D" w:rsidRDefault="00FD638D" w:rsidP="00FD638D">
      <w:pPr>
        <w:pStyle w:val="Heading3"/>
        <w:spacing w:before="240" w:after="120"/>
      </w:pPr>
      <w:r>
        <w:t>4. Developer (Software Engineer and Data Analyst)</w:t>
      </w:r>
    </w:p>
    <w:p w14:paraId="547B9277" w14:textId="77777777" w:rsidR="00FD638D" w:rsidRPr="00FD638D" w:rsidRDefault="00FD638D" w:rsidP="00FD638D"/>
    <w:p w14:paraId="6AF2CB9A" w14:textId="77777777" w:rsidR="00FD638D" w:rsidRDefault="00FD638D" w:rsidP="00FD638D">
      <w: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FD638D"/>
    <w:p w14:paraId="7C7E6ED0" w14:textId="77777777" w:rsidR="00FD638D" w:rsidRDefault="00FD638D" w:rsidP="00FD638D">
      <w:pPr>
        <w:pStyle w:val="Heading3"/>
        <w:spacing w:before="240" w:after="120"/>
      </w:pPr>
      <w:r>
        <w:t>5. Business Owner (Future Financial Institution)</w:t>
      </w:r>
    </w:p>
    <w:p w14:paraId="196E2883" w14:textId="77777777" w:rsidR="00FD638D" w:rsidRDefault="00FD638D" w:rsidP="00FD638D">
      <w: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Pr>
          <w:b/>
          <w:bCs/>
        </w:rPr>
        <w:t xml:space="preserve">Business Owner </w:t>
      </w:r>
      <w:r>
        <w:t>is added as a stakeholder.</w:t>
      </w:r>
    </w:p>
    <w:p w14:paraId="3214E250" w14:textId="77777777" w:rsidR="00FD638D" w:rsidRDefault="00FD638D" w:rsidP="00FD638D"/>
    <w:p w14:paraId="663ADDCB" w14:textId="77777777" w:rsidR="00FD638D" w:rsidRDefault="00FD638D" w:rsidP="00FD638D">
      <w:pPr>
        <w:pStyle w:val="Heading3"/>
        <w:spacing w:before="240" w:after="120"/>
      </w:pPr>
      <w:r>
        <w:t>5. Wider Community (General Users)</w:t>
      </w:r>
    </w:p>
    <w:p w14:paraId="7B5BA091" w14:textId="77777777" w:rsidR="00FD638D" w:rsidRDefault="00FD638D" w:rsidP="00FD638D">
      <w:r>
        <w:t>These people do not directly use the system, but are impacted by responsible financial advice being available. Their expectations centre around fairness, safety, and clarity.</w:t>
      </w:r>
    </w:p>
    <w:p w14:paraId="52D022D5" w14:textId="1CA7E79B" w:rsidR="00544492" w:rsidRDefault="00544492" w:rsidP="00544492"/>
    <w:p w14:paraId="2DF5C3AE" w14:textId="77777777" w:rsidR="00544492" w:rsidRDefault="00544492" w:rsidP="00544492"/>
    <w:p w14:paraId="1BAFCBF7" w14:textId="77777777" w:rsidR="00FD638D" w:rsidRDefault="00FD638D" w:rsidP="00FD638D">
      <w:pPr>
        <w:pStyle w:val="Heading3"/>
        <w:spacing w:before="120" w:after="120"/>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1"/>
        <w:gridCol w:w="2029"/>
        <w:gridCol w:w="4910"/>
      </w:tblGrid>
      <w:tr w:rsidR="00FD638D"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Default="00FD638D">
            <w:r>
              <w:rPr>
                <w:b/>
                <w:bCs/>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Default="00FD638D">
            <w:r>
              <w:rPr>
                <w:b/>
                <w:bCs/>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Default="00FD638D">
            <w:r>
              <w:rPr>
                <w:b/>
                <w:bCs/>
              </w:rPr>
              <w:t>Key Expectations</w:t>
            </w:r>
          </w:p>
        </w:tc>
      </w:tr>
      <w:tr w:rsidR="00FD638D"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Default="00FD638D">
            <w: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Default="00FD638D">
            <w: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Default="00FD638D">
            <w:r>
              <w:t>Fast predictions, simple explanations, fairness</w:t>
            </w:r>
          </w:p>
        </w:tc>
      </w:tr>
      <w:tr w:rsidR="00FD638D"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Default="00FD638D">
            <w: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Default="00FD638D">
            <w: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Default="00FD638D">
            <w:r>
              <w:t>Realistic logic, trustworthy factors, domain alignment</w:t>
            </w:r>
          </w:p>
        </w:tc>
      </w:tr>
      <w:tr w:rsidR="00FD638D"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Default="00FD638D">
            <w: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Default="00FD638D">
            <w: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Default="00FD638D">
            <w:r>
              <w:t>Stability, logs, error visibility</w:t>
            </w:r>
          </w:p>
        </w:tc>
      </w:tr>
      <w:tr w:rsidR="00FD638D"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Default="00FD638D">
            <w: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Default="00FD638D">
            <w: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Default="00FD638D">
            <w:r>
              <w:t>Maintainability, clear architecture, workable constraints</w:t>
            </w:r>
          </w:p>
        </w:tc>
      </w:tr>
      <w:tr w:rsidR="00FD638D"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Default="00FD638D">
            <w: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Default="00FD638D">
            <w: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Default="00FD638D">
            <w:r>
              <w:t>Value, trust, customer satisfaction</w:t>
            </w:r>
          </w:p>
        </w:tc>
      </w:tr>
      <w:tr w:rsidR="00FD638D"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Default="00FD638D">
            <w: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Default="00FD638D">
            <w: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Default="00FD638D">
            <w:r>
              <w:t>Ethical behaviour, fairness, clarity</w:t>
            </w:r>
          </w:p>
        </w:tc>
      </w:tr>
    </w:tbl>
    <w:p w14:paraId="4860A7CD" w14:textId="77777777" w:rsidR="00544492" w:rsidRDefault="00544492" w:rsidP="00544492"/>
    <w:p w14:paraId="3F124927" w14:textId="77777777" w:rsidR="00544492" w:rsidRDefault="00544492" w:rsidP="00544492"/>
    <w:p w14:paraId="4471D769" w14:textId="77777777" w:rsidR="00FD638D" w:rsidRDefault="00FD638D" w:rsidP="00FD638D">
      <w:pPr>
        <w:pStyle w:val="Heading2"/>
        <w:spacing w:before="120" w:after="120"/>
      </w:pPr>
      <w:r>
        <w:t>3.2 Stakeholder Onion Model</w:t>
      </w:r>
    </w:p>
    <w:p w14:paraId="5E61A0A6" w14:textId="77777777" w:rsidR="00FD638D" w:rsidRDefault="00FD638D" w:rsidP="00FD638D">
      <w: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544492"/>
    <w:p w14:paraId="4B08FC29" w14:textId="303553BA" w:rsidR="00FD638D" w:rsidRDefault="00FD638D" w:rsidP="00FD638D">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41713A1">
            <wp:extent cx="5731510" cy="573151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r>
        <w:fldChar w:fldCharType="end"/>
      </w:r>
    </w:p>
    <w:p w14:paraId="779A654E" w14:textId="77777777" w:rsidR="00FD638D" w:rsidRDefault="00FD638D" w:rsidP="00544492"/>
    <w:p w14:paraId="070075D7" w14:textId="77777777" w:rsidR="00FD638D" w:rsidRDefault="00FD638D" w:rsidP="00FD638D">
      <w:pPr>
        <w:pStyle w:val="Heading2"/>
        <w:spacing w:before="120" w:after="120"/>
      </w:pPr>
      <w:r>
        <w:t>3.3 Stakeholder Viewpoints</w:t>
      </w:r>
    </w:p>
    <w:p w14:paraId="37B570C7" w14:textId="77777777" w:rsidR="00FD638D" w:rsidRDefault="00FD638D" w:rsidP="00FD638D">
      <w:r>
        <w:t>Stakeholder viewpoints explain what each group expects from the systems. They guide requirement-writing by keeping the focus on real needs instead of assumptions.</w:t>
      </w:r>
    </w:p>
    <w:p w14:paraId="46B45A8F" w14:textId="77777777" w:rsidR="00FD638D" w:rsidRDefault="00FD638D" w:rsidP="00FD638D">
      <w:pPr>
        <w:pStyle w:val="Heading3"/>
        <w:spacing w:before="240" w:after="120"/>
      </w:pPr>
      <w:r>
        <w:t>3.3.1 Functional Beneficiary</w:t>
      </w:r>
    </w:p>
    <w:p w14:paraId="1002F8BE" w14:textId="77777777" w:rsidR="00FD638D" w:rsidRDefault="00FD638D" w:rsidP="00FD638D">
      <w:r>
        <w:t xml:space="preserve">These are stakeholders who benefit from the system’s outputs. </w:t>
      </w:r>
    </w:p>
    <w:p w14:paraId="30901B6A" w14:textId="77777777" w:rsidR="00544492" w:rsidRDefault="00544492" w:rsidP="0054449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5"/>
        <w:gridCol w:w="7015"/>
      </w:tblGrid>
      <w:tr w:rsidR="00FD638D"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Default="00FD638D">
            <w:r>
              <w:rPr>
                <w:b/>
                <w:bCs/>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Default="00FD638D">
            <w:r>
              <w:rPr>
                <w:b/>
                <w:bCs/>
              </w:rPr>
              <w:t>Viewpoint / Expectations</w:t>
            </w:r>
          </w:p>
        </w:tc>
      </w:tr>
      <w:tr w:rsidR="00FD638D"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Default="00FD638D">
            <w:r>
              <w:rPr>
                <w:b/>
                <w:bCs/>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Default="00FD638D">
            <w:r>
              <w:t>Wants fast responses, simple explanations, and trustworthy decisions. Hate long waits or unclear reasonings.</w:t>
            </w:r>
          </w:p>
        </w:tc>
      </w:tr>
      <w:tr w:rsidR="00FD638D"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Default="00FD638D">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Default="00FD638D">
            <w:r>
              <w:t>Needs a central dashboard, visualisations of results, and a reliable way to check user modes and survey trends.</w:t>
            </w:r>
          </w:p>
        </w:tc>
      </w:tr>
      <w:tr w:rsidR="00FD638D"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Default="00FD638D">
            <w:r>
              <w:rPr>
                <w:b/>
                <w:bCs/>
              </w:rPr>
              <w:lastRenderedPageBreak/>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Default="00FD638D">
            <w:r>
              <w:t>Expects a maintainable codebase, clear input/output formats, and stable endpoints.</w:t>
            </w:r>
          </w:p>
        </w:tc>
      </w:tr>
      <w:tr w:rsidR="00FD638D"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Default="00FD638D">
            <w:r>
              <w:rPr>
                <w:b/>
                <w:bCs/>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Default="00FD638D">
            <w:r>
              <w:t>Wants a fair, transparent system that improves customer experience and reduces ambiguity in loan decisions.</w:t>
            </w:r>
          </w:p>
        </w:tc>
      </w:tr>
    </w:tbl>
    <w:p w14:paraId="1F45341B" w14:textId="77777777" w:rsidR="00FD638D" w:rsidRDefault="00FD638D" w:rsidP="00544492"/>
    <w:p w14:paraId="10A9B1BD" w14:textId="77777777" w:rsidR="00FD638D" w:rsidRDefault="00FD638D" w:rsidP="00FD638D">
      <w:pPr>
        <w:pStyle w:val="Heading3"/>
        <w:spacing w:before="120" w:after="120"/>
      </w:pPr>
      <w:r>
        <w:t>3.3.2 Operational Stakeholders</w:t>
      </w:r>
    </w:p>
    <w:p w14:paraId="59145263" w14:textId="77777777" w:rsidR="00FD638D" w:rsidRDefault="00FD638D" w:rsidP="00FD638D">
      <w:r>
        <w:t>These stakeholders keep the system functional. They work inside the system rather than benefiting from its outputs.</w:t>
      </w:r>
    </w:p>
    <w:p w14:paraId="1C5A80FE" w14:textId="77777777" w:rsidR="00FD638D" w:rsidRDefault="00FD638D" w:rsidP="0054449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45"/>
        <w:gridCol w:w="5865"/>
      </w:tblGrid>
      <w:tr w:rsidR="00FD638D"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Default="00FD638D">
            <w:r>
              <w:rPr>
                <w:b/>
                <w:bCs/>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Default="00FD638D">
            <w:r>
              <w:rPr>
                <w:b/>
                <w:bCs/>
              </w:rPr>
              <w:t>Viewpoint / Expectations</w:t>
            </w:r>
          </w:p>
        </w:tc>
      </w:tr>
      <w:tr w:rsidR="00FD638D"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Default="00FD638D">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Default="00FD638D">
            <w:r>
              <w:t>Needs a clean dashboard, survey insights, stable logs, and a reliable way to monitor or switch user modes.</w:t>
            </w:r>
          </w:p>
        </w:tc>
      </w:tr>
      <w:tr w:rsidR="00FD638D"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Default="00FD638D">
            <w:r>
              <w:rPr>
                <w:b/>
                <w:bCs/>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Default="00FD638D">
            <w:r>
              <w:t>Wants maintainable code, predictable data formats, and components that can be deployed without friction.</w:t>
            </w:r>
          </w:p>
        </w:tc>
      </w:tr>
    </w:tbl>
    <w:p w14:paraId="7DF3645D" w14:textId="77777777" w:rsidR="00FD638D" w:rsidRDefault="00FD638D" w:rsidP="00544492"/>
    <w:p w14:paraId="7CFC7008" w14:textId="77777777" w:rsidR="00FD638D" w:rsidRDefault="00FD638D" w:rsidP="00FD638D">
      <w:pPr>
        <w:pStyle w:val="Heading3"/>
        <w:spacing w:before="120" w:after="120"/>
      </w:pPr>
      <w:r>
        <w:t>3.3.3 Containing System Stakeholders</w:t>
      </w:r>
    </w:p>
    <w:p w14:paraId="7B62D64B" w14:textId="77777777" w:rsidR="00FD638D" w:rsidRDefault="00FD638D" w:rsidP="00FD638D">
      <w:r>
        <w:t>These parties influence what the system must comply with or rely on.</w:t>
      </w:r>
    </w:p>
    <w:p w14:paraId="23786E34" w14:textId="77777777" w:rsidR="00544492" w:rsidRDefault="00544492" w:rsidP="0054449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9"/>
        <w:gridCol w:w="5451"/>
      </w:tblGrid>
      <w:tr w:rsidR="00FD638D"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Default="00FD638D">
            <w:r>
              <w:rPr>
                <w:b/>
                <w:bCs/>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Default="00FD638D">
            <w:r>
              <w:rPr>
                <w:b/>
                <w:bCs/>
              </w:rPr>
              <w:t>Viewpoint / Expectations</w:t>
            </w:r>
          </w:p>
        </w:tc>
      </w:tr>
      <w:tr w:rsidR="00FD638D"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Default="00FD638D">
            <w:r>
              <w:rPr>
                <w:b/>
                <w:bCs/>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Default="00FD638D">
            <w:r>
              <w:t>Expect proper API usage, stable traffic patterns, and compliance with platform limits.</w:t>
            </w:r>
          </w:p>
        </w:tc>
      </w:tr>
      <w:tr w:rsidR="00FD638D"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Default="00FD638D">
            <w:r>
              <w:rPr>
                <w:b/>
                <w:bCs/>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Default="00FD638D">
            <w:r>
              <w:t>Expect fairness, safety, accountability, and alignment with data-protection rules</w:t>
            </w:r>
          </w:p>
        </w:tc>
      </w:tr>
    </w:tbl>
    <w:p w14:paraId="0AB0DEBE" w14:textId="77777777" w:rsidR="00FD638D" w:rsidRDefault="00FD638D" w:rsidP="00544492"/>
    <w:p w14:paraId="133B2A7B" w14:textId="77777777" w:rsidR="00FD638D" w:rsidRDefault="00FD638D" w:rsidP="00FD638D">
      <w:pPr>
        <w:pStyle w:val="Heading3"/>
        <w:spacing w:before="120" w:after="120"/>
      </w:pPr>
      <w:r>
        <w:t>3.3.4 Wider Environment</w:t>
      </w:r>
    </w:p>
    <w:p w14:paraId="5FD96847" w14:textId="77777777" w:rsidR="00FD638D" w:rsidRDefault="00FD638D" w:rsidP="00FD638D">
      <w:r>
        <w:t>These stakeholders do not use the system directly but are influenced by its existence and behaviour.</w:t>
      </w:r>
    </w:p>
    <w:p w14:paraId="02330FF5" w14:textId="77777777" w:rsidR="00FD638D" w:rsidRDefault="00FD638D" w:rsidP="0054449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3"/>
        <w:gridCol w:w="6467"/>
      </w:tblGrid>
      <w:tr w:rsidR="00FD638D"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Default="00FD638D">
            <w:r>
              <w:rPr>
                <w:b/>
                <w:bCs/>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Default="00FD638D">
            <w:r>
              <w:rPr>
                <w:b/>
                <w:bCs/>
              </w:rPr>
              <w:t>Viewpoint / Expectations</w:t>
            </w:r>
          </w:p>
        </w:tc>
      </w:tr>
      <w:tr w:rsidR="00FD638D"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Default="00FD638D">
            <w:r>
              <w:rPr>
                <w:b/>
                <w:bCs/>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Default="00FD638D">
            <w:r>
              <w:t>Wants safe, unbiased, and transparent use of AI in financial decision-making.</w:t>
            </w:r>
          </w:p>
        </w:tc>
      </w:tr>
      <w:tr w:rsidR="00FD638D"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Default="00FD638D">
            <w:r>
              <w:rPr>
                <w:b/>
                <w:bCs/>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Default="00FD638D">
            <w:r>
              <w:t>Benchmark aginst the system, pushing the expectation for better accuracy and explanations.</w:t>
            </w:r>
          </w:p>
        </w:tc>
      </w:tr>
      <w:tr w:rsidR="00FD638D"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Default="00FD638D">
            <w:r>
              <w:rPr>
                <w:b/>
                <w:bCs/>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Default="00FD638D">
            <w:r>
              <w:t>Their evolution (NLP models, SHAP tooling, hosting platforms) sets the limits of what the system can realistically achieve.</w:t>
            </w:r>
          </w:p>
        </w:tc>
      </w:tr>
      <w:tr w:rsidR="00FD638D"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Default="00FD638D">
            <w:r>
              <w:rPr>
                <w:b/>
                <w:bCs/>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Default="00FD638D">
            <w:r>
              <w:t>Influence how loans should be interpreted through policy, interest rates, and macro-economic realities.</w:t>
            </w:r>
          </w:p>
        </w:tc>
      </w:tr>
    </w:tbl>
    <w:p w14:paraId="53101821" w14:textId="77777777" w:rsidR="00FD638D" w:rsidRDefault="00FD638D" w:rsidP="00544492"/>
    <w:p w14:paraId="0A0E664F" w14:textId="77777777" w:rsidR="00FD638D" w:rsidRDefault="00FD638D" w:rsidP="00FD638D">
      <w:pPr>
        <w:pStyle w:val="Heading2"/>
        <w:spacing w:before="120" w:after="120"/>
      </w:pPr>
      <w:r>
        <w:t>3.4 Requirement Gathering Techniques</w:t>
      </w:r>
    </w:p>
    <w:p w14:paraId="6577A223" w14:textId="77777777" w:rsidR="00FD638D" w:rsidRDefault="00FD638D" w:rsidP="00FD638D">
      <w:r>
        <w:t>Below are the requirement gathering techniques used in this project.</w:t>
      </w:r>
    </w:p>
    <w:p w14:paraId="399416D2" w14:textId="77777777" w:rsidR="00FD638D" w:rsidRDefault="00FD638D" w:rsidP="00FD638D">
      <w:pPr>
        <w:pStyle w:val="Heading3"/>
        <w:spacing w:before="240" w:after="120"/>
      </w:pPr>
      <w:r>
        <w:lastRenderedPageBreak/>
        <w:t xml:space="preserve">1. Interviews With a Domain Expert </w:t>
      </w:r>
    </w:p>
    <w:p w14:paraId="013C44AB" w14:textId="77777777" w:rsidR="00FD638D" w:rsidRDefault="00FD638D" w:rsidP="00FD638D">
      <w: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Default="00FD638D" w:rsidP="00FD638D"/>
    <w:p w14:paraId="5AE18A83" w14:textId="77777777" w:rsidR="00FD638D" w:rsidRDefault="00FD638D" w:rsidP="00FD638D">
      <w:r>
        <w:rPr>
          <w:b/>
          <w:bCs/>
        </w:rPr>
        <w:t>Why is this technique suitable?</w:t>
      </w:r>
    </w:p>
    <w:p w14:paraId="198BB0B9" w14:textId="77777777" w:rsidR="00FD638D" w:rsidRDefault="00FD638D" w:rsidP="004A3BA7">
      <w:pPr>
        <w:numPr>
          <w:ilvl w:val="0"/>
          <w:numId w:val="40"/>
        </w:numPr>
        <w:spacing w:before="120" w:after="120"/>
      </w:pPr>
      <w:r>
        <w:t>Loan officers reveal how real borderline decisions are made.</w:t>
      </w:r>
    </w:p>
    <w:p w14:paraId="1F077137" w14:textId="77777777" w:rsidR="00FD638D" w:rsidRDefault="00FD638D" w:rsidP="004A3BA7">
      <w:pPr>
        <w:numPr>
          <w:ilvl w:val="0"/>
          <w:numId w:val="40"/>
        </w:numPr>
        <w:spacing w:before="120" w:after="120"/>
      </w:pPr>
      <w:r>
        <w:t>They can explain common customer mistakes, exceptions, and risks.</w:t>
      </w:r>
    </w:p>
    <w:p w14:paraId="7B8F13CF" w14:textId="77777777" w:rsidR="00FD638D" w:rsidRDefault="00FD638D" w:rsidP="004A3BA7">
      <w:pPr>
        <w:numPr>
          <w:ilvl w:val="0"/>
          <w:numId w:val="40"/>
        </w:numPr>
        <w:spacing w:before="120" w:after="120"/>
      </w:pPr>
      <w:r>
        <w:t>They help clarify which features matter most during assessment.</w:t>
      </w:r>
    </w:p>
    <w:p w14:paraId="3AF7DB52" w14:textId="77777777" w:rsidR="00FD638D" w:rsidRDefault="00FD638D" w:rsidP="004A3BA7">
      <w:pPr>
        <w:numPr>
          <w:ilvl w:val="0"/>
          <w:numId w:val="40"/>
        </w:numPr>
        <w:spacing w:before="120" w:after="120"/>
      </w:pPr>
      <w:r>
        <w:t>They expose hidden constraints (e.g., policies, thresholds, workflow issues)</w:t>
      </w:r>
    </w:p>
    <w:p w14:paraId="51A59AA6" w14:textId="77777777" w:rsidR="00FD638D" w:rsidRDefault="00FD638D" w:rsidP="00FD638D"/>
    <w:p w14:paraId="592AC58B" w14:textId="77777777" w:rsidR="00FD638D" w:rsidRDefault="00FD638D" w:rsidP="00FD638D">
      <w:r>
        <w:t>This technique would give the project a grounded understanding of the problem rather than assumptions.</w:t>
      </w:r>
    </w:p>
    <w:p w14:paraId="58E94D45" w14:textId="77777777" w:rsidR="00FD638D" w:rsidRDefault="00FD638D" w:rsidP="00FD638D"/>
    <w:p w14:paraId="09463FDD" w14:textId="77777777" w:rsidR="00FD638D" w:rsidRDefault="00FD638D" w:rsidP="00FD638D">
      <w:pPr>
        <w:pStyle w:val="Heading3"/>
        <w:spacing w:before="240" w:after="120"/>
      </w:pPr>
      <w:r>
        <w:t>2. Secondary Data Analysis (To Validate Input Requirements)</w:t>
      </w:r>
    </w:p>
    <w:p w14:paraId="670CB50F" w14:textId="77777777" w:rsidR="00FD638D" w:rsidRDefault="00FD638D" w:rsidP="00FD638D">
      <w:r>
        <w:t>Because the system relies on loan prediction, analysing an existing public dataset would shape early requirements.</w:t>
      </w:r>
    </w:p>
    <w:p w14:paraId="6D8AEDFE" w14:textId="77777777" w:rsidR="00FD638D" w:rsidRDefault="00FD638D" w:rsidP="00FD638D"/>
    <w:p w14:paraId="05D9188C" w14:textId="77777777" w:rsidR="00FD638D" w:rsidRDefault="00FD638D" w:rsidP="00FD638D">
      <w:r>
        <w:rPr>
          <w:b/>
          <w:bCs/>
        </w:rPr>
        <w:t>Why is this technique suitable?</w:t>
      </w:r>
    </w:p>
    <w:p w14:paraId="748F5C4B" w14:textId="77777777" w:rsidR="00FD638D" w:rsidRDefault="00FD638D" w:rsidP="004A3BA7">
      <w:pPr>
        <w:numPr>
          <w:ilvl w:val="0"/>
          <w:numId w:val="41"/>
        </w:numPr>
        <w:spacing w:before="120" w:after="120"/>
      </w:pPr>
      <w:r>
        <w:t>Shows what real loan features typically look like.</w:t>
      </w:r>
    </w:p>
    <w:p w14:paraId="3AD4943F" w14:textId="77777777" w:rsidR="00FD638D" w:rsidRDefault="00FD638D" w:rsidP="004A3BA7">
      <w:pPr>
        <w:numPr>
          <w:ilvl w:val="0"/>
          <w:numId w:val="41"/>
        </w:numPr>
        <w:spacing w:before="120" w:after="120"/>
      </w:pPr>
      <w:r>
        <w:t>Helps identify which fields must be included in the form.</w:t>
      </w:r>
    </w:p>
    <w:p w14:paraId="0847F70D" w14:textId="77777777" w:rsidR="00FD638D" w:rsidRDefault="00FD638D" w:rsidP="004A3BA7">
      <w:pPr>
        <w:numPr>
          <w:ilvl w:val="0"/>
          <w:numId w:val="41"/>
        </w:numPr>
        <w:spacing w:before="120" w:after="120"/>
      </w:pPr>
      <w:r>
        <w:t>Reveals which inputs need validation.</w:t>
      </w:r>
    </w:p>
    <w:p w14:paraId="4BDD701C" w14:textId="77777777" w:rsidR="00FD638D" w:rsidRDefault="00FD638D" w:rsidP="004A3BA7">
      <w:pPr>
        <w:numPr>
          <w:ilvl w:val="0"/>
          <w:numId w:val="41"/>
        </w:numPr>
        <w:spacing w:before="120" w:after="120"/>
      </w:pPr>
      <w:r>
        <w:t>Confirms whether the proposed ML model is feasible at all</w:t>
      </w:r>
    </w:p>
    <w:p w14:paraId="0922B978" w14:textId="77777777" w:rsidR="00FD638D" w:rsidRDefault="00FD638D" w:rsidP="00FD638D"/>
    <w:p w14:paraId="1431D529" w14:textId="77777777" w:rsidR="00FD638D" w:rsidRDefault="00FD638D" w:rsidP="00FD638D">
      <w:r>
        <w:t>This technique is low-cost, accessible, and practical for an academic setting.</w:t>
      </w:r>
    </w:p>
    <w:p w14:paraId="4AE6018A" w14:textId="77777777" w:rsidR="00FD638D" w:rsidRDefault="00FD638D" w:rsidP="00544492"/>
    <w:p w14:paraId="5FA7AFBC" w14:textId="77777777" w:rsidR="00FD638D" w:rsidRDefault="00FD638D" w:rsidP="00FD638D">
      <w:pPr>
        <w:pStyle w:val="Heading2"/>
        <w:spacing w:before="120" w:after="120"/>
      </w:pPr>
      <w:r>
        <w:t>3.5 Survey Question Design</w:t>
      </w:r>
    </w:p>
    <w:p w14:paraId="3F0DA9D8" w14:textId="77777777" w:rsidR="00FD638D" w:rsidRDefault="00FD638D" w:rsidP="00FD638D"/>
    <w:p w14:paraId="0A39A88D" w14:textId="77777777" w:rsidR="00FD638D" w:rsidRDefault="00FD638D" w:rsidP="00FD638D">
      <w:pPr>
        <w:pStyle w:val="Heading3"/>
        <w:spacing w:before="240" w:after="120"/>
      </w:pPr>
      <w:r>
        <w:t>3.5.1 Goal-Oriented Question Design</w:t>
      </w:r>
    </w:p>
    <w:p w14:paraId="6103DDF8" w14:textId="77777777" w:rsidR="00FD638D" w:rsidRDefault="00FD638D" w:rsidP="00FD638D">
      <w:r>
        <w:t xml:space="preserve">The question design phase followed a simple and straightforward rule. Which is to </w:t>
      </w:r>
      <w:r>
        <w:rPr>
          <w:b/>
          <w:bCs/>
        </w:rPr>
        <w:t>first identify a goal</w:t>
      </w:r>
      <w:r>
        <w:t xml:space="preserve">, then </w:t>
      </w:r>
      <w:r>
        <w:rPr>
          <w:b/>
          <w:bCs/>
        </w:rPr>
        <w:t>write the question that uncovers knowledge about that goal</w:t>
      </w:r>
      <w:r>
        <w:t>. This keeps the conversation grounded and prevents going into irrelevant topic and wasting time.</w:t>
      </w:r>
    </w:p>
    <w:p w14:paraId="6C676E80" w14:textId="77777777" w:rsidR="00FD638D" w:rsidRDefault="00FD638D" w:rsidP="00FD638D"/>
    <w:p w14:paraId="5707048F" w14:textId="77777777" w:rsidR="00FD638D" w:rsidRDefault="00FD638D" w:rsidP="00FD638D">
      <w:r>
        <w:t>The goals were mentioned as below,</w:t>
      </w:r>
    </w:p>
    <w:p w14:paraId="4346B68B" w14:textId="77777777" w:rsidR="00FD638D" w:rsidRDefault="00FD638D" w:rsidP="004A3BA7">
      <w:pPr>
        <w:numPr>
          <w:ilvl w:val="0"/>
          <w:numId w:val="42"/>
        </w:numPr>
        <w:spacing w:before="120" w:after="120"/>
      </w:pPr>
      <w:r>
        <w:rPr>
          <w:b/>
          <w:bCs/>
        </w:rPr>
        <w:t xml:space="preserve">Goal 1: </w:t>
      </w:r>
      <w:r>
        <w:t>Understand how real loan decisions occur in practice.</w:t>
      </w:r>
    </w:p>
    <w:p w14:paraId="0AD5CF1C" w14:textId="77777777" w:rsidR="00FD638D" w:rsidRDefault="00FD638D" w:rsidP="004A3BA7">
      <w:pPr>
        <w:numPr>
          <w:ilvl w:val="0"/>
          <w:numId w:val="42"/>
        </w:numPr>
        <w:spacing w:before="120" w:after="120"/>
      </w:pPr>
      <w:r>
        <w:rPr>
          <w:b/>
          <w:bCs/>
        </w:rPr>
        <w:t xml:space="preserve">Goal 2: </w:t>
      </w:r>
      <w:r>
        <w:t>Identify the minimum information required for a loan decision.</w:t>
      </w:r>
    </w:p>
    <w:p w14:paraId="47772C21" w14:textId="77777777" w:rsidR="00FD638D" w:rsidRDefault="00FD638D" w:rsidP="004A3BA7">
      <w:pPr>
        <w:numPr>
          <w:ilvl w:val="0"/>
          <w:numId w:val="42"/>
        </w:numPr>
        <w:spacing w:before="120" w:after="120"/>
      </w:pPr>
      <w:r>
        <w:rPr>
          <w:b/>
          <w:bCs/>
        </w:rPr>
        <w:t>Goal 3:</w:t>
      </w:r>
      <w:r>
        <w:t xml:space="preserve"> Understand typical customer behaviour and confusion points</w:t>
      </w:r>
    </w:p>
    <w:p w14:paraId="41E4C85A" w14:textId="77777777" w:rsidR="00FD638D" w:rsidRDefault="00FD638D" w:rsidP="004A3BA7">
      <w:pPr>
        <w:numPr>
          <w:ilvl w:val="0"/>
          <w:numId w:val="42"/>
        </w:numPr>
        <w:spacing w:before="120" w:after="120"/>
      </w:pPr>
      <w:r>
        <w:rPr>
          <w:b/>
          <w:bCs/>
        </w:rPr>
        <w:t xml:space="preserve">Goal 4: </w:t>
      </w:r>
      <w:r>
        <w:t>Validate whether an AI assistant is viable in real lending workflows.</w:t>
      </w:r>
    </w:p>
    <w:p w14:paraId="00E700C9" w14:textId="77777777" w:rsidR="00FD638D" w:rsidRDefault="00FD638D" w:rsidP="004A3BA7">
      <w:pPr>
        <w:numPr>
          <w:ilvl w:val="0"/>
          <w:numId w:val="42"/>
        </w:numPr>
        <w:spacing w:before="120" w:after="120"/>
      </w:pPr>
      <w:r>
        <w:rPr>
          <w:b/>
          <w:bCs/>
        </w:rPr>
        <w:t>Goal 5:</w:t>
      </w:r>
      <w:r>
        <w:t xml:space="preserve"> Identify early risks in fairness, transparency, and decision clarity.</w:t>
      </w:r>
    </w:p>
    <w:p w14:paraId="3915DB90" w14:textId="77777777" w:rsidR="00FD638D" w:rsidRDefault="00FD638D" w:rsidP="00FD638D"/>
    <w:p w14:paraId="1694F42A" w14:textId="77777777" w:rsidR="00FD638D" w:rsidRDefault="00FD638D" w:rsidP="00FD638D">
      <w:r>
        <w:t xml:space="preserve">Each question asked during the expert interview mapped directly to one of the goals. </w:t>
      </w:r>
    </w:p>
    <w:p w14:paraId="6B67ADD2" w14:textId="77777777" w:rsidR="00FD638D" w:rsidRDefault="00FD638D" w:rsidP="00FD638D"/>
    <w:p w14:paraId="038444D5" w14:textId="77777777" w:rsidR="00FD638D" w:rsidRDefault="00FD638D" w:rsidP="00FD638D">
      <w:pPr>
        <w:pStyle w:val="Heading3"/>
        <w:spacing w:before="240" w:after="120"/>
      </w:pPr>
      <w:r>
        <w:t>3.5.2 Expert Interview Questions</w:t>
      </w:r>
    </w:p>
    <w:p w14:paraId="0451564E" w14:textId="77777777" w:rsidR="00FD638D" w:rsidRDefault="00FD638D" w:rsidP="00FD638D"/>
    <w:p w14:paraId="3F68A748" w14:textId="77777777" w:rsidR="00FD638D" w:rsidRDefault="00FD638D" w:rsidP="00FD638D">
      <w: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FD638D"/>
    <w:p w14:paraId="1AB65B35" w14:textId="77777777" w:rsidR="00FD638D" w:rsidRDefault="00FD638D" w:rsidP="00FD638D">
      <w:r>
        <w:rPr>
          <w:b/>
          <w:bCs/>
        </w:rPr>
        <w:t xml:space="preserve">Goal 1: </w:t>
      </w:r>
      <w:r>
        <w:t>Understand how real loan decisions occur in practice.</w:t>
      </w:r>
    </w:p>
    <w:p w14:paraId="60D5C377" w14:textId="77777777" w:rsidR="00FD638D" w:rsidRDefault="00FD638D" w:rsidP="004A3BA7">
      <w:pPr>
        <w:numPr>
          <w:ilvl w:val="0"/>
          <w:numId w:val="43"/>
        </w:numPr>
        <w:spacing w:before="120" w:after="120"/>
      </w:pPr>
      <w:r>
        <w:t>What factors do you examine first when assessing loan eligibility?</w:t>
      </w:r>
    </w:p>
    <w:p w14:paraId="03B88373" w14:textId="77777777" w:rsidR="00FD638D" w:rsidRDefault="00FD638D" w:rsidP="004A3BA7">
      <w:pPr>
        <w:numPr>
          <w:ilvl w:val="0"/>
          <w:numId w:val="43"/>
        </w:numPr>
        <w:spacing w:before="120" w:after="120"/>
      </w:pPr>
      <w:r>
        <w:t>Which variables typically decide approval vs rejection?</w:t>
      </w:r>
    </w:p>
    <w:p w14:paraId="589796BC" w14:textId="77777777" w:rsidR="00FD638D" w:rsidRDefault="00FD638D" w:rsidP="004A3BA7">
      <w:pPr>
        <w:numPr>
          <w:ilvl w:val="0"/>
          <w:numId w:val="43"/>
        </w:numPr>
        <w:spacing w:before="120" w:after="120"/>
      </w:pPr>
      <w:r>
        <w:t>Are there criteria that borrowers misunderstand or overlook?</w:t>
      </w:r>
    </w:p>
    <w:p w14:paraId="4A7EA0D5" w14:textId="77777777" w:rsidR="00FD638D" w:rsidRDefault="00FD638D" w:rsidP="00FD638D"/>
    <w:p w14:paraId="76ECF2DA" w14:textId="77777777" w:rsidR="00FD638D" w:rsidRDefault="00FD638D" w:rsidP="00FD638D">
      <w:r>
        <w:rPr>
          <w:b/>
          <w:bCs/>
        </w:rPr>
        <w:t xml:space="preserve">Goal 2: </w:t>
      </w:r>
      <w:r>
        <w:t>Identify the minimum information required for a loan decision.</w:t>
      </w:r>
    </w:p>
    <w:p w14:paraId="7B2D8F7A" w14:textId="77777777" w:rsidR="00FD638D" w:rsidRDefault="00FD638D" w:rsidP="004A3BA7">
      <w:pPr>
        <w:numPr>
          <w:ilvl w:val="0"/>
          <w:numId w:val="44"/>
        </w:numPr>
        <w:spacing w:before="120" w:after="120"/>
      </w:pPr>
      <w:r>
        <w:t>What information must be collected before a loan can be assessed?</w:t>
      </w:r>
    </w:p>
    <w:p w14:paraId="1DE625F2" w14:textId="77777777" w:rsidR="00FD638D" w:rsidRDefault="00FD638D" w:rsidP="004A3BA7">
      <w:pPr>
        <w:numPr>
          <w:ilvl w:val="0"/>
          <w:numId w:val="44"/>
        </w:numPr>
        <w:spacing w:before="120" w:after="120"/>
      </w:pPr>
      <w:r>
        <w:t>Which fields are essential vs optional?</w:t>
      </w:r>
    </w:p>
    <w:p w14:paraId="214A7AAD" w14:textId="77777777" w:rsidR="00FD638D" w:rsidRDefault="00FD638D" w:rsidP="004A3BA7">
      <w:pPr>
        <w:numPr>
          <w:ilvl w:val="0"/>
          <w:numId w:val="44"/>
        </w:numPr>
        <w:spacing w:before="120" w:after="120"/>
      </w:pPr>
      <w:r>
        <w:t>Any other information that is used, which is on the bank side, such as previous loans or current bank assets?</w:t>
      </w:r>
    </w:p>
    <w:p w14:paraId="4150F672" w14:textId="77777777" w:rsidR="00FD638D" w:rsidRDefault="00FD638D" w:rsidP="00FD638D"/>
    <w:p w14:paraId="5A0B44B6" w14:textId="77777777" w:rsidR="00FD638D" w:rsidRDefault="00FD638D" w:rsidP="00FD638D">
      <w:r>
        <w:rPr>
          <w:b/>
          <w:bCs/>
        </w:rPr>
        <w:t>Goal 3:</w:t>
      </w:r>
      <w:r>
        <w:t xml:space="preserve"> Understand typical customer behaviour and confusion points.</w:t>
      </w:r>
    </w:p>
    <w:p w14:paraId="7D57D706" w14:textId="77777777" w:rsidR="00FD638D" w:rsidRDefault="00FD638D" w:rsidP="004A3BA7">
      <w:pPr>
        <w:numPr>
          <w:ilvl w:val="0"/>
          <w:numId w:val="45"/>
        </w:numPr>
        <w:spacing w:before="120" w:after="120"/>
      </w:pPr>
      <w:r>
        <w:t>What questions do customers frequently ask about loans?</w:t>
      </w:r>
    </w:p>
    <w:p w14:paraId="2DE10A60" w14:textId="77777777" w:rsidR="00FD638D" w:rsidRDefault="00FD638D" w:rsidP="004A3BA7">
      <w:pPr>
        <w:numPr>
          <w:ilvl w:val="0"/>
          <w:numId w:val="45"/>
        </w:numPr>
        <w:spacing w:before="120" w:after="120"/>
      </w:pPr>
      <w:r>
        <w:t>Which parts of the process confuse them the most?</w:t>
      </w:r>
    </w:p>
    <w:p w14:paraId="2D57CED5" w14:textId="77777777" w:rsidR="00FD638D" w:rsidRDefault="00FD638D" w:rsidP="004A3BA7">
      <w:pPr>
        <w:numPr>
          <w:ilvl w:val="0"/>
          <w:numId w:val="45"/>
        </w:numPr>
        <w:spacing w:before="120" w:after="120"/>
      </w:pPr>
      <w:r>
        <w:t>How do customers typically react when a loan is rejected?</w:t>
      </w:r>
    </w:p>
    <w:p w14:paraId="1CA67F92" w14:textId="77777777" w:rsidR="00FD638D" w:rsidRDefault="00FD638D" w:rsidP="00FD638D"/>
    <w:p w14:paraId="3A78D4BD" w14:textId="77777777" w:rsidR="00FD638D" w:rsidRDefault="00FD638D" w:rsidP="00FD638D">
      <w:r>
        <w:rPr>
          <w:b/>
          <w:bCs/>
        </w:rPr>
        <w:t xml:space="preserve">Goal 4: </w:t>
      </w:r>
      <w:r>
        <w:t>Validate whether an AI assistant is viable in real lending workflows.</w:t>
      </w:r>
    </w:p>
    <w:p w14:paraId="48862230" w14:textId="77777777" w:rsidR="00FD638D" w:rsidRDefault="00FD638D" w:rsidP="004A3BA7">
      <w:pPr>
        <w:numPr>
          <w:ilvl w:val="0"/>
          <w:numId w:val="46"/>
        </w:numPr>
        <w:spacing w:before="120" w:after="120"/>
      </w:pPr>
      <w:r>
        <w:t>Would an AI-based assistant be helpful in early assessments?</w:t>
      </w:r>
    </w:p>
    <w:p w14:paraId="5CDA68DF" w14:textId="77777777" w:rsidR="00FD638D" w:rsidRDefault="00FD638D" w:rsidP="004A3BA7">
      <w:pPr>
        <w:numPr>
          <w:ilvl w:val="0"/>
          <w:numId w:val="46"/>
        </w:numPr>
        <w:spacing w:before="120" w:after="120"/>
      </w:pPr>
      <w:r>
        <w:t>What worries you about using AI in loan decisions?</w:t>
      </w:r>
    </w:p>
    <w:p w14:paraId="41F62042" w14:textId="77777777" w:rsidR="00FD638D" w:rsidRDefault="00FD638D" w:rsidP="004A3BA7">
      <w:pPr>
        <w:numPr>
          <w:ilvl w:val="0"/>
          <w:numId w:val="46"/>
        </w:numPr>
        <w:spacing w:before="120" w:after="120"/>
      </w:pPr>
      <w:r>
        <w:t xml:space="preserve">What should an automated system </w:t>
      </w:r>
      <w:r>
        <w:rPr>
          <w:i/>
          <w:iCs/>
        </w:rPr>
        <w:t>never</w:t>
      </w:r>
      <w:r>
        <w:t xml:space="preserve"> say to an applicant?</w:t>
      </w:r>
    </w:p>
    <w:p w14:paraId="1A405760" w14:textId="77777777" w:rsidR="00FD638D" w:rsidRDefault="00FD638D" w:rsidP="00FD638D"/>
    <w:p w14:paraId="3164B7B9" w14:textId="77777777" w:rsidR="00FD638D" w:rsidRDefault="00FD638D" w:rsidP="00FD638D">
      <w:r>
        <w:rPr>
          <w:b/>
          <w:bCs/>
        </w:rPr>
        <w:t>Goal 5:</w:t>
      </w:r>
      <w:r>
        <w:t xml:space="preserve"> Identify early risks in fairness, transparency, and decision clarity.</w:t>
      </w:r>
    </w:p>
    <w:p w14:paraId="7FE8F05F" w14:textId="77777777" w:rsidR="00FD638D" w:rsidRDefault="00FD638D" w:rsidP="004A3BA7">
      <w:pPr>
        <w:numPr>
          <w:ilvl w:val="0"/>
          <w:numId w:val="47"/>
        </w:numPr>
        <w:spacing w:before="120" w:after="120"/>
      </w:pPr>
      <w:r>
        <w:t>Where do loan assessments usually go wrong?</w:t>
      </w:r>
    </w:p>
    <w:p w14:paraId="265A673F" w14:textId="77777777" w:rsidR="00FD638D" w:rsidRDefault="00FD638D" w:rsidP="004A3BA7">
      <w:pPr>
        <w:numPr>
          <w:ilvl w:val="0"/>
          <w:numId w:val="47"/>
        </w:numPr>
        <w:spacing w:before="120" w:after="120"/>
      </w:pPr>
      <w:r>
        <w:t>Are there applicant groups that require extra caution?</w:t>
      </w:r>
    </w:p>
    <w:p w14:paraId="7537A397" w14:textId="77777777" w:rsidR="00FD638D" w:rsidRDefault="00FD638D" w:rsidP="00FD638D"/>
    <w:p w14:paraId="728BD189" w14:textId="77777777" w:rsidR="00FD638D" w:rsidRDefault="00FD638D" w:rsidP="00FD638D">
      <w:pPr>
        <w:pStyle w:val="Heading3"/>
        <w:spacing w:before="240" w:after="120"/>
      </w:pPr>
      <w:r>
        <w:t>3.5.3 Evidence Collection for Expert Feedback</w:t>
      </w:r>
    </w:p>
    <w:p w14:paraId="78F2745F" w14:textId="77777777" w:rsidR="00FD638D" w:rsidRDefault="00FD638D" w:rsidP="00FD638D"/>
    <w:p w14:paraId="0867473E" w14:textId="77777777" w:rsidR="00FD638D" w:rsidRDefault="00FD638D" w:rsidP="00FD638D">
      <w:r>
        <w:t xml:space="preserve">To prove that the interviews were performed, simple evidence is used. </w:t>
      </w:r>
    </w:p>
    <w:p w14:paraId="7D24CA32" w14:textId="77777777" w:rsidR="00FD638D" w:rsidRDefault="00FD638D" w:rsidP="004A3BA7">
      <w:pPr>
        <w:numPr>
          <w:ilvl w:val="0"/>
          <w:numId w:val="48"/>
        </w:numPr>
        <w:spacing w:before="120" w:after="120"/>
      </w:pPr>
      <w:r>
        <w:t>A photo of handwritten interview notes.</w:t>
      </w:r>
    </w:p>
    <w:p w14:paraId="076DD49B" w14:textId="77777777" w:rsidR="00FD638D" w:rsidRDefault="00FD638D" w:rsidP="004A3BA7">
      <w:pPr>
        <w:numPr>
          <w:ilvl w:val="0"/>
          <w:numId w:val="48"/>
        </w:numPr>
        <w:spacing w:before="120" w:after="120"/>
      </w:pPr>
      <w:r>
        <w:lastRenderedPageBreak/>
        <w:t>A section containing the interview questions and paraphrased answers.</w:t>
      </w:r>
    </w:p>
    <w:p w14:paraId="1B81FC21" w14:textId="77777777" w:rsidR="00FD638D" w:rsidRDefault="00FD638D" w:rsidP="00FD638D"/>
    <w:p w14:paraId="64B22BD8" w14:textId="77777777" w:rsidR="00FD638D" w:rsidRDefault="00FD638D" w:rsidP="00FD638D">
      <w:r>
        <w:t>The evidence was attached in the appendix.</w:t>
      </w:r>
    </w:p>
    <w:p w14:paraId="2248DD9B" w14:textId="77777777" w:rsidR="00FD638D" w:rsidRDefault="00FD638D" w:rsidP="00FD638D"/>
    <w:p w14:paraId="3267F85E" w14:textId="77777777" w:rsidR="00055FD2" w:rsidRDefault="00055FD2" w:rsidP="00055FD2">
      <w:pPr>
        <w:pStyle w:val="Heading2"/>
        <w:spacing w:before="120" w:after="120"/>
      </w:pPr>
      <w:r>
        <w:t>3.6 Method of Procuring the Dataset</w:t>
      </w:r>
    </w:p>
    <w:p w14:paraId="59B00956" w14:textId="77777777" w:rsidR="00055FD2" w:rsidRDefault="00055FD2" w:rsidP="00055FD2">
      <w:r>
        <w:t xml:space="preserve">The entire system depends on a supervised learning model, so choosing the right dataset mattered more than expected. Since this is an academic prototype without access to confidential banking systems, the project relied fully on </w:t>
      </w:r>
      <w:r>
        <w:rPr>
          <w:b/>
          <w:bCs/>
        </w:rPr>
        <w:t>secondary data</w:t>
      </w:r>
      <w:r>
        <w:t>, not primary data. This shaped the modelling choices, the feature engineering pipeline, and even the decisions about how SHAP explanations should behave.</w:t>
      </w:r>
    </w:p>
    <w:p w14:paraId="51630441" w14:textId="77777777" w:rsidR="00055FD2" w:rsidRDefault="00055FD2" w:rsidP="00055FD2"/>
    <w:p w14:paraId="5EA70D8C" w14:textId="77777777" w:rsidR="00055FD2" w:rsidRDefault="00055FD2" w:rsidP="00055FD2">
      <w:r>
        <w:t xml:space="preserve">The dataset chosen was a public </w:t>
      </w:r>
      <w:r>
        <w:rPr>
          <w:b/>
          <w:bCs/>
        </w:rPr>
        <w:t xml:space="preserve">loan eligibility dataset </w:t>
      </w:r>
      <w: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Default="00055FD2" w:rsidP="00055FD2"/>
    <w:p w14:paraId="59B0C3E4" w14:textId="77777777" w:rsidR="00055FD2" w:rsidRDefault="00055FD2" w:rsidP="00055FD2">
      <w:r>
        <w:t xml:space="preserve">The dataset can be found here: - </w:t>
      </w:r>
      <w:hyperlink r:id="rId7" w:history="1">
        <w:r>
          <w:rPr>
            <w:rStyle w:val="Hyperlink"/>
            <w:rFonts w:eastAsiaTheme="majorEastAsia"/>
          </w:rPr>
          <w:t>https://www.kaggle.com/datasets/architsharma01/loan-approval-prediction-dataset</w:t>
        </w:r>
      </w:hyperlink>
    </w:p>
    <w:p w14:paraId="6D57DA8A" w14:textId="77777777" w:rsidR="00055FD2" w:rsidRDefault="00055FD2" w:rsidP="00055FD2"/>
    <w:p w14:paraId="5E67E2BB" w14:textId="77777777" w:rsidR="00055FD2" w:rsidRDefault="00055FD2" w:rsidP="00055FD2">
      <w:r>
        <w:t>The dataset was selected for multiple reasons. They are mentioned below,</w:t>
      </w:r>
    </w:p>
    <w:p w14:paraId="527210DA" w14:textId="77777777" w:rsidR="00055FD2" w:rsidRDefault="00055FD2" w:rsidP="004A3BA7">
      <w:pPr>
        <w:numPr>
          <w:ilvl w:val="0"/>
          <w:numId w:val="49"/>
        </w:numPr>
        <w:spacing w:before="120" w:after="120"/>
      </w:pPr>
      <w:r>
        <w:rPr>
          <w:b/>
          <w:bCs/>
        </w:rPr>
        <w:t>It is well-balanced:</w:t>
      </w:r>
      <w:r>
        <w:t>- Approved and rejected cases are represented in reasonable proportions, which reduces the risk of developing a biased model.</w:t>
      </w:r>
    </w:p>
    <w:p w14:paraId="7CFD4AC4" w14:textId="77777777" w:rsidR="00055FD2" w:rsidRDefault="00055FD2" w:rsidP="004A3BA7">
      <w:pPr>
        <w:numPr>
          <w:ilvl w:val="0"/>
          <w:numId w:val="49"/>
        </w:numPr>
        <w:spacing w:before="120" w:after="120"/>
      </w:pPr>
      <w:r>
        <w:rPr>
          <w:b/>
          <w:bCs/>
        </w:rPr>
        <w:t>It contains realistic variables</w:t>
      </w:r>
      <w:r>
        <w:t>: - Many features map directly to real decision-making criteria in financial lending.</w:t>
      </w:r>
    </w:p>
    <w:p w14:paraId="1C2A3DA9" w14:textId="77777777" w:rsidR="00055FD2" w:rsidRDefault="00055FD2" w:rsidP="004A3BA7">
      <w:pPr>
        <w:numPr>
          <w:ilvl w:val="0"/>
          <w:numId w:val="49"/>
        </w:numPr>
        <w:spacing w:before="120" w:after="120"/>
      </w:pPr>
      <w:r>
        <w:rPr>
          <w:b/>
          <w:bCs/>
        </w:rPr>
        <w:t>The structure is documented</w:t>
      </w:r>
      <w:r>
        <w:t>: - Column definitions and value meanings are described, which reduces uncertainty about how to encode them.</w:t>
      </w:r>
    </w:p>
    <w:p w14:paraId="1B8C4AFF" w14:textId="77777777" w:rsidR="00055FD2" w:rsidRDefault="00055FD2" w:rsidP="004A3BA7">
      <w:pPr>
        <w:numPr>
          <w:ilvl w:val="0"/>
          <w:numId w:val="49"/>
        </w:numPr>
        <w:spacing w:before="120" w:after="120"/>
      </w:pPr>
      <w:r>
        <w:rPr>
          <w:b/>
          <w:bCs/>
        </w:rPr>
        <w:t>It is clean enough to begin modelling immediately</w:t>
      </w:r>
      <w:r>
        <w:t>: - It required only light preprocessing before starting modelling. That saved time during the early stages.</w:t>
      </w:r>
    </w:p>
    <w:p w14:paraId="7025E0DD" w14:textId="77777777" w:rsidR="00055FD2" w:rsidRDefault="00055FD2" w:rsidP="00055FD2"/>
    <w:p w14:paraId="78308261" w14:textId="77777777" w:rsidR="00055FD2" w:rsidRDefault="00055FD2" w:rsidP="00055FD2">
      <w: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Default="00055FD2" w:rsidP="00055FD2"/>
    <w:p w14:paraId="37DD8847" w14:textId="77777777" w:rsidR="00055FD2" w:rsidRDefault="00055FD2" w:rsidP="00055FD2">
      <w:r>
        <w:t>And also, the dataset lacked some features like below,</w:t>
      </w:r>
    </w:p>
    <w:p w14:paraId="48C1F06C" w14:textId="77777777" w:rsidR="00055FD2" w:rsidRDefault="00055FD2" w:rsidP="004A3BA7">
      <w:pPr>
        <w:numPr>
          <w:ilvl w:val="0"/>
          <w:numId w:val="50"/>
        </w:numPr>
        <w:spacing w:before="120" w:after="120"/>
      </w:pPr>
      <w:r>
        <w:rPr>
          <w:b/>
          <w:bCs/>
        </w:rPr>
        <w:t>Contains no liability data</w:t>
      </w:r>
      <w:r>
        <w:t>: - The dataset does not contain information about the liabilities of the customers. That is a limitation.</w:t>
      </w:r>
    </w:p>
    <w:p w14:paraId="533136E6" w14:textId="77777777" w:rsidR="00055FD2" w:rsidRDefault="00055FD2" w:rsidP="00055FD2"/>
    <w:p w14:paraId="22140354" w14:textId="77777777" w:rsidR="00055FD2" w:rsidRDefault="00055FD2" w:rsidP="00055FD2">
      <w: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Default="00055FD2" w:rsidP="00055FD2"/>
    <w:p w14:paraId="79BE1B16" w14:textId="77777777" w:rsidR="00055FD2" w:rsidRDefault="00055FD2" w:rsidP="00055FD2">
      <w:r>
        <w:lastRenderedPageBreak/>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56A77668" w14:textId="77777777" w:rsidR="00FD638D" w:rsidRDefault="00FD638D" w:rsidP="00544492"/>
    <w:p w14:paraId="3ABD041E" w14:textId="77777777" w:rsidR="00B8303B" w:rsidRDefault="00B8303B" w:rsidP="00B8303B">
      <w:pPr>
        <w:pStyle w:val="Heading2"/>
        <w:spacing w:before="120" w:after="120"/>
      </w:pPr>
      <w:r>
        <w:t>3.7 Analysis of Results</w:t>
      </w:r>
    </w:p>
    <w:p w14:paraId="0053CA6B" w14:textId="77777777" w:rsidR="00B8303B" w:rsidRDefault="00B8303B" w:rsidP="00B8303B">
      <w: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B8303B"/>
    <w:p w14:paraId="0D4403AA" w14:textId="77777777" w:rsidR="00B8303B" w:rsidRDefault="00B8303B" w:rsidP="00B8303B">
      <w:pPr>
        <w:pStyle w:val="Heading3"/>
        <w:spacing w:before="240" w:after="120"/>
      </w:pPr>
      <w:r>
        <w:t>Opinion Review 1 - How real loan decisions begin</w:t>
      </w:r>
    </w:p>
    <w:p w14:paraId="054D3B65" w14:textId="77777777" w:rsidR="00B8303B" w:rsidRDefault="00B8303B" w:rsidP="00B8303B"/>
    <w:p w14:paraId="7EEC52BA" w14:textId="77777777" w:rsidR="00B8303B" w:rsidRDefault="00B8303B" w:rsidP="00B8303B">
      <w: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B8303B"/>
    <w:p w14:paraId="564578EB" w14:textId="77777777" w:rsidR="00B8303B" w:rsidRDefault="00B8303B" w:rsidP="00B8303B">
      <w:r>
        <w:rPr>
          <w:b/>
          <w:bCs/>
        </w:rPr>
        <w:t>Researcher Interpretation</w:t>
      </w:r>
    </w:p>
    <w:p w14:paraId="423CC203" w14:textId="77777777" w:rsidR="00B8303B" w:rsidRDefault="00B8303B" w:rsidP="00B8303B"/>
    <w:p w14:paraId="2FEBC37C" w14:textId="77777777" w:rsidR="00B8303B" w:rsidRDefault="00B8303B" w:rsidP="00B8303B">
      <w: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Pr>
          <w:b/>
          <w:bCs/>
        </w:rPr>
        <w:t xml:space="preserve">“credit score” </w:t>
      </w:r>
      <w:r>
        <w:t>as a major model driver.</w:t>
      </w:r>
    </w:p>
    <w:p w14:paraId="02B73016" w14:textId="77777777" w:rsidR="00B8303B" w:rsidRDefault="00B8303B" w:rsidP="00B8303B">
      <w:pPr>
        <w:pStyle w:val="Heading3"/>
        <w:spacing w:before="240" w:after="120"/>
      </w:pPr>
    </w:p>
    <w:p w14:paraId="48BC6CC5" w14:textId="77777777" w:rsidR="00B8303B" w:rsidRDefault="00B8303B" w:rsidP="00B8303B">
      <w:pPr>
        <w:pStyle w:val="Heading3"/>
        <w:spacing w:before="120" w:after="120"/>
      </w:pPr>
      <w:r>
        <w:t>Opinion Review 2  - What drives approval vs rejection</w:t>
      </w:r>
    </w:p>
    <w:p w14:paraId="7FA5A4EC" w14:textId="77777777" w:rsidR="00B8303B" w:rsidRDefault="00B8303B" w:rsidP="00B8303B">
      <w:pPr>
        <w:pStyle w:val="Heading3"/>
        <w:spacing w:before="120" w:after="120"/>
      </w:pPr>
    </w:p>
    <w:p w14:paraId="10B4DD09" w14:textId="77777777" w:rsidR="00B8303B" w:rsidRDefault="00B8303B" w:rsidP="00B8303B">
      <w: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B8303B">
      <w:pPr>
        <w:pStyle w:val="Heading3"/>
        <w:spacing w:before="240" w:after="120"/>
      </w:pPr>
    </w:p>
    <w:p w14:paraId="0DD74AD2" w14:textId="77777777" w:rsidR="00B8303B" w:rsidRDefault="00B8303B" w:rsidP="00B8303B">
      <w:r>
        <w:rPr>
          <w:b/>
          <w:bCs/>
        </w:rPr>
        <w:t>Researcher Interpretation</w:t>
      </w:r>
    </w:p>
    <w:p w14:paraId="175E0CB8" w14:textId="77777777" w:rsidR="00B8303B" w:rsidRDefault="00B8303B" w:rsidP="00B8303B"/>
    <w:p w14:paraId="0E1AABB0" w14:textId="77777777" w:rsidR="00B8303B" w:rsidRDefault="00B8303B" w:rsidP="00B8303B">
      <w: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3039454C" w14:textId="77777777" w:rsidR="00B8303B" w:rsidRDefault="00B8303B" w:rsidP="00B8303B">
      <w:pPr>
        <w:pStyle w:val="Heading3"/>
        <w:spacing w:before="240" w:after="120"/>
      </w:pPr>
      <w:r>
        <w:lastRenderedPageBreak/>
        <w:t>Opinion Review 3 - Common customer confusion</w:t>
      </w:r>
    </w:p>
    <w:p w14:paraId="20243D98" w14:textId="77777777" w:rsidR="00B8303B" w:rsidRDefault="00B8303B" w:rsidP="00B8303B"/>
    <w:p w14:paraId="295BA08D" w14:textId="77777777" w:rsidR="00B8303B" w:rsidRDefault="00B8303B" w:rsidP="00B8303B">
      <w:r>
        <w:t>Customers often misunderstand documentation requirements when it comes  to housing loans. The officer noted that customers rarely anticipate how many documents the bank may request.</w:t>
      </w:r>
    </w:p>
    <w:p w14:paraId="3B2AFAC5" w14:textId="77777777" w:rsidR="00B8303B" w:rsidRDefault="00B8303B" w:rsidP="00B8303B"/>
    <w:p w14:paraId="7AE31E38" w14:textId="77777777" w:rsidR="00B8303B" w:rsidRDefault="00B8303B" w:rsidP="00B8303B"/>
    <w:p w14:paraId="760B558F" w14:textId="77777777" w:rsidR="00B8303B" w:rsidRDefault="00B8303B" w:rsidP="00B8303B">
      <w:r>
        <w:rPr>
          <w:b/>
          <w:bCs/>
        </w:rPr>
        <w:t>Researcher Interpretation</w:t>
      </w:r>
    </w:p>
    <w:p w14:paraId="2BDE3B86" w14:textId="77777777" w:rsidR="00B8303B" w:rsidRDefault="00B8303B" w:rsidP="00B8303B"/>
    <w:p w14:paraId="079E3ECD" w14:textId="77777777" w:rsidR="00B8303B" w:rsidRDefault="00B8303B" w:rsidP="00B8303B">
      <w: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B8303B"/>
    <w:p w14:paraId="7EAC9420" w14:textId="77777777" w:rsidR="00B8303B" w:rsidRDefault="00B8303B" w:rsidP="00B8303B">
      <w:pPr>
        <w:pStyle w:val="Heading3"/>
        <w:spacing w:before="240" w:after="120"/>
      </w:pPr>
      <w:r>
        <w:t>Opinion Review 4 - Minimum information required</w:t>
      </w:r>
    </w:p>
    <w:p w14:paraId="3DBB8410" w14:textId="77777777" w:rsidR="00B8303B" w:rsidRDefault="00B8303B" w:rsidP="00B8303B"/>
    <w:p w14:paraId="5DC63DFD" w14:textId="77777777" w:rsidR="00B8303B" w:rsidRDefault="00B8303B" w:rsidP="00B8303B">
      <w: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B8303B">
      <w:pPr>
        <w:pStyle w:val="Heading3"/>
        <w:spacing w:before="240" w:after="120"/>
      </w:pPr>
    </w:p>
    <w:p w14:paraId="09237AE9" w14:textId="77777777" w:rsidR="00B8303B" w:rsidRDefault="00B8303B" w:rsidP="00B8303B">
      <w:r>
        <w:rPr>
          <w:b/>
          <w:bCs/>
        </w:rPr>
        <w:t>Researcher Interpretation</w:t>
      </w:r>
    </w:p>
    <w:p w14:paraId="312EF1D8" w14:textId="77777777" w:rsidR="00B8303B" w:rsidRDefault="00B8303B" w:rsidP="00B8303B"/>
    <w:p w14:paraId="7100C3F5" w14:textId="77777777" w:rsidR="00B8303B" w:rsidRDefault="00B8303B" w:rsidP="00B8303B">
      <w: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B8303B">
      <w:pPr>
        <w:pStyle w:val="Heading3"/>
        <w:spacing w:before="240" w:after="120"/>
      </w:pPr>
    </w:p>
    <w:p w14:paraId="211858DF" w14:textId="77777777" w:rsidR="00B8303B" w:rsidRDefault="00B8303B" w:rsidP="00B8303B">
      <w:pPr>
        <w:pStyle w:val="Heading3"/>
        <w:spacing w:before="120" w:after="120"/>
      </w:pPr>
      <w:r>
        <w:t>Opinion Review 5 - Typical customer behaviour</w:t>
      </w:r>
    </w:p>
    <w:p w14:paraId="3E162A7E" w14:textId="77777777" w:rsidR="00B8303B" w:rsidRDefault="00B8303B" w:rsidP="00B8303B"/>
    <w:p w14:paraId="7369088D" w14:textId="77777777" w:rsidR="00B8303B" w:rsidRDefault="00B8303B" w:rsidP="00B8303B">
      <w: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1F79EED4" w14:textId="77777777" w:rsidR="00B8303B" w:rsidRDefault="00B8303B" w:rsidP="00B8303B">
      <w:pPr>
        <w:pStyle w:val="Heading3"/>
        <w:spacing w:before="240" w:after="120"/>
      </w:pPr>
    </w:p>
    <w:p w14:paraId="23CBFA2F" w14:textId="77777777" w:rsidR="00B8303B" w:rsidRDefault="00B8303B" w:rsidP="00B8303B">
      <w:r>
        <w:rPr>
          <w:b/>
          <w:bCs/>
        </w:rPr>
        <w:t>Researcher Interpretation</w:t>
      </w:r>
    </w:p>
    <w:p w14:paraId="63499545" w14:textId="77777777" w:rsidR="00B8303B" w:rsidRDefault="00B8303B" w:rsidP="00B8303B"/>
    <w:p w14:paraId="18F05AC0" w14:textId="77777777" w:rsidR="00B8303B" w:rsidRDefault="00B8303B" w:rsidP="00B8303B">
      <w: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B8303B">
      <w:pPr>
        <w:pStyle w:val="Heading3"/>
        <w:spacing w:before="240" w:after="120"/>
      </w:pPr>
    </w:p>
    <w:p w14:paraId="4F89F321" w14:textId="77777777" w:rsidR="00B8303B" w:rsidRDefault="00B8303B" w:rsidP="00B8303B">
      <w:pPr>
        <w:pStyle w:val="Heading3"/>
        <w:spacing w:before="120" w:after="120"/>
      </w:pPr>
      <w:r>
        <w:t>Opinion Review 6 - Viability of AI in lending workflows</w:t>
      </w:r>
    </w:p>
    <w:p w14:paraId="7A410D0E" w14:textId="77777777" w:rsidR="00B8303B" w:rsidRDefault="00B8303B" w:rsidP="00B8303B"/>
    <w:p w14:paraId="2C9ECAA6" w14:textId="77777777" w:rsidR="00B8303B" w:rsidRDefault="00B8303B" w:rsidP="00B8303B">
      <w:r>
        <w:t>The officer felt AI could help in the early stage of evaluation by checking income, job, and rough eligibility. However, they warned strongly about data protection rules. Customer information must not be shared outside the bank.</w:t>
      </w:r>
    </w:p>
    <w:p w14:paraId="62D0FFD2" w14:textId="77777777" w:rsidR="00B8303B" w:rsidRDefault="00B8303B" w:rsidP="00B8303B"/>
    <w:p w14:paraId="06F2FA01" w14:textId="77777777" w:rsidR="00B8303B" w:rsidRDefault="00B8303B" w:rsidP="00B8303B">
      <w:r>
        <w:rPr>
          <w:b/>
          <w:bCs/>
        </w:rPr>
        <w:t>Researcher Interpretation</w:t>
      </w:r>
    </w:p>
    <w:p w14:paraId="326D9C41" w14:textId="77777777" w:rsidR="00B8303B" w:rsidRDefault="00B8303B" w:rsidP="00B8303B"/>
    <w:p w14:paraId="321043AE" w14:textId="77777777" w:rsidR="00B8303B" w:rsidRDefault="00B8303B" w:rsidP="00B8303B">
      <w: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35012A6D" w14:textId="77777777" w:rsidR="00B8303B" w:rsidRDefault="00B8303B" w:rsidP="00B8303B">
      <w:pPr>
        <w:pStyle w:val="Heading3"/>
        <w:spacing w:before="240" w:after="120"/>
      </w:pPr>
    </w:p>
    <w:p w14:paraId="08C564A1" w14:textId="77777777" w:rsidR="00B8303B" w:rsidRDefault="00B8303B" w:rsidP="00B8303B">
      <w:pPr>
        <w:pStyle w:val="Heading3"/>
        <w:spacing w:before="120" w:after="120"/>
      </w:pPr>
      <w:r>
        <w:t>Opinion Review 7 - Risks, fairness, and decision clarity</w:t>
      </w:r>
    </w:p>
    <w:p w14:paraId="17B21D7A" w14:textId="77777777" w:rsidR="00B8303B" w:rsidRDefault="00B8303B" w:rsidP="00B8303B"/>
    <w:p w14:paraId="27219283" w14:textId="77777777" w:rsidR="00B8303B" w:rsidRDefault="00B8303B" w:rsidP="00B8303B">
      <w: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B8303B"/>
    <w:p w14:paraId="32BA1F0A" w14:textId="77777777" w:rsidR="00B8303B" w:rsidRDefault="00B8303B" w:rsidP="00B8303B">
      <w:r>
        <w:rPr>
          <w:b/>
          <w:bCs/>
        </w:rPr>
        <w:t>Researcher Interpretation</w:t>
      </w:r>
    </w:p>
    <w:p w14:paraId="294588B1" w14:textId="77777777" w:rsidR="00B8303B" w:rsidRDefault="00B8303B" w:rsidP="00B8303B"/>
    <w:p w14:paraId="6B99C1C5" w14:textId="77777777" w:rsidR="00B8303B" w:rsidRDefault="00B8303B" w:rsidP="00B8303B">
      <w: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54DD5A1B" w14:textId="77777777" w:rsidR="00B8303B" w:rsidRDefault="00B8303B" w:rsidP="00544492"/>
    <w:p w14:paraId="75DD6872" w14:textId="77777777" w:rsidR="00B8303B" w:rsidRDefault="00B8303B" w:rsidP="00B8303B">
      <w:pPr>
        <w:pStyle w:val="Heading2"/>
        <w:spacing w:before="120" w:after="120"/>
      </w:pPr>
      <w:r>
        <w:lastRenderedPageBreak/>
        <w:t xml:space="preserve">3.8 Use Case Diagram </w:t>
      </w:r>
    </w:p>
    <w:p w14:paraId="0204B4E5" w14:textId="21275E43" w:rsidR="00B8303B" w:rsidRDefault="00B8303B" w:rsidP="00B8303B">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413F3DAB">
            <wp:extent cx="5731510" cy="5280025"/>
            <wp:effectExtent l="0" t="0" r="0" b="3175"/>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280025"/>
                    </a:xfrm>
                    <a:prstGeom prst="rect">
                      <a:avLst/>
                    </a:prstGeom>
                    <a:noFill/>
                    <a:ln>
                      <a:noFill/>
                    </a:ln>
                  </pic:spPr>
                </pic:pic>
              </a:graphicData>
            </a:graphic>
          </wp:inline>
        </w:drawing>
      </w:r>
      <w:r>
        <w:fldChar w:fldCharType="end"/>
      </w:r>
    </w:p>
    <w:p w14:paraId="3053F777" w14:textId="77777777" w:rsidR="00B8303B" w:rsidRDefault="00B8303B" w:rsidP="00544492"/>
    <w:p w14:paraId="661C5D5A" w14:textId="77777777" w:rsidR="00B8303B" w:rsidRDefault="00B8303B" w:rsidP="00B8303B">
      <w:pPr>
        <w:pStyle w:val="Heading2"/>
        <w:spacing w:before="120" w:after="120"/>
      </w:pPr>
      <w:r>
        <w:t>3.9 Use Case Diagram Analysis</w:t>
      </w:r>
    </w:p>
    <w:p w14:paraId="69363B68" w14:textId="77777777" w:rsidR="00B8303B" w:rsidRDefault="00B8303B" w:rsidP="00B8303B">
      <w:r>
        <w:t>The following section describes the use case of the use cases represented in the diagram.</w:t>
      </w:r>
    </w:p>
    <w:p w14:paraId="6091EC55" w14:textId="77777777" w:rsidR="00B8303B" w:rsidRDefault="00B8303B" w:rsidP="00B8303B"/>
    <w:p w14:paraId="592453C4" w14:textId="77777777" w:rsidR="00B8303B" w:rsidRDefault="00B8303B" w:rsidP="00B8303B">
      <w:pPr>
        <w:pStyle w:val="Heading3"/>
        <w:spacing w:before="240" w:after="120"/>
      </w:pPr>
      <w:r>
        <w:t>3.9.1 Use Case Description</w:t>
      </w:r>
    </w:p>
    <w:p w14:paraId="61AE6CB4" w14:textId="77777777" w:rsidR="00B8303B" w:rsidRDefault="00B8303B" w:rsidP="00B8303B"/>
    <w:p w14:paraId="7B8D21CF" w14:textId="77777777" w:rsidR="00B8303B" w:rsidRDefault="00B8303B" w:rsidP="00B8303B">
      <w:r>
        <w:rPr>
          <w:b/>
          <w:bCs/>
        </w:rPr>
        <w:t>Use Case 1 - Login</w:t>
      </w:r>
    </w:p>
    <w:p w14:paraId="7056FC08" w14:textId="7259BCC3" w:rsidR="00B8303B" w:rsidRDefault="00B8303B" w:rsidP="00725083">
      <w:r>
        <w:rPr>
          <w:b/>
          <w:bCs/>
        </w:rPr>
        <w:t>Actor:</w:t>
      </w:r>
      <w:r>
        <w:t xml:space="preserve"> User (Normal or Admin)</w:t>
      </w:r>
      <w:r>
        <w:br/>
      </w:r>
      <w:r>
        <w:rPr>
          <w:b/>
          <w:bCs/>
        </w:rPr>
        <w:t>Goal:</w:t>
      </w:r>
      <w:r>
        <w:t xml:space="preserve"> Access the system securely using social login.</w:t>
      </w:r>
      <w:r>
        <w:br/>
      </w:r>
      <w:r>
        <w:rPr>
          <w:b/>
          <w:bCs/>
        </w:rPr>
        <w:t>Precondition:</w:t>
      </w:r>
      <w:r>
        <w:t xml:space="preserve"> User has social login credentials.</w:t>
      </w:r>
      <w:r>
        <w:br/>
      </w:r>
      <w:r>
        <w:rPr>
          <w:b/>
          <w:bCs/>
        </w:rPr>
        <w:t>Postcondition:</w:t>
      </w:r>
      <w:r>
        <w:t xml:space="preserve"> User is authenticated and assigned a mode (baseline or XAI).</w:t>
      </w:r>
    </w:p>
    <w:p w14:paraId="540FA615" w14:textId="77777777" w:rsidR="00B8303B" w:rsidRDefault="00B8303B" w:rsidP="00B8303B"/>
    <w:p w14:paraId="7763521C" w14:textId="77777777" w:rsidR="00B8303B" w:rsidRDefault="00B8303B" w:rsidP="002D5445">
      <w:pPr>
        <w:ind w:firstLine="720"/>
      </w:pPr>
      <w:r>
        <w:rPr>
          <w:b/>
          <w:bCs/>
        </w:rPr>
        <w:t>Main Flow:</w:t>
      </w:r>
    </w:p>
    <w:p w14:paraId="3851FE40" w14:textId="77777777" w:rsidR="00B8303B" w:rsidRDefault="00B8303B" w:rsidP="004A3BA7">
      <w:pPr>
        <w:numPr>
          <w:ilvl w:val="0"/>
          <w:numId w:val="51"/>
        </w:numPr>
        <w:spacing w:before="120" w:after="120"/>
      </w:pPr>
      <w:r>
        <w:t>The user selects “Login”.</w:t>
      </w:r>
    </w:p>
    <w:p w14:paraId="3C939D50" w14:textId="77777777" w:rsidR="00B8303B" w:rsidRDefault="00B8303B" w:rsidP="004A3BA7">
      <w:pPr>
        <w:numPr>
          <w:ilvl w:val="0"/>
          <w:numId w:val="51"/>
        </w:numPr>
        <w:spacing w:before="120" w:after="120"/>
      </w:pPr>
      <w:r>
        <w:lastRenderedPageBreak/>
        <w:t>The system redirects to the social login provider.</w:t>
      </w:r>
    </w:p>
    <w:p w14:paraId="0606EB85" w14:textId="77777777" w:rsidR="00B8303B" w:rsidRDefault="00B8303B" w:rsidP="004A3BA7">
      <w:pPr>
        <w:numPr>
          <w:ilvl w:val="0"/>
          <w:numId w:val="51"/>
        </w:numPr>
        <w:spacing w:before="120" w:after="120"/>
      </w:pPr>
      <w:r>
        <w:t>User details are verified.</w:t>
      </w:r>
    </w:p>
    <w:p w14:paraId="5285FE8B" w14:textId="77777777" w:rsidR="00B8303B" w:rsidRDefault="00B8303B" w:rsidP="004A3BA7">
      <w:pPr>
        <w:numPr>
          <w:ilvl w:val="0"/>
          <w:numId w:val="51"/>
        </w:numPr>
        <w:spacing w:before="120" w:after="120"/>
      </w:pPr>
      <w:r>
        <w:t>If a new user, a mode is assigned, or if an existing user, the mode is retrieved.</w:t>
      </w:r>
    </w:p>
    <w:p w14:paraId="7983014B" w14:textId="77777777" w:rsidR="00B8303B" w:rsidRDefault="00B8303B" w:rsidP="004A3BA7">
      <w:pPr>
        <w:numPr>
          <w:ilvl w:val="0"/>
          <w:numId w:val="51"/>
        </w:numPr>
        <w:spacing w:before="120" w:after="120"/>
      </w:pPr>
      <w:r>
        <w:t>User enters the chatbot interface.</w:t>
      </w:r>
    </w:p>
    <w:p w14:paraId="23522627" w14:textId="77777777" w:rsidR="003E6235" w:rsidRDefault="003E6235" w:rsidP="003E6235">
      <w:pPr>
        <w:spacing w:before="120" w:after="120"/>
      </w:pPr>
    </w:p>
    <w:p w14:paraId="31D5A28B" w14:textId="77777777" w:rsidR="00B8303B" w:rsidRDefault="00B8303B" w:rsidP="00DE1470">
      <w:r>
        <w:rPr>
          <w:b/>
          <w:bCs/>
        </w:rPr>
        <w:t>Includes:</w:t>
      </w:r>
    </w:p>
    <w:p w14:paraId="6BC9718E" w14:textId="77777777" w:rsidR="00B8303B" w:rsidRDefault="00B8303B" w:rsidP="004A3BA7">
      <w:pPr>
        <w:numPr>
          <w:ilvl w:val="0"/>
          <w:numId w:val="52"/>
        </w:numPr>
        <w:spacing w:before="120" w:after="120"/>
      </w:pPr>
      <w:r>
        <w:rPr>
          <w:i/>
          <w:iCs/>
        </w:rPr>
        <w:t>Verify Social Login</w:t>
      </w:r>
    </w:p>
    <w:p w14:paraId="2A16443B" w14:textId="77777777" w:rsidR="00B8303B" w:rsidRDefault="00B8303B" w:rsidP="00B8303B"/>
    <w:p w14:paraId="334457A3" w14:textId="77777777" w:rsidR="00B8303B" w:rsidRDefault="00B8303B" w:rsidP="00B8303B">
      <w:r>
        <w:rPr>
          <w:b/>
          <w:bCs/>
        </w:rPr>
        <w:t>Use Case 2 - View Chat History</w:t>
      </w:r>
    </w:p>
    <w:p w14:paraId="5FE2D7A3" w14:textId="74B47549" w:rsidR="00B8303B" w:rsidRDefault="00B8303B" w:rsidP="009E20B5">
      <w:pPr>
        <w:ind w:left="720"/>
      </w:pPr>
      <w:r>
        <w:rPr>
          <w:b/>
          <w:bCs/>
        </w:rPr>
        <w:t>Actor:</w:t>
      </w:r>
      <w:r>
        <w:t xml:space="preserve"> User</w:t>
      </w:r>
      <w:r>
        <w:br/>
      </w:r>
      <w:r>
        <w:rPr>
          <w:b/>
          <w:bCs/>
        </w:rPr>
        <w:t>Goal:</w:t>
      </w:r>
      <w:r>
        <w:t xml:space="preserve"> Review previous questions, predictions, and explanations.</w:t>
      </w:r>
      <w:r>
        <w:br/>
      </w:r>
      <w:r>
        <w:rPr>
          <w:b/>
          <w:bCs/>
        </w:rPr>
        <w:t>Precondition:</w:t>
      </w:r>
      <w:r>
        <w:t xml:space="preserve"> User must be logged in.</w:t>
      </w:r>
      <w:r>
        <w:br/>
      </w:r>
      <w:r>
        <w:rPr>
          <w:b/>
          <w:bCs/>
        </w:rPr>
        <w:t>Postcondition:</w:t>
      </w:r>
      <w:r>
        <w:t xml:space="preserve"> Chat history is displayed.</w:t>
      </w:r>
    </w:p>
    <w:p w14:paraId="262CE7BC" w14:textId="77777777" w:rsidR="00366C21" w:rsidRDefault="00366C21" w:rsidP="00B8303B"/>
    <w:p w14:paraId="1C7776BD" w14:textId="4D43ECCA" w:rsidR="00B8303B" w:rsidRDefault="000517CA" w:rsidP="000517CA">
      <w:r>
        <w:rPr>
          <w:b/>
          <w:bCs/>
        </w:rPr>
        <w:t xml:space="preserve">       </w:t>
      </w:r>
      <w:r w:rsidR="00B8303B">
        <w:rPr>
          <w:b/>
          <w:bCs/>
        </w:rPr>
        <w:t>Main Flow:</w:t>
      </w:r>
    </w:p>
    <w:p w14:paraId="2E12E111" w14:textId="77777777" w:rsidR="00B8303B" w:rsidRDefault="00B8303B" w:rsidP="004A3BA7">
      <w:pPr>
        <w:numPr>
          <w:ilvl w:val="0"/>
          <w:numId w:val="53"/>
        </w:numPr>
        <w:spacing w:before="120" w:after="120"/>
      </w:pPr>
      <w:r>
        <w:t>System fetches stored messages from Supabase.</w:t>
      </w:r>
    </w:p>
    <w:p w14:paraId="255109B1" w14:textId="77777777" w:rsidR="00B8303B" w:rsidRDefault="00B8303B" w:rsidP="004A3BA7">
      <w:pPr>
        <w:numPr>
          <w:ilvl w:val="0"/>
          <w:numId w:val="53"/>
        </w:numPr>
        <w:spacing w:before="120" w:after="120"/>
      </w:pPr>
      <w:r>
        <w:t>Messages appear in chronological order.</w:t>
      </w:r>
    </w:p>
    <w:p w14:paraId="30ED8DD7" w14:textId="77777777" w:rsidR="00B8303B" w:rsidRDefault="00B8303B" w:rsidP="00B8303B"/>
    <w:p w14:paraId="24672FF9" w14:textId="77777777" w:rsidR="00B8303B" w:rsidRDefault="00B8303B" w:rsidP="00B8303B">
      <w:r>
        <w:rPr>
          <w:b/>
          <w:bCs/>
        </w:rPr>
        <w:t>Use Case 3 - Ask FAQ</w:t>
      </w:r>
    </w:p>
    <w:p w14:paraId="25A82625" w14:textId="431C7BF6" w:rsidR="00B8303B" w:rsidRDefault="00B8303B" w:rsidP="00D175B4">
      <w:pPr>
        <w:ind w:left="360"/>
      </w:pPr>
      <w:r>
        <w:rPr>
          <w:b/>
          <w:bCs/>
        </w:rPr>
        <w:t>Actor:</w:t>
      </w:r>
      <w:r>
        <w:t xml:space="preserve"> User</w:t>
      </w:r>
      <w:r>
        <w:br/>
      </w:r>
      <w:r>
        <w:rPr>
          <w:b/>
          <w:bCs/>
        </w:rPr>
        <w:t>Goal:</w:t>
      </w:r>
      <w:r>
        <w:t xml:space="preserve"> Ask any financial question and receive an AI-generated answer.</w:t>
      </w:r>
      <w:r>
        <w:br/>
      </w:r>
      <w:r>
        <w:rPr>
          <w:b/>
          <w:bCs/>
        </w:rPr>
        <w:t>Precondition:</w:t>
      </w:r>
      <w:r>
        <w:t xml:space="preserve"> User is logged in.</w:t>
      </w:r>
      <w:r>
        <w:br/>
      </w:r>
      <w:r>
        <w:rPr>
          <w:b/>
          <w:bCs/>
        </w:rPr>
        <w:t>Postcondition:</w:t>
      </w:r>
      <w:r>
        <w:t xml:space="preserve"> A new FAQ entry is logged.</w:t>
      </w:r>
    </w:p>
    <w:p w14:paraId="58ADE59E" w14:textId="42018231" w:rsidR="00195FB1" w:rsidRDefault="00195FB1" w:rsidP="00B8303B"/>
    <w:p w14:paraId="3ECC263E" w14:textId="77777777" w:rsidR="00B8303B" w:rsidRDefault="00B8303B" w:rsidP="005A7E3D">
      <w:pPr>
        <w:ind w:firstLine="360"/>
      </w:pPr>
      <w:r>
        <w:rPr>
          <w:b/>
          <w:bCs/>
        </w:rPr>
        <w:t>Main Flow:</w:t>
      </w:r>
    </w:p>
    <w:p w14:paraId="38E3F955" w14:textId="77777777" w:rsidR="00B8303B" w:rsidRDefault="00B8303B" w:rsidP="004A3BA7">
      <w:pPr>
        <w:numPr>
          <w:ilvl w:val="0"/>
          <w:numId w:val="54"/>
        </w:numPr>
        <w:spacing w:before="120" w:after="120"/>
      </w:pPr>
      <w:r>
        <w:t>User enters a question.</w:t>
      </w:r>
    </w:p>
    <w:p w14:paraId="1CE0FF6F" w14:textId="77777777" w:rsidR="00B8303B" w:rsidRDefault="00B8303B" w:rsidP="004A3BA7">
      <w:pPr>
        <w:numPr>
          <w:ilvl w:val="0"/>
          <w:numId w:val="54"/>
        </w:numPr>
        <w:spacing w:before="120" w:after="120"/>
      </w:pPr>
      <w:r>
        <w:t>The system sends it to the backend.</w:t>
      </w:r>
    </w:p>
    <w:p w14:paraId="7EB3F8B9" w14:textId="77777777" w:rsidR="00B8303B" w:rsidRDefault="00B8303B" w:rsidP="004A3BA7">
      <w:pPr>
        <w:numPr>
          <w:ilvl w:val="0"/>
          <w:numId w:val="54"/>
        </w:numPr>
        <w:spacing w:before="120" w:after="120"/>
      </w:pPr>
      <w:r>
        <w:t>GPT-based module generates an answer.</w:t>
      </w:r>
    </w:p>
    <w:p w14:paraId="5959C246" w14:textId="77777777" w:rsidR="00B8303B" w:rsidRDefault="00B8303B" w:rsidP="004A3BA7">
      <w:pPr>
        <w:numPr>
          <w:ilvl w:val="0"/>
          <w:numId w:val="54"/>
        </w:numPr>
        <w:spacing w:before="120" w:after="120"/>
      </w:pPr>
      <w:r>
        <w:t>Response is shown.</w:t>
      </w:r>
    </w:p>
    <w:p w14:paraId="637ED503" w14:textId="77777777" w:rsidR="00B8303B" w:rsidRDefault="00B8303B" w:rsidP="004A3BA7">
      <w:pPr>
        <w:numPr>
          <w:ilvl w:val="0"/>
          <w:numId w:val="54"/>
        </w:numPr>
        <w:spacing w:before="120" w:after="120"/>
      </w:pPr>
      <w:r>
        <w:t>System logs the query.</w:t>
      </w:r>
    </w:p>
    <w:p w14:paraId="13BECF46" w14:textId="77777777" w:rsidR="00B8303B" w:rsidRDefault="00B8303B" w:rsidP="00B8303B"/>
    <w:p w14:paraId="1A227B96" w14:textId="77777777" w:rsidR="00B8303B" w:rsidRDefault="00B8303B" w:rsidP="00B8303B">
      <w:r>
        <w:rPr>
          <w:b/>
          <w:bCs/>
        </w:rPr>
        <w:t>Use Case 4 - Submit Loan Form</w:t>
      </w:r>
    </w:p>
    <w:p w14:paraId="37EBE416" w14:textId="37C725E6" w:rsidR="00B8303B" w:rsidRDefault="00B8303B" w:rsidP="00195FB1">
      <w:pPr>
        <w:ind w:left="720"/>
      </w:pPr>
      <w:r>
        <w:rPr>
          <w:b/>
          <w:bCs/>
        </w:rPr>
        <w:t>Actor:</w:t>
      </w:r>
      <w:r>
        <w:t xml:space="preserve"> User</w:t>
      </w:r>
      <w:r>
        <w:br/>
      </w:r>
      <w:r>
        <w:rPr>
          <w:b/>
          <w:bCs/>
        </w:rPr>
        <w:t>Goal:</w:t>
      </w:r>
      <w:r>
        <w:t xml:space="preserve"> Request a loan prediction.</w:t>
      </w:r>
      <w:r>
        <w:br/>
      </w:r>
      <w:r>
        <w:rPr>
          <w:b/>
          <w:bCs/>
        </w:rPr>
        <w:t>Precondition:</w:t>
      </w:r>
      <w:r>
        <w:t xml:space="preserve"> User is logged in.</w:t>
      </w:r>
      <w:r>
        <w:br/>
      </w:r>
      <w:r>
        <w:rPr>
          <w:b/>
          <w:bCs/>
        </w:rPr>
        <w:t>Postcondition:</w:t>
      </w:r>
      <w:r>
        <w:t xml:space="preserve"> Prediction request is forwarded for processing.</w:t>
      </w:r>
    </w:p>
    <w:p w14:paraId="7E43A9DA" w14:textId="77777777" w:rsidR="006C6BD4" w:rsidRDefault="006C6BD4" w:rsidP="006C6BD4">
      <w:pPr>
        <w:ind w:left="720"/>
      </w:pPr>
    </w:p>
    <w:p w14:paraId="6F99FB7A" w14:textId="77777777" w:rsidR="00B8303B" w:rsidRDefault="00B8303B" w:rsidP="006C6BD4">
      <w:pPr>
        <w:ind w:firstLine="720"/>
      </w:pPr>
      <w:r>
        <w:rPr>
          <w:b/>
          <w:bCs/>
        </w:rPr>
        <w:t>Main Flow:</w:t>
      </w:r>
    </w:p>
    <w:p w14:paraId="01516F36" w14:textId="77777777" w:rsidR="00B8303B" w:rsidRDefault="00B8303B" w:rsidP="004A3BA7">
      <w:pPr>
        <w:numPr>
          <w:ilvl w:val="0"/>
          <w:numId w:val="55"/>
        </w:numPr>
        <w:spacing w:before="120" w:after="120"/>
      </w:pPr>
      <w:r>
        <w:t>User fills in financial details.</w:t>
      </w:r>
    </w:p>
    <w:p w14:paraId="2C240FB5" w14:textId="77777777" w:rsidR="00B8303B" w:rsidRDefault="00B8303B" w:rsidP="004A3BA7">
      <w:pPr>
        <w:numPr>
          <w:ilvl w:val="0"/>
          <w:numId w:val="55"/>
        </w:numPr>
        <w:spacing w:before="120" w:after="120"/>
      </w:pPr>
      <w:r>
        <w:t>The system performs input validation.</w:t>
      </w:r>
    </w:p>
    <w:p w14:paraId="7E7B6938" w14:textId="77777777" w:rsidR="00B8303B" w:rsidRDefault="00B8303B" w:rsidP="004A3BA7">
      <w:pPr>
        <w:numPr>
          <w:ilvl w:val="0"/>
          <w:numId w:val="55"/>
        </w:numPr>
        <w:spacing w:before="120" w:after="120"/>
      </w:pPr>
      <w:r>
        <w:t>Data is packaged and sent to the machine learning model.</w:t>
      </w:r>
    </w:p>
    <w:p w14:paraId="3B74A391" w14:textId="77777777" w:rsidR="001D3F9D" w:rsidRDefault="001D3F9D" w:rsidP="001D3F9D">
      <w:pPr>
        <w:spacing w:before="120" w:after="120"/>
      </w:pPr>
    </w:p>
    <w:p w14:paraId="5F808636" w14:textId="77777777" w:rsidR="00B8303B" w:rsidRDefault="00B8303B" w:rsidP="006C6BD4">
      <w:pPr>
        <w:ind w:firstLine="720"/>
      </w:pPr>
      <w:r>
        <w:rPr>
          <w:b/>
          <w:bCs/>
        </w:rPr>
        <w:t>Includes:</w:t>
      </w:r>
    </w:p>
    <w:p w14:paraId="60A9A73F" w14:textId="77777777" w:rsidR="00B8303B" w:rsidRDefault="00B8303B" w:rsidP="004A3BA7">
      <w:pPr>
        <w:numPr>
          <w:ilvl w:val="0"/>
          <w:numId w:val="56"/>
        </w:numPr>
        <w:spacing w:before="120" w:after="120"/>
      </w:pPr>
      <w:r>
        <w:rPr>
          <w:i/>
          <w:iCs/>
        </w:rPr>
        <w:t>Verify Inputs</w:t>
      </w:r>
    </w:p>
    <w:p w14:paraId="67820FB9" w14:textId="77777777" w:rsidR="00B8303B" w:rsidRDefault="00B8303B" w:rsidP="00B8303B"/>
    <w:p w14:paraId="03A2255F" w14:textId="77777777" w:rsidR="00B8303B" w:rsidRDefault="00B8303B" w:rsidP="00B8303B">
      <w:r>
        <w:rPr>
          <w:b/>
          <w:bCs/>
        </w:rPr>
        <w:t>Use Case 5 - Receive Loan Prediction</w:t>
      </w:r>
    </w:p>
    <w:p w14:paraId="7E8055F8" w14:textId="77777777" w:rsidR="00B8303B" w:rsidRDefault="00B8303B" w:rsidP="00F05591">
      <w:pPr>
        <w:ind w:left="720"/>
      </w:pPr>
      <w:r>
        <w:rPr>
          <w:b/>
          <w:bCs/>
        </w:rPr>
        <w:t>Actor:</w:t>
      </w:r>
      <w:r>
        <w:t xml:space="preserve"> User</w:t>
      </w:r>
      <w:r>
        <w:br/>
      </w:r>
      <w:r>
        <w:rPr>
          <w:b/>
          <w:bCs/>
        </w:rPr>
        <w:t>Goal:</w:t>
      </w:r>
      <w:r>
        <w:t xml:space="preserve"> See whether the loan is approved or rejected.</w:t>
      </w:r>
      <w:r>
        <w:br/>
      </w:r>
      <w:r>
        <w:rPr>
          <w:b/>
          <w:bCs/>
        </w:rPr>
        <w:t>Precondition:</w:t>
      </w:r>
      <w:r>
        <w:t xml:space="preserve"> User has submitted the loan form.</w:t>
      </w:r>
      <w:r>
        <w:br/>
      </w:r>
      <w:r>
        <w:rPr>
          <w:b/>
          <w:bCs/>
        </w:rPr>
        <w:t>Postcondition:</w:t>
      </w:r>
      <w:r>
        <w:t xml:space="preserve"> Prediction is displayed.</w:t>
      </w:r>
    </w:p>
    <w:p w14:paraId="1C6F0E98" w14:textId="77777777" w:rsidR="00B8303B" w:rsidRDefault="00B8303B" w:rsidP="00F05591">
      <w:pPr>
        <w:ind w:firstLine="720"/>
      </w:pPr>
      <w:r>
        <w:rPr>
          <w:b/>
          <w:bCs/>
        </w:rPr>
        <w:t>Main Flow:</w:t>
      </w:r>
    </w:p>
    <w:p w14:paraId="6B8FAEAA" w14:textId="77777777" w:rsidR="00B8303B" w:rsidRDefault="00B8303B" w:rsidP="004A3BA7">
      <w:pPr>
        <w:numPr>
          <w:ilvl w:val="0"/>
          <w:numId w:val="57"/>
        </w:numPr>
        <w:spacing w:before="120" w:after="120"/>
      </w:pPr>
      <w:r>
        <w:t>System receives model output (Approved / Rejected).</w:t>
      </w:r>
    </w:p>
    <w:p w14:paraId="022C9A9C" w14:textId="77777777" w:rsidR="00B8303B" w:rsidRDefault="00B8303B" w:rsidP="004A3BA7">
      <w:pPr>
        <w:numPr>
          <w:ilvl w:val="0"/>
          <w:numId w:val="57"/>
        </w:numPr>
        <w:spacing w:before="120" w:after="120"/>
      </w:pPr>
      <w:r>
        <w:t xml:space="preserve">If the mode is </w:t>
      </w:r>
      <w:r>
        <w:rPr>
          <w:b/>
          <w:bCs/>
        </w:rPr>
        <w:t>XAI</w:t>
      </w:r>
      <w:r>
        <w:t>, the system also generates explanations with SHAP values.</w:t>
      </w:r>
    </w:p>
    <w:p w14:paraId="043406E7" w14:textId="77777777" w:rsidR="00B8303B" w:rsidRDefault="00B8303B" w:rsidP="004A3BA7">
      <w:pPr>
        <w:numPr>
          <w:ilvl w:val="0"/>
          <w:numId w:val="57"/>
        </w:numPr>
        <w:spacing w:before="120" w:after="120"/>
      </w:pPr>
      <w:r>
        <w:t xml:space="preserve">User receives the loan prediction and explanation (only in </w:t>
      </w:r>
      <w:r>
        <w:rPr>
          <w:b/>
          <w:bCs/>
        </w:rPr>
        <w:t xml:space="preserve">XAI </w:t>
      </w:r>
      <w:r>
        <w:t>mode).</w:t>
      </w:r>
    </w:p>
    <w:p w14:paraId="5AF9702F" w14:textId="77777777" w:rsidR="00B8303B" w:rsidRDefault="00B8303B" w:rsidP="004A3BA7">
      <w:pPr>
        <w:numPr>
          <w:ilvl w:val="0"/>
          <w:numId w:val="57"/>
        </w:numPr>
        <w:spacing w:before="120" w:after="120"/>
      </w:pPr>
      <w:r>
        <w:t>The prediction message is stored in chat history.</w:t>
      </w:r>
    </w:p>
    <w:p w14:paraId="2E51A89E" w14:textId="77777777" w:rsidR="00B8303B" w:rsidRDefault="00B8303B" w:rsidP="00B8303B"/>
    <w:p w14:paraId="0DBE76AA" w14:textId="77777777" w:rsidR="00B8303B" w:rsidRDefault="00B8303B" w:rsidP="00B8303B">
      <w:r>
        <w:rPr>
          <w:b/>
          <w:bCs/>
        </w:rPr>
        <w:t>Use Case 6 - Submit Trust Survey</w:t>
      </w:r>
    </w:p>
    <w:p w14:paraId="5EDB1340" w14:textId="77777777" w:rsidR="00B8303B" w:rsidRDefault="00B8303B" w:rsidP="00177642">
      <w:pPr>
        <w:ind w:left="720"/>
      </w:pPr>
      <w:r>
        <w:rPr>
          <w:b/>
          <w:bCs/>
        </w:rPr>
        <w:t>Actor:</w:t>
      </w:r>
      <w:r>
        <w:t xml:space="preserve"> User</w:t>
      </w:r>
      <w:r>
        <w:br/>
      </w:r>
      <w:r>
        <w:rPr>
          <w:b/>
          <w:bCs/>
        </w:rPr>
        <w:t>Goal:</w:t>
      </w:r>
      <w:r>
        <w:t xml:space="preserve"> Provide feedback on whether the explanation or output was trustworthy.</w:t>
      </w:r>
      <w:r>
        <w:br/>
      </w:r>
      <w:r>
        <w:rPr>
          <w:b/>
          <w:bCs/>
        </w:rPr>
        <w:t>Precondition:</w:t>
      </w:r>
      <w:r>
        <w:t xml:space="preserve"> User has received a prediction.</w:t>
      </w:r>
      <w:r>
        <w:br/>
      </w:r>
      <w:r>
        <w:rPr>
          <w:b/>
          <w:bCs/>
        </w:rPr>
        <w:t>Postcondition:</w:t>
      </w:r>
      <w:r>
        <w:t xml:space="preserve"> Survey is saved to Supabase.</w:t>
      </w:r>
    </w:p>
    <w:p w14:paraId="260C7A84" w14:textId="77777777" w:rsidR="000E1C8E" w:rsidRDefault="000E1C8E" w:rsidP="00177642">
      <w:pPr>
        <w:ind w:left="720"/>
      </w:pPr>
    </w:p>
    <w:p w14:paraId="157E60A2" w14:textId="77777777" w:rsidR="00B8303B" w:rsidRDefault="00B8303B" w:rsidP="000E1C8E">
      <w:pPr>
        <w:ind w:firstLine="720"/>
      </w:pPr>
      <w:r>
        <w:rPr>
          <w:b/>
          <w:bCs/>
        </w:rPr>
        <w:t>Main Flow:</w:t>
      </w:r>
    </w:p>
    <w:p w14:paraId="2C4DED49" w14:textId="77777777" w:rsidR="00B8303B" w:rsidRDefault="00B8303B" w:rsidP="004A3BA7">
      <w:pPr>
        <w:numPr>
          <w:ilvl w:val="0"/>
          <w:numId w:val="58"/>
        </w:numPr>
        <w:spacing w:before="120" w:after="120"/>
      </w:pPr>
      <w:r>
        <w:t>User answers survey questions.</w:t>
      </w:r>
    </w:p>
    <w:p w14:paraId="4494D978" w14:textId="77777777" w:rsidR="00B8303B" w:rsidRDefault="00B8303B" w:rsidP="004A3BA7">
      <w:pPr>
        <w:numPr>
          <w:ilvl w:val="0"/>
          <w:numId w:val="58"/>
        </w:numPr>
        <w:spacing w:before="120" w:after="120"/>
      </w:pPr>
      <w:r>
        <w:t>The system stores the survey entry.</w:t>
      </w:r>
    </w:p>
    <w:p w14:paraId="1D67A32B" w14:textId="77777777" w:rsidR="00B8303B" w:rsidRDefault="00B8303B" w:rsidP="00B8303B"/>
    <w:p w14:paraId="2BEB628B" w14:textId="77777777" w:rsidR="00B8303B" w:rsidRDefault="00B8303B" w:rsidP="00B8303B">
      <w:r>
        <w:rPr>
          <w:b/>
          <w:bCs/>
        </w:rPr>
        <w:t>Use Case 7  - View Privacy Policy</w:t>
      </w:r>
    </w:p>
    <w:p w14:paraId="003031A3" w14:textId="77777777" w:rsidR="00B8303B" w:rsidRDefault="00B8303B" w:rsidP="00177642">
      <w:pPr>
        <w:ind w:left="720"/>
      </w:pPr>
      <w:r>
        <w:rPr>
          <w:b/>
          <w:bCs/>
        </w:rPr>
        <w:t>Actor:</w:t>
      </w:r>
      <w:r>
        <w:t xml:space="preserve"> User</w:t>
      </w:r>
      <w:r>
        <w:br/>
      </w:r>
      <w:r>
        <w:rPr>
          <w:b/>
          <w:bCs/>
        </w:rPr>
        <w:t>Goal:</w:t>
      </w:r>
      <w:r>
        <w:t xml:space="preserve"> See policy on data handling, fairness, and AI ethics.</w:t>
      </w:r>
      <w:r>
        <w:br/>
      </w:r>
      <w:r>
        <w:rPr>
          <w:b/>
          <w:bCs/>
        </w:rPr>
        <w:t>Precondition:</w:t>
      </w:r>
      <w:r>
        <w:t xml:space="preserve"> The User should be logged in.</w:t>
      </w:r>
      <w:r>
        <w:br/>
      </w:r>
      <w:r>
        <w:rPr>
          <w:b/>
          <w:bCs/>
        </w:rPr>
        <w:t>Postcondition:</w:t>
      </w:r>
      <w:r>
        <w:t xml:space="preserve"> Policy is displayed.</w:t>
      </w:r>
    </w:p>
    <w:p w14:paraId="53ECE419" w14:textId="77777777" w:rsidR="00B8303B" w:rsidRDefault="00B8303B" w:rsidP="00B8303B"/>
    <w:p w14:paraId="41F78187" w14:textId="77777777" w:rsidR="00B8303B" w:rsidRDefault="00B8303B" w:rsidP="00B8303B">
      <w:r>
        <w:rPr>
          <w:b/>
          <w:bCs/>
        </w:rPr>
        <w:t>Use Case 8 - Switch User Mode</w:t>
      </w:r>
    </w:p>
    <w:p w14:paraId="4F30F63A" w14:textId="77777777" w:rsidR="00B8303B" w:rsidRDefault="00B8303B" w:rsidP="00431A11">
      <w:pPr>
        <w:ind w:left="720"/>
      </w:pPr>
      <w:r>
        <w:rPr>
          <w:b/>
          <w:bCs/>
        </w:rPr>
        <w:t>Actor:</w:t>
      </w:r>
      <w:r>
        <w:t xml:space="preserve"> Admin</w:t>
      </w:r>
      <w:r>
        <w:br/>
      </w:r>
      <w:r>
        <w:rPr>
          <w:b/>
          <w:bCs/>
        </w:rPr>
        <w:t>Goal:</w:t>
      </w:r>
      <w:r>
        <w:t xml:space="preserve"> Change a user’s mode to baseline or XAI.</w:t>
      </w:r>
      <w:r>
        <w:br/>
      </w:r>
      <w:r>
        <w:rPr>
          <w:b/>
          <w:bCs/>
        </w:rPr>
        <w:t>Precondition:</w:t>
      </w:r>
      <w:r>
        <w:t xml:space="preserve"> Admin must be logged in.</w:t>
      </w:r>
      <w:r>
        <w:br/>
      </w:r>
      <w:r>
        <w:rPr>
          <w:b/>
          <w:bCs/>
        </w:rPr>
        <w:t>Postcondition:</w:t>
      </w:r>
      <w:r>
        <w:t xml:space="preserve"> Admin user’s mode updated in the database.</w:t>
      </w:r>
    </w:p>
    <w:p w14:paraId="73C53DC8" w14:textId="77777777" w:rsidR="00177642" w:rsidRDefault="00177642" w:rsidP="00177642">
      <w:pPr>
        <w:ind w:left="720"/>
      </w:pPr>
    </w:p>
    <w:p w14:paraId="2462F546" w14:textId="77777777" w:rsidR="00B8303B" w:rsidRDefault="00B8303B" w:rsidP="00177642">
      <w:pPr>
        <w:ind w:firstLine="720"/>
      </w:pPr>
      <w:r>
        <w:rPr>
          <w:b/>
          <w:bCs/>
        </w:rPr>
        <w:t>Main Flow:</w:t>
      </w:r>
    </w:p>
    <w:p w14:paraId="03684EFB" w14:textId="77777777" w:rsidR="00B8303B" w:rsidRDefault="00B8303B" w:rsidP="004A3BA7">
      <w:pPr>
        <w:numPr>
          <w:ilvl w:val="0"/>
          <w:numId w:val="59"/>
        </w:numPr>
        <w:spacing w:before="120" w:after="120"/>
      </w:pPr>
      <w:r>
        <w:t xml:space="preserve">Admin changes the mode between </w:t>
      </w:r>
      <w:r>
        <w:rPr>
          <w:b/>
          <w:bCs/>
        </w:rPr>
        <w:t>XAI and</w:t>
      </w:r>
      <w:r>
        <w:t xml:space="preserve"> </w:t>
      </w:r>
      <w:r>
        <w:rPr>
          <w:b/>
          <w:bCs/>
        </w:rPr>
        <w:t>Baseline</w:t>
      </w:r>
      <w:r>
        <w:t>.</w:t>
      </w:r>
    </w:p>
    <w:p w14:paraId="53AAB0C6" w14:textId="77777777" w:rsidR="00B8303B" w:rsidRDefault="00B8303B" w:rsidP="004A3BA7">
      <w:pPr>
        <w:numPr>
          <w:ilvl w:val="0"/>
          <w:numId w:val="59"/>
        </w:numPr>
        <w:spacing w:before="120" w:after="120"/>
      </w:pPr>
      <w:r>
        <w:t>System updates the database.</w:t>
      </w:r>
    </w:p>
    <w:p w14:paraId="564C819B" w14:textId="77777777" w:rsidR="00B8303B" w:rsidRDefault="00B8303B" w:rsidP="00B8303B"/>
    <w:p w14:paraId="501503CE" w14:textId="77777777" w:rsidR="00B8303B" w:rsidRDefault="00B8303B" w:rsidP="00B8303B">
      <w:r>
        <w:rPr>
          <w:b/>
          <w:bCs/>
        </w:rPr>
        <w:t>Use Case 9 - View Admin Dashboard</w:t>
      </w:r>
    </w:p>
    <w:p w14:paraId="513FD046" w14:textId="77777777" w:rsidR="00B8303B" w:rsidRDefault="00B8303B" w:rsidP="00B8303B">
      <w:r>
        <w:rPr>
          <w:b/>
          <w:bCs/>
        </w:rPr>
        <w:t>Actor:</w:t>
      </w:r>
      <w:r>
        <w:t xml:space="preserve"> Admin</w:t>
      </w:r>
      <w:r>
        <w:br/>
      </w:r>
      <w:r>
        <w:rPr>
          <w:b/>
          <w:bCs/>
        </w:rPr>
        <w:t>Goal:</w:t>
      </w:r>
      <w:r>
        <w:t xml:space="preserve"> Check analytics such as trust ratings, etc.</w:t>
      </w:r>
      <w:r>
        <w:br/>
      </w:r>
      <w:r>
        <w:rPr>
          <w:b/>
          <w:bCs/>
        </w:rPr>
        <w:lastRenderedPageBreak/>
        <w:t>Precondition:</w:t>
      </w:r>
      <w:r>
        <w:t xml:space="preserve"> Admin is authenticated.</w:t>
      </w:r>
      <w:r>
        <w:br/>
      </w:r>
      <w:r>
        <w:rPr>
          <w:b/>
          <w:bCs/>
        </w:rPr>
        <w:t>Postcondition:</w:t>
      </w:r>
      <w:r>
        <w:t xml:space="preserve"> Dashboard is visible.</w:t>
      </w:r>
    </w:p>
    <w:p w14:paraId="1825F07D" w14:textId="77777777" w:rsidR="00B8303B" w:rsidRDefault="00B8303B" w:rsidP="00B8303B">
      <w:r>
        <w:rPr>
          <w:b/>
          <w:bCs/>
        </w:rPr>
        <w:t>Main Flow:</w:t>
      </w:r>
    </w:p>
    <w:p w14:paraId="0287A3D6" w14:textId="77777777" w:rsidR="00B8303B" w:rsidRDefault="00B8303B" w:rsidP="004A3BA7">
      <w:pPr>
        <w:numPr>
          <w:ilvl w:val="0"/>
          <w:numId w:val="60"/>
        </w:numPr>
        <w:spacing w:before="120" w:after="120"/>
      </w:pPr>
      <w:r>
        <w:t>Admin logs in.</w:t>
      </w:r>
    </w:p>
    <w:p w14:paraId="28A4F39A" w14:textId="77777777" w:rsidR="00B8303B" w:rsidRDefault="00B8303B" w:rsidP="004A3BA7">
      <w:pPr>
        <w:numPr>
          <w:ilvl w:val="0"/>
          <w:numId w:val="60"/>
        </w:numPr>
        <w:spacing w:before="120" w:after="120"/>
      </w:pPr>
      <w:r>
        <w:t>System verifies admin role.</w:t>
      </w:r>
    </w:p>
    <w:p w14:paraId="5B2230E4" w14:textId="77777777" w:rsidR="00B8303B" w:rsidRDefault="00B8303B" w:rsidP="004A3BA7">
      <w:pPr>
        <w:numPr>
          <w:ilvl w:val="0"/>
          <w:numId w:val="60"/>
        </w:numPr>
        <w:spacing w:before="120" w:after="120"/>
      </w:pPr>
      <w:r>
        <w:t>Dashboard loads with trust survey metrics.</w:t>
      </w:r>
    </w:p>
    <w:p w14:paraId="49BA726B" w14:textId="77777777" w:rsidR="00B8303B" w:rsidRDefault="00B8303B" w:rsidP="00B8303B"/>
    <w:p w14:paraId="10C459AD" w14:textId="77777777" w:rsidR="00B8303B" w:rsidRDefault="00B8303B" w:rsidP="00B8303B">
      <w:pPr>
        <w:pStyle w:val="Heading3"/>
        <w:spacing w:before="240" w:after="120"/>
      </w:pPr>
      <w:r>
        <w:t>3.9.2 Use Case Actors</w:t>
      </w:r>
    </w:p>
    <w:p w14:paraId="57B0FD6A" w14:textId="77777777" w:rsidR="00B8303B" w:rsidRDefault="00B8303B" w:rsidP="00B8303B"/>
    <w:p w14:paraId="3BF6B4DC" w14:textId="77777777" w:rsidR="00B8303B" w:rsidRDefault="00B8303B" w:rsidP="004A3BA7">
      <w:pPr>
        <w:numPr>
          <w:ilvl w:val="0"/>
          <w:numId w:val="61"/>
        </w:numPr>
        <w:spacing w:before="120" w:after="120"/>
      </w:pPr>
      <w:r>
        <w:rPr>
          <w:b/>
          <w:bCs/>
        </w:rPr>
        <w:t>User (Primary Actor)</w:t>
      </w:r>
    </w:p>
    <w:p w14:paraId="02851E3D" w14:textId="77777777" w:rsidR="00B8303B" w:rsidRDefault="00B8303B" w:rsidP="004A3BA7">
      <w:pPr>
        <w:numPr>
          <w:ilvl w:val="0"/>
          <w:numId w:val="61"/>
        </w:numPr>
        <w:spacing w:before="100" w:beforeAutospacing="1" w:after="100" w:afterAutospacing="1"/>
        <w:ind w:left="1440"/>
      </w:pPr>
    </w:p>
    <w:p w14:paraId="47E5B41F" w14:textId="77777777" w:rsidR="00B8303B" w:rsidRDefault="00B8303B" w:rsidP="004A3BA7">
      <w:pPr>
        <w:numPr>
          <w:ilvl w:val="1"/>
          <w:numId w:val="61"/>
        </w:numPr>
        <w:spacing w:before="120" w:after="120"/>
      </w:pPr>
      <w:r>
        <w:t>a person who logs in and interacts with the chatbot</w:t>
      </w:r>
    </w:p>
    <w:p w14:paraId="523BD850" w14:textId="77777777" w:rsidR="00B8303B" w:rsidRDefault="00B8303B" w:rsidP="004A3BA7">
      <w:pPr>
        <w:numPr>
          <w:ilvl w:val="1"/>
          <w:numId w:val="61"/>
        </w:numPr>
        <w:spacing w:before="120" w:after="120"/>
      </w:pPr>
      <w:r>
        <w:t>can submit a loan form, ask FAQs, view history, and complete surveys</w:t>
      </w:r>
    </w:p>
    <w:p w14:paraId="5CE657BE" w14:textId="77777777" w:rsidR="00B8303B" w:rsidRDefault="00B8303B" w:rsidP="004A3BA7">
      <w:pPr>
        <w:numPr>
          <w:ilvl w:val="0"/>
          <w:numId w:val="61"/>
        </w:numPr>
        <w:spacing w:before="120" w:after="120"/>
      </w:pPr>
      <w:r>
        <w:rPr>
          <w:b/>
          <w:bCs/>
        </w:rPr>
        <w:t>Normal User</w:t>
      </w:r>
    </w:p>
    <w:p w14:paraId="0BC0F655" w14:textId="77777777" w:rsidR="00B8303B" w:rsidRDefault="00B8303B" w:rsidP="004A3BA7">
      <w:pPr>
        <w:numPr>
          <w:ilvl w:val="0"/>
          <w:numId w:val="61"/>
        </w:numPr>
        <w:spacing w:before="100" w:beforeAutospacing="1" w:after="100" w:afterAutospacing="1"/>
        <w:ind w:left="1440"/>
      </w:pPr>
    </w:p>
    <w:p w14:paraId="04B6DA59" w14:textId="77777777" w:rsidR="00B8303B" w:rsidRDefault="00B8303B" w:rsidP="004A3BA7">
      <w:pPr>
        <w:numPr>
          <w:ilvl w:val="1"/>
          <w:numId w:val="61"/>
        </w:numPr>
        <w:spacing w:before="120" w:after="120"/>
      </w:pPr>
      <w:r>
        <w:t>The normal user can perform everything the User (Primary Actoc) can perform.</w:t>
      </w:r>
    </w:p>
    <w:p w14:paraId="75E33609" w14:textId="77777777" w:rsidR="00B8303B" w:rsidRDefault="00B8303B" w:rsidP="004A3BA7">
      <w:pPr>
        <w:numPr>
          <w:ilvl w:val="0"/>
          <w:numId w:val="61"/>
        </w:numPr>
        <w:spacing w:before="120" w:after="120"/>
      </w:pPr>
      <w:r>
        <w:rPr>
          <w:b/>
          <w:bCs/>
        </w:rPr>
        <w:t>Admin User (Specialised Actor)</w:t>
      </w:r>
    </w:p>
    <w:p w14:paraId="289CEFD5" w14:textId="77777777" w:rsidR="00B8303B" w:rsidRDefault="00B8303B" w:rsidP="004A3BA7">
      <w:pPr>
        <w:numPr>
          <w:ilvl w:val="0"/>
          <w:numId w:val="61"/>
        </w:numPr>
        <w:spacing w:before="100" w:beforeAutospacing="1" w:after="100" w:afterAutospacing="1"/>
        <w:ind w:left="1440"/>
      </w:pPr>
    </w:p>
    <w:p w14:paraId="27A97BE6" w14:textId="77777777" w:rsidR="00B8303B" w:rsidRDefault="00B8303B" w:rsidP="004A3BA7">
      <w:pPr>
        <w:numPr>
          <w:ilvl w:val="1"/>
          <w:numId w:val="61"/>
        </w:numPr>
        <w:spacing w:before="120" w:after="120"/>
      </w:pPr>
      <w:r>
        <w:t>inherits all User actions</w:t>
      </w:r>
    </w:p>
    <w:p w14:paraId="2C02DEE7" w14:textId="77777777" w:rsidR="00B8303B" w:rsidRDefault="00B8303B" w:rsidP="004A3BA7">
      <w:pPr>
        <w:numPr>
          <w:ilvl w:val="1"/>
          <w:numId w:val="61"/>
        </w:numPr>
        <w:spacing w:before="120" w:after="120"/>
      </w:pPr>
      <w:r>
        <w:t>can switch modes</w:t>
      </w:r>
    </w:p>
    <w:p w14:paraId="052E0E2D" w14:textId="77777777" w:rsidR="00B8303B" w:rsidRDefault="00B8303B" w:rsidP="004A3BA7">
      <w:pPr>
        <w:numPr>
          <w:ilvl w:val="1"/>
          <w:numId w:val="61"/>
        </w:numPr>
        <w:spacing w:before="120" w:after="120"/>
      </w:pPr>
      <w:r>
        <w:t>can view the admin dashboard</w:t>
      </w:r>
    </w:p>
    <w:p w14:paraId="19D143D9" w14:textId="77777777" w:rsidR="00B8303B" w:rsidRDefault="00B8303B" w:rsidP="00544492"/>
    <w:p w14:paraId="632679C3" w14:textId="77777777" w:rsidR="006E3294" w:rsidRDefault="006E3294" w:rsidP="006E3294">
      <w:pPr>
        <w:pStyle w:val="Heading2"/>
        <w:spacing w:before="120" w:after="120"/>
      </w:pPr>
      <w:r>
        <w:t>3.10 Functional Requirements</w:t>
      </w:r>
    </w:p>
    <w:p w14:paraId="561A26D9" w14:textId="77777777" w:rsidR="006E3294" w:rsidRDefault="006E3294" w:rsidP="006E3294"/>
    <w:p w14:paraId="44513A15" w14:textId="77777777" w:rsidR="006E3294" w:rsidRDefault="006E3294" w:rsidP="006E3294">
      <w:pPr>
        <w:pStyle w:val="Heading3"/>
        <w:spacing w:before="240" w:after="120"/>
      </w:pPr>
      <w:r>
        <w:t>3.10.1 Functional Requirements</w:t>
      </w:r>
    </w:p>
    <w:p w14:paraId="0FBE074B" w14:textId="77777777" w:rsidR="00F054AF" w:rsidRPr="00F054AF" w:rsidRDefault="00F054AF" w:rsidP="00F054AF"/>
    <w:p w14:paraId="7B2E1D01" w14:textId="77777777" w:rsidR="006E3294" w:rsidRDefault="006E3294" w:rsidP="006E3294">
      <w:r>
        <w:t>These are the functional requirements identified from this process.</w:t>
      </w:r>
    </w:p>
    <w:p w14:paraId="331BA65A" w14:textId="77777777" w:rsidR="006E3294" w:rsidRDefault="006E3294" w:rsidP="006E3294"/>
    <w:p w14:paraId="46C98F41" w14:textId="77777777" w:rsidR="006E3294" w:rsidRDefault="006E3294" w:rsidP="006E3294">
      <w:r>
        <w:rPr>
          <w:b/>
          <w:bCs/>
        </w:rPr>
        <w:t>FR1 – The system shall authenticate users through login.</w:t>
      </w:r>
    </w:p>
    <w:p w14:paraId="3D89922C" w14:textId="77777777" w:rsidR="006E3294" w:rsidRDefault="006E3294" w:rsidP="006E3294"/>
    <w:p w14:paraId="61B9687D" w14:textId="77777777" w:rsidR="006E3294" w:rsidRDefault="006E3294" w:rsidP="006E3294">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6E3294"/>
    <w:p w14:paraId="5F57D4C0" w14:textId="77777777" w:rsidR="006E3294" w:rsidRDefault="006E3294" w:rsidP="006E3294">
      <w:r>
        <w:rPr>
          <w:b/>
          <w:bCs/>
        </w:rPr>
        <w:t>FR2 – The system shall accept loan form inputs and return a prediction.</w:t>
      </w:r>
    </w:p>
    <w:p w14:paraId="4789AA68" w14:textId="77777777" w:rsidR="006E3294" w:rsidRDefault="006E3294" w:rsidP="006E3294"/>
    <w:p w14:paraId="075B3DC3" w14:textId="77777777" w:rsidR="006E3294" w:rsidRDefault="006E3294" w:rsidP="006E3294">
      <w:r>
        <w:t xml:space="preserve">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 </w:t>
      </w:r>
    </w:p>
    <w:p w14:paraId="525D1D7B" w14:textId="77777777" w:rsidR="006E3294" w:rsidRDefault="006E3294" w:rsidP="006E3294"/>
    <w:p w14:paraId="5940E800" w14:textId="77777777" w:rsidR="006E3294" w:rsidRDefault="006E3294" w:rsidP="006E3294">
      <w:r>
        <w:rPr>
          <w:b/>
          <w:bCs/>
        </w:rPr>
        <w:t>FR3 – The system shall provide SHAP-based explanations for XAI-mode users.</w:t>
      </w:r>
    </w:p>
    <w:p w14:paraId="2A112C8E" w14:textId="77777777" w:rsidR="006E3294" w:rsidRDefault="006E3294" w:rsidP="006E3294"/>
    <w:p w14:paraId="6FE71448" w14:textId="77777777" w:rsidR="006E3294" w:rsidRDefault="006E3294" w:rsidP="006E3294">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6E3294"/>
    <w:p w14:paraId="5AC8A9CB" w14:textId="77777777" w:rsidR="006E3294" w:rsidRDefault="006E3294" w:rsidP="006E3294">
      <w:r>
        <w:rPr>
          <w:b/>
          <w:bCs/>
        </w:rPr>
        <w:t>FR4 – The system shall answer financial FAQ questions.</w:t>
      </w:r>
    </w:p>
    <w:p w14:paraId="5F26BDFD" w14:textId="77777777" w:rsidR="006E3294" w:rsidRDefault="006E3294" w:rsidP="006E3294"/>
    <w:p w14:paraId="6C538CAB" w14:textId="77777777" w:rsidR="006E3294" w:rsidRDefault="006E3294" w:rsidP="006E3294">
      <w: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6E3294"/>
    <w:p w14:paraId="5F0AE50B" w14:textId="77777777" w:rsidR="006E3294" w:rsidRDefault="006E3294" w:rsidP="006E3294">
      <w:r>
        <w:rPr>
          <w:b/>
          <w:bCs/>
        </w:rPr>
        <w:t>FR5 – The system shall store user trust surveys in the database.</w:t>
      </w:r>
    </w:p>
    <w:p w14:paraId="4001D1BB" w14:textId="77777777" w:rsidR="006E3294" w:rsidRDefault="006E3294" w:rsidP="006E3294"/>
    <w:p w14:paraId="20D7BAA4" w14:textId="77777777" w:rsidR="006E3294" w:rsidRDefault="006E3294" w:rsidP="006E3294">
      <w: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Default="006E3294" w:rsidP="006E3294"/>
    <w:p w14:paraId="589C68CB" w14:textId="77777777" w:rsidR="006E3294" w:rsidRDefault="006E3294" w:rsidP="006E3294">
      <w:r>
        <w:rPr>
          <w:b/>
          <w:bCs/>
        </w:rPr>
        <w:t>FR6– The system shall allow users to view their past conversations.</w:t>
      </w:r>
    </w:p>
    <w:p w14:paraId="036D1A67" w14:textId="77777777" w:rsidR="006E3294" w:rsidRDefault="006E3294" w:rsidP="006E3294"/>
    <w:p w14:paraId="0B9A8F0E" w14:textId="77777777" w:rsidR="006E3294" w:rsidRDefault="006E3294" w:rsidP="006E3294">
      <w: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6E3294"/>
    <w:p w14:paraId="08874235" w14:textId="77777777" w:rsidR="006E3294" w:rsidRDefault="006E3294" w:rsidP="006E3294">
      <w:r>
        <w:rPr>
          <w:b/>
          <w:bCs/>
        </w:rPr>
        <w:t>FR7 – The admin dashboard shall display aggregated analytics.</w:t>
      </w:r>
    </w:p>
    <w:p w14:paraId="48039C42" w14:textId="77777777" w:rsidR="006E3294" w:rsidRDefault="006E3294" w:rsidP="006E3294"/>
    <w:p w14:paraId="4D8E61DF" w14:textId="77777777" w:rsidR="006E3294" w:rsidRDefault="006E3294" w:rsidP="006E3294">
      <w: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6E3294"/>
    <w:p w14:paraId="3D8C1690" w14:textId="77777777" w:rsidR="006E3294" w:rsidRDefault="006E3294" w:rsidP="006E3294">
      <w:r>
        <w:rPr>
          <w:b/>
          <w:bCs/>
        </w:rPr>
        <w:t>FR8 – The system shall switch user modes (baseline/XAI) for only admin users.</w:t>
      </w:r>
    </w:p>
    <w:p w14:paraId="424A5F30" w14:textId="77777777" w:rsidR="006E3294" w:rsidRDefault="006E3294" w:rsidP="006E3294"/>
    <w:p w14:paraId="3A329C37" w14:textId="77777777" w:rsidR="006E3294" w:rsidRDefault="006E3294" w:rsidP="006E3294">
      <w: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6E3294"/>
    <w:p w14:paraId="03B29D4A" w14:textId="77777777" w:rsidR="006E3294" w:rsidRDefault="006E3294" w:rsidP="006E3294">
      <w:r>
        <w:rPr>
          <w:b/>
          <w:bCs/>
        </w:rPr>
        <w:t>FR9 – The system shall show users a privacy policy.</w:t>
      </w:r>
    </w:p>
    <w:p w14:paraId="7648C0B3" w14:textId="77777777" w:rsidR="006E3294" w:rsidRDefault="006E3294" w:rsidP="006E3294">
      <w: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6E3294"/>
    <w:p w14:paraId="34346D69" w14:textId="77777777" w:rsidR="006E3294" w:rsidRDefault="006E3294" w:rsidP="006E3294">
      <w:pPr>
        <w:pStyle w:val="Heading3"/>
        <w:spacing w:before="240" w:after="120"/>
      </w:pPr>
      <w:r>
        <w:t>3.10.2 Use Case to Functional Requirement Mapping</w:t>
      </w:r>
    </w:p>
    <w:p w14:paraId="04DFAD1C" w14:textId="77777777" w:rsidR="00D2334B" w:rsidRPr="00D2334B" w:rsidRDefault="00D2334B" w:rsidP="00D2334B"/>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69"/>
        <w:gridCol w:w="2228"/>
        <w:gridCol w:w="2074"/>
        <w:gridCol w:w="3239"/>
      </w:tblGrid>
      <w:tr w:rsidR="00A405DF"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Default="00A405DF">
            <w:r>
              <w:rPr>
                <w:b/>
                <w:bCs/>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Default="00A405DF">
            <w:r>
              <w:rPr>
                <w:b/>
                <w:bCs/>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Default="00A405DF">
            <w:r>
              <w:rPr>
                <w:b/>
                <w:bCs/>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Default="00A405DF">
            <w:r>
              <w:rPr>
                <w:b/>
                <w:bCs/>
              </w:rPr>
              <w:t>Reasoning</w:t>
            </w:r>
          </w:p>
        </w:tc>
      </w:tr>
      <w:tr w:rsidR="00A405DF"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Default="00A405DF">
            <w:r>
              <w:rPr>
                <w:b/>
                <w:bCs/>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Default="00A405DF">
            <w: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Default="00A405DF">
            <w:r>
              <w:rPr>
                <w:b/>
                <w:bCs/>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Default="00A405DF">
            <w:r>
              <w:t>Logging in is the system’s first mandatory action. The use case directly implements FR1 because it verifies identity, loads roles, and assigns modes.</w:t>
            </w:r>
          </w:p>
        </w:tc>
      </w:tr>
      <w:tr w:rsidR="00A405DF"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Default="00A405DF">
            <w:r>
              <w:rPr>
                <w:b/>
                <w:bCs/>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Default="00A405DF">
            <w: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Default="00A405DF">
            <w:r>
              <w:rPr>
                <w:b/>
                <w:bCs/>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Default="00A405DF">
            <w:r>
              <w:t>The use case retrieves stored conversations from Supabase, which corresponds exactly to FR6.</w:t>
            </w:r>
          </w:p>
        </w:tc>
      </w:tr>
      <w:tr w:rsidR="00A405DF"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Default="00A405DF">
            <w:r>
              <w:rPr>
                <w:b/>
                <w:bCs/>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Default="00A405DF">
            <w: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Default="00A405DF">
            <w:r>
              <w:rPr>
                <w:b/>
                <w:bCs/>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Default="00A405DF">
            <w:r>
              <w:t>Asking questions triggers the GPT module and logs the query, which is the behaviour defined in FR4.</w:t>
            </w:r>
          </w:p>
        </w:tc>
      </w:tr>
      <w:tr w:rsidR="00A405DF"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Default="00A405DF">
            <w:r>
              <w:rPr>
                <w:b/>
                <w:bCs/>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Default="00A405DF">
            <w: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Default="00A405DF">
            <w:r>
              <w:rPr>
                <w:b/>
                <w:bCs/>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Default="00A405DF">
            <w:r>
              <w:t>This use case prepares the data pathway for the prediction model. It implements the first half of FR2 (input gathering + validation).</w:t>
            </w:r>
          </w:p>
        </w:tc>
      </w:tr>
      <w:tr w:rsidR="00A405DF"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Default="00A405DF">
            <w:r>
              <w:rPr>
                <w:b/>
                <w:bCs/>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Default="00A405DF">
            <w: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Default="00A405DF">
            <w:r>
              <w:rPr>
                <w:b/>
                <w:bCs/>
              </w:rPr>
              <w:t>FR2 – Prediction</w:t>
            </w:r>
            <w:r>
              <w:t xml:space="preserve">, </w:t>
            </w:r>
            <w:r>
              <w:rPr>
                <w:b/>
                <w:bCs/>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Default="00A405DF">
            <w:r>
              <w:t>This use case completes FR2 by delivering the model output to the user and extends into FR3 when the user is in the XAI condition.</w:t>
            </w:r>
          </w:p>
        </w:tc>
      </w:tr>
      <w:tr w:rsidR="00A405DF"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Default="00A405DF">
            <w:r>
              <w:rPr>
                <w:b/>
                <w:bCs/>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Default="00A405DF">
            <w: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Default="00A405DF">
            <w:r>
              <w:rPr>
                <w:b/>
                <w:bCs/>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Default="00A405DF">
            <w:r>
              <w:t>The use case inserts survey answers into the database, fulfilling FR5 directly.</w:t>
            </w:r>
          </w:p>
        </w:tc>
      </w:tr>
      <w:tr w:rsidR="00A405DF"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Default="00A405DF">
            <w:r>
              <w:rPr>
                <w:b/>
                <w:bCs/>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Default="00A405DF">
            <w: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Default="00A405DF">
            <w:r>
              <w:rPr>
                <w:b/>
                <w:bCs/>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Default="00A405DF">
            <w: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Default="00A405DF">
            <w:r>
              <w:rPr>
                <w:b/>
                <w:bCs/>
              </w:rPr>
              <w:lastRenderedPageBreak/>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Default="00A405DF">
            <w: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Default="00A405DF">
            <w:r>
              <w:rPr>
                <w:b/>
                <w:bCs/>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Default="00A405DF">
            <w: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Default="00A405DF">
            <w:r>
              <w:rPr>
                <w:b/>
                <w:bCs/>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Default="00A405DF">
            <w: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Default="00A405DF">
            <w:r>
              <w:rPr>
                <w:b/>
                <w:bCs/>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Default="00A405DF">
            <w:r>
              <w:t>The dashboard visualises trust survey results which is exactly the behaviour specified in FR7.</w:t>
            </w:r>
          </w:p>
        </w:tc>
      </w:tr>
    </w:tbl>
    <w:p w14:paraId="68715D2C" w14:textId="77777777" w:rsidR="006E3294" w:rsidRDefault="006E3294" w:rsidP="00544492"/>
    <w:p w14:paraId="2FD732C0" w14:textId="77777777" w:rsidR="000759CD" w:rsidRDefault="000759CD" w:rsidP="000759CD">
      <w:pPr>
        <w:pStyle w:val="Heading2"/>
        <w:spacing w:before="120" w:after="120"/>
      </w:pPr>
      <w:r>
        <w:t>3.11 Non-Functional Requirements</w:t>
      </w:r>
    </w:p>
    <w:p w14:paraId="6DC2C863" w14:textId="77777777" w:rsidR="000759CD" w:rsidRDefault="000759CD" w:rsidP="000759CD"/>
    <w:p w14:paraId="648E7998" w14:textId="77777777" w:rsidR="000759CD" w:rsidRDefault="000759CD" w:rsidP="000759CD">
      <w:r>
        <w:rPr>
          <w:b/>
          <w:bCs/>
        </w:rPr>
        <w:t>NFR1 – Trust</w:t>
      </w:r>
    </w:p>
    <w:p w14:paraId="48DBB12E" w14:textId="77777777" w:rsidR="000759CD" w:rsidRDefault="000759CD" w:rsidP="004A3BA7">
      <w:pPr>
        <w:numPr>
          <w:ilvl w:val="0"/>
          <w:numId w:val="62"/>
        </w:numPr>
        <w:spacing w:before="120" w:after="120"/>
      </w:pPr>
      <w:r>
        <w:t>The average Trust Index for the XAI group shall be higher than the average Trust Index for the Baseline group.</w:t>
      </w:r>
    </w:p>
    <w:p w14:paraId="2F29204E" w14:textId="77777777" w:rsidR="000759CD" w:rsidRDefault="000759CD" w:rsidP="000759CD"/>
    <w:p w14:paraId="57C92E12" w14:textId="77777777" w:rsidR="000759CD" w:rsidRDefault="000759CD" w:rsidP="000759CD">
      <w:r>
        <w:rPr>
          <w:b/>
          <w:bCs/>
        </w:rPr>
        <w:t>NFR2 – Security</w:t>
      </w:r>
    </w:p>
    <w:p w14:paraId="5BF94B4B" w14:textId="77777777" w:rsidR="000759CD" w:rsidRDefault="000759CD" w:rsidP="004A3BA7">
      <w:pPr>
        <w:numPr>
          <w:ilvl w:val="0"/>
          <w:numId w:val="63"/>
        </w:numPr>
        <w:spacing w:before="120" w:after="120"/>
      </w:pPr>
      <w:r>
        <w:t>All API keys shall be stored in environment variables.</w:t>
      </w:r>
    </w:p>
    <w:p w14:paraId="05CA6586" w14:textId="77777777" w:rsidR="000759CD" w:rsidRDefault="000759CD" w:rsidP="004A3BA7">
      <w:pPr>
        <w:numPr>
          <w:ilvl w:val="0"/>
          <w:numId w:val="63"/>
        </w:numPr>
        <w:spacing w:before="120" w:after="120"/>
      </w:pPr>
      <w:r>
        <w:t>Only admins may access the dashboard.</w:t>
      </w:r>
    </w:p>
    <w:p w14:paraId="40A58106" w14:textId="77777777" w:rsidR="000759CD" w:rsidRDefault="000759CD" w:rsidP="004A3BA7">
      <w:pPr>
        <w:numPr>
          <w:ilvl w:val="0"/>
          <w:numId w:val="63"/>
        </w:numPr>
        <w:spacing w:before="120" w:after="120"/>
      </w:pPr>
      <w:r>
        <w:t>Every user must be authenticated before entering the system.</w:t>
      </w:r>
    </w:p>
    <w:p w14:paraId="285397A0" w14:textId="77777777" w:rsidR="000759CD" w:rsidRDefault="000759CD" w:rsidP="000759CD"/>
    <w:p w14:paraId="29ECA3CD" w14:textId="77777777" w:rsidR="000759CD" w:rsidRDefault="000759CD" w:rsidP="000759CD">
      <w:r>
        <w:rPr>
          <w:b/>
          <w:bCs/>
        </w:rPr>
        <w:t>NFR3 – Performance</w:t>
      </w:r>
    </w:p>
    <w:p w14:paraId="7654BEAB" w14:textId="77777777" w:rsidR="000759CD" w:rsidRDefault="000759CD" w:rsidP="004A3BA7">
      <w:pPr>
        <w:numPr>
          <w:ilvl w:val="0"/>
          <w:numId w:val="64"/>
        </w:numPr>
        <w:spacing w:before="120" w:after="120"/>
      </w:pPr>
      <w:r>
        <w:t xml:space="preserve">Each prediction request should respond within </w:t>
      </w:r>
      <w:r>
        <w:rPr>
          <w:b/>
          <w:bCs/>
        </w:rPr>
        <w:t>8 seconds</w:t>
      </w:r>
      <w:r>
        <w:t xml:space="preserve"> under normal load.</w:t>
      </w:r>
    </w:p>
    <w:p w14:paraId="2C23A61A" w14:textId="77777777" w:rsidR="000759CD" w:rsidRDefault="000759CD" w:rsidP="000759CD"/>
    <w:p w14:paraId="6EA7F036" w14:textId="77777777" w:rsidR="000759CD" w:rsidRDefault="000759CD" w:rsidP="000759CD">
      <w:r>
        <w:rPr>
          <w:b/>
          <w:bCs/>
        </w:rPr>
        <w:t>NFR4 – Usability</w:t>
      </w:r>
    </w:p>
    <w:p w14:paraId="3BB72D5F" w14:textId="77777777" w:rsidR="000759CD" w:rsidRDefault="000759CD" w:rsidP="004A3BA7">
      <w:pPr>
        <w:numPr>
          <w:ilvl w:val="0"/>
          <w:numId w:val="65"/>
        </w:numPr>
        <w:spacing w:before="120" w:after="120"/>
      </w:pPr>
      <w:r>
        <w:t xml:space="preserve">The interface shall require no more than </w:t>
      </w:r>
      <w:r>
        <w:rPr>
          <w:b/>
          <w:bCs/>
        </w:rPr>
        <w:t>one click</w:t>
      </w:r>
      <w:r>
        <w:t xml:space="preserve"> from login to loan form.</w:t>
      </w:r>
    </w:p>
    <w:p w14:paraId="7D54629C" w14:textId="77777777" w:rsidR="000759CD" w:rsidRDefault="000759CD" w:rsidP="000759CD"/>
    <w:p w14:paraId="2957F75B" w14:textId="77777777" w:rsidR="000759CD" w:rsidRDefault="000759CD" w:rsidP="000759CD">
      <w:r>
        <w:rPr>
          <w:b/>
          <w:bCs/>
        </w:rPr>
        <w:t>NFR5 – Reliability</w:t>
      </w:r>
    </w:p>
    <w:p w14:paraId="2EB91B20" w14:textId="77777777" w:rsidR="000759CD" w:rsidRDefault="000759CD" w:rsidP="004A3BA7">
      <w:pPr>
        <w:numPr>
          <w:ilvl w:val="0"/>
          <w:numId w:val="66"/>
        </w:numPr>
        <w:spacing w:before="120" w:after="120"/>
      </w:pPr>
      <w:r>
        <w:t xml:space="preserve">The system should maintain </w:t>
      </w:r>
      <w:r>
        <w:rPr>
          <w:b/>
          <w:bCs/>
        </w:rPr>
        <w:t>95% uptime</w:t>
      </w:r>
      <w:r>
        <w:t xml:space="preserve"> during testing.</w:t>
      </w:r>
    </w:p>
    <w:p w14:paraId="0E5275E4" w14:textId="77777777" w:rsidR="000759CD" w:rsidRDefault="000759CD" w:rsidP="000759CD"/>
    <w:p w14:paraId="0C816873" w14:textId="77777777" w:rsidR="000759CD" w:rsidRDefault="000759CD" w:rsidP="000759CD">
      <w:pPr>
        <w:pStyle w:val="Heading2"/>
        <w:spacing w:before="240" w:after="120"/>
      </w:pPr>
      <w:r>
        <w:t>3.12 Requirement Prioritisation</w:t>
      </w:r>
    </w:p>
    <w:p w14:paraId="5B90B53B" w14:textId="77777777" w:rsidR="000759CD" w:rsidRDefault="000759CD" w:rsidP="000759CD"/>
    <w:p w14:paraId="59856DC7" w14:textId="77777777" w:rsidR="000759CD" w:rsidRDefault="000759CD" w:rsidP="000759CD">
      <w:r>
        <w:t xml:space="preserve">To prioritise the requirements, the MoSCoW method was used. This method separates the features into four groups as mentioned below. </w:t>
      </w:r>
    </w:p>
    <w:p w14:paraId="6ED140DC" w14:textId="77777777" w:rsidR="000759CD" w:rsidRDefault="000759CD" w:rsidP="004A3BA7">
      <w:pPr>
        <w:numPr>
          <w:ilvl w:val="0"/>
          <w:numId w:val="67"/>
        </w:numPr>
        <w:spacing w:before="120" w:after="120"/>
      </w:pPr>
      <w:r>
        <w:t>Must</w:t>
      </w:r>
    </w:p>
    <w:p w14:paraId="6CB22265" w14:textId="77777777" w:rsidR="000759CD" w:rsidRDefault="000759CD" w:rsidP="004A3BA7">
      <w:pPr>
        <w:numPr>
          <w:ilvl w:val="0"/>
          <w:numId w:val="67"/>
        </w:numPr>
        <w:spacing w:before="120" w:after="120"/>
      </w:pPr>
      <w:r>
        <w:t>Should</w:t>
      </w:r>
    </w:p>
    <w:p w14:paraId="08DE5AE1" w14:textId="77777777" w:rsidR="000759CD" w:rsidRDefault="000759CD" w:rsidP="004A3BA7">
      <w:pPr>
        <w:numPr>
          <w:ilvl w:val="0"/>
          <w:numId w:val="67"/>
        </w:numPr>
        <w:spacing w:before="120" w:after="120"/>
      </w:pPr>
      <w:r>
        <w:t>Could</w:t>
      </w:r>
    </w:p>
    <w:p w14:paraId="555129A7" w14:textId="77777777" w:rsidR="000759CD" w:rsidRDefault="000759CD" w:rsidP="004A3BA7">
      <w:pPr>
        <w:numPr>
          <w:ilvl w:val="0"/>
          <w:numId w:val="67"/>
        </w:numPr>
        <w:spacing w:before="120" w:after="120"/>
      </w:pPr>
      <w:r>
        <w:t>Won’t</w:t>
      </w:r>
    </w:p>
    <w:p w14:paraId="25B7C330" w14:textId="77777777" w:rsidR="000759CD" w:rsidRDefault="000759CD" w:rsidP="000759CD">
      <w:r>
        <w:t xml:space="preserve">It forces a clear separation between what is crucial for the study and what can remain optional without affecting the outcome. In this study, the priority decisions were made based on the research aim, which is to measure trust in AI explanations. Any requirement that directly </w:t>
      </w:r>
      <w:r>
        <w:lastRenderedPageBreak/>
        <w:t>supported that aim was elevated to Must-Have. Other features that were helpful, but not strictly necessary, were placed lower.</w:t>
      </w:r>
    </w:p>
    <w:p w14:paraId="15C7C1E9" w14:textId="77777777" w:rsidR="000759CD" w:rsidRDefault="000759CD" w:rsidP="000759CD"/>
    <w:p w14:paraId="2B66C756" w14:textId="77777777" w:rsidR="000759CD" w:rsidRDefault="000759CD" w:rsidP="000759CD">
      <w:pPr>
        <w:pStyle w:val="Heading3"/>
        <w:spacing w:before="240" w:after="120"/>
      </w:pPr>
      <w:r>
        <w:t>Must-Have Requirements</w:t>
      </w:r>
    </w:p>
    <w:p w14:paraId="25F1F1FC" w14:textId="77777777" w:rsidR="0021182B" w:rsidRPr="0021182B" w:rsidRDefault="0021182B" w:rsidP="0021182B"/>
    <w:p w14:paraId="20F9F0DB" w14:textId="77777777" w:rsidR="000759CD" w:rsidRDefault="000759CD" w:rsidP="000759CD">
      <w:r>
        <w:t>These are the most important requirements when it comes to the main research question. They ensure the system can produce predictions, explain those predictions, and collect trust data.</w:t>
      </w:r>
    </w:p>
    <w:p w14:paraId="2F99C765" w14:textId="77777777" w:rsidR="000759CD" w:rsidRDefault="000759CD" w:rsidP="000759CD"/>
    <w:p w14:paraId="39832C42" w14:textId="77777777" w:rsidR="000759CD" w:rsidRDefault="000759CD" w:rsidP="004A3BA7">
      <w:pPr>
        <w:numPr>
          <w:ilvl w:val="0"/>
          <w:numId w:val="68"/>
        </w:numPr>
        <w:spacing w:before="120" w:after="120"/>
      </w:pPr>
      <w:r>
        <w:rPr>
          <w:b/>
          <w:bCs/>
        </w:rPr>
        <w:t>Loan prediction</w:t>
      </w:r>
    </w:p>
    <w:p w14:paraId="7845AD26" w14:textId="77777777" w:rsidR="000759CD" w:rsidRDefault="000759CD" w:rsidP="000759CD">
      <w:r>
        <w:t>The model must give predictions. Otherwise, there is nothing to explain nothing to rate.</w:t>
      </w:r>
    </w:p>
    <w:p w14:paraId="24108E75" w14:textId="77777777" w:rsidR="000759CD" w:rsidRDefault="000759CD" w:rsidP="000759CD"/>
    <w:p w14:paraId="2A35D787" w14:textId="77777777" w:rsidR="000759CD" w:rsidRDefault="000759CD" w:rsidP="004A3BA7">
      <w:pPr>
        <w:numPr>
          <w:ilvl w:val="0"/>
          <w:numId w:val="69"/>
        </w:numPr>
        <w:spacing w:before="120" w:after="120"/>
      </w:pPr>
      <w:r>
        <w:rPr>
          <w:b/>
          <w:bCs/>
        </w:rPr>
        <w:t>SHAP explanations</w:t>
      </w:r>
    </w:p>
    <w:p w14:paraId="6E9A1248" w14:textId="77777777" w:rsidR="000759CD" w:rsidRDefault="000759CD" w:rsidP="000759CD">
      <w:r>
        <w:t>This is the main element of the XAI variant. The entire experiment depends on comparing explanations vs no-explanation conditions.</w:t>
      </w:r>
    </w:p>
    <w:p w14:paraId="27BC55DC" w14:textId="77777777" w:rsidR="000759CD" w:rsidRDefault="000759CD" w:rsidP="000759CD"/>
    <w:p w14:paraId="7F369C94" w14:textId="77777777" w:rsidR="000759CD" w:rsidRDefault="000759CD" w:rsidP="004A3BA7">
      <w:pPr>
        <w:numPr>
          <w:ilvl w:val="0"/>
          <w:numId w:val="70"/>
        </w:numPr>
        <w:spacing w:before="120" w:after="120"/>
      </w:pPr>
      <w:r>
        <w:rPr>
          <w:b/>
          <w:bCs/>
        </w:rPr>
        <w:t>FAQ module</w:t>
      </w:r>
    </w:p>
    <w:p w14:paraId="6D21DACA" w14:textId="77777777" w:rsidR="000759CD" w:rsidRDefault="000759CD" w:rsidP="000759CD">
      <w:r>
        <w:t>Users expect a conversational assistant, not just a static prediction system. It keeps the interaction realistic.</w:t>
      </w:r>
    </w:p>
    <w:p w14:paraId="46D36F58" w14:textId="77777777" w:rsidR="000759CD" w:rsidRDefault="000759CD" w:rsidP="000759CD"/>
    <w:p w14:paraId="38635577" w14:textId="77777777" w:rsidR="000759CD" w:rsidRDefault="000759CD" w:rsidP="004A3BA7">
      <w:pPr>
        <w:numPr>
          <w:ilvl w:val="0"/>
          <w:numId w:val="71"/>
        </w:numPr>
        <w:spacing w:before="120" w:after="120"/>
      </w:pPr>
      <w:r>
        <w:rPr>
          <w:b/>
          <w:bCs/>
        </w:rPr>
        <w:t>Trust survey storage</w:t>
      </w:r>
    </w:p>
    <w:p w14:paraId="55D28F8B" w14:textId="77777777" w:rsidR="000759CD" w:rsidRDefault="000759CD" w:rsidP="000759CD">
      <w:r>
        <w:t>The research depends on collecting trust ratings. This is the only source of evaluation data.</w:t>
      </w:r>
    </w:p>
    <w:p w14:paraId="09D9B51F" w14:textId="77777777" w:rsidR="000759CD" w:rsidRDefault="000759CD" w:rsidP="000759CD"/>
    <w:p w14:paraId="00060FC7" w14:textId="77777777" w:rsidR="000759CD" w:rsidRDefault="000759CD" w:rsidP="004A3BA7">
      <w:pPr>
        <w:numPr>
          <w:ilvl w:val="0"/>
          <w:numId w:val="72"/>
        </w:numPr>
        <w:spacing w:before="120" w:after="120"/>
      </w:pPr>
      <w:r>
        <w:rPr>
          <w:b/>
          <w:bCs/>
        </w:rPr>
        <w:t>User mode assignment</w:t>
      </w:r>
    </w:p>
    <w:p w14:paraId="0397EA89" w14:textId="77777777" w:rsidR="000759CD" w:rsidRDefault="000759CD" w:rsidP="000759CD">
      <w:r>
        <w:t xml:space="preserve">Mode switching between </w:t>
      </w:r>
      <w:r>
        <w:rPr>
          <w:b/>
          <w:bCs/>
        </w:rPr>
        <w:t>baseline  </w:t>
      </w:r>
      <w:r>
        <w:t xml:space="preserve">vs </w:t>
      </w:r>
      <w:r>
        <w:rPr>
          <w:b/>
          <w:bCs/>
        </w:rPr>
        <w:t xml:space="preserve">XAI </w:t>
      </w:r>
      <w:r>
        <w:t>determines which variant the user sees. It is crucial for A/B testing.</w:t>
      </w:r>
    </w:p>
    <w:p w14:paraId="760D47CF" w14:textId="77777777" w:rsidR="000759CD" w:rsidRDefault="000759CD" w:rsidP="000759CD"/>
    <w:p w14:paraId="7688C6FA" w14:textId="77777777" w:rsidR="000759CD" w:rsidRDefault="000759CD" w:rsidP="004A3BA7">
      <w:pPr>
        <w:numPr>
          <w:ilvl w:val="0"/>
          <w:numId w:val="73"/>
        </w:numPr>
        <w:spacing w:before="120" w:after="120"/>
      </w:pPr>
      <w:r>
        <w:rPr>
          <w:b/>
          <w:bCs/>
        </w:rPr>
        <w:t>Admin dashboard</w:t>
      </w:r>
    </w:p>
    <w:p w14:paraId="78465955" w14:textId="77777777" w:rsidR="000759CD" w:rsidRDefault="000759CD" w:rsidP="000759CD">
      <w:r>
        <w:t>The admin needs a way to monitor survey results and analyse whether explanations influenced the trust factor. It is the primary evaluation interface.</w:t>
      </w:r>
    </w:p>
    <w:p w14:paraId="3DDDFD1A" w14:textId="77777777" w:rsidR="000759CD" w:rsidRDefault="000759CD" w:rsidP="000759CD"/>
    <w:p w14:paraId="0843A597" w14:textId="77777777" w:rsidR="000759CD" w:rsidRDefault="000759CD" w:rsidP="000759CD">
      <w:pPr>
        <w:pStyle w:val="Heading3"/>
        <w:spacing w:before="240" w:after="120"/>
      </w:pPr>
      <w:r>
        <w:t>Should-Have Requirements</w:t>
      </w:r>
    </w:p>
    <w:p w14:paraId="36B8E045" w14:textId="77777777" w:rsidR="0021182B" w:rsidRPr="0021182B" w:rsidRDefault="0021182B" w:rsidP="0021182B"/>
    <w:p w14:paraId="26344ED9" w14:textId="77777777" w:rsidR="000759CD" w:rsidRDefault="000759CD" w:rsidP="000759CD">
      <w:r>
        <w:t>These requirements improve the usability and depth of the system. They are not essential to the study, by they make interaction smoother and help the admin work easily.</w:t>
      </w:r>
    </w:p>
    <w:p w14:paraId="3FC1AF20" w14:textId="77777777" w:rsidR="000759CD" w:rsidRDefault="000759CD" w:rsidP="000759CD"/>
    <w:p w14:paraId="046845BB" w14:textId="77777777" w:rsidR="000759CD" w:rsidRDefault="000759CD" w:rsidP="004A3BA7">
      <w:pPr>
        <w:numPr>
          <w:ilvl w:val="0"/>
          <w:numId w:val="74"/>
        </w:numPr>
        <w:spacing w:before="120" w:after="120"/>
      </w:pPr>
      <w:r>
        <w:rPr>
          <w:b/>
          <w:bCs/>
        </w:rPr>
        <w:t>Word cloud view</w:t>
      </w:r>
    </w:p>
    <w:p w14:paraId="2F47C803" w14:textId="77777777" w:rsidR="000759CD" w:rsidRDefault="000759CD" w:rsidP="000759CD">
      <w:r>
        <w:t>Gives a qualitative view of user feedback. Nice to have, but not critical.</w:t>
      </w:r>
    </w:p>
    <w:p w14:paraId="6FD0F3F4" w14:textId="77777777" w:rsidR="000759CD" w:rsidRDefault="000759CD" w:rsidP="000759CD"/>
    <w:p w14:paraId="3E2BC1D1" w14:textId="77777777" w:rsidR="000759CD" w:rsidRDefault="000759CD" w:rsidP="004A3BA7">
      <w:pPr>
        <w:numPr>
          <w:ilvl w:val="0"/>
          <w:numId w:val="75"/>
        </w:numPr>
        <w:spacing w:before="120" w:after="120"/>
      </w:pPr>
      <w:r>
        <w:rPr>
          <w:b/>
          <w:bCs/>
        </w:rPr>
        <w:t>Fast API responses</w:t>
      </w:r>
    </w:p>
    <w:p w14:paraId="2FB7313D" w14:textId="77777777" w:rsidR="000759CD" w:rsidRDefault="000759CD" w:rsidP="000759CD">
      <w:r>
        <w:lastRenderedPageBreak/>
        <w:t>Helps keep the experience smooth. The system technically works even if slightly slower, so it remains a Should-have.</w:t>
      </w:r>
    </w:p>
    <w:p w14:paraId="21E8C17C" w14:textId="77777777" w:rsidR="000759CD" w:rsidRDefault="000759CD" w:rsidP="000759CD"/>
    <w:p w14:paraId="79538118" w14:textId="77777777" w:rsidR="000759CD" w:rsidRDefault="000759CD" w:rsidP="000759CD">
      <w:pPr>
        <w:pStyle w:val="Heading3"/>
        <w:spacing w:before="240" w:after="120"/>
      </w:pPr>
      <w:r>
        <w:t>Could-Have Requirements</w:t>
      </w:r>
    </w:p>
    <w:p w14:paraId="770A940C" w14:textId="77777777" w:rsidR="0021182B" w:rsidRPr="0021182B" w:rsidRDefault="0021182B" w:rsidP="0021182B"/>
    <w:p w14:paraId="138C67C3" w14:textId="77777777" w:rsidR="000759CD" w:rsidRDefault="000759CD" w:rsidP="000759CD">
      <w:r>
        <w:t>These features can enhance the prototype, but they fall outside the scope of the research aim. They add sophistication but do not change the core experiment.</w:t>
      </w:r>
    </w:p>
    <w:p w14:paraId="0C7568DA" w14:textId="77777777" w:rsidR="000759CD" w:rsidRDefault="000759CD" w:rsidP="000759CD"/>
    <w:p w14:paraId="0F4431D7" w14:textId="77777777" w:rsidR="000759CD" w:rsidRDefault="000759CD" w:rsidP="004A3BA7">
      <w:pPr>
        <w:numPr>
          <w:ilvl w:val="0"/>
          <w:numId w:val="76"/>
        </w:numPr>
        <w:spacing w:before="120" w:after="120"/>
      </w:pPr>
      <w:r>
        <w:rPr>
          <w:b/>
          <w:bCs/>
        </w:rPr>
        <w:t>More advanced visual explanations</w:t>
      </w:r>
    </w:p>
    <w:p w14:paraId="4638B2E3" w14:textId="77777777" w:rsidR="000759CD" w:rsidRDefault="000759CD" w:rsidP="000759CD">
      <w:r>
        <w:t>For example, bar charts or feature-impact visuals can be considered here. But SHAP values alone meet the XAI requirement.</w:t>
      </w:r>
    </w:p>
    <w:p w14:paraId="083387A2" w14:textId="77777777" w:rsidR="000759CD" w:rsidRDefault="000759CD" w:rsidP="000759CD"/>
    <w:p w14:paraId="3BE70B2C" w14:textId="77777777" w:rsidR="000759CD" w:rsidRDefault="000759CD" w:rsidP="004A3BA7">
      <w:pPr>
        <w:numPr>
          <w:ilvl w:val="0"/>
          <w:numId w:val="77"/>
        </w:numPr>
        <w:spacing w:before="120" w:after="120"/>
      </w:pPr>
      <w:r>
        <w:rPr>
          <w:b/>
          <w:bCs/>
        </w:rPr>
        <w:t>Multi-bank integration</w:t>
      </w:r>
    </w:p>
    <w:p w14:paraId="29A46F1A" w14:textId="77777777" w:rsidR="000759CD" w:rsidRDefault="000759CD" w:rsidP="000759CD">
      <w:r>
        <w:t>Useful for a real deployment, but irrelevant for a research prototype.</w:t>
      </w:r>
    </w:p>
    <w:p w14:paraId="2447034D" w14:textId="77777777" w:rsidR="000759CD" w:rsidRDefault="000759CD" w:rsidP="000759CD"/>
    <w:p w14:paraId="5356660E" w14:textId="77777777" w:rsidR="000759CD" w:rsidRDefault="000759CD" w:rsidP="004A3BA7">
      <w:pPr>
        <w:numPr>
          <w:ilvl w:val="0"/>
          <w:numId w:val="78"/>
        </w:numPr>
        <w:spacing w:before="120" w:after="120"/>
      </w:pPr>
      <w:r>
        <w:rPr>
          <w:b/>
          <w:bCs/>
        </w:rPr>
        <w:t>Voice input</w:t>
      </w:r>
    </w:p>
    <w:p w14:paraId="3496130F" w14:textId="77777777" w:rsidR="000759CD" w:rsidRDefault="000759CD" w:rsidP="000759CD">
      <w:r>
        <w:t>Enhances accessibility, but does not influence trust measurement.</w:t>
      </w:r>
    </w:p>
    <w:p w14:paraId="7C65F678" w14:textId="77777777" w:rsidR="000759CD" w:rsidRDefault="000759CD" w:rsidP="000759CD"/>
    <w:p w14:paraId="6EAD597E" w14:textId="77777777" w:rsidR="000759CD" w:rsidRDefault="000759CD" w:rsidP="000759CD">
      <w:pPr>
        <w:pStyle w:val="Heading3"/>
        <w:spacing w:before="240" w:after="120"/>
      </w:pPr>
      <w:r>
        <w:t>Won’t-Have Requirements</w:t>
      </w:r>
    </w:p>
    <w:p w14:paraId="52A209FA" w14:textId="77777777" w:rsidR="0021182B" w:rsidRPr="0021182B" w:rsidRDefault="0021182B" w:rsidP="0021182B"/>
    <w:p w14:paraId="0B4F3961" w14:textId="77777777" w:rsidR="000759CD" w:rsidRDefault="000759CD" w:rsidP="000759CD">
      <w:r>
        <w:t>These requirements were allocated to these groups as they require significant resources, third-party integrations, or large design changes. They do not directly support the research aim.</w:t>
      </w:r>
    </w:p>
    <w:p w14:paraId="7958E26D" w14:textId="77777777" w:rsidR="000759CD" w:rsidRDefault="000759CD" w:rsidP="000759CD"/>
    <w:p w14:paraId="61F36588" w14:textId="77777777" w:rsidR="000759CD" w:rsidRDefault="000759CD" w:rsidP="004A3BA7">
      <w:pPr>
        <w:numPr>
          <w:ilvl w:val="0"/>
          <w:numId w:val="79"/>
        </w:numPr>
        <w:spacing w:before="120" w:after="120"/>
      </w:pPr>
      <w:r>
        <w:rPr>
          <w:b/>
          <w:bCs/>
        </w:rPr>
        <w:t>Real-time credit bureau integration</w:t>
      </w:r>
    </w:p>
    <w:p w14:paraId="518B0EDD" w14:textId="77777777" w:rsidR="000759CD" w:rsidRDefault="000759CD" w:rsidP="000759CD">
      <w:r>
        <w:t>Technically, this is really challenging, as it requires approval and is unnecessary for trust evaluation.</w:t>
      </w:r>
    </w:p>
    <w:p w14:paraId="5EC602CF" w14:textId="77777777" w:rsidR="000759CD" w:rsidRDefault="000759CD" w:rsidP="000759CD"/>
    <w:p w14:paraId="6D66A6D3" w14:textId="77777777" w:rsidR="000759CD" w:rsidRDefault="000759CD" w:rsidP="004A3BA7">
      <w:pPr>
        <w:numPr>
          <w:ilvl w:val="0"/>
          <w:numId w:val="80"/>
        </w:numPr>
        <w:spacing w:before="120" w:after="120"/>
      </w:pPr>
      <w:r>
        <w:rPr>
          <w:b/>
          <w:bCs/>
        </w:rPr>
        <w:t>Mobile app versions</w:t>
      </w:r>
    </w:p>
    <w:p w14:paraId="161ACE83" w14:textId="77777777" w:rsidR="000759CD" w:rsidRDefault="000759CD" w:rsidP="000759CD">
      <w:r>
        <w:t>The prototype is a web-based solution. A mobile version would require a separate development cycle. With the time constraints, a web solution only will be provided.</w:t>
      </w:r>
    </w:p>
    <w:p w14:paraId="3967D9D1" w14:textId="77777777" w:rsidR="000759CD" w:rsidRDefault="000759CD" w:rsidP="00544492"/>
    <w:p w14:paraId="5E28794F" w14:textId="77777777" w:rsidR="00544492" w:rsidRDefault="00544492" w:rsidP="00544492"/>
    <w:p w14:paraId="51C2C349" w14:textId="77777777" w:rsidR="00544492" w:rsidRDefault="00544492" w:rsidP="00544492"/>
    <w:p w14:paraId="37CA9D77" w14:textId="77777777" w:rsidR="00544492" w:rsidRDefault="00544492" w:rsidP="00544492"/>
    <w:p w14:paraId="73079ED1" w14:textId="77777777" w:rsidR="00544492" w:rsidRDefault="00544492" w:rsidP="00544492"/>
    <w:p w14:paraId="0664A7CC" w14:textId="77777777" w:rsidR="00544492" w:rsidRDefault="00544492" w:rsidP="00544492"/>
    <w:p w14:paraId="5E85F7ED" w14:textId="77777777" w:rsidR="00544492" w:rsidRDefault="00544492" w:rsidP="00544492"/>
    <w:p w14:paraId="54852F7D" w14:textId="77777777" w:rsidR="00544492" w:rsidRDefault="00544492" w:rsidP="00544492"/>
    <w:p w14:paraId="147BB9EF" w14:textId="77777777" w:rsidR="00544492" w:rsidRDefault="00544492" w:rsidP="00544492"/>
    <w:p w14:paraId="6998D266" w14:textId="77777777" w:rsidR="00544492" w:rsidRDefault="00544492" w:rsidP="00544492"/>
    <w:p w14:paraId="26CC8552" w14:textId="5ED43614" w:rsidR="00544492" w:rsidRDefault="00544492" w:rsidP="00544492"/>
    <w:p w14:paraId="0F2374B5" w14:textId="77777777" w:rsidR="00544492" w:rsidRDefault="00544492" w:rsidP="00544492"/>
    <w:p w14:paraId="32C5ECE7" w14:textId="77777777" w:rsidR="00544492" w:rsidRDefault="00544492" w:rsidP="00544492"/>
    <w:p w14:paraId="0E44D23E" w14:textId="77777777" w:rsidR="00544492" w:rsidRDefault="00544492" w:rsidP="00544492"/>
    <w:p w14:paraId="1D6ABA52" w14:textId="77777777" w:rsidR="00544492" w:rsidRDefault="00544492" w:rsidP="00544492"/>
    <w:p w14:paraId="028AFEC1" w14:textId="77777777" w:rsidR="00544492" w:rsidRDefault="00544492" w:rsidP="00544492">
      <w:pPr>
        <w:pStyle w:val="Heading2"/>
        <w:spacing w:before="240" w:after="120"/>
      </w:pPr>
    </w:p>
    <w:p w14:paraId="3B9DCA03" w14:textId="77777777" w:rsidR="00FC0C10" w:rsidRDefault="00FC0C10" w:rsidP="00FC0C10">
      <w:pPr>
        <w:rPr>
          <w:lang w:val="en-US"/>
        </w:rPr>
      </w:pPr>
    </w:p>
    <w:p w14:paraId="4792AD11" w14:textId="77777777" w:rsidR="00200FBC" w:rsidRDefault="00200FBC" w:rsidP="00FC0C10">
      <w:pPr>
        <w:rPr>
          <w:lang w:val="en-US"/>
        </w:rPr>
      </w:pPr>
    </w:p>
    <w:p w14:paraId="46B7F91E" w14:textId="77777777" w:rsidR="00200FBC" w:rsidRDefault="00200FBC" w:rsidP="00FC0C10">
      <w:pPr>
        <w:rPr>
          <w:lang w:val="en-US"/>
        </w:rPr>
      </w:pPr>
    </w:p>
    <w:p w14:paraId="247CF572" w14:textId="77777777" w:rsidR="00200FBC" w:rsidRDefault="00200FBC" w:rsidP="00FC0C10">
      <w:pPr>
        <w:rPr>
          <w:lang w:val="en-US"/>
        </w:rPr>
      </w:pPr>
    </w:p>
    <w:p w14:paraId="152F04AA" w14:textId="77777777" w:rsidR="00200FBC" w:rsidRDefault="00200FBC" w:rsidP="00FC0C10">
      <w:pPr>
        <w:rPr>
          <w:lang w:val="en-US"/>
        </w:rPr>
      </w:pPr>
    </w:p>
    <w:p w14:paraId="76B12A44" w14:textId="2D658AB9" w:rsidR="00200FBC" w:rsidRDefault="00647C77" w:rsidP="00FC0C10">
      <w:pPr>
        <w:rPr>
          <w:lang w:val="en-US"/>
        </w:rPr>
      </w:pPr>
      <w:r w:rsidRPr="00647C77">
        <w:rPr>
          <w:noProof/>
          <w14:ligatures w14:val="standardContextual"/>
        </w:rPr>
        <w:pict w14:anchorId="2DAB65B7">
          <v:rect id="_x0000_i1030" alt="" style="width:451.3pt;height:.05pt;mso-width-percent:0;mso-height-percent:0;mso-width-percent:0;mso-height-percent:0" o:hralign="center" o:hrstd="t" o:hr="t" fillcolor="#a0a0a0" stroked="f"/>
        </w:pict>
      </w:r>
    </w:p>
    <w:p w14:paraId="2603D2FA" w14:textId="77777777" w:rsidR="00765DAE" w:rsidRDefault="00765DAE" w:rsidP="00765DAE">
      <w:pPr>
        <w:pStyle w:val="Heading1"/>
        <w:spacing w:before="120" w:after="120"/>
      </w:pPr>
      <w:r>
        <w:t>Chapter 4 – Methodology, Design Choices, Development Approach, Project Management, Risks, and Project Plan</w:t>
      </w:r>
    </w:p>
    <w:p w14:paraId="37C69538" w14:textId="77777777" w:rsidR="00200FBC" w:rsidRDefault="00200FBC" w:rsidP="00FC0C10">
      <w:pPr>
        <w:rPr>
          <w:lang w:val="en-US"/>
        </w:rPr>
      </w:pPr>
    </w:p>
    <w:p w14:paraId="1C92B1EA" w14:textId="77777777" w:rsidR="00765DAE" w:rsidRDefault="00765DAE" w:rsidP="00765DAE">
      <w:pPr>
        <w:pStyle w:val="Heading2"/>
        <w:spacing w:before="120" w:after="120"/>
      </w:pPr>
      <w:r>
        <w:t>4.1 Research Methodology</w:t>
      </w:r>
    </w:p>
    <w:p w14:paraId="42C0281D" w14:textId="77777777" w:rsidR="00765DAE" w:rsidRDefault="00765DAE" w:rsidP="00765DAE">
      <w: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765DAE">
      <w:pPr>
        <w:pStyle w:val="Heading3"/>
        <w:spacing w:before="240" w:after="120"/>
      </w:pPr>
      <w:r>
        <w:t>Structure of the experiment</w:t>
      </w:r>
    </w:p>
    <w:p w14:paraId="1A1FBE37" w14:textId="77777777" w:rsidR="00765DAE" w:rsidRDefault="00765DAE" w:rsidP="004A3BA7">
      <w:pPr>
        <w:numPr>
          <w:ilvl w:val="0"/>
          <w:numId w:val="82"/>
        </w:numPr>
        <w:spacing w:before="120" w:after="120"/>
      </w:pPr>
      <w:r>
        <w:rPr>
          <w:b/>
          <w:bCs/>
        </w:rPr>
        <w:t xml:space="preserve">Two modes: SHAP vs. No Explanation: </w:t>
      </w:r>
    </w:p>
    <w:p w14:paraId="4ED11042" w14:textId="77777777" w:rsidR="00765DAE" w:rsidRDefault="00765DAE" w:rsidP="00765DAE">
      <w: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45698A5E" w14:textId="77777777" w:rsidR="00765DAE" w:rsidRDefault="00765DAE" w:rsidP="004A3BA7">
      <w:pPr>
        <w:numPr>
          <w:ilvl w:val="0"/>
          <w:numId w:val="83"/>
        </w:numPr>
        <w:spacing w:before="120" w:after="120"/>
      </w:pPr>
      <w:r>
        <w:rPr>
          <w:b/>
          <w:bCs/>
        </w:rPr>
        <w:t>Short task-based interactions</w:t>
      </w:r>
    </w:p>
    <w:p w14:paraId="7CEE228B" w14:textId="77777777" w:rsidR="00765DAE" w:rsidRDefault="00765DAE" w:rsidP="00765DAE">
      <w: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56B02C00" w14:textId="77777777" w:rsidR="00765DAE" w:rsidRDefault="00765DAE" w:rsidP="004A3BA7">
      <w:pPr>
        <w:numPr>
          <w:ilvl w:val="0"/>
          <w:numId w:val="84"/>
        </w:numPr>
        <w:spacing w:before="120" w:after="120"/>
      </w:pPr>
      <w:r>
        <w:rPr>
          <w:b/>
          <w:bCs/>
        </w:rPr>
        <w:t>Trust survey after the chat</w:t>
      </w:r>
    </w:p>
    <w:p w14:paraId="3F94DF6E" w14:textId="77777777" w:rsidR="00765DAE" w:rsidRDefault="00765DAE" w:rsidP="00765DAE">
      <w: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Default="00765DAE" w:rsidP="00765DAE">
      <w:r>
        <w:lastRenderedPageBreak/>
        <w:t>This method was not free of noise, as some users typed vague questions. Others ignored SHAP hints entirely, and some did not understand what the explanation meant. Still, that is the point. Trust rarely behaves in a straight line.</w:t>
      </w:r>
    </w:p>
    <w:p w14:paraId="052E1FB1" w14:textId="77777777" w:rsidR="00765DAE" w:rsidRDefault="00765DAE" w:rsidP="00765DAE">
      <w:pPr>
        <w:pStyle w:val="Heading2"/>
        <w:spacing w:before="240" w:after="120"/>
      </w:pPr>
      <w:r>
        <w:t>4.2 Software Design Methodology (OOAD)</w:t>
      </w:r>
    </w:p>
    <w:p w14:paraId="55827AC1" w14:textId="77777777" w:rsidR="00765DAE" w:rsidRDefault="00765DAE" w:rsidP="00765DAE">
      <w: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765DAE">
      <w:pPr>
        <w:pStyle w:val="Heading3"/>
        <w:spacing w:before="240" w:after="120"/>
      </w:pPr>
      <w:r>
        <w:t>Why OOAD suited the system</w:t>
      </w:r>
    </w:p>
    <w:p w14:paraId="29734513" w14:textId="77777777" w:rsidR="00765DAE" w:rsidRDefault="00765DAE" w:rsidP="004A3BA7">
      <w:pPr>
        <w:numPr>
          <w:ilvl w:val="0"/>
          <w:numId w:val="85"/>
        </w:numPr>
        <w:spacing w:before="120" w:after="120"/>
      </w:pPr>
      <w:r>
        <w:rPr>
          <w:b/>
          <w:bCs/>
        </w:rPr>
        <w:t>Objects kept the logic clean.</w:t>
      </w:r>
    </w:p>
    <w:p w14:paraId="462DAE03" w14:textId="77777777" w:rsidR="00765DAE" w:rsidRDefault="00765DAE" w:rsidP="00765DAE">
      <w:pPr>
        <w:ind w:left="720"/>
      </w:pPr>
      <w:r>
        <w:t>The explanation module dealt with only SHAP calculations. The controller handled the message flow. The logger stored the conversation in the database. Each part stayed in its lane, even when things got messy.</w:t>
      </w:r>
    </w:p>
    <w:p w14:paraId="61798733" w14:textId="77777777" w:rsidR="00765DAE" w:rsidRDefault="00765DAE" w:rsidP="004A3BA7">
      <w:pPr>
        <w:numPr>
          <w:ilvl w:val="0"/>
          <w:numId w:val="85"/>
        </w:numPr>
        <w:spacing w:before="120" w:after="120"/>
      </w:pPr>
      <w:r>
        <w:rPr>
          <w:b/>
          <w:bCs/>
        </w:rPr>
        <w:t>Easy to switch between explanation modes</w:t>
      </w:r>
    </w:p>
    <w:p w14:paraId="0E448EC4" w14:textId="77777777" w:rsidR="00765DAE" w:rsidRDefault="00765DAE" w:rsidP="00765DAE">
      <w:pPr>
        <w:ind w:left="720"/>
      </w:pPr>
      <w:r>
        <w:t>The SHAP model and the no-explanation mode sat next to each other as separate behaviours. The system just decided which one to use for each user. OOAD made that switching simple.</w:t>
      </w:r>
    </w:p>
    <w:p w14:paraId="7725A381" w14:textId="77777777" w:rsidR="00765DAE" w:rsidRDefault="00765DAE" w:rsidP="004A3BA7">
      <w:pPr>
        <w:numPr>
          <w:ilvl w:val="0"/>
          <w:numId w:val="85"/>
        </w:numPr>
        <w:spacing w:before="120" w:after="120"/>
      </w:pPr>
      <w:r>
        <w:rPr>
          <w:b/>
          <w:bCs/>
        </w:rPr>
        <w:t>Future-proof structure</w:t>
      </w:r>
    </w:p>
    <w:p w14:paraId="79FE95CE" w14:textId="77777777" w:rsidR="00765DAE" w:rsidRDefault="00765DAE" w:rsidP="00765DAE">
      <w:pPr>
        <w:ind w:left="720"/>
      </w:pPr>
      <w:r>
        <w:t>Even if the project only uses SHAP today, OOAD makes it painless to add a new XAI technique in the future. If another explanation technique is introduced, it will not break the design.</w:t>
      </w:r>
    </w:p>
    <w:p w14:paraId="36C5E91C" w14:textId="77777777" w:rsidR="00765DAE" w:rsidRDefault="00765DAE" w:rsidP="004A3BA7">
      <w:pPr>
        <w:numPr>
          <w:ilvl w:val="0"/>
          <w:numId w:val="85"/>
        </w:numPr>
        <w:spacing w:before="120" w:after="120"/>
      </w:pPr>
      <w:r>
        <w:rPr>
          <w:b/>
          <w:bCs/>
        </w:rPr>
        <w:t>Backend endpoints kept logic separate and maintainable.</w:t>
      </w:r>
    </w:p>
    <w:p w14:paraId="618CB8F4" w14:textId="77777777" w:rsidR="00765DAE" w:rsidRDefault="00765DAE" w:rsidP="00765DAE">
      <w:pPr>
        <w:ind w:left="720"/>
      </w:pPr>
      <w: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Default="00765DAE" w:rsidP="00765DAE">
      <w:r>
        <w:t>Some classes needed to be trimmed when they grew too large. But OOAD made those revisions manageable instead of painful.</w:t>
      </w:r>
    </w:p>
    <w:p w14:paraId="155F97A4" w14:textId="77777777" w:rsidR="00765DAE" w:rsidRDefault="00765DAE" w:rsidP="00765DAE">
      <w:pPr>
        <w:pStyle w:val="Heading2"/>
        <w:spacing w:before="240" w:after="120"/>
      </w:pPr>
      <w:r>
        <w:t>4.3 Kanban as the Software Development Methodology</w:t>
      </w:r>
    </w:p>
    <w:p w14:paraId="0F493E3B" w14:textId="77777777" w:rsidR="00765DAE" w:rsidRDefault="00765DAE" w:rsidP="00765DAE">
      <w: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765DAE">
      <w:pPr>
        <w:pStyle w:val="Heading3"/>
        <w:spacing w:before="240" w:after="120"/>
      </w:pPr>
      <w:r>
        <w:t>Why Kanban worked best</w:t>
      </w:r>
    </w:p>
    <w:p w14:paraId="7A4226C1" w14:textId="77777777" w:rsidR="00765DAE" w:rsidRDefault="00765DAE" w:rsidP="004A3BA7">
      <w:pPr>
        <w:numPr>
          <w:ilvl w:val="0"/>
          <w:numId w:val="86"/>
        </w:numPr>
        <w:spacing w:before="120" w:after="120"/>
      </w:pPr>
      <w:r>
        <w:rPr>
          <w:b/>
          <w:bCs/>
        </w:rPr>
        <w:t>Visual flow that matched the real pace</w:t>
      </w:r>
    </w:p>
    <w:p w14:paraId="56D5A21D" w14:textId="77777777" w:rsidR="00765DAE" w:rsidRDefault="00765DAE" w:rsidP="00765DAE">
      <w:r>
        <w:lastRenderedPageBreak/>
        <w:t>Tasks shifted across the board without pressure. When a new bug appeared, a new card appeared instantly. No sprint walls as in Agile. No waiting for a cycle to finish.</w:t>
      </w:r>
    </w:p>
    <w:p w14:paraId="5CB910DE" w14:textId="77777777" w:rsidR="00765DAE" w:rsidRDefault="00765DAE" w:rsidP="004A3BA7">
      <w:pPr>
        <w:numPr>
          <w:ilvl w:val="0"/>
          <w:numId w:val="87"/>
        </w:numPr>
        <w:spacing w:before="120" w:after="120"/>
      </w:pPr>
      <w:r>
        <w:rPr>
          <w:b/>
          <w:bCs/>
        </w:rPr>
        <w:t>Supports sudden changes</w:t>
      </w:r>
    </w:p>
    <w:p w14:paraId="42C908CA" w14:textId="77777777" w:rsidR="00765DAE" w:rsidRDefault="00765DAE" w:rsidP="00765DAE">
      <w:r>
        <w:t>Sometimes the deployment surprises you. One day it deploys all the new changes, and the next day it failed with an error “Timed out”. Kanban absorbed these surprises since nothing was locked into a rigid plan.</w:t>
      </w:r>
    </w:p>
    <w:p w14:paraId="3562F5B1" w14:textId="77777777" w:rsidR="00765DAE" w:rsidRDefault="00765DAE" w:rsidP="00765DAE"/>
    <w:p w14:paraId="307845A4" w14:textId="77777777" w:rsidR="00765DAE" w:rsidRDefault="00765DAE" w:rsidP="004A3BA7">
      <w:pPr>
        <w:numPr>
          <w:ilvl w:val="0"/>
          <w:numId w:val="88"/>
        </w:numPr>
        <w:spacing w:before="120" w:after="120"/>
      </w:pPr>
      <w:r>
        <w:rPr>
          <w:b/>
          <w:bCs/>
        </w:rPr>
        <w:t>Less ceremony, more work</w:t>
      </w:r>
    </w:p>
    <w:p w14:paraId="11148337" w14:textId="77777777" w:rsidR="00765DAE" w:rsidRDefault="00765DAE" w:rsidP="00765DAE">
      <w:r>
        <w:t>There were no daily stand-ups or sprint reviews as in Agile. The board itself tracked progress and showed bottlenecks, and that was way enough for this project.</w:t>
      </w:r>
    </w:p>
    <w:p w14:paraId="5AFA9844" w14:textId="77777777" w:rsidR="00765DAE" w:rsidRDefault="00765DAE" w:rsidP="00765DAE">
      <w:pPr>
        <w:pStyle w:val="Heading3"/>
        <w:spacing w:before="240" w:after="120"/>
      </w:pPr>
      <w:r>
        <w:t>Why Kanban over Waterfall</w:t>
      </w:r>
    </w:p>
    <w:p w14:paraId="5AB046E3" w14:textId="77777777" w:rsidR="00765DAE" w:rsidRDefault="00765DAE" w:rsidP="00765DAE">
      <w: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Default="00765DAE" w:rsidP="00765DAE">
      <w:r>
        <w:t>Kanban stayed flexible and helped the development process progress.</w:t>
      </w:r>
    </w:p>
    <w:p w14:paraId="040268AC" w14:textId="77777777" w:rsidR="00765DAE" w:rsidRDefault="00765DAE" w:rsidP="00765DAE"/>
    <w:p w14:paraId="6B764C13" w14:textId="77777777" w:rsidR="00765DAE" w:rsidRDefault="00765DAE" w:rsidP="00765DAE">
      <w:pPr>
        <w:pStyle w:val="Heading2"/>
        <w:spacing w:before="240" w:after="120"/>
      </w:pPr>
      <w:r>
        <w:t>4.4 Project Management Methodology (Kanban)</w:t>
      </w:r>
    </w:p>
    <w:p w14:paraId="34515A95" w14:textId="77777777" w:rsidR="00765DAE" w:rsidRDefault="00765DAE" w:rsidP="00765DAE">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765DAE">
      <w:pPr>
        <w:pStyle w:val="Heading3"/>
        <w:spacing w:before="240" w:after="120"/>
      </w:pPr>
      <w:r>
        <w:t>How Kanban influenced the management</w:t>
      </w:r>
    </w:p>
    <w:p w14:paraId="7607E0A5" w14:textId="77777777" w:rsidR="00765DAE" w:rsidRDefault="00765DAE" w:rsidP="004A3BA7">
      <w:pPr>
        <w:numPr>
          <w:ilvl w:val="0"/>
          <w:numId w:val="89"/>
        </w:numPr>
        <w:spacing w:before="120" w:after="120"/>
      </w:pPr>
      <w:r>
        <w:rPr>
          <w:b/>
          <w:bCs/>
        </w:rPr>
        <w:t>Clear awareness of bottlenecks</w:t>
      </w:r>
    </w:p>
    <w:p w14:paraId="27421F3E" w14:textId="77777777" w:rsidR="00765DAE" w:rsidRDefault="00765DAE" w:rsidP="00765DAE">
      <w:pPr>
        <w:ind w:left="720"/>
      </w:pPr>
      <w:r>
        <w:t>When too many tasks sat in the status “In Progress”, it was a sign to slow down and finish what had already finished.</w:t>
      </w:r>
    </w:p>
    <w:p w14:paraId="2EB54665" w14:textId="77777777" w:rsidR="00765DAE" w:rsidRDefault="00765DAE" w:rsidP="004A3BA7">
      <w:pPr>
        <w:numPr>
          <w:ilvl w:val="0"/>
          <w:numId w:val="89"/>
        </w:numPr>
        <w:spacing w:before="120" w:after="120"/>
      </w:pPr>
      <w:r>
        <w:rPr>
          <w:b/>
          <w:bCs/>
        </w:rPr>
        <w:t>Adaptable to uneven progress</w:t>
      </w:r>
    </w:p>
    <w:p w14:paraId="7B5A655B" w14:textId="77777777" w:rsidR="00765DAE" w:rsidRDefault="00765DAE" w:rsidP="00765DAE">
      <w:pPr>
        <w:ind w:left="720"/>
      </w:pPr>
      <w:r>
        <w:t>Some weeks focused entirely on fixing SHAP values and making them more understandable with the help of ChatGPT. Kanban was able to handle these jumps.</w:t>
      </w:r>
    </w:p>
    <w:p w14:paraId="55EF5E00" w14:textId="77777777" w:rsidR="00765DAE" w:rsidRDefault="00765DAE" w:rsidP="004A3BA7">
      <w:pPr>
        <w:numPr>
          <w:ilvl w:val="0"/>
          <w:numId w:val="89"/>
        </w:numPr>
        <w:spacing w:before="120" w:after="120"/>
      </w:pPr>
      <w:r>
        <w:rPr>
          <w:b/>
          <w:bCs/>
        </w:rPr>
        <w:t>Easy to evidence</w:t>
      </w:r>
    </w:p>
    <w:p w14:paraId="5AF60F46" w14:textId="77777777" w:rsidR="00765DAE" w:rsidRDefault="00765DAE" w:rsidP="00765DAE">
      <w:pPr>
        <w:ind w:left="720"/>
      </w:pPr>
      <w:r>
        <w:t>A screenshot of a Kanban board fits as evidence showing exactly how the project moved forward.</w:t>
      </w:r>
    </w:p>
    <w:p w14:paraId="2CB4D223" w14:textId="77777777" w:rsidR="00765DAE" w:rsidRDefault="00765DAE" w:rsidP="00765DAE">
      <w:pPr>
        <w:ind w:left="720"/>
      </w:pPr>
      <w:r>
        <w:t>One screenshot (evidence) is added to prove  that Kanban was used as the project management methodology. However, more screenshots (evidence) can be found in the appendix.</w:t>
      </w:r>
    </w:p>
    <w:p w14:paraId="1F9D54ED" w14:textId="77777777" w:rsidR="00765DAE" w:rsidRDefault="00765DAE" w:rsidP="00FC0C10">
      <w:pPr>
        <w:rPr>
          <w:lang w:val="en-US"/>
        </w:rPr>
      </w:pPr>
    </w:p>
    <w:p w14:paraId="348FA706" w14:textId="0042D23F" w:rsidR="00765DAE" w:rsidRDefault="00765DAE" w:rsidP="00765DAE">
      <w:r>
        <w:lastRenderedPageBreak/>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660962CF">
            <wp:extent cx="5731510" cy="3695065"/>
            <wp:effectExtent l="0" t="0" r="0" b="635"/>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647EB092" w14:textId="77777777" w:rsidR="00765DAE" w:rsidRDefault="00765DAE" w:rsidP="00FC0C10">
      <w:pPr>
        <w:rPr>
          <w:lang w:val="en-US"/>
        </w:rPr>
      </w:pPr>
    </w:p>
    <w:p w14:paraId="328AEAEC" w14:textId="77777777" w:rsidR="00765DAE" w:rsidRDefault="00765DAE" w:rsidP="004A3BA7">
      <w:pPr>
        <w:numPr>
          <w:ilvl w:val="0"/>
          <w:numId w:val="90"/>
        </w:numPr>
        <w:spacing w:before="120" w:after="120"/>
      </w:pPr>
      <w:r>
        <w:rPr>
          <w:b/>
          <w:bCs/>
        </w:rPr>
        <w:t>No meetings or reviews</w:t>
      </w:r>
    </w:p>
    <w:p w14:paraId="166333A8" w14:textId="77777777" w:rsidR="00765DAE" w:rsidRDefault="00765DAE" w:rsidP="00765DAE">
      <w:pPr>
        <w:ind w:left="720"/>
      </w:pPr>
      <w: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FC0C10">
      <w:pPr>
        <w:rPr>
          <w:lang w:val="en-US"/>
        </w:rPr>
      </w:pPr>
    </w:p>
    <w:p w14:paraId="67E34F90" w14:textId="77777777" w:rsidR="00765DAE" w:rsidRDefault="00765DAE" w:rsidP="00765DAE">
      <w:pPr>
        <w:pStyle w:val="Heading2"/>
        <w:spacing w:before="120" w:after="120"/>
      </w:pPr>
      <w:r>
        <w:t>4.5 Risks and Mitigation</w:t>
      </w:r>
    </w:p>
    <w:p w14:paraId="16702CEB" w14:textId="77777777" w:rsidR="00765DAE" w:rsidRDefault="00765DAE" w:rsidP="00765DAE">
      <w:r>
        <w:t>Risks came from all directions as trust research sits between people and technology. Neither behaves consistently.</w:t>
      </w:r>
    </w:p>
    <w:p w14:paraId="6877F289" w14:textId="77777777" w:rsidR="00765DAE" w:rsidRDefault="00765DAE" w:rsidP="00765DAE">
      <w:pPr>
        <w:pStyle w:val="Heading3"/>
        <w:spacing w:before="240" w:after="120"/>
      </w:pPr>
      <w:r>
        <w:t>Technical Risks</w:t>
      </w:r>
    </w:p>
    <w:p w14:paraId="5CA05054" w14:textId="77777777" w:rsidR="00765DAE" w:rsidRDefault="00765DAE" w:rsidP="004A3BA7">
      <w:pPr>
        <w:numPr>
          <w:ilvl w:val="0"/>
          <w:numId w:val="91"/>
        </w:numPr>
        <w:spacing w:before="120" w:after="120"/>
      </w:pPr>
      <w:r>
        <w:rPr>
          <w:b/>
          <w:bCs/>
        </w:rPr>
        <w:t>SHAP explanations are taking too long</w:t>
      </w:r>
    </w:p>
    <w:p w14:paraId="0D368933" w14:textId="77777777" w:rsidR="00765DAE" w:rsidRDefault="00765DAE" w:rsidP="00765DAE">
      <w:pPr>
        <w:ind w:left="720"/>
      </w:pPr>
      <w:r>
        <w:t>If SHAP calculations slowed, users lost patience.</w:t>
      </w:r>
    </w:p>
    <w:p w14:paraId="003A2579" w14:textId="77777777" w:rsidR="00765DAE" w:rsidRDefault="00765DAE" w:rsidP="00765DAE">
      <w:pPr>
        <w:ind w:left="720"/>
      </w:pPr>
      <w:r>
        <w:rPr>
          <w:b/>
          <w:bCs/>
          <w:i/>
          <w:iCs/>
        </w:rPr>
        <w:t>Mitigation</w:t>
      </w:r>
      <w:r>
        <w:rPr>
          <w:i/>
          <w:iCs/>
        </w:rPr>
        <w:t>:</w:t>
      </w:r>
      <w:r>
        <w:t xml:space="preserve"> Caching inputs and limiting feature counts.</w:t>
      </w:r>
    </w:p>
    <w:p w14:paraId="51BC526C" w14:textId="77777777" w:rsidR="00765DAE" w:rsidRDefault="00765DAE" w:rsidP="004A3BA7">
      <w:pPr>
        <w:numPr>
          <w:ilvl w:val="0"/>
          <w:numId w:val="91"/>
        </w:numPr>
        <w:spacing w:before="120" w:after="120"/>
      </w:pPr>
      <w:r>
        <w:rPr>
          <w:b/>
          <w:bCs/>
        </w:rPr>
        <w:t>Inconsistent SHAP outputs</w:t>
      </w:r>
    </w:p>
    <w:p w14:paraId="40B2CD4E" w14:textId="77777777" w:rsidR="00765DAE" w:rsidRDefault="00765DAE" w:rsidP="00765DAE">
      <w:pPr>
        <w:ind w:left="720"/>
      </w:pPr>
      <w:r>
        <w:t>Sometimes SHAP showed a pattern; sometimes it felt random.</w:t>
      </w:r>
    </w:p>
    <w:p w14:paraId="267B09EC" w14:textId="77777777" w:rsidR="00765DAE" w:rsidRDefault="00765DAE" w:rsidP="00765DAE">
      <w:pPr>
        <w:ind w:left="720"/>
      </w:pPr>
      <w:r>
        <w:rPr>
          <w:b/>
          <w:bCs/>
          <w:i/>
          <w:iCs/>
        </w:rPr>
        <w:t>Mitigation</w:t>
      </w:r>
      <w:r>
        <w:rPr>
          <w:i/>
          <w:iCs/>
        </w:rPr>
        <w:t>:</w:t>
      </w:r>
      <w:r>
        <w:t xml:space="preserve"> Standardising prompts and testing edge cases.</w:t>
      </w:r>
    </w:p>
    <w:p w14:paraId="59385B61" w14:textId="77777777" w:rsidR="00765DAE" w:rsidRDefault="00765DAE" w:rsidP="00765DAE">
      <w:pPr>
        <w:pStyle w:val="Heading3"/>
        <w:spacing w:before="240" w:after="120"/>
      </w:pPr>
      <w:r>
        <w:t>Operational Risks</w:t>
      </w:r>
    </w:p>
    <w:p w14:paraId="62167E5D" w14:textId="77777777" w:rsidR="00765DAE" w:rsidRDefault="00765DAE" w:rsidP="004A3BA7">
      <w:pPr>
        <w:numPr>
          <w:ilvl w:val="0"/>
          <w:numId w:val="92"/>
        </w:numPr>
        <w:spacing w:before="120" w:after="120"/>
      </w:pPr>
      <w:r>
        <w:rPr>
          <w:b/>
          <w:bCs/>
        </w:rPr>
        <w:t>Not enough participants</w:t>
      </w:r>
    </w:p>
    <w:p w14:paraId="13FAA5BB" w14:textId="77777777" w:rsidR="00765DAE" w:rsidRDefault="00765DAE" w:rsidP="00765DAE">
      <w:pPr>
        <w:ind w:left="720"/>
      </w:pPr>
      <w:r>
        <w:t>Without enough users, trust scores become unreliable.</w:t>
      </w:r>
    </w:p>
    <w:p w14:paraId="11B4B8A6" w14:textId="77777777" w:rsidR="00765DAE" w:rsidRDefault="00765DAE" w:rsidP="00765DAE">
      <w:pPr>
        <w:ind w:left="720"/>
      </w:pPr>
      <w:r>
        <w:rPr>
          <w:b/>
          <w:bCs/>
          <w:i/>
          <w:iCs/>
        </w:rPr>
        <w:t>Mitigation</w:t>
      </w:r>
      <w:r>
        <w:rPr>
          <w:i/>
          <w:iCs/>
        </w:rPr>
        <w:t>:</w:t>
      </w:r>
      <w:r>
        <w:t xml:space="preserve"> Early outreach and follow-ups.</w:t>
      </w:r>
    </w:p>
    <w:p w14:paraId="5D1C773E" w14:textId="77777777" w:rsidR="00765DAE" w:rsidRDefault="00765DAE" w:rsidP="004A3BA7">
      <w:pPr>
        <w:numPr>
          <w:ilvl w:val="0"/>
          <w:numId w:val="92"/>
        </w:numPr>
        <w:spacing w:before="120" w:after="120"/>
      </w:pPr>
      <w:r>
        <w:rPr>
          <w:b/>
          <w:bCs/>
        </w:rPr>
        <w:t>Participants are skipping the ratings and feedback.</w:t>
      </w:r>
    </w:p>
    <w:p w14:paraId="2817758B" w14:textId="77777777" w:rsidR="00765DAE" w:rsidRDefault="00765DAE" w:rsidP="00765DAE">
      <w:pPr>
        <w:ind w:left="720"/>
      </w:pPr>
      <w:r>
        <w:lastRenderedPageBreak/>
        <w:t>The study depends on those scores.</w:t>
      </w:r>
    </w:p>
    <w:p w14:paraId="27051E2E" w14:textId="77777777" w:rsidR="00765DAE" w:rsidRDefault="00765DAE" w:rsidP="00765DAE">
      <w:pPr>
        <w:ind w:left="720"/>
      </w:pPr>
      <w:r>
        <w:rPr>
          <w:b/>
          <w:bCs/>
          <w:i/>
          <w:iCs/>
        </w:rPr>
        <w:t>Mitigation</w:t>
      </w:r>
      <w:r>
        <w:rPr>
          <w:i/>
          <w:iCs/>
        </w:rPr>
        <w:t>:</w:t>
      </w:r>
      <w:r>
        <w:t xml:space="preserve"> Making the trust server easily visible to the user right after the loan approval prediction.</w:t>
      </w:r>
    </w:p>
    <w:p w14:paraId="0A638589" w14:textId="77777777" w:rsidR="00765DAE" w:rsidRDefault="00765DAE" w:rsidP="00765DAE">
      <w:pPr>
        <w:pStyle w:val="Heading3"/>
        <w:spacing w:before="240" w:after="120"/>
      </w:pPr>
      <w:r>
        <w:t>Research Risks</w:t>
      </w:r>
    </w:p>
    <w:p w14:paraId="27067C70" w14:textId="77777777" w:rsidR="00765DAE" w:rsidRDefault="00765DAE" w:rsidP="004A3BA7">
      <w:pPr>
        <w:numPr>
          <w:ilvl w:val="0"/>
          <w:numId w:val="93"/>
        </w:numPr>
        <w:spacing w:before="120" w:after="120"/>
      </w:pPr>
      <w:r>
        <w:rPr>
          <w:b/>
          <w:bCs/>
        </w:rPr>
        <w:t>Users misreading SHAP values</w:t>
      </w:r>
    </w:p>
    <w:p w14:paraId="3EE099D9" w14:textId="77777777" w:rsidR="00765DAE" w:rsidRDefault="00765DAE" w:rsidP="00765DAE">
      <w:pPr>
        <w:ind w:left="720"/>
      </w:pPr>
      <w:r>
        <w:t>SHAP explanations can be tricky.</w:t>
      </w:r>
    </w:p>
    <w:p w14:paraId="497AE669" w14:textId="77777777" w:rsidR="00765DAE" w:rsidRDefault="00765DAE" w:rsidP="00765DAE">
      <w:pPr>
        <w:ind w:left="720"/>
      </w:pPr>
      <w:r>
        <w:rPr>
          <w:b/>
          <w:bCs/>
          <w:i/>
          <w:iCs/>
        </w:rPr>
        <w:t>Mitigation</w:t>
      </w:r>
      <w:r>
        <w:rPr>
          <w:i/>
          <w:iCs/>
        </w:rPr>
        <w:t>:</w:t>
      </w:r>
      <w:r>
        <w:t xml:space="preserve"> Get the Chat GPT to generate a more human friendly message out of the more technical only friendly SHAP values.</w:t>
      </w:r>
    </w:p>
    <w:p w14:paraId="0AE6160D" w14:textId="77777777" w:rsidR="00765DAE" w:rsidRDefault="00765DAE" w:rsidP="004A3BA7">
      <w:pPr>
        <w:numPr>
          <w:ilvl w:val="0"/>
          <w:numId w:val="93"/>
        </w:numPr>
        <w:spacing w:before="120" w:after="120"/>
      </w:pPr>
      <w:r>
        <w:rPr>
          <w:b/>
          <w:bCs/>
        </w:rPr>
        <w:t>User bias toward or against explanations</w:t>
      </w:r>
    </w:p>
    <w:p w14:paraId="37E8A446" w14:textId="77777777" w:rsidR="00765DAE" w:rsidRDefault="00765DAE" w:rsidP="00765DAE">
      <w:pPr>
        <w:ind w:left="720"/>
      </w:pPr>
      <w:r>
        <w:t>Some people trust details too easily, even though others ignore them.</w:t>
      </w:r>
    </w:p>
    <w:p w14:paraId="72F2EA11" w14:textId="77777777" w:rsidR="00765DAE" w:rsidRDefault="00765DAE" w:rsidP="00765DAE">
      <w:pPr>
        <w:ind w:left="720"/>
      </w:pPr>
      <w:r>
        <w:rPr>
          <w:b/>
          <w:bCs/>
          <w:i/>
          <w:iCs/>
        </w:rPr>
        <w:t>Mitigation</w:t>
      </w:r>
      <w:r>
        <w:rPr>
          <w:i/>
          <w:iCs/>
        </w:rPr>
        <w:t>:</w:t>
      </w:r>
      <w:r>
        <w:t xml:space="preserve"> Users were randomly assigned between </w:t>
      </w:r>
      <w:r>
        <w:rPr>
          <w:b/>
          <w:bCs/>
        </w:rPr>
        <w:t xml:space="preserve">XAI </w:t>
      </w:r>
      <w:r>
        <w:t>and Baseline</w:t>
      </w:r>
      <w:r>
        <w:rPr>
          <w:b/>
          <w:bCs/>
        </w:rPr>
        <w:t xml:space="preserve"> </w:t>
      </w:r>
      <w:r>
        <w:t>modes. Therefore, utilized a random A/B assignment.</w:t>
      </w:r>
    </w:p>
    <w:p w14:paraId="6C0A89CE" w14:textId="77777777" w:rsidR="00765DAE" w:rsidRDefault="00765DAE" w:rsidP="00765DAE">
      <w:pPr>
        <w:pStyle w:val="Heading3"/>
        <w:spacing w:before="240" w:after="120"/>
      </w:pPr>
      <w:r>
        <w:t>Ethical Risks</w:t>
      </w:r>
    </w:p>
    <w:p w14:paraId="6B5598CC" w14:textId="77777777" w:rsidR="00765DAE" w:rsidRDefault="00765DAE" w:rsidP="004A3BA7">
      <w:pPr>
        <w:numPr>
          <w:ilvl w:val="0"/>
          <w:numId w:val="94"/>
        </w:numPr>
        <w:spacing w:before="120" w:after="120"/>
      </w:pPr>
      <w:r>
        <w:rPr>
          <w:b/>
          <w:bCs/>
        </w:rPr>
        <w:t>Transparency and consent</w:t>
      </w:r>
    </w:p>
    <w:p w14:paraId="4DD3B8C7" w14:textId="77777777" w:rsidR="00765DAE" w:rsidRDefault="00765DAE" w:rsidP="00765DAE">
      <w:pPr>
        <w:ind w:left="720"/>
      </w:pPr>
      <w:r>
        <w:t>Participants must know what is stored.</w:t>
      </w:r>
    </w:p>
    <w:p w14:paraId="4E648F12" w14:textId="77777777" w:rsidR="00765DAE" w:rsidRDefault="00765DAE" w:rsidP="00765DAE">
      <w:pPr>
        <w:ind w:left="720"/>
      </w:pPr>
      <w:r>
        <w:rPr>
          <w:b/>
          <w:bCs/>
          <w:i/>
          <w:iCs/>
        </w:rPr>
        <w:t>Mitigation</w:t>
      </w:r>
      <w:r>
        <w:rPr>
          <w:i/>
          <w:iCs/>
        </w:rPr>
        <w:t>:</w:t>
      </w:r>
      <w:r>
        <w:t xml:space="preserve"> A clean privacy policy is given with the chatbot.</w:t>
      </w:r>
    </w:p>
    <w:p w14:paraId="02D18B25" w14:textId="77777777" w:rsidR="00765DAE" w:rsidRDefault="00765DAE" w:rsidP="00765DAE">
      <w:pPr>
        <w:pStyle w:val="Heading3"/>
        <w:spacing w:before="240" w:after="120"/>
      </w:pPr>
      <w:r>
        <w:t>Timeline Risks</w:t>
      </w:r>
    </w:p>
    <w:p w14:paraId="3BD3C99B" w14:textId="77777777" w:rsidR="00765DAE" w:rsidRDefault="00765DAE" w:rsidP="004A3BA7">
      <w:pPr>
        <w:numPr>
          <w:ilvl w:val="0"/>
          <w:numId w:val="95"/>
        </w:numPr>
        <w:spacing w:before="120" w:after="120"/>
      </w:pPr>
      <w:r>
        <w:rPr>
          <w:b/>
          <w:bCs/>
        </w:rPr>
        <w:t>API delays or model updates</w:t>
      </w:r>
    </w:p>
    <w:p w14:paraId="46EA1DDF" w14:textId="77777777" w:rsidR="00765DAE" w:rsidRDefault="00765DAE" w:rsidP="00765DAE">
      <w:pPr>
        <w:ind w:left="720"/>
      </w:pPr>
      <w:r>
        <w:t>SHAP values change when models change.</w:t>
      </w:r>
    </w:p>
    <w:p w14:paraId="1E88C756" w14:textId="77777777" w:rsidR="00765DAE" w:rsidRDefault="00765DAE" w:rsidP="00765DAE">
      <w:pPr>
        <w:ind w:left="720"/>
      </w:pPr>
      <w:r>
        <w:rPr>
          <w:b/>
          <w:bCs/>
          <w:i/>
          <w:iCs/>
        </w:rPr>
        <w:t>Mitigation</w:t>
      </w:r>
      <w:r>
        <w:rPr>
          <w:i/>
          <w:iCs/>
        </w:rPr>
        <w:t>:</w:t>
      </w:r>
      <w:r>
        <w:t xml:space="preserve"> Buffer time and early locking of the model version.</w:t>
      </w:r>
    </w:p>
    <w:p w14:paraId="0053E11F" w14:textId="77777777" w:rsidR="00765DAE" w:rsidRDefault="00765DAE" w:rsidP="00765DAE"/>
    <w:p w14:paraId="2CF0228D" w14:textId="77777777" w:rsidR="00765DAE" w:rsidRDefault="00765DAE" w:rsidP="00765DAE">
      <w:pPr>
        <w:pStyle w:val="Heading2"/>
        <w:spacing w:before="240" w:after="120"/>
      </w:pPr>
      <w:r>
        <w:t>4.6 Project Plan</w:t>
      </w:r>
    </w:p>
    <w:p w14:paraId="136A4F39" w14:textId="77777777" w:rsidR="00765DAE" w:rsidRDefault="00765DAE" w:rsidP="00765DAE">
      <w:pPr>
        <w:pStyle w:val="Heading3"/>
        <w:spacing w:before="120" w:after="120"/>
      </w:pPr>
      <w:r>
        <w:t>Gantt Chart</w:t>
      </w:r>
    </w:p>
    <w:p w14:paraId="706DF0F5" w14:textId="77777777" w:rsidR="00765DAE" w:rsidRDefault="00765DAE" w:rsidP="00765DAE"/>
    <w:p w14:paraId="34DCD3CC" w14:textId="66A7C68D" w:rsidR="00765DAE" w:rsidRPr="00582594" w:rsidRDefault="00765DAE" w:rsidP="00FC0C10">
      <w:r>
        <w:t xml:space="preserve">The Gantt Chart is found in the Appendix. And also screenshots of the </w:t>
      </w:r>
      <w:r>
        <w:rPr>
          <w:b/>
          <w:bCs/>
        </w:rPr>
        <w:t>Kanban board</w:t>
      </w:r>
      <w:r>
        <w:t xml:space="preserve"> can be found in the appendix, proving that the Kanban was used as a project management methodology.</w:t>
      </w:r>
    </w:p>
    <w:p w14:paraId="2B55BAF6" w14:textId="77777777" w:rsidR="00200FBC" w:rsidRDefault="00200FBC" w:rsidP="00FC0C10">
      <w:pPr>
        <w:rPr>
          <w:lang w:val="en-US"/>
        </w:rPr>
      </w:pPr>
    </w:p>
    <w:p w14:paraId="74036705" w14:textId="77777777" w:rsidR="00200FBC" w:rsidRDefault="00200FBC" w:rsidP="00FC0C10">
      <w:pPr>
        <w:rPr>
          <w:lang w:val="en-US"/>
        </w:rPr>
      </w:pPr>
    </w:p>
    <w:p w14:paraId="67DF430D" w14:textId="77777777" w:rsidR="00200FBC" w:rsidRDefault="00200FBC" w:rsidP="00FC0C10">
      <w:pPr>
        <w:rPr>
          <w:lang w:val="en-US"/>
        </w:rPr>
      </w:pPr>
    </w:p>
    <w:p w14:paraId="073E7B6C" w14:textId="77777777" w:rsidR="00200FBC" w:rsidRDefault="00200FBC" w:rsidP="00FC0C10">
      <w:pPr>
        <w:rPr>
          <w:lang w:val="en-US"/>
        </w:rPr>
      </w:pPr>
    </w:p>
    <w:p w14:paraId="51582416" w14:textId="77777777" w:rsidR="00200FBC" w:rsidRDefault="00200FBC" w:rsidP="00FC0C10">
      <w:pPr>
        <w:rPr>
          <w:lang w:val="en-US"/>
        </w:rPr>
      </w:pPr>
    </w:p>
    <w:p w14:paraId="22398A17" w14:textId="77777777" w:rsidR="00200FBC" w:rsidRDefault="00200FBC" w:rsidP="00FC0C10">
      <w:pPr>
        <w:rPr>
          <w:lang w:val="en-US"/>
        </w:rPr>
      </w:pPr>
    </w:p>
    <w:p w14:paraId="291B3F93" w14:textId="77777777" w:rsidR="00200FBC" w:rsidRDefault="00200FBC" w:rsidP="00FC0C10">
      <w:pPr>
        <w:rPr>
          <w:lang w:val="en-US"/>
        </w:rPr>
      </w:pPr>
    </w:p>
    <w:p w14:paraId="05691A3B" w14:textId="77777777" w:rsidR="00200FBC" w:rsidRDefault="00200FBC" w:rsidP="00FC0C10">
      <w:pPr>
        <w:rPr>
          <w:lang w:val="en-US"/>
        </w:rPr>
      </w:pPr>
    </w:p>
    <w:p w14:paraId="61A3AEE9" w14:textId="77777777" w:rsidR="00200FBC" w:rsidRDefault="00200FBC" w:rsidP="00FC0C10">
      <w:pPr>
        <w:rPr>
          <w:lang w:val="en-US"/>
        </w:rPr>
      </w:pPr>
    </w:p>
    <w:p w14:paraId="683A39CF" w14:textId="77777777" w:rsidR="00200FBC" w:rsidRDefault="00200FBC" w:rsidP="00FC0C10">
      <w:pPr>
        <w:rPr>
          <w:lang w:val="en-US"/>
        </w:rPr>
      </w:pPr>
    </w:p>
    <w:p w14:paraId="57B2E07B" w14:textId="77777777" w:rsidR="00200FBC" w:rsidRDefault="00200FBC" w:rsidP="00FC0C10">
      <w:pPr>
        <w:rPr>
          <w:lang w:val="en-US"/>
        </w:rPr>
      </w:pPr>
    </w:p>
    <w:p w14:paraId="28FC6071" w14:textId="77777777" w:rsidR="00200FBC" w:rsidRDefault="00200FBC" w:rsidP="00FC0C10">
      <w:pPr>
        <w:rPr>
          <w:lang w:val="en-US"/>
        </w:rPr>
      </w:pPr>
    </w:p>
    <w:p w14:paraId="00E06E34" w14:textId="77777777" w:rsidR="00200FBC" w:rsidRDefault="00200FBC" w:rsidP="00FC0C10">
      <w:pPr>
        <w:rPr>
          <w:lang w:val="en-US"/>
        </w:rPr>
      </w:pPr>
    </w:p>
    <w:p w14:paraId="6FF208B7" w14:textId="5A5496FC" w:rsidR="00200FBC" w:rsidRDefault="00647C77" w:rsidP="00FC0C10">
      <w:pPr>
        <w:rPr>
          <w:lang w:val="en-US"/>
        </w:rPr>
      </w:pPr>
      <w:r w:rsidRPr="00647C77">
        <w:rPr>
          <w:noProof/>
          <w14:ligatures w14:val="standardContextual"/>
        </w:rPr>
        <w:pict w14:anchorId="7A22CAC5">
          <v:rect id="_x0000_i1029" alt="" style="width:451.3pt;height:.05pt;mso-width-percent:0;mso-height-percent:0;mso-width-percent:0;mso-height-percent:0" o:hralign="center" o:hrstd="t" o:hr="t" fillcolor="#a0a0a0" stroked="f"/>
        </w:pict>
      </w:r>
    </w:p>
    <w:p w14:paraId="54BEA8DA" w14:textId="77777777" w:rsidR="00DA39A6" w:rsidRDefault="00DA39A6" w:rsidP="00DA39A6">
      <w:pPr>
        <w:pStyle w:val="Heading1"/>
        <w:spacing w:before="120" w:after="120"/>
      </w:pPr>
      <w:r>
        <w:lastRenderedPageBreak/>
        <w:t>Chapter 5 - Design Diagrams</w:t>
      </w:r>
    </w:p>
    <w:p w14:paraId="04224285" w14:textId="77777777" w:rsidR="00200FBC" w:rsidRDefault="00200FBC" w:rsidP="00FC0C10">
      <w:pPr>
        <w:rPr>
          <w:lang w:val="en-US"/>
        </w:rPr>
      </w:pPr>
    </w:p>
    <w:p w14:paraId="7AF8031E" w14:textId="77777777" w:rsidR="00DA39A6" w:rsidRDefault="00DA39A6" w:rsidP="00DA39A6">
      <w:pPr>
        <w:pStyle w:val="Heading2"/>
        <w:spacing w:before="120" w:after="120"/>
      </w:pPr>
      <w:r>
        <w:t>Block Diagram</w:t>
      </w:r>
    </w:p>
    <w:p w14:paraId="34099D7E" w14:textId="3EB8C7E9" w:rsidR="00DA39A6" w:rsidRDefault="00DA39A6" w:rsidP="00DA39A6">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4ACFE7A7">
            <wp:extent cx="5731510" cy="6964045"/>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6964045"/>
                    </a:xfrm>
                    <a:prstGeom prst="rect">
                      <a:avLst/>
                    </a:prstGeom>
                    <a:noFill/>
                    <a:ln>
                      <a:noFill/>
                    </a:ln>
                  </pic:spPr>
                </pic:pic>
              </a:graphicData>
            </a:graphic>
          </wp:inline>
        </w:drawing>
      </w:r>
      <w:r>
        <w:fldChar w:fldCharType="end"/>
      </w:r>
    </w:p>
    <w:p w14:paraId="30D3C8B7" w14:textId="77777777" w:rsidR="00DA39A6" w:rsidRDefault="00DA39A6" w:rsidP="00FC0C10">
      <w:pPr>
        <w:rPr>
          <w:lang w:val="en-US"/>
        </w:rPr>
      </w:pPr>
    </w:p>
    <w:p w14:paraId="10D686A6" w14:textId="77777777" w:rsidR="00DA39A6" w:rsidRDefault="00DA39A6" w:rsidP="00DA39A6">
      <w:r>
        <w:t xml:space="preserve">The system contains three main components such as </w:t>
      </w:r>
      <w:r>
        <w:rPr>
          <w:b/>
          <w:bCs/>
        </w:rPr>
        <w:t>Prototype</w:t>
      </w:r>
      <w:r>
        <w:t xml:space="preserve">, </w:t>
      </w:r>
      <w:r>
        <w:rPr>
          <w:b/>
          <w:bCs/>
        </w:rPr>
        <w:t>Open AI Platform</w:t>
      </w:r>
      <w:r>
        <w:t xml:space="preserve">, and </w:t>
      </w:r>
      <w:r>
        <w:rPr>
          <w:b/>
          <w:bCs/>
        </w:rPr>
        <w:t>Supabase</w:t>
      </w:r>
      <w:r>
        <w:t xml:space="preserve"> </w:t>
      </w:r>
      <w:r>
        <w:rPr>
          <w:b/>
          <w:bCs/>
        </w:rPr>
        <w:t>Platform</w:t>
      </w:r>
      <w:r>
        <w:t xml:space="preserve">. The Supabase platform contains both Supabase authentication and Supabase database components. The prototype contains three main components like frontend, node backend, and machine learning backend. The node backend is responsible for routing </w:t>
      </w:r>
      <w:r>
        <w:lastRenderedPageBreak/>
        <w:t xml:space="preserve">and data persistence. The machine learning backend has only one responsibility, which is to generate the predictions and SHAP explanations with a human-readable explanation message. The OpenAI platform contains many models. However, in this system, the </w:t>
      </w:r>
      <w:r>
        <w:rPr>
          <w:b/>
          <w:bCs/>
        </w:rPr>
        <w:t>GPT-4 Turbo</w:t>
      </w:r>
      <w:r>
        <w:t xml:space="preserve"> and </w:t>
      </w:r>
      <w:r>
        <w:rPr>
          <w:b/>
          <w:bCs/>
        </w:rPr>
        <w:t>GPT-4o Mini are</w:t>
      </w:r>
      <w:r>
        <w:t xml:space="preserve"> used since they are lightweight and powerful. Below is how the system works,</w:t>
      </w:r>
    </w:p>
    <w:p w14:paraId="10F840E2" w14:textId="77777777" w:rsidR="00DA39A6" w:rsidRDefault="00DA39A6" w:rsidP="00DA39A6"/>
    <w:p w14:paraId="1EDDE8E2" w14:textId="77777777" w:rsidR="00DA39A6" w:rsidRDefault="00DA39A6" w:rsidP="004A3BA7">
      <w:pPr>
        <w:numPr>
          <w:ilvl w:val="0"/>
          <w:numId w:val="96"/>
        </w:numPr>
        <w:spacing w:before="120" w:after="120"/>
      </w:pPr>
      <w:r>
        <w:rPr>
          <w:b/>
          <w:bCs/>
        </w:rPr>
        <w:t>Authentication Process</w:t>
      </w:r>
    </w:p>
    <w:p w14:paraId="423BE438" w14:textId="77777777" w:rsidR="00DA39A6" w:rsidRDefault="00DA39A6" w:rsidP="00DA39A6">
      <w:r>
        <w:t>The Login screen calls the Supabase Authentication service to authenticate users. Then it will call the User service to save the user if the user has newly registered.</w:t>
      </w:r>
    </w:p>
    <w:p w14:paraId="0EAF0214" w14:textId="77777777" w:rsidR="00DA39A6" w:rsidRDefault="00DA39A6" w:rsidP="00DA39A6"/>
    <w:p w14:paraId="6AEF628C" w14:textId="77777777" w:rsidR="00DA39A6" w:rsidRDefault="00DA39A6" w:rsidP="004A3BA7">
      <w:pPr>
        <w:numPr>
          <w:ilvl w:val="0"/>
          <w:numId w:val="97"/>
        </w:numPr>
        <w:spacing w:before="120" w:after="120"/>
      </w:pPr>
      <w:r>
        <w:rPr>
          <w:b/>
          <w:bCs/>
        </w:rPr>
        <w:t>Loan Approval Process</w:t>
      </w:r>
    </w:p>
    <w:p w14:paraId="7CA49848" w14:textId="77777777" w:rsidR="00DA39A6" w:rsidRDefault="00DA39A6" w:rsidP="00DA39A6">
      <w: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Default="00DA39A6" w:rsidP="00DA39A6"/>
    <w:p w14:paraId="41DE2FCF" w14:textId="77777777" w:rsidR="00DA39A6" w:rsidRDefault="00DA39A6" w:rsidP="004A3BA7">
      <w:pPr>
        <w:numPr>
          <w:ilvl w:val="0"/>
          <w:numId w:val="98"/>
        </w:numPr>
        <w:spacing w:before="120" w:after="120"/>
      </w:pPr>
      <w:r>
        <w:rPr>
          <w:b/>
          <w:bCs/>
        </w:rPr>
        <w:t>FAQ Answering Process</w:t>
      </w:r>
    </w:p>
    <w:p w14:paraId="03DCFD82" w14:textId="77777777" w:rsidR="00DA39A6" w:rsidRDefault="00DA39A6" w:rsidP="00DA39A6">
      <w: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Default="00DA39A6" w:rsidP="00DA39A6"/>
    <w:p w14:paraId="2C8B4200" w14:textId="77777777" w:rsidR="00DA39A6" w:rsidRDefault="00DA39A6" w:rsidP="004A3BA7">
      <w:pPr>
        <w:numPr>
          <w:ilvl w:val="0"/>
          <w:numId w:val="99"/>
        </w:numPr>
        <w:spacing w:before="120" w:after="120"/>
      </w:pPr>
      <w:r>
        <w:rPr>
          <w:b/>
          <w:bCs/>
        </w:rPr>
        <w:t>Survey Process</w:t>
      </w:r>
    </w:p>
    <w:p w14:paraId="756FB4D1" w14:textId="77777777" w:rsidR="00DA39A6" w:rsidRDefault="00DA39A6" w:rsidP="00DA39A6">
      <w:r>
        <w:t>The Survey component calls the Survey Service to save the survey. The service saves the new survey to the Supabase database.</w:t>
      </w:r>
    </w:p>
    <w:p w14:paraId="5978A651" w14:textId="77777777" w:rsidR="00DA39A6" w:rsidRDefault="00DA39A6" w:rsidP="00DA39A6"/>
    <w:p w14:paraId="04915CF4" w14:textId="77777777" w:rsidR="00DA39A6" w:rsidRDefault="00DA39A6" w:rsidP="004A3BA7">
      <w:pPr>
        <w:numPr>
          <w:ilvl w:val="0"/>
          <w:numId w:val="100"/>
        </w:numPr>
        <w:spacing w:before="120" w:after="120"/>
      </w:pPr>
      <w:r>
        <w:rPr>
          <w:b/>
          <w:bCs/>
        </w:rPr>
        <w:t>Admin Dashboard</w:t>
      </w:r>
    </w:p>
    <w:p w14:paraId="57A7A2DA" w14:textId="77777777" w:rsidR="00DA39A6" w:rsidRDefault="00DA39A6" w:rsidP="00DA39A6">
      <w: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A39A6"/>
    <w:p w14:paraId="435F834A" w14:textId="77777777" w:rsidR="00DA39A6" w:rsidRDefault="00DA39A6" w:rsidP="00DA39A6">
      <w:pPr>
        <w:pStyle w:val="Heading2"/>
        <w:spacing w:before="120" w:after="120"/>
      </w:pPr>
      <w:r>
        <w:t>Layered Architecture Diagram</w:t>
      </w:r>
    </w:p>
    <w:p w14:paraId="072F3266" w14:textId="77777777" w:rsidR="00B94A5A" w:rsidRPr="00B94A5A" w:rsidRDefault="00B94A5A" w:rsidP="00B94A5A"/>
    <w:p w14:paraId="40FBBBF1" w14:textId="76D4D27F" w:rsidR="00B94A5A" w:rsidRDefault="00B94A5A" w:rsidP="00B94A5A">
      <w:r>
        <w:lastRenderedPageBreak/>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5CD8BCA5">
            <wp:extent cx="5731510" cy="4450715"/>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71043E1E" w14:textId="77777777" w:rsidR="00DA39A6" w:rsidRDefault="00DA39A6" w:rsidP="00FC0C10">
      <w:pPr>
        <w:rPr>
          <w:lang w:val="en-US"/>
        </w:rPr>
      </w:pPr>
    </w:p>
    <w:p w14:paraId="09824DFE" w14:textId="77777777" w:rsidR="00801194" w:rsidRDefault="00801194" w:rsidP="00801194">
      <w: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Default="00B94A5A" w:rsidP="00FC0C10">
      <w:pPr>
        <w:rPr>
          <w:lang w:val="en-US"/>
        </w:rPr>
      </w:pPr>
    </w:p>
    <w:p w14:paraId="095D1804" w14:textId="1676D808" w:rsidR="00801194" w:rsidRDefault="00801194" w:rsidP="00801194">
      <w:pPr>
        <w:pStyle w:val="Heading2"/>
        <w:spacing w:before="120" w:after="120"/>
      </w:pPr>
      <w:r>
        <w:t>Research Design</w:t>
      </w:r>
    </w:p>
    <w:p w14:paraId="09E55254" w14:textId="77777777" w:rsidR="00801194" w:rsidRPr="00801194" w:rsidRDefault="00801194" w:rsidP="00801194"/>
    <w:p w14:paraId="76D82935" w14:textId="7E113B36" w:rsidR="00801194" w:rsidRDefault="00801194" w:rsidP="00801194">
      <w:r>
        <w:lastRenderedPageBreak/>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5039A4D8">
            <wp:extent cx="5731510" cy="7341870"/>
            <wp:effectExtent l="0" t="0" r="0" b="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7341870"/>
                    </a:xfrm>
                    <a:prstGeom prst="rect">
                      <a:avLst/>
                    </a:prstGeom>
                    <a:noFill/>
                    <a:ln>
                      <a:noFill/>
                    </a:ln>
                  </pic:spPr>
                </pic:pic>
              </a:graphicData>
            </a:graphic>
          </wp:inline>
        </w:drawing>
      </w:r>
      <w:r>
        <w:fldChar w:fldCharType="end"/>
      </w:r>
    </w:p>
    <w:p w14:paraId="2A7CF48D" w14:textId="77777777" w:rsidR="00801194" w:rsidRDefault="00801194" w:rsidP="00FC0C10">
      <w:pPr>
        <w:rPr>
          <w:lang w:val="en-US"/>
        </w:rPr>
      </w:pPr>
    </w:p>
    <w:p w14:paraId="1928EDF6" w14:textId="77777777" w:rsidR="00200FBC" w:rsidRDefault="00200FBC" w:rsidP="00FC0C10">
      <w:pPr>
        <w:rPr>
          <w:lang w:val="en-US"/>
        </w:rPr>
      </w:pPr>
    </w:p>
    <w:p w14:paraId="2C5C00E1" w14:textId="77777777" w:rsidR="00801194" w:rsidRDefault="00801194" w:rsidP="00801194">
      <w:r>
        <w:t xml:space="preserve">The above research design diagram shows how the research will progress from the start to the end. </w:t>
      </w:r>
    </w:p>
    <w:p w14:paraId="22227B39" w14:textId="77777777" w:rsidR="00200FBC" w:rsidRDefault="00200FBC" w:rsidP="00FC0C10">
      <w:pPr>
        <w:rPr>
          <w:lang w:val="en-US"/>
        </w:rPr>
      </w:pPr>
    </w:p>
    <w:p w14:paraId="299A37E0" w14:textId="77777777" w:rsidR="00801194" w:rsidRDefault="00801194" w:rsidP="00801194">
      <w:pPr>
        <w:pStyle w:val="Heading3"/>
        <w:spacing w:before="120" w:after="120"/>
      </w:pPr>
      <w:r>
        <w:t>Step 1: Exploration, Problem Identification, and Defining the Research Aim</w:t>
      </w:r>
    </w:p>
    <w:p w14:paraId="1C5E5B0D" w14:textId="77777777" w:rsidR="00801194" w:rsidRDefault="00801194" w:rsidP="00801194"/>
    <w:p w14:paraId="6AD7D0EB" w14:textId="77777777" w:rsidR="00801194" w:rsidRDefault="00801194" w:rsidP="004A3BA7">
      <w:pPr>
        <w:numPr>
          <w:ilvl w:val="0"/>
          <w:numId w:val="101"/>
        </w:numPr>
        <w:spacing w:before="120" w:after="120"/>
      </w:pPr>
      <w:r>
        <w:lastRenderedPageBreak/>
        <w:t>Scanning the literature.</w:t>
      </w:r>
    </w:p>
    <w:p w14:paraId="7476C759" w14:textId="77777777" w:rsidR="00801194" w:rsidRDefault="00801194" w:rsidP="004A3BA7">
      <w:pPr>
        <w:numPr>
          <w:ilvl w:val="0"/>
          <w:numId w:val="101"/>
        </w:numPr>
        <w:spacing w:before="120" w:after="120"/>
      </w:pPr>
      <w:r>
        <w:t>Identify the research gap.</w:t>
      </w:r>
    </w:p>
    <w:p w14:paraId="0BCA8477" w14:textId="77777777" w:rsidR="00801194" w:rsidRDefault="00801194" w:rsidP="004A3BA7">
      <w:pPr>
        <w:numPr>
          <w:ilvl w:val="0"/>
          <w:numId w:val="101"/>
        </w:numPr>
        <w:spacing w:before="120" w:after="120"/>
      </w:pPr>
      <w:r>
        <w:t>Carve the research problem.</w:t>
      </w:r>
    </w:p>
    <w:p w14:paraId="734888B1" w14:textId="77777777" w:rsidR="00801194" w:rsidRDefault="00801194" w:rsidP="004A3BA7">
      <w:pPr>
        <w:numPr>
          <w:ilvl w:val="0"/>
          <w:numId w:val="101"/>
        </w:numPr>
        <w:spacing w:before="120" w:after="120"/>
      </w:pPr>
      <w:r>
        <w:t>Carve the research aim.</w:t>
      </w:r>
    </w:p>
    <w:p w14:paraId="40B0E8BC" w14:textId="77777777" w:rsidR="00801194" w:rsidRDefault="00801194" w:rsidP="00801194"/>
    <w:p w14:paraId="5DDD467E" w14:textId="77777777" w:rsidR="00801194" w:rsidRDefault="00801194" w:rsidP="00801194">
      <w:pPr>
        <w:pStyle w:val="Heading3"/>
        <w:spacing w:before="240" w:after="120"/>
      </w:pPr>
      <w:r>
        <w:t>Step 2: Stakeholder Analysis (Preparation, Question Design, and Expert Interviews)</w:t>
      </w:r>
    </w:p>
    <w:p w14:paraId="0CE63395" w14:textId="77777777" w:rsidR="00801194" w:rsidRDefault="00801194" w:rsidP="00801194"/>
    <w:p w14:paraId="76558C81" w14:textId="77777777" w:rsidR="00801194" w:rsidRDefault="00801194" w:rsidP="004A3BA7">
      <w:pPr>
        <w:numPr>
          <w:ilvl w:val="0"/>
          <w:numId w:val="102"/>
        </w:numPr>
        <w:spacing w:before="120" w:after="120"/>
      </w:pPr>
      <w:r>
        <w:t>Stakeholder identification and analysis.</w:t>
      </w:r>
    </w:p>
    <w:p w14:paraId="4AFC259A" w14:textId="77777777" w:rsidR="00801194" w:rsidRDefault="00801194" w:rsidP="004A3BA7">
      <w:pPr>
        <w:numPr>
          <w:ilvl w:val="0"/>
          <w:numId w:val="102"/>
        </w:numPr>
        <w:spacing w:before="120" w:after="120"/>
      </w:pPr>
      <w:r>
        <w:t>Identify the best requirement gathering techniques for this project.</w:t>
      </w:r>
    </w:p>
    <w:p w14:paraId="463B5EA2" w14:textId="77777777" w:rsidR="00801194" w:rsidRDefault="00801194" w:rsidP="004A3BA7">
      <w:pPr>
        <w:numPr>
          <w:ilvl w:val="0"/>
          <w:numId w:val="102"/>
        </w:numPr>
        <w:spacing w:before="120" w:after="120"/>
      </w:pPr>
      <w:r>
        <w:t>Identify which stakeholders will be best suited to gather requirements.</w:t>
      </w:r>
    </w:p>
    <w:p w14:paraId="6EAA56F3" w14:textId="77777777" w:rsidR="00801194" w:rsidRDefault="00801194" w:rsidP="004A3BA7">
      <w:pPr>
        <w:numPr>
          <w:ilvl w:val="0"/>
          <w:numId w:val="102"/>
        </w:numPr>
        <w:spacing w:before="120" w:after="120"/>
      </w:pPr>
      <w:r>
        <w:t>Design interview goals and questions.</w:t>
      </w:r>
    </w:p>
    <w:p w14:paraId="17D689E9" w14:textId="77777777" w:rsidR="00801194" w:rsidRDefault="00801194" w:rsidP="004A3BA7">
      <w:pPr>
        <w:numPr>
          <w:ilvl w:val="0"/>
          <w:numId w:val="102"/>
        </w:numPr>
        <w:spacing w:before="120" w:after="120"/>
      </w:pPr>
      <w:r>
        <w:t>Perform Interviews with experts.</w:t>
      </w:r>
    </w:p>
    <w:p w14:paraId="1C757D33" w14:textId="77777777" w:rsidR="00801194" w:rsidRDefault="00801194" w:rsidP="004A3BA7">
      <w:pPr>
        <w:numPr>
          <w:ilvl w:val="0"/>
          <w:numId w:val="102"/>
        </w:numPr>
        <w:spacing w:before="120" w:after="120"/>
      </w:pPr>
      <w:r>
        <w:t>Taking notes on the interviews and analyzing them.</w:t>
      </w:r>
    </w:p>
    <w:p w14:paraId="6250C0ED" w14:textId="77777777" w:rsidR="00801194" w:rsidRDefault="00801194" w:rsidP="00801194"/>
    <w:p w14:paraId="4F06352A" w14:textId="77777777" w:rsidR="00801194" w:rsidRDefault="00801194" w:rsidP="00801194">
      <w:pPr>
        <w:pStyle w:val="Heading3"/>
        <w:spacing w:before="240" w:after="120"/>
      </w:pPr>
      <w:r>
        <w:t>Step 3: Dataset Examination (Identification of Input Fields)</w:t>
      </w:r>
    </w:p>
    <w:p w14:paraId="3C3269C5" w14:textId="77777777" w:rsidR="00801194" w:rsidRDefault="00801194" w:rsidP="00801194"/>
    <w:p w14:paraId="7510786A" w14:textId="77777777" w:rsidR="00801194" w:rsidRDefault="00801194" w:rsidP="004A3BA7">
      <w:pPr>
        <w:numPr>
          <w:ilvl w:val="0"/>
          <w:numId w:val="103"/>
        </w:numPr>
        <w:spacing w:before="120" w:after="120"/>
      </w:pPr>
      <w:r>
        <w:t>Search for an appropriate dataset from different sources.</w:t>
      </w:r>
    </w:p>
    <w:p w14:paraId="13E87026" w14:textId="77777777" w:rsidR="00801194" w:rsidRDefault="00801194" w:rsidP="004A3BA7">
      <w:pPr>
        <w:numPr>
          <w:ilvl w:val="0"/>
          <w:numId w:val="103"/>
        </w:numPr>
        <w:spacing w:before="120" w:after="120"/>
      </w:pPr>
      <w:r>
        <w:t>Choose the best dataset among the.</w:t>
      </w:r>
    </w:p>
    <w:p w14:paraId="57231C06" w14:textId="77777777" w:rsidR="00801194" w:rsidRDefault="00801194" w:rsidP="004A3BA7">
      <w:pPr>
        <w:numPr>
          <w:ilvl w:val="0"/>
          <w:numId w:val="103"/>
        </w:numPr>
        <w:spacing w:before="120" w:after="120"/>
      </w:pPr>
      <w:r>
        <w:t>Manually explore the dataset for initial inspection.</w:t>
      </w:r>
    </w:p>
    <w:p w14:paraId="78F6F130" w14:textId="77777777" w:rsidR="00801194" w:rsidRDefault="00801194" w:rsidP="004A3BA7">
      <w:pPr>
        <w:numPr>
          <w:ilvl w:val="0"/>
          <w:numId w:val="103"/>
        </w:numPr>
        <w:spacing w:before="120" w:after="120"/>
      </w:pPr>
      <w:r>
        <w:t>Perform an initial dataset exploration and find out the input fields needed.</w:t>
      </w:r>
    </w:p>
    <w:p w14:paraId="348FA491" w14:textId="77777777" w:rsidR="00801194" w:rsidRDefault="00801194" w:rsidP="004A3BA7">
      <w:pPr>
        <w:numPr>
          <w:ilvl w:val="0"/>
          <w:numId w:val="103"/>
        </w:numPr>
        <w:spacing w:before="120" w:after="120"/>
      </w:pPr>
      <w:r>
        <w:t>Find the validation criteria for each input field. (Ex: Credit score value should be between 300 and 900)</w:t>
      </w:r>
    </w:p>
    <w:p w14:paraId="05A91856" w14:textId="77777777" w:rsidR="00801194" w:rsidRDefault="00801194" w:rsidP="00801194"/>
    <w:p w14:paraId="43173D8F" w14:textId="77777777" w:rsidR="00801194" w:rsidRDefault="00801194" w:rsidP="00801194">
      <w:pPr>
        <w:pStyle w:val="Heading3"/>
        <w:spacing w:before="240" w:after="120"/>
      </w:pPr>
      <w:r>
        <w:t>Step 4: Requirements, Use Cases, and Prioritisation</w:t>
      </w:r>
    </w:p>
    <w:p w14:paraId="6DA17821" w14:textId="77777777" w:rsidR="00801194" w:rsidRDefault="00801194" w:rsidP="00801194"/>
    <w:p w14:paraId="668A7A61" w14:textId="77777777" w:rsidR="00801194" w:rsidRDefault="00801194" w:rsidP="004A3BA7">
      <w:pPr>
        <w:numPr>
          <w:ilvl w:val="0"/>
          <w:numId w:val="104"/>
        </w:numPr>
        <w:spacing w:before="120" w:after="120"/>
      </w:pPr>
      <w:r>
        <w:t>Identify the functional and non-functional requirements.</w:t>
      </w:r>
    </w:p>
    <w:p w14:paraId="6985C6C2" w14:textId="77777777" w:rsidR="00801194" w:rsidRDefault="00801194" w:rsidP="004A3BA7">
      <w:pPr>
        <w:numPr>
          <w:ilvl w:val="0"/>
          <w:numId w:val="104"/>
        </w:numPr>
        <w:spacing w:before="120" w:after="120"/>
      </w:pPr>
      <w:r>
        <w:t>Prioritise functional requirements using MoSCoW.</w:t>
      </w:r>
    </w:p>
    <w:p w14:paraId="4C26F36B" w14:textId="77777777" w:rsidR="00801194" w:rsidRDefault="00801194" w:rsidP="00801194"/>
    <w:p w14:paraId="0D551BC7" w14:textId="77777777" w:rsidR="00801194" w:rsidRDefault="00801194" w:rsidP="00801194">
      <w:pPr>
        <w:pStyle w:val="Heading3"/>
        <w:spacing w:before="240" w:after="120"/>
      </w:pPr>
      <w:r>
        <w:t>Step 5: Design the Experimental Structure (Baseline vs XAI)</w:t>
      </w:r>
    </w:p>
    <w:p w14:paraId="151754D9" w14:textId="77777777" w:rsidR="00801194" w:rsidRDefault="00801194" w:rsidP="00801194"/>
    <w:p w14:paraId="3B1EBB1C" w14:textId="77777777" w:rsidR="00801194" w:rsidRDefault="00801194" w:rsidP="004A3BA7">
      <w:pPr>
        <w:numPr>
          <w:ilvl w:val="0"/>
          <w:numId w:val="105"/>
        </w:numPr>
        <w:spacing w:before="120" w:after="120"/>
      </w:pPr>
      <w:r>
        <w:t>Identify how the user mode (xai vs baseline) will be assigned to the user.</w:t>
      </w:r>
    </w:p>
    <w:p w14:paraId="24FCF671" w14:textId="77777777" w:rsidR="00801194" w:rsidRDefault="00801194" w:rsidP="00801194"/>
    <w:p w14:paraId="17871BA7" w14:textId="77777777" w:rsidR="00801194" w:rsidRDefault="00801194" w:rsidP="00801194">
      <w:pPr>
        <w:pStyle w:val="Heading3"/>
        <w:spacing w:before="240" w:after="120"/>
      </w:pPr>
      <w:r>
        <w:lastRenderedPageBreak/>
        <w:t>Step 6: Prototype Development</w:t>
      </w:r>
    </w:p>
    <w:p w14:paraId="353C9DE6" w14:textId="77777777" w:rsidR="00801194" w:rsidRDefault="00801194" w:rsidP="00801194"/>
    <w:p w14:paraId="71825E4A" w14:textId="77777777" w:rsidR="00801194" w:rsidRDefault="00801194" w:rsidP="004A3BA7">
      <w:pPr>
        <w:numPr>
          <w:ilvl w:val="0"/>
          <w:numId w:val="106"/>
        </w:numPr>
        <w:spacing w:before="120" w:after="120"/>
      </w:pPr>
      <w:r>
        <w:t>Perform EDA (Exploratory data analysis).</w:t>
      </w:r>
    </w:p>
    <w:p w14:paraId="31681FA4" w14:textId="77777777" w:rsidR="00801194" w:rsidRDefault="00801194" w:rsidP="004A3BA7">
      <w:pPr>
        <w:numPr>
          <w:ilvl w:val="0"/>
          <w:numId w:val="106"/>
        </w:numPr>
        <w:spacing w:before="120" w:after="120"/>
      </w:pPr>
      <w:r>
        <w:t>Preprocess the dataset (Data cleaning and transformation).</w:t>
      </w:r>
    </w:p>
    <w:p w14:paraId="0292997E" w14:textId="77777777" w:rsidR="00801194" w:rsidRDefault="00801194" w:rsidP="004A3BA7">
      <w:pPr>
        <w:numPr>
          <w:ilvl w:val="0"/>
          <w:numId w:val="106"/>
        </w:numPr>
        <w:spacing w:before="120" w:after="120"/>
      </w:pPr>
      <w:r>
        <w:t>Perform feature engineering</w:t>
      </w:r>
    </w:p>
    <w:p w14:paraId="4D17321E" w14:textId="77777777" w:rsidR="00801194" w:rsidRDefault="00801194" w:rsidP="004A3BA7">
      <w:pPr>
        <w:numPr>
          <w:ilvl w:val="0"/>
          <w:numId w:val="106"/>
        </w:numPr>
        <w:spacing w:before="120" w:after="120"/>
      </w:pPr>
      <w:r>
        <w:t>Train different classification models and evaluate them.</w:t>
      </w:r>
    </w:p>
    <w:p w14:paraId="0DEA7D59" w14:textId="77777777" w:rsidR="00801194" w:rsidRDefault="00801194" w:rsidP="004A3BA7">
      <w:pPr>
        <w:numPr>
          <w:ilvl w:val="0"/>
          <w:numId w:val="106"/>
        </w:numPr>
        <w:spacing w:before="120" w:after="120"/>
      </w:pPr>
      <w:r>
        <w:t>Choose the best model to be used in the prototype.</w:t>
      </w:r>
    </w:p>
    <w:p w14:paraId="77D77EA5" w14:textId="77777777" w:rsidR="00801194" w:rsidRDefault="00801194" w:rsidP="004A3BA7">
      <w:pPr>
        <w:numPr>
          <w:ilvl w:val="0"/>
          <w:numId w:val="106"/>
        </w:numPr>
        <w:spacing w:before="120" w:after="120"/>
      </w:pPr>
      <w:r>
        <w:t>Develop the Node.js backends(endpoints and routing)</w:t>
      </w:r>
    </w:p>
    <w:p w14:paraId="21226C71" w14:textId="77777777" w:rsidR="00801194" w:rsidRDefault="00801194" w:rsidP="004A3BA7">
      <w:pPr>
        <w:numPr>
          <w:ilvl w:val="0"/>
          <w:numId w:val="106"/>
        </w:numPr>
        <w:spacing w:before="120" w:after="120"/>
      </w:pPr>
      <w:r>
        <w:t>Develop the Frontend with Next.js.</w:t>
      </w:r>
    </w:p>
    <w:p w14:paraId="40A6DF20" w14:textId="77777777" w:rsidR="00801194" w:rsidRDefault="00801194" w:rsidP="004A3BA7">
      <w:pPr>
        <w:numPr>
          <w:ilvl w:val="0"/>
          <w:numId w:val="106"/>
        </w:numPr>
        <w:spacing w:before="120" w:after="120"/>
      </w:pPr>
      <w:r>
        <w:t>Develop the loan prediction and explanation service in Flask (Python-based framework).</w:t>
      </w:r>
    </w:p>
    <w:p w14:paraId="5CCAB1AE" w14:textId="77777777" w:rsidR="00801194" w:rsidRDefault="00801194" w:rsidP="00801194"/>
    <w:p w14:paraId="670F3EFE" w14:textId="77777777" w:rsidR="00801194" w:rsidRDefault="00801194" w:rsidP="00801194">
      <w:pPr>
        <w:pStyle w:val="Heading3"/>
        <w:spacing w:before="240" w:after="120"/>
      </w:pPr>
      <w:r>
        <w:t>Step 7: Perform Testing (Developer Testing, Regression Testing)</w:t>
      </w:r>
    </w:p>
    <w:p w14:paraId="4EF08DDC" w14:textId="77777777" w:rsidR="00801194" w:rsidRDefault="00801194" w:rsidP="00801194"/>
    <w:p w14:paraId="7D7F06DC" w14:textId="77777777" w:rsidR="00801194" w:rsidRDefault="00801194" w:rsidP="004A3BA7">
      <w:pPr>
        <w:numPr>
          <w:ilvl w:val="0"/>
          <w:numId w:val="107"/>
        </w:numPr>
        <w:spacing w:before="120" w:after="120"/>
      </w:pPr>
      <w:r>
        <w:t>Perform initial developer testing and fix bugs.</w:t>
      </w:r>
    </w:p>
    <w:p w14:paraId="0D37333D" w14:textId="77777777" w:rsidR="00801194" w:rsidRDefault="00801194" w:rsidP="004A3BA7">
      <w:pPr>
        <w:numPr>
          <w:ilvl w:val="0"/>
          <w:numId w:val="107"/>
        </w:numPr>
        <w:spacing w:before="120" w:after="120"/>
      </w:pPr>
      <w:r>
        <w:t>Perform regression testing and fix issues if needed.</w:t>
      </w:r>
    </w:p>
    <w:p w14:paraId="19B574AB" w14:textId="77777777" w:rsidR="00801194" w:rsidRDefault="00801194" w:rsidP="00801194"/>
    <w:p w14:paraId="61497EDD" w14:textId="77777777" w:rsidR="00801194" w:rsidRDefault="00801194" w:rsidP="00801194">
      <w:pPr>
        <w:pStyle w:val="Heading3"/>
        <w:spacing w:before="240" w:after="120"/>
      </w:pPr>
      <w:r>
        <w:t>Step 8: Deploy Prototype for User Data Collection</w:t>
      </w:r>
    </w:p>
    <w:p w14:paraId="5B94CDB5" w14:textId="77777777" w:rsidR="00801194" w:rsidRDefault="00801194" w:rsidP="00801194"/>
    <w:p w14:paraId="76A48865" w14:textId="77777777" w:rsidR="00801194" w:rsidRDefault="00801194" w:rsidP="004A3BA7">
      <w:pPr>
        <w:numPr>
          <w:ilvl w:val="0"/>
          <w:numId w:val="108"/>
        </w:numPr>
        <w:spacing w:before="120" w:after="120"/>
      </w:pPr>
      <w:r>
        <w:t>Deploy the prototype on suitable platforms.</w:t>
      </w:r>
    </w:p>
    <w:p w14:paraId="21117D42" w14:textId="77777777" w:rsidR="00801194" w:rsidRDefault="00801194" w:rsidP="004A3BA7">
      <w:pPr>
        <w:numPr>
          <w:ilvl w:val="0"/>
          <w:numId w:val="108"/>
        </w:numPr>
        <w:spacing w:before="120" w:after="120"/>
      </w:pPr>
      <w:r>
        <w:t>Let the users use the prototype.</w:t>
      </w:r>
    </w:p>
    <w:p w14:paraId="36FF1C7A" w14:textId="77777777" w:rsidR="00801194" w:rsidRDefault="00801194" w:rsidP="00801194"/>
    <w:p w14:paraId="73F44371" w14:textId="77777777" w:rsidR="00801194" w:rsidRDefault="00801194" w:rsidP="00801194">
      <w:pPr>
        <w:pStyle w:val="Heading3"/>
        <w:spacing w:before="240" w:after="120"/>
      </w:pPr>
      <w:r>
        <w:t>Step 9: Collect Trust Survey Data and Evaluate</w:t>
      </w:r>
    </w:p>
    <w:p w14:paraId="7CCC3F0E" w14:textId="77777777" w:rsidR="00801194" w:rsidRDefault="00801194" w:rsidP="00801194"/>
    <w:p w14:paraId="429C09C7" w14:textId="77777777" w:rsidR="00801194" w:rsidRDefault="00801194" w:rsidP="004A3BA7">
      <w:pPr>
        <w:numPr>
          <w:ilvl w:val="0"/>
          <w:numId w:val="109"/>
        </w:numPr>
        <w:spacing w:before="120" w:after="120"/>
      </w:pPr>
      <w:r>
        <w:t>Collect trust survey data from users.</w:t>
      </w:r>
    </w:p>
    <w:p w14:paraId="772FDD59" w14:textId="77777777" w:rsidR="00801194" w:rsidRDefault="00801194" w:rsidP="004A3BA7">
      <w:pPr>
        <w:numPr>
          <w:ilvl w:val="0"/>
          <w:numId w:val="109"/>
        </w:numPr>
        <w:spacing w:before="120" w:after="120"/>
      </w:pPr>
      <w:r>
        <w:t>Analyze and evaluate the data collected.</w:t>
      </w:r>
    </w:p>
    <w:p w14:paraId="024B992B" w14:textId="77777777" w:rsidR="00801194" w:rsidRDefault="00801194" w:rsidP="004A3BA7">
      <w:pPr>
        <w:numPr>
          <w:ilvl w:val="0"/>
          <w:numId w:val="109"/>
        </w:numPr>
        <w:spacing w:before="120" w:after="120"/>
      </w:pPr>
      <w:r>
        <w:t>Identify any improvements that can be made to improve the prototype.</w:t>
      </w:r>
    </w:p>
    <w:p w14:paraId="293FC770" w14:textId="77777777" w:rsidR="00801194" w:rsidRDefault="00801194" w:rsidP="004A3BA7">
      <w:pPr>
        <w:numPr>
          <w:ilvl w:val="0"/>
          <w:numId w:val="109"/>
        </w:numPr>
        <w:spacing w:before="120" w:after="120"/>
      </w:pPr>
      <w:r>
        <w:t>Make improvements if needed.</w:t>
      </w:r>
    </w:p>
    <w:p w14:paraId="0ED2CBBD" w14:textId="77777777" w:rsidR="00801194" w:rsidRDefault="00801194" w:rsidP="00801194"/>
    <w:p w14:paraId="47DED70B" w14:textId="77777777" w:rsidR="00801194" w:rsidRDefault="00801194" w:rsidP="00801194">
      <w:pPr>
        <w:pStyle w:val="Heading3"/>
        <w:spacing w:before="240" w:after="120"/>
      </w:pPr>
      <w:r>
        <w:t>Step 10:  Answer Research Question</w:t>
      </w:r>
    </w:p>
    <w:p w14:paraId="4AECA27A" w14:textId="77777777" w:rsidR="00801194" w:rsidRDefault="00801194" w:rsidP="00801194"/>
    <w:p w14:paraId="73220838" w14:textId="77777777" w:rsidR="00801194" w:rsidRDefault="00801194" w:rsidP="004A3BA7">
      <w:pPr>
        <w:numPr>
          <w:ilvl w:val="0"/>
          <w:numId w:val="110"/>
        </w:numPr>
        <w:spacing w:before="120" w:after="120"/>
      </w:pPr>
      <w:r>
        <w:t>Answer the research questions from the analysis performed on the collected trust survey data.</w:t>
      </w:r>
    </w:p>
    <w:p w14:paraId="7BA24DBE" w14:textId="77777777" w:rsidR="00801194" w:rsidRDefault="00801194" w:rsidP="00801194"/>
    <w:p w14:paraId="73B5F3F9" w14:textId="77777777" w:rsidR="00703AAE" w:rsidRDefault="00703AAE" w:rsidP="00703AAE">
      <w:pPr>
        <w:pStyle w:val="Heading2"/>
        <w:spacing w:before="120" w:after="120"/>
      </w:pPr>
      <w:r>
        <w:lastRenderedPageBreak/>
        <w:t xml:space="preserve">Class Diagram </w:t>
      </w:r>
    </w:p>
    <w:p w14:paraId="27EC305A" w14:textId="125631A7" w:rsidR="00703AAE" w:rsidRDefault="00703AAE" w:rsidP="00703AAE">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FC0C10">
      <w:pPr>
        <w:rPr>
          <w:lang w:val="en-US"/>
        </w:rPr>
      </w:pPr>
    </w:p>
    <w:p w14:paraId="6B1F4368" w14:textId="77777777" w:rsidR="00E3718B" w:rsidRDefault="00E3718B" w:rsidP="00E3718B">
      <w: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FC0C10">
      <w:pPr>
        <w:rPr>
          <w:lang w:val="en-US"/>
        </w:rPr>
      </w:pPr>
    </w:p>
    <w:p w14:paraId="20B35631" w14:textId="77777777" w:rsidR="00585CE9" w:rsidRDefault="00585CE9" w:rsidP="00585CE9">
      <w:pPr>
        <w:pStyle w:val="Heading2"/>
        <w:spacing w:before="120" w:after="120"/>
      </w:pPr>
      <w:r>
        <w:t>ER Diagram</w:t>
      </w:r>
    </w:p>
    <w:p w14:paraId="284DE0F6" w14:textId="77777777" w:rsidR="007031A1" w:rsidRPr="007031A1" w:rsidRDefault="007031A1" w:rsidP="007031A1"/>
    <w:p w14:paraId="0DE34AD6" w14:textId="4CABF1B2" w:rsidR="007031A1" w:rsidRDefault="007031A1" w:rsidP="007031A1">
      <w:r>
        <w:lastRenderedPageBreak/>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05058EAD">
            <wp:extent cx="5731510" cy="4940935"/>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940935"/>
                    </a:xfrm>
                    <a:prstGeom prst="rect">
                      <a:avLst/>
                    </a:prstGeom>
                    <a:noFill/>
                    <a:ln>
                      <a:noFill/>
                    </a:ln>
                  </pic:spPr>
                </pic:pic>
              </a:graphicData>
            </a:graphic>
          </wp:inline>
        </w:drawing>
      </w:r>
      <w:r>
        <w:fldChar w:fldCharType="end"/>
      </w:r>
    </w:p>
    <w:p w14:paraId="063D41DF" w14:textId="77777777" w:rsidR="00585CE9" w:rsidRDefault="00585CE9" w:rsidP="00FC0C10">
      <w:pPr>
        <w:rPr>
          <w:lang w:val="en-US"/>
        </w:rPr>
      </w:pPr>
    </w:p>
    <w:p w14:paraId="5E26CDE7" w14:textId="77777777" w:rsidR="004A21F5" w:rsidRDefault="004A21F5" w:rsidP="004A21F5">
      <w:r>
        <w:t xml:space="preserve">The ER diagram contains four entities. It includes Users, Chat_History, FAQ_Logs, and Loan_Trust_Survey. The User’s table has relationships with each and every table. </w:t>
      </w:r>
    </w:p>
    <w:p w14:paraId="11B5EC90" w14:textId="77777777" w:rsidR="004A21F5" w:rsidRDefault="004A21F5" w:rsidP="004A21F5"/>
    <w:p w14:paraId="0B411B65" w14:textId="77777777" w:rsidR="004A21F5" w:rsidRDefault="004A21F5" w:rsidP="004A21F5">
      <w:pPr>
        <w:pStyle w:val="Heading3"/>
        <w:spacing w:before="240" w:after="120"/>
      </w:pPr>
      <w:r>
        <w:t>User Entity</w:t>
      </w:r>
    </w:p>
    <w:p w14:paraId="5BC4A551" w14:textId="77777777" w:rsidR="004A21F5" w:rsidRDefault="004A21F5" w:rsidP="004A21F5">
      <w:r>
        <w:t>This entity contains id (Primary Key), and email, which is unique. The table also stores the user’s role (”admin” or “normal”), the user’s assigned mode (”baseline” or “xai”), and the creation date.</w:t>
      </w:r>
    </w:p>
    <w:p w14:paraId="2206F409" w14:textId="77777777" w:rsidR="004A21F5" w:rsidRDefault="004A21F5" w:rsidP="004A21F5"/>
    <w:p w14:paraId="7FCCCE6A" w14:textId="77777777" w:rsidR="004A21F5" w:rsidRDefault="004A21F5" w:rsidP="004A21F5">
      <w:pPr>
        <w:pStyle w:val="Heading3"/>
        <w:spacing w:before="240" w:after="120"/>
      </w:pPr>
      <w:r>
        <w:t>Chat_History Entity</w:t>
      </w:r>
    </w:p>
    <w:p w14:paraId="6F17ADD8" w14:textId="77777777" w:rsidR="004A21F5" w:rsidRDefault="004A21F5" w:rsidP="004A21F5">
      <w: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4A21F5"/>
    <w:p w14:paraId="7ABAF7B3" w14:textId="77777777" w:rsidR="004A21F5" w:rsidRDefault="004A21F5" w:rsidP="004A21F5">
      <w:pPr>
        <w:pStyle w:val="Heading3"/>
        <w:spacing w:before="240" w:after="120"/>
      </w:pPr>
      <w:r>
        <w:lastRenderedPageBreak/>
        <w:t>FAQ_Logs Entity</w:t>
      </w:r>
    </w:p>
    <w:p w14:paraId="71BD79B2" w14:textId="77777777" w:rsidR="004A21F5" w:rsidRDefault="004A21F5" w:rsidP="004A21F5">
      <w:r>
        <w:t>This entity captures standalone financial questions from the users. It stores the user’s variant, query, with creation date.</w:t>
      </w:r>
    </w:p>
    <w:p w14:paraId="0CF2A29E" w14:textId="77777777" w:rsidR="004A21F5" w:rsidRDefault="004A21F5" w:rsidP="004A21F5"/>
    <w:p w14:paraId="5355521A" w14:textId="77777777" w:rsidR="004A21F5" w:rsidRDefault="004A21F5" w:rsidP="004A21F5">
      <w:r>
        <w:rPr>
          <w:b/>
          <w:bCs/>
        </w:rPr>
        <w:t>Loan_Trust_Survey Entity</w:t>
      </w:r>
    </w:p>
    <w:p w14:paraId="0B3B8CF6" w14:textId="77777777" w:rsidR="004A21F5" w:rsidRDefault="004A21F5" w:rsidP="004A21F5">
      <w:r>
        <w:t xml:space="preserve">This entity captures the user’s trust-related ratings for each loan prediction. This helps to form the main dataset, which is used to evaluate whether explainability improves user trust. </w:t>
      </w:r>
    </w:p>
    <w:p w14:paraId="069B60DC" w14:textId="77777777" w:rsidR="004A21F5" w:rsidRDefault="004A21F5" w:rsidP="004A21F5"/>
    <w:p w14:paraId="11DF80D6" w14:textId="77777777" w:rsidR="004A21F5" w:rsidRDefault="004A21F5" w:rsidP="004A21F5">
      <w:r>
        <w:t>Together, these entities create a simple but functional structure that mirrors how users interact with the prototype and supports both system behavior and experimental analysis.</w:t>
      </w:r>
    </w:p>
    <w:p w14:paraId="465E4BF6" w14:textId="77777777" w:rsidR="004A21F5" w:rsidRDefault="004A21F5" w:rsidP="004A21F5"/>
    <w:p w14:paraId="5062AF29" w14:textId="77777777" w:rsidR="00A34F9F" w:rsidRDefault="00A34F9F" w:rsidP="00A34F9F">
      <w:pPr>
        <w:pStyle w:val="Heading2"/>
        <w:spacing w:before="120" w:after="120"/>
      </w:pPr>
      <w:r>
        <w:t>Sequence Diagram</w:t>
      </w:r>
    </w:p>
    <w:p w14:paraId="51621AFF" w14:textId="77777777" w:rsidR="00A34F9F" w:rsidRDefault="00A34F9F" w:rsidP="00FC0C10">
      <w:pPr>
        <w:rPr>
          <w:lang w:val="en-US"/>
        </w:rPr>
      </w:pPr>
    </w:p>
    <w:p w14:paraId="2094C043" w14:textId="240D6145" w:rsidR="00A34F9F" w:rsidRDefault="00A34F9F" w:rsidP="00A34F9F">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77777777" w:rsidR="00A34F9F" w:rsidRDefault="00A34F9F" w:rsidP="00FC0C10">
      <w:pPr>
        <w:rPr>
          <w:lang w:val="en-US"/>
        </w:rPr>
      </w:pPr>
    </w:p>
    <w:p w14:paraId="22D1206C" w14:textId="77777777" w:rsidR="00A34F9F" w:rsidRDefault="00A34F9F" w:rsidP="00A34F9F">
      <w:r>
        <w:t xml:space="preserve">The sequence diagram captures the step-by-step flow of how a loan prediction request moves through the system once a user submits a loan form. </w:t>
      </w:r>
    </w:p>
    <w:p w14:paraId="4BD58FE6" w14:textId="77777777" w:rsidR="00A34F9F" w:rsidRDefault="00A34F9F" w:rsidP="00A34F9F"/>
    <w:p w14:paraId="5AFE3B07" w14:textId="77777777" w:rsidR="00A34F9F" w:rsidRDefault="00A34F9F" w:rsidP="004A3BA7">
      <w:pPr>
        <w:numPr>
          <w:ilvl w:val="0"/>
          <w:numId w:val="111"/>
        </w:numPr>
        <w:spacing w:before="120" w:after="120"/>
      </w:pPr>
      <w:r>
        <w:t xml:space="preserve">Process starts in the front end (Next.js), where the user inputs the financial information and submits the form. The Node.js backend receives the request after submission. </w:t>
      </w:r>
    </w:p>
    <w:p w14:paraId="662B5887" w14:textId="77777777" w:rsidR="00A34F9F" w:rsidRDefault="00A34F9F" w:rsidP="004A3BA7">
      <w:pPr>
        <w:numPr>
          <w:ilvl w:val="0"/>
          <w:numId w:val="111"/>
        </w:numPr>
        <w:spacing w:before="120" w:after="120"/>
      </w:pPr>
      <w:r>
        <w:lastRenderedPageBreak/>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Default="00A34F9F" w:rsidP="004A3BA7">
      <w:pPr>
        <w:numPr>
          <w:ilvl w:val="0"/>
          <w:numId w:val="111"/>
        </w:numPr>
        <w:spacing w:before="120" w:after="120"/>
      </w:pPr>
      <w: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Default="00A34F9F" w:rsidP="004A3BA7">
      <w:pPr>
        <w:numPr>
          <w:ilvl w:val="0"/>
          <w:numId w:val="111"/>
        </w:numPr>
        <w:spacing w:before="120" w:after="120"/>
      </w:pPr>
      <w: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FC0C10">
      <w:pPr>
        <w:rPr>
          <w:lang w:val="en-US"/>
        </w:rPr>
      </w:pPr>
    </w:p>
    <w:p w14:paraId="4804B0DE" w14:textId="77777777" w:rsidR="003823A0" w:rsidRDefault="003823A0" w:rsidP="003823A0">
      <w:pPr>
        <w:pStyle w:val="Heading2"/>
        <w:spacing w:before="120" w:after="120"/>
      </w:pPr>
      <w:r>
        <w:t>Package Diagram</w:t>
      </w:r>
    </w:p>
    <w:p w14:paraId="75F8F358" w14:textId="77777777" w:rsidR="003823A0" w:rsidRDefault="003823A0" w:rsidP="00FC0C10">
      <w:pPr>
        <w:rPr>
          <w:lang w:val="en-US"/>
        </w:rPr>
      </w:pPr>
    </w:p>
    <w:p w14:paraId="02094CCA" w14:textId="58BB7906" w:rsidR="003823A0" w:rsidRDefault="003823A0" w:rsidP="003823A0">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FC0C10">
      <w:pPr>
        <w:rPr>
          <w:lang w:val="en-US"/>
        </w:rPr>
      </w:pPr>
    </w:p>
    <w:p w14:paraId="0470AEC3" w14:textId="77777777" w:rsidR="003823A0" w:rsidRDefault="003823A0" w:rsidP="003823A0">
      <w:r>
        <w:t>The package organizes all the classes and components into a structure that is easier to understand. Each major part of the system is divided into the components it consists of.</w:t>
      </w:r>
    </w:p>
    <w:p w14:paraId="71ED1F51" w14:textId="77777777" w:rsidR="003823A0" w:rsidRDefault="003823A0" w:rsidP="003823A0"/>
    <w:p w14:paraId="30D75446" w14:textId="77777777" w:rsidR="003823A0" w:rsidRDefault="003823A0" w:rsidP="004A3BA7">
      <w:pPr>
        <w:numPr>
          <w:ilvl w:val="0"/>
          <w:numId w:val="112"/>
        </w:numPr>
        <w:spacing w:before="120" w:after="120"/>
      </w:pPr>
      <w:r>
        <w:t>Frontend (Next.js) consists of components (LoginCard and SurveyModal), and different folders to make the admin page, chat page, and loan form page. This folder structure is also responsible for the routing.</w:t>
      </w:r>
    </w:p>
    <w:p w14:paraId="6CB867F0" w14:textId="77777777" w:rsidR="003823A0" w:rsidRDefault="003823A0" w:rsidP="00FC0C10">
      <w:pPr>
        <w:rPr>
          <w:lang w:val="en-US"/>
        </w:rPr>
      </w:pPr>
    </w:p>
    <w:p w14:paraId="5139E5B2" w14:textId="4C8AE6F6" w:rsidR="003823A0" w:rsidRDefault="003823A0" w:rsidP="003823A0">
      <w:r>
        <w:lastRenderedPageBreak/>
        <w:fldChar w:fldCharType="begin"/>
      </w:r>
      <w: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fldChar w:fldCharType="separate"/>
      </w:r>
      <w:r>
        <w:rPr>
          <w:noProof/>
        </w:rPr>
        <w:drawing>
          <wp:inline distT="0" distB="0" distL="0" distR="0" wp14:anchorId="5151FBE8" wp14:editId="6D2B59A9">
            <wp:extent cx="5358130" cy="8863330"/>
            <wp:effectExtent l="0" t="0" r="1270" b="127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6E0A31C4" w14:textId="77777777" w:rsidR="00F463A1" w:rsidRDefault="00F463A1" w:rsidP="004A3BA7">
      <w:pPr>
        <w:numPr>
          <w:ilvl w:val="0"/>
          <w:numId w:val="113"/>
        </w:numPr>
        <w:spacing w:before="120" w:after="120"/>
      </w:pPr>
      <w:r>
        <w:lastRenderedPageBreak/>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Default="00F463A1" w:rsidP="00F463A1">
      <w:pPr>
        <w:ind w:left="360"/>
      </w:pPr>
      <w:r>
        <w:lastRenderedPageBreak/>
        <w:fldChar w:fldCharType="begin"/>
      </w:r>
      <w: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fldChar w:fldCharType="separate"/>
      </w:r>
      <w:r>
        <w:rPr>
          <w:noProof/>
        </w:rPr>
        <w:drawing>
          <wp:inline distT="0" distB="0" distL="0" distR="0" wp14:anchorId="7DE7F5E0" wp14:editId="1E0765F1">
            <wp:extent cx="5358130" cy="8863330"/>
            <wp:effectExtent l="0" t="0" r="1270" b="127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444187F4" w14:textId="77777777" w:rsidR="00F463A1" w:rsidRDefault="00F463A1" w:rsidP="004A3BA7">
      <w:pPr>
        <w:numPr>
          <w:ilvl w:val="0"/>
          <w:numId w:val="113"/>
        </w:numPr>
        <w:spacing w:before="120" w:after="120"/>
      </w:pPr>
      <w:r>
        <w:lastRenderedPageBreak/>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Default="003823A0" w:rsidP="00FC0C10">
      <w:pPr>
        <w:rPr>
          <w:lang w:val="en-US"/>
        </w:rPr>
      </w:pPr>
    </w:p>
    <w:p w14:paraId="7F6034AD" w14:textId="16658283" w:rsidR="00F463A1" w:rsidRDefault="00F463A1" w:rsidP="00F463A1">
      <w:r>
        <w:lastRenderedPageBreak/>
        <w:fldChar w:fldCharType="begin"/>
      </w:r>
      <w: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fldChar w:fldCharType="separate"/>
      </w:r>
      <w:r>
        <w:rPr>
          <w:noProof/>
        </w:rPr>
        <w:drawing>
          <wp:inline distT="0" distB="0" distL="0" distR="0" wp14:anchorId="649D3DFE" wp14:editId="6C3E1338">
            <wp:extent cx="5358130" cy="8863330"/>
            <wp:effectExtent l="0" t="0" r="1270" b="127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72267483" w14:textId="77777777" w:rsidR="00F463A1" w:rsidRDefault="00F463A1" w:rsidP="00F463A1">
      <w:pPr>
        <w:pStyle w:val="Heading2"/>
        <w:spacing w:before="120" w:after="120"/>
      </w:pPr>
      <w:r>
        <w:lastRenderedPageBreak/>
        <w:t>Wireframe / Mock-up</w:t>
      </w:r>
    </w:p>
    <w:p w14:paraId="4850AFC3" w14:textId="77777777" w:rsidR="00F463A1" w:rsidRDefault="00F463A1" w:rsidP="00F463A1"/>
    <w:p w14:paraId="5A73B483" w14:textId="77777777" w:rsidR="00F463A1" w:rsidRDefault="00F463A1" w:rsidP="00F463A1">
      <w:r>
        <w:t xml:space="preserve">As for the wireframes, “Loan Form Screen” and “Chat screen”  were selected. These screens are mainly utilized by two main stakeholders, who are end-users and admin-users. </w:t>
      </w:r>
    </w:p>
    <w:p w14:paraId="23E0FC47" w14:textId="77777777" w:rsidR="00F463A1" w:rsidRDefault="00F463A1" w:rsidP="00F463A1"/>
    <w:p w14:paraId="093AFED9" w14:textId="77777777" w:rsidR="00F463A1" w:rsidRDefault="00F463A1" w:rsidP="00F463A1">
      <w:pPr>
        <w:pStyle w:val="Heading3"/>
        <w:spacing w:before="240" w:after="120"/>
      </w:pPr>
      <w:r>
        <w:t>Loan Form Screen (Input Screen)</w:t>
      </w:r>
    </w:p>
    <w:p w14:paraId="374F7026" w14:textId="77777777" w:rsidR="00F463A1" w:rsidRDefault="00F463A1" w:rsidP="00F463A1">
      <w: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Default="00F463A1" w:rsidP="00F463A1"/>
    <w:p w14:paraId="5173DE91" w14:textId="77777777" w:rsidR="00F463A1" w:rsidRDefault="00F463A1" w:rsidP="00F463A1">
      <w:r>
        <w:t>The loan form screen is divided into five steps in order to make the system more intuitive to the user. It consists of five steps.</w:t>
      </w:r>
    </w:p>
    <w:p w14:paraId="652E34D1" w14:textId="77777777" w:rsidR="00F463A1" w:rsidRDefault="00F463A1" w:rsidP="00F463A1"/>
    <w:p w14:paraId="6FD50574" w14:textId="77777777" w:rsidR="00F463A1" w:rsidRDefault="00F463A1" w:rsidP="00F463A1">
      <w:r>
        <w:rPr>
          <w:b/>
          <w:bCs/>
        </w:rPr>
        <w:t>Step 1</w:t>
      </w:r>
    </w:p>
    <w:p w14:paraId="7A4011C4" w14:textId="77777777" w:rsidR="00A34F9F" w:rsidRDefault="00A34F9F" w:rsidP="00FC0C10">
      <w:pPr>
        <w:rPr>
          <w:lang w:val="en-US"/>
        </w:rPr>
      </w:pPr>
    </w:p>
    <w:p w14:paraId="29191DA3" w14:textId="5F1684F0" w:rsidR="00F463A1" w:rsidRDefault="00F463A1" w:rsidP="00F463A1">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0C3FC216">
            <wp:extent cx="5731510" cy="4075430"/>
            <wp:effectExtent l="0" t="0" r="0" b="1270"/>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174C7672" w14:textId="77777777" w:rsidR="00F463A1" w:rsidRDefault="00F463A1" w:rsidP="00FC0C10">
      <w:pPr>
        <w:rPr>
          <w:lang w:val="en-US"/>
        </w:rPr>
      </w:pPr>
    </w:p>
    <w:p w14:paraId="37E99932" w14:textId="77777777" w:rsidR="00F463A1" w:rsidRDefault="00F463A1" w:rsidP="00F463A1">
      <w:r>
        <w:rPr>
          <w:b/>
          <w:bCs/>
        </w:rPr>
        <w:t>Step 2</w:t>
      </w:r>
    </w:p>
    <w:p w14:paraId="17B2B011" w14:textId="77777777" w:rsidR="00F463A1" w:rsidRDefault="00F463A1" w:rsidP="00FC0C10">
      <w:pPr>
        <w:rPr>
          <w:lang w:val="en-US"/>
        </w:rPr>
      </w:pPr>
    </w:p>
    <w:p w14:paraId="05A8DD52" w14:textId="5E482438" w:rsidR="00F463A1" w:rsidRDefault="00F463A1" w:rsidP="00F463A1">
      <w:r>
        <w:lastRenderedPageBreak/>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58ECB745">
            <wp:extent cx="5731510" cy="4075430"/>
            <wp:effectExtent l="0" t="0" r="0" b="127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16AC6257" w14:textId="77777777" w:rsidR="00F463A1" w:rsidRDefault="00F463A1" w:rsidP="00FC0C10">
      <w:pPr>
        <w:rPr>
          <w:lang w:val="en-US"/>
        </w:rPr>
      </w:pPr>
    </w:p>
    <w:p w14:paraId="51C2D89D" w14:textId="77777777" w:rsidR="00F463A1" w:rsidRDefault="00F463A1" w:rsidP="00F463A1">
      <w:r>
        <w:rPr>
          <w:b/>
          <w:bCs/>
        </w:rPr>
        <w:t>Step 3</w:t>
      </w:r>
    </w:p>
    <w:p w14:paraId="5C346281" w14:textId="77777777" w:rsidR="00F463A1" w:rsidRDefault="00F463A1" w:rsidP="00FC0C10">
      <w:pPr>
        <w:rPr>
          <w:lang w:val="en-US"/>
        </w:rPr>
      </w:pPr>
    </w:p>
    <w:p w14:paraId="4BBE176A" w14:textId="530ABD21" w:rsidR="00F463A1" w:rsidRDefault="00F463A1" w:rsidP="00F463A1">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626F0A58">
            <wp:extent cx="5731510" cy="4075430"/>
            <wp:effectExtent l="0" t="0" r="0" b="127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2D0217C3" w14:textId="77777777" w:rsidR="00F463A1" w:rsidRDefault="00F463A1" w:rsidP="00FC0C10">
      <w:pPr>
        <w:rPr>
          <w:lang w:val="en-US"/>
        </w:rPr>
      </w:pPr>
    </w:p>
    <w:p w14:paraId="502A6F40" w14:textId="77777777" w:rsidR="00F463A1" w:rsidRDefault="00F463A1" w:rsidP="00F463A1">
      <w:r>
        <w:rPr>
          <w:b/>
          <w:bCs/>
        </w:rPr>
        <w:lastRenderedPageBreak/>
        <w:t>Step 4</w:t>
      </w:r>
    </w:p>
    <w:p w14:paraId="099EB028" w14:textId="77777777" w:rsidR="00F463A1" w:rsidRDefault="00F463A1" w:rsidP="00FC0C10">
      <w:pPr>
        <w:rPr>
          <w:lang w:val="en-US"/>
        </w:rPr>
      </w:pPr>
    </w:p>
    <w:p w14:paraId="78FC16F6" w14:textId="394B4E0C" w:rsidR="00F463A1" w:rsidRDefault="00F463A1" w:rsidP="00F463A1">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06255D0A">
            <wp:extent cx="5731510" cy="4075430"/>
            <wp:effectExtent l="0" t="0" r="0" b="127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7B0DAFCC" w14:textId="77777777" w:rsidR="00F463A1" w:rsidRDefault="00F463A1" w:rsidP="00FC0C10">
      <w:pPr>
        <w:rPr>
          <w:lang w:val="en-US"/>
        </w:rPr>
      </w:pPr>
    </w:p>
    <w:p w14:paraId="7D23676C" w14:textId="77777777" w:rsidR="00F463A1" w:rsidRDefault="00F463A1" w:rsidP="00F463A1">
      <w:r>
        <w:rPr>
          <w:b/>
          <w:bCs/>
        </w:rPr>
        <w:t>Step 5</w:t>
      </w:r>
    </w:p>
    <w:p w14:paraId="04154F8D" w14:textId="77777777" w:rsidR="00F463A1" w:rsidRDefault="00F463A1" w:rsidP="00FC0C10">
      <w:pPr>
        <w:rPr>
          <w:lang w:val="en-US"/>
        </w:rPr>
      </w:pPr>
    </w:p>
    <w:p w14:paraId="4E99BA80" w14:textId="43D47248" w:rsidR="00F463A1" w:rsidRDefault="00F463A1" w:rsidP="00F463A1">
      <w:r>
        <w:lastRenderedPageBreak/>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3EA61FF9">
            <wp:extent cx="5731510" cy="4075430"/>
            <wp:effectExtent l="0" t="0" r="0" b="127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3686C6A9" w14:textId="77777777" w:rsidR="00F463A1" w:rsidRDefault="00F463A1" w:rsidP="00FC0C10">
      <w:pPr>
        <w:rPr>
          <w:lang w:val="en-US"/>
        </w:rPr>
      </w:pPr>
    </w:p>
    <w:p w14:paraId="54BD63D2" w14:textId="77777777" w:rsidR="00F463A1" w:rsidRDefault="00F463A1" w:rsidP="00F463A1">
      <w:pPr>
        <w:pStyle w:val="Heading3"/>
        <w:spacing w:before="120" w:after="120"/>
      </w:pPr>
      <w:r>
        <w:t>Chat Screen (Input / Result Screen)</w:t>
      </w:r>
    </w:p>
    <w:p w14:paraId="00AB43E3" w14:textId="77777777" w:rsidR="00F463A1" w:rsidRDefault="00F463A1" w:rsidP="00F463A1"/>
    <w:p w14:paraId="455811B7" w14:textId="77777777" w:rsidR="00F463A1" w:rsidRDefault="00F463A1" w:rsidP="00F463A1">
      <w: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FC0C10">
      <w:pPr>
        <w:rPr>
          <w:lang w:val="en-US"/>
        </w:rPr>
      </w:pPr>
    </w:p>
    <w:p w14:paraId="419EE7BE" w14:textId="506FB1CB" w:rsidR="00F463A1" w:rsidRDefault="00F463A1" w:rsidP="00F463A1">
      <w:r>
        <w:lastRenderedPageBreak/>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376BD3B9">
            <wp:extent cx="5731510" cy="4075430"/>
            <wp:effectExtent l="0" t="0" r="0" b="127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6DEBE2C5" w14:textId="77777777" w:rsidR="00F463A1" w:rsidRDefault="00F463A1" w:rsidP="00FC0C10">
      <w:pPr>
        <w:rPr>
          <w:lang w:val="en-US"/>
        </w:rPr>
      </w:pPr>
    </w:p>
    <w:p w14:paraId="34B4CF48" w14:textId="77777777" w:rsidR="00D51F06" w:rsidRDefault="00D51F06" w:rsidP="00FC0C10">
      <w:pPr>
        <w:rPr>
          <w:lang w:val="en-US"/>
        </w:rPr>
      </w:pPr>
    </w:p>
    <w:p w14:paraId="41079160" w14:textId="77777777" w:rsidR="00D51F06" w:rsidRDefault="00D51F06" w:rsidP="00FC0C10">
      <w:pPr>
        <w:rPr>
          <w:lang w:val="en-US"/>
        </w:rPr>
      </w:pPr>
    </w:p>
    <w:p w14:paraId="5191530F" w14:textId="77777777" w:rsidR="00D51F06" w:rsidRDefault="00D51F06" w:rsidP="00FC0C10">
      <w:pPr>
        <w:rPr>
          <w:lang w:val="en-US"/>
        </w:rPr>
      </w:pPr>
    </w:p>
    <w:p w14:paraId="70D33B3B" w14:textId="77777777" w:rsidR="00D51F06" w:rsidRDefault="00D51F06" w:rsidP="00FC0C10">
      <w:pPr>
        <w:rPr>
          <w:lang w:val="en-US"/>
        </w:rPr>
      </w:pPr>
    </w:p>
    <w:p w14:paraId="3CF691EE" w14:textId="77777777" w:rsidR="00D51F06" w:rsidRDefault="00D51F06" w:rsidP="00FC0C10">
      <w:pPr>
        <w:rPr>
          <w:lang w:val="en-US"/>
        </w:rPr>
      </w:pPr>
    </w:p>
    <w:p w14:paraId="45FD9CBF" w14:textId="77777777" w:rsidR="00D51F06" w:rsidRDefault="00D51F06" w:rsidP="00FC0C10">
      <w:pPr>
        <w:rPr>
          <w:lang w:val="en-US"/>
        </w:rPr>
      </w:pPr>
    </w:p>
    <w:p w14:paraId="36032CC2" w14:textId="77777777" w:rsidR="00D51F06" w:rsidRDefault="00D51F06" w:rsidP="00FC0C10">
      <w:pPr>
        <w:rPr>
          <w:lang w:val="en-US"/>
        </w:rPr>
      </w:pPr>
    </w:p>
    <w:p w14:paraId="476930AF" w14:textId="77777777" w:rsidR="00D51F06" w:rsidRDefault="00D51F06" w:rsidP="00FC0C10">
      <w:pPr>
        <w:rPr>
          <w:lang w:val="en-US"/>
        </w:rPr>
      </w:pPr>
    </w:p>
    <w:p w14:paraId="4D4A20A6" w14:textId="77777777" w:rsidR="00D51F06" w:rsidRDefault="00D51F06" w:rsidP="00FC0C10">
      <w:pPr>
        <w:rPr>
          <w:lang w:val="en-US"/>
        </w:rPr>
      </w:pPr>
    </w:p>
    <w:p w14:paraId="592D9B03" w14:textId="77777777" w:rsidR="00D51F06" w:rsidRDefault="00D51F06" w:rsidP="00FC0C10">
      <w:pPr>
        <w:rPr>
          <w:lang w:val="en-US"/>
        </w:rPr>
      </w:pPr>
    </w:p>
    <w:p w14:paraId="3CCD13AB" w14:textId="77777777" w:rsidR="00D51F06" w:rsidRDefault="00D51F06" w:rsidP="00FC0C10">
      <w:pPr>
        <w:rPr>
          <w:lang w:val="en-US"/>
        </w:rPr>
      </w:pPr>
    </w:p>
    <w:p w14:paraId="7F9F89DD" w14:textId="77777777" w:rsidR="00D51F06" w:rsidRDefault="00D51F06" w:rsidP="00FC0C10">
      <w:pPr>
        <w:rPr>
          <w:lang w:val="en-US"/>
        </w:rPr>
      </w:pPr>
    </w:p>
    <w:p w14:paraId="04F5D898" w14:textId="77777777" w:rsidR="00D51F06" w:rsidRDefault="00D51F06" w:rsidP="00FC0C10">
      <w:pPr>
        <w:rPr>
          <w:lang w:val="en-US"/>
        </w:rPr>
      </w:pPr>
    </w:p>
    <w:p w14:paraId="49773EE5" w14:textId="77777777" w:rsidR="00D51F06" w:rsidRDefault="00D51F06" w:rsidP="00FC0C10">
      <w:pPr>
        <w:rPr>
          <w:lang w:val="en-US"/>
        </w:rPr>
      </w:pPr>
    </w:p>
    <w:p w14:paraId="75CFE7E0" w14:textId="77777777" w:rsidR="00D51F06" w:rsidRDefault="00D51F06" w:rsidP="00FC0C10">
      <w:pPr>
        <w:rPr>
          <w:lang w:val="en-US"/>
        </w:rPr>
      </w:pPr>
    </w:p>
    <w:p w14:paraId="3AF94FE9" w14:textId="77777777" w:rsidR="00D51F06" w:rsidRDefault="00D51F06" w:rsidP="00FC0C10">
      <w:pPr>
        <w:rPr>
          <w:lang w:val="en-US"/>
        </w:rPr>
      </w:pPr>
    </w:p>
    <w:p w14:paraId="5F9E0D7C" w14:textId="77777777" w:rsidR="00D51F06" w:rsidRDefault="00D51F06" w:rsidP="00FC0C10">
      <w:pPr>
        <w:rPr>
          <w:lang w:val="en-US"/>
        </w:rPr>
      </w:pPr>
    </w:p>
    <w:p w14:paraId="1A02EE93" w14:textId="77777777" w:rsidR="00D51F06" w:rsidRDefault="00D51F06" w:rsidP="00FC0C10">
      <w:pPr>
        <w:rPr>
          <w:lang w:val="en-US"/>
        </w:rPr>
      </w:pPr>
    </w:p>
    <w:p w14:paraId="4656DA51" w14:textId="77777777" w:rsidR="00D51F06" w:rsidRDefault="00D51F06" w:rsidP="00FC0C10">
      <w:pPr>
        <w:rPr>
          <w:lang w:val="en-US"/>
        </w:rPr>
      </w:pPr>
    </w:p>
    <w:p w14:paraId="2660A673" w14:textId="77777777" w:rsidR="00D51F06" w:rsidRDefault="00D51F06" w:rsidP="00FC0C10">
      <w:pPr>
        <w:rPr>
          <w:lang w:val="en-US"/>
        </w:rPr>
      </w:pPr>
    </w:p>
    <w:p w14:paraId="3DD7ED2A" w14:textId="77777777" w:rsidR="00D51F06" w:rsidRDefault="00D51F06" w:rsidP="00FC0C10">
      <w:pPr>
        <w:rPr>
          <w:lang w:val="en-US"/>
        </w:rPr>
      </w:pPr>
    </w:p>
    <w:p w14:paraId="12952750" w14:textId="77777777" w:rsidR="00D51F06" w:rsidRDefault="00D51F06" w:rsidP="00FC0C10">
      <w:pPr>
        <w:rPr>
          <w:lang w:val="en-US"/>
        </w:rPr>
      </w:pPr>
    </w:p>
    <w:p w14:paraId="699EE022" w14:textId="77777777" w:rsidR="00D51F06" w:rsidRDefault="00D51F06" w:rsidP="00FC0C10">
      <w:pPr>
        <w:rPr>
          <w:lang w:val="en-US"/>
        </w:rPr>
      </w:pPr>
    </w:p>
    <w:p w14:paraId="4E758C79" w14:textId="77777777" w:rsidR="00866B6D" w:rsidRDefault="00866B6D" w:rsidP="00FC0C10">
      <w:pPr>
        <w:rPr>
          <w:lang w:val="en-US"/>
        </w:rPr>
      </w:pPr>
    </w:p>
    <w:p w14:paraId="13D6592F" w14:textId="77777777" w:rsidR="00EC1AFB" w:rsidRDefault="00EC1AFB" w:rsidP="00FC0C10">
      <w:pPr>
        <w:rPr>
          <w:lang w:val="en-US"/>
        </w:rPr>
      </w:pPr>
    </w:p>
    <w:p w14:paraId="4356395D" w14:textId="5DE389A3" w:rsidR="00D51F06" w:rsidRDefault="00647C77" w:rsidP="00FC0C10">
      <w:pPr>
        <w:rPr>
          <w:lang w:val="en-US"/>
        </w:rPr>
      </w:pPr>
      <w:r w:rsidRPr="00647C77">
        <w:rPr>
          <w:noProof/>
          <w14:ligatures w14:val="standardContextual"/>
        </w:rPr>
        <w:pict w14:anchorId="706AF01C">
          <v:rect id="_x0000_i1028" alt="" style="width:451.3pt;height:.05pt;mso-width-percent:0;mso-height-percent:0;mso-width-percent:0;mso-height-percent:0" o:hralign="center" o:hrstd="t" o:hr="t" fillcolor="#a0a0a0" stroked="f"/>
        </w:pict>
      </w:r>
    </w:p>
    <w:p w14:paraId="74791607" w14:textId="5B5A16DB" w:rsidR="00BB4738" w:rsidRDefault="00434B25" w:rsidP="00434B25">
      <w:pPr>
        <w:pStyle w:val="Heading1"/>
        <w:rPr>
          <w:lang w:val="en-US"/>
        </w:rPr>
      </w:pPr>
      <w:r>
        <w:rPr>
          <w:lang w:val="en-US"/>
        </w:rPr>
        <w:lastRenderedPageBreak/>
        <w:t>Chapter 6 – Implementation</w:t>
      </w:r>
    </w:p>
    <w:p w14:paraId="355402AE" w14:textId="77777777" w:rsidR="00D14AB5" w:rsidRPr="00D14AB5" w:rsidRDefault="00D14AB5" w:rsidP="00D14AB5">
      <w:pPr>
        <w:rPr>
          <w:lang w:val="en-US"/>
        </w:rPr>
      </w:pPr>
    </w:p>
    <w:p w14:paraId="6B1A893D" w14:textId="77777777" w:rsidR="00434B25" w:rsidRDefault="00434B25" w:rsidP="00434B25">
      <w: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434B25"/>
    <w:p w14:paraId="740FE2FE" w14:textId="77777777" w:rsidR="00434B25" w:rsidRDefault="00434B25" w:rsidP="00434B25">
      <w:pPr>
        <w:pStyle w:val="Heading2"/>
      </w:pPr>
      <w:r w:rsidRPr="00434B25">
        <w:t>6.1 Justification of the Software Development Methodology</w:t>
      </w:r>
    </w:p>
    <w:p w14:paraId="228E26DC" w14:textId="77777777" w:rsidR="00D14AB5" w:rsidRPr="00D14AB5" w:rsidRDefault="00D14AB5" w:rsidP="00D14AB5"/>
    <w:p w14:paraId="20841174" w14:textId="77777777" w:rsidR="00434B25" w:rsidRDefault="00434B25" w:rsidP="00434B25">
      <w: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Default="00434B25" w:rsidP="00434B25">
      <w: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Default="00434B25" w:rsidP="00434B25">
      <w:r>
        <w:t>Kanban, by contrast, remained flexible. Its lightweight nature fitted the size of the project and the need for frequent testing across Node, Flask, and Next,js frontend.</w:t>
      </w:r>
    </w:p>
    <w:p w14:paraId="740934D1" w14:textId="77777777" w:rsidR="00FB5AF3" w:rsidRDefault="00FB5AF3" w:rsidP="00434B25"/>
    <w:p w14:paraId="15352627" w14:textId="77777777" w:rsidR="00434B25" w:rsidRPr="00434B25" w:rsidRDefault="00434B25" w:rsidP="00434B25">
      <w:pPr>
        <w:pStyle w:val="Heading2"/>
      </w:pPr>
      <w:r w:rsidRPr="00434B25">
        <w:t>6.2 Steps Taken to Create and Select the Model</w:t>
      </w:r>
    </w:p>
    <w:p w14:paraId="33056542" w14:textId="77777777" w:rsidR="00434B25" w:rsidRDefault="00434B25" w:rsidP="00434B25"/>
    <w:p w14:paraId="710A6C91" w14:textId="77777777" w:rsidR="00434B25" w:rsidRDefault="00434B25" w:rsidP="00434B25">
      <w:r>
        <w:t xml:space="preserve">The model selection process occurred before the prototype was fully formed. It began in a Jupyter environment where different classifiers were tested on the </w:t>
      </w:r>
      <w:r>
        <w:rPr>
          <w:b/>
          <w:bCs/>
        </w:rPr>
        <w:t>loan approval dataset</w:t>
      </w:r>
      <w: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Default="00F65650" w:rsidP="00434B25"/>
    <w:p w14:paraId="32AF2739" w14:textId="0728A10C" w:rsidR="00F65650" w:rsidRPr="00F65650" w:rsidRDefault="00F65650" w:rsidP="00434B25">
      <w:pPr>
        <w:rPr>
          <w:b/>
          <w:bCs/>
        </w:rPr>
      </w:pPr>
      <w:r w:rsidRPr="00F65650">
        <w:rPr>
          <w:b/>
          <w:bCs/>
        </w:rPr>
        <w:t>Note: Jupyter Notebook containing all the steps with explanations are appended at the end.</w:t>
      </w:r>
      <w:r>
        <w:rPr>
          <w:b/>
          <w:bCs/>
        </w:rPr>
        <w:t xml:space="preserve"> (Please refer the </w:t>
      </w:r>
      <w:r w:rsidR="000A23C4">
        <w:rPr>
          <w:b/>
          <w:bCs/>
        </w:rPr>
        <w:t>“</w:t>
      </w:r>
      <w:r w:rsidRPr="00F65650">
        <w:rPr>
          <w:b/>
          <w:bCs/>
        </w:rPr>
        <w:t>Jupyter Notebook - Model Training</w:t>
      </w:r>
      <w:r w:rsidR="000A23C4">
        <w:rPr>
          <w:b/>
          <w:bCs/>
        </w:rPr>
        <w:t>”</w:t>
      </w:r>
      <w:r>
        <w:rPr>
          <w:b/>
          <w:bCs/>
        </w:rPr>
        <w:t xml:space="preserve"> folder)</w:t>
      </w:r>
    </w:p>
    <w:p w14:paraId="68C8FC38" w14:textId="77777777" w:rsidR="00151EAA" w:rsidRDefault="00151EAA" w:rsidP="00434B25"/>
    <w:p w14:paraId="37F3DD7A" w14:textId="2344DDB2" w:rsidR="00434B25" w:rsidRDefault="00434B25" w:rsidP="00434B25">
      <w:pPr>
        <w:pStyle w:val="Heading3"/>
      </w:pPr>
      <w:r>
        <w:t xml:space="preserve">6.2.1 </w:t>
      </w:r>
      <w:r w:rsidR="00AD6617">
        <w:t xml:space="preserve">About </w:t>
      </w:r>
      <w:r>
        <w:t>Dataset</w:t>
      </w:r>
    </w:p>
    <w:p w14:paraId="21847341" w14:textId="77777777" w:rsidR="00434B25" w:rsidRDefault="00434B25" w:rsidP="00434B25">
      <w:r>
        <w:t xml:space="preserve">The </w:t>
      </w:r>
      <w:r>
        <w:rPr>
          <w:b/>
          <w:bCs/>
        </w:rPr>
        <w:t xml:space="preserve">loan approval dataset </w:t>
      </w:r>
      <w:r>
        <w:t>is a collection of financial records and associated information used in order to determine the eligibility of individuals or organisations for obtaining loans from a lending institution from Kaggle. It</w:t>
      </w:r>
      <w:r>
        <w:rPr>
          <w:b/>
          <w:bCs/>
        </w:rPr>
        <w:t xml:space="preserve"> </w:t>
      </w:r>
      <w:r>
        <w:t xml:space="preserve">contained structured financial variables such as </w:t>
      </w:r>
      <w:r>
        <w:lastRenderedPageBreak/>
        <w:t>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434B25"/>
    <w:p w14:paraId="71464799" w14:textId="327D02F4" w:rsidR="00434B25" w:rsidRPr="00434B25" w:rsidRDefault="00434B25" w:rsidP="00434B25">
      <w:pPr>
        <w:pStyle w:val="Heading3"/>
      </w:pPr>
      <w:r w:rsidRPr="00434B25">
        <w:t>6.2.2</w:t>
      </w:r>
      <w:r w:rsidR="00A62082">
        <w:t xml:space="preserve"> </w:t>
      </w:r>
      <w:r w:rsidRPr="00434B25">
        <w:t>Exploratory Data Analysis (EDA)</w:t>
      </w:r>
    </w:p>
    <w:p w14:paraId="3035A142" w14:textId="77777777" w:rsidR="00434B25" w:rsidRDefault="00434B25" w:rsidP="00434B25">
      <w:r>
        <w:t>Various steps were carried out to perform EDA on the dataset. Findings are as follows,</w:t>
      </w:r>
    </w:p>
    <w:p w14:paraId="14783161" w14:textId="77777777" w:rsidR="00434B25" w:rsidRDefault="00434B25" w:rsidP="00434B25">
      <w:pPr>
        <w:numPr>
          <w:ilvl w:val="0"/>
          <w:numId w:val="1"/>
        </w:numPr>
        <w:spacing w:before="120" w:after="120"/>
      </w:pPr>
      <w:r>
        <w:t>The dataset contains 4,269 rows and 13 columns.</w:t>
      </w:r>
    </w:p>
    <w:p w14:paraId="620B05E4" w14:textId="77777777" w:rsidR="00434B25" w:rsidRPr="00D71E64" w:rsidRDefault="00434B25" w:rsidP="00434B25">
      <w:pPr>
        <w:numPr>
          <w:ilvl w:val="0"/>
          <w:numId w:val="1"/>
        </w:numPr>
        <w:spacing w:before="120" w:after="120"/>
        <w:rPr>
          <w:color w:val="000000" w:themeColor="text1"/>
        </w:rPr>
      </w:pPr>
      <w:r w:rsidRPr="00D71E64">
        <w:rPr>
          <w:color w:val="000000" w:themeColor="text1"/>
        </w:rPr>
        <w:t>There are 10 numeric columns and 3 categorical columns.</w:t>
      </w:r>
    </w:p>
    <w:p w14:paraId="5BEDE9BF" w14:textId="77777777" w:rsidR="00434B25" w:rsidRPr="00D71E64" w:rsidRDefault="00434B25" w:rsidP="00434B25">
      <w:pPr>
        <w:numPr>
          <w:ilvl w:val="0"/>
          <w:numId w:val="1"/>
        </w:numPr>
        <w:spacing w:before="120" w:after="120"/>
        <w:rPr>
          <w:color w:val="000000" w:themeColor="text1"/>
        </w:rPr>
      </w:pPr>
      <w:r w:rsidRPr="00D71E64">
        <w:rPr>
          <w:color w:val="000000" w:themeColor="text1"/>
        </w:rPr>
        <w:t>There were no missing values found, even though some columns contained zero values, such as no_of_dependents, residential_assets_value, and commercial_assets_value.</w:t>
      </w:r>
    </w:p>
    <w:p w14:paraId="512D3022" w14:textId="77777777" w:rsidR="00434B25" w:rsidRDefault="00434B25" w:rsidP="00434B25">
      <w:pPr>
        <w:numPr>
          <w:ilvl w:val="0"/>
          <w:numId w:val="1"/>
        </w:numPr>
        <w:spacing w:before="120" w:after="120"/>
      </w:pPr>
      <w:r>
        <w:t>From the statistical overview, residential_assets_value has a negative –100,000 as a minimum. This shows that it is invalid.</w:t>
      </w:r>
    </w:p>
    <w:p w14:paraId="4D9C69D5" w14:textId="77777777" w:rsidR="00434B25" w:rsidRDefault="00434B25" w:rsidP="00434B25">
      <w:pPr>
        <w:numPr>
          <w:ilvl w:val="0"/>
          <w:numId w:val="1"/>
        </w:numPr>
        <w:spacing w:before="120" w:after="120"/>
      </w:pPr>
      <w:r>
        <w:t>Categorical columns include “education”, “self_employed”, and “loan_status”.</w:t>
      </w:r>
    </w:p>
    <w:p w14:paraId="0494F649" w14:textId="77777777" w:rsidR="00434B25" w:rsidRDefault="00434B25" w:rsidP="00434B25">
      <w:pPr>
        <w:spacing w:before="120" w:after="120"/>
      </w:pPr>
    </w:p>
    <w:p w14:paraId="3C5DC411" w14:textId="00E705FD" w:rsidR="007C2F44" w:rsidRDefault="007C2F44" w:rsidP="007C2F44">
      <w:pPr>
        <w:pStyle w:val="Heading4"/>
      </w:pPr>
      <w:r w:rsidRPr="00434B25">
        <w:t>6.2.2</w:t>
      </w:r>
      <w:r>
        <w:t>.1</w:t>
      </w:r>
      <w:r w:rsidR="00A62082">
        <w:t xml:space="preserve"> </w:t>
      </w:r>
      <w:r>
        <w:t xml:space="preserve">Finding from the histogram plots </w:t>
      </w:r>
    </w:p>
    <w:p w14:paraId="7E11A6F2" w14:textId="72EC2C2B" w:rsidR="00A62082" w:rsidRDefault="00A62082" w:rsidP="00A62082">
      <w:r w:rsidRPr="00A62082">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A62082"/>
    <w:p w14:paraId="1BA99CEA" w14:textId="00A7B1D4" w:rsidR="00434B25" w:rsidRDefault="00434B25" w:rsidP="00434B25">
      <w:pPr>
        <w:spacing w:before="120" w:after="120"/>
      </w:pPr>
      <w:r w:rsidRPr="00434B25">
        <w:rPr>
          <w:noProof/>
        </w:rPr>
        <w:lastRenderedPageBreak/>
        <w:drawing>
          <wp:inline distT="0" distB="0" distL="0" distR="0" wp14:anchorId="19DE07E5" wp14:editId="51DA4A05">
            <wp:extent cx="5731510" cy="4678045"/>
            <wp:effectExtent l="0" t="0" r="0" b="0"/>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26"/>
                    <a:stretch>
                      <a:fillRect/>
                    </a:stretch>
                  </pic:blipFill>
                  <pic:spPr>
                    <a:xfrm>
                      <a:off x="0" y="0"/>
                      <a:ext cx="5731510" cy="4678045"/>
                    </a:xfrm>
                    <a:prstGeom prst="rect">
                      <a:avLst/>
                    </a:prstGeom>
                  </pic:spPr>
                </pic:pic>
              </a:graphicData>
            </a:graphic>
          </wp:inline>
        </w:drawing>
      </w:r>
    </w:p>
    <w:p w14:paraId="2FE28761" w14:textId="77777777" w:rsidR="00434B25" w:rsidRDefault="00434B25" w:rsidP="00434B25">
      <w:pPr>
        <w:spacing w:before="120" w:after="120"/>
      </w:pPr>
    </w:p>
    <w:p w14:paraId="14860047" w14:textId="5A870648" w:rsidR="00A62082" w:rsidRPr="002F18C9" w:rsidRDefault="00A62082" w:rsidP="004A3BA7">
      <w:pPr>
        <w:pStyle w:val="ListParagraph"/>
        <w:numPr>
          <w:ilvl w:val="0"/>
          <w:numId w:val="3"/>
        </w:numPr>
        <w:rPr>
          <w:b/>
          <w:bCs/>
        </w:rPr>
      </w:pPr>
      <w:r w:rsidRPr="002F18C9">
        <w:rPr>
          <w:b/>
          <w:bCs/>
        </w:rPr>
        <w:t>loan_id</w:t>
      </w:r>
    </w:p>
    <w:p w14:paraId="73C55E89" w14:textId="77777777" w:rsidR="00A62082" w:rsidRDefault="00A62082" w:rsidP="00A62082">
      <w: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Default="00A62082" w:rsidP="00A62082"/>
    <w:p w14:paraId="75C89731" w14:textId="593C401C" w:rsidR="00A62082" w:rsidRPr="00D14AB5" w:rsidRDefault="00A62082" w:rsidP="004A3BA7">
      <w:pPr>
        <w:pStyle w:val="ListParagraph"/>
        <w:numPr>
          <w:ilvl w:val="0"/>
          <w:numId w:val="3"/>
        </w:numPr>
        <w:rPr>
          <w:b/>
          <w:bCs/>
        </w:rPr>
      </w:pPr>
      <w:r w:rsidRPr="00D14AB5">
        <w:rPr>
          <w:b/>
          <w:bCs/>
        </w:rPr>
        <w:t>no_of_dependents</w:t>
      </w:r>
    </w:p>
    <w:p w14:paraId="2B5D2285" w14:textId="77777777" w:rsidR="00A62082" w:rsidRDefault="00A62082" w:rsidP="00A62082">
      <w: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Default="00A62082" w:rsidP="00A62082"/>
    <w:p w14:paraId="2F021B90" w14:textId="7DA13BC8" w:rsidR="00A62082" w:rsidRPr="00D14AB5" w:rsidRDefault="00A62082" w:rsidP="004A3BA7">
      <w:pPr>
        <w:pStyle w:val="ListParagraph"/>
        <w:numPr>
          <w:ilvl w:val="0"/>
          <w:numId w:val="3"/>
        </w:numPr>
        <w:rPr>
          <w:b/>
          <w:bCs/>
        </w:rPr>
      </w:pPr>
      <w:r w:rsidRPr="00D14AB5">
        <w:rPr>
          <w:b/>
          <w:bCs/>
        </w:rPr>
        <w:t>income_annum</w:t>
      </w:r>
    </w:p>
    <w:p w14:paraId="7EE83595" w14:textId="77777777" w:rsidR="00A62082" w:rsidRDefault="00A62082" w:rsidP="00A62082">
      <w: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Default="00A62082" w:rsidP="00A62082"/>
    <w:p w14:paraId="2D5C7FE7" w14:textId="46458960" w:rsidR="00A62082" w:rsidRPr="00D14AB5" w:rsidRDefault="00A62082" w:rsidP="004A3BA7">
      <w:pPr>
        <w:pStyle w:val="ListParagraph"/>
        <w:numPr>
          <w:ilvl w:val="0"/>
          <w:numId w:val="3"/>
        </w:numPr>
        <w:rPr>
          <w:b/>
          <w:bCs/>
        </w:rPr>
      </w:pPr>
      <w:r w:rsidRPr="00D14AB5">
        <w:rPr>
          <w:b/>
          <w:bCs/>
        </w:rPr>
        <w:t>loan_amount</w:t>
      </w:r>
    </w:p>
    <w:p w14:paraId="50A3949D" w14:textId="0A4EA838" w:rsidR="00A62082" w:rsidRDefault="00A62082" w:rsidP="00A62082">
      <w:r>
        <w:t>The distribution leans to the right. Many applicants requ</w:t>
      </w:r>
      <w:r w:rsidR="00F033C0">
        <w:t>e</w:t>
      </w:r>
      <w:r>
        <w:t>st smaller loans, while</w:t>
      </w:r>
      <w:r w:rsidR="009D476A">
        <w:t xml:space="preserve"> a</w:t>
      </w:r>
      <w:r>
        <w:t xml:space="preserve"> smaller cluster reaches toward larger figures. The far edge stretches quite a bit, which could shake the model if left untouched. A log transformation will make the pattern easier to handle.</w:t>
      </w:r>
    </w:p>
    <w:p w14:paraId="339AF238" w14:textId="77777777" w:rsidR="00A62082" w:rsidRDefault="00A62082" w:rsidP="00A62082"/>
    <w:p w14:paraId="2E8920C1" w14:textId="50019E72" w:rsidR="00A62082" w:rsidRPr="00D14AB5" w:rsidRDefault="00A62082" w:rsidP="004A3BA7">
      <w:pPr>
        <w:pStyle w:val="ListParagraph"/>
        <w:numPr>
          <w:ilvl w:val="0"/>
          <w:numId w:val="3"/>
        </w:numPr>
        <w:rPr>
          <w:b/>
          <w:bCs/>
        </w:rPr>
      </w:pPr>
      <w:r w:rsidRPr="00D14AB5">
        <w:rPr>
          <w:b/>
          <w:bCs/>
        </w:rPr>
        <w:t>loan_term</w:t>
      </w:r>
    </w:p>
    <w:p w14:paraId="5DBA5E29" w14:textId="77777777" w:rsidR="00A62082" w:rsidRDefault="00A62082" w:rsidP="00A62082">
      <w:r>
        <w:lastRenderedPageBreak/>
        <w:t>Loan term sits almost flat, moving from short periods to long ones with no real imbalance. Both extremes appear often. This gives the model a full view of different repayment modes.</w:t>
      </w:r>
    </w:p>
    <w:p w14:paraId="2DDE4307" w14:textId="77777777" w:rsidR="00A62082" w:rsidRDefault="00A62082" w:rsidP="00A62082"/>
    <w:p w14:paraId="51BB20C3" w14:textId="6F8987E3" w:rsidR="00A62082" w:rsidRDefault="00A62082" w:rsidP="004A3BA7">
      <w:pPr>
        <w:pStyle w:val="ListParagraph"/>
        <w:numPr>
          <w:ilvl w:val="0"/>
          <w:numId w:val="3"/>
        </w:numPr>
      </w:pPr>
      <w:r w:rsidRPr="00D14AB5">
        <w:rPr>
          <w:b/>
          <w:bCs/>
        </w:rPr>
        <w:t>cibil</w:t>
      </w:r>
      <w:r>
        <w:t>_score</w:t>
      </w:r>
    </w:p>
    <w:p w14:paraId="12E4B8D3" w14:textId="669CE529" w:rsidR="00A62082" w:rsidRDefault="00A62082" w:rsidP="00A62082">
      <w:r>
        <w:t xml:space="preserve">The score climbs steadily from low to high. It covers everything from poor credit to excellent credit without </w:t>
      </w:r>
      <w:r w:rsidR="00F033C0">
        <w:t>leaving</w:t>
      </w:r>
      <w:r w:rsidR="000A2256">
        <w:t xml:space="preserve"> </w:t>
      </w:r>
      <w:r>
        <w:t>empty pockets. Later, turning this into grouped categories will make interpretation cleaner, and SHAP behaves nicely with grouped versions.</w:t>
      </w:r>
    </w:p>
    <w:p w14:paraId="4A0E24AC" w14:textId="77777777" w:rsidR="00A62082" w:rsidRDefault="00A62082" w:rsidP="00A62082"/>
    <w:p w14:paraId="6B934447" w14:textId="7E55367B" w:rsidR="00A62082" w:rsidRPr="00D14AB5" w:rsidRDefault="00A62082" w:rsidP="004A3BA7">
      <w:pPr>
        <w:pStyle w:val="ListParagraph"/>
        <w:numPr>
          <w:ilvl w:val="0"/>
          <w:numId w:val="3"/>
        </w:numPr>
        <w:rPr>
          <w:b/>
          <w:bCs/>
        </w:rPr>
      </w:pPr>
      <w:r w:rsidRPr="00D14AB5">
        <w:rPr>
          <w:b/>
          <w:bCs/>
        </w:rPr>
        <w:t>residential_assets_value</w:t>
      </w:r>
    </w:p>
    <w:p w14:paraId="79599536" w14:textId="77777777" w:rsidR="00A62082" w:rsidRDefault="00A62082" w:rsidP="00A62082">
      <w: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0B49B7DD" w14:textId="77777777" w:rsidR="002F18C9" w:rsidRDefault="002F18C9" w:rsidP="00A62082"/>
    <w:p w14:paraId="1B26B720" w14:textId="7892B55C" w:rsidR="002F18C9" w:rsidRPr="00D14AB5" w:rsidRDefault="002F18C9" w:rsidP="004A3BA7">
      <w:pPr>
        <w:pStyle w:val="ListParagraph"/>
        <w:numPr>
          <w:ilvl w:val="0"/>
          <w:numId w:val="3"/>
        </w:numPr>
        <w:rPr>
          <w:b/>
          <w:bCs/>
        </w:rPr>
      </w:pPr>
      <w:r w:rsidRPr="00D14AB5">
        <w:rPr>
          <w:b/>
          <w:bCs/>
        </w:rPr>
        <w:t>commercial_assets_value</w:t>
      </w:r>
    </w:p>
    <w:p w14:paraId="5C1859B3" w14:textId="77777777" w:rsidR="00A62082" w:rsidRDefault="00A62082" w:rsidP="00A62082">
      <w: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Default="00A62082" w:rsidP="00A62082"/>
    <w:p w14:paraId="2D360CE2" w14:textId="592FCAC2" w:rsidR="00A62082" w:rsidRPr="00D14AB5" w:rsidRDefault="00A62082" w:rsidP="004A3BA7">
      <w:pPr>
        <w:pStyle w:val="ListParagraph"/>
        <w:numPr>
          <w:ilvl w:val="0"/>
          <w:numId w:val="3"/>
        </w:numPr>
        <w:rPr>
          <w:b/>
          <w:bCs/>
        </w:rPr>
      </w:pPr>
      <w:r w:rsidRPr="00D14AB5">
        <w:rPr>
          <w:b/>
          <w:bCs/>
        </w:rPr>
        <w:t>luxury_assets_value</w:t>
      </w:r>
    </w:p>
    <w:p w14:paraId="0D990050" w14:textId="77777777" w:rsidR="00A62082" w:rsidRDefault="00A62082" w:rsidP="00A62082">
      <w: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Default="00A62082" w:rsidP="00A62082"/>
    <w:p w14:paraId="41ADB81B" w14:textId="57617C9A" w:rsidR="00A62082" w:rsidRPr="00D14AB5" w:rsidRDefault="00A62082" w:rsidP="004A3BA7">
      <w:pPr>
        <w:pStyle w:val="ListParagraph"/>
        <w:numPr>
          <w:ilvl w:val="0"/>
          <w:numId w:val="3"/>
        </w:numPr>
        <w:rPr>
          <w:b/>
          <w:bCs/>
        </w:rPr>
      </w:pPr>
      <w:r w:rsidRPr="00D14AB5">
        <w:rPr>
          <w:b/>
          <w:bCs/>
        </w:rPr>
        <w:t>bank_asset_value</w:t>
      </w:r>
    </w:p>
    <w:p w14:paraId="407CC2BE" w14:textId="77777777" w:rsidR="00A62082" w:rsidRDefault="00A62082" w:rsidP="00A62082">
      <w: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Default="00A62082" w:rsidP="00A62082"/>
    <w:p w14:paraId="04DDEDA2" w14:textId="7B5C9671" w:rsidR="00A62082" w:rsidRDefault="00A62082" w:rsidP="00B92E96">
      <w:pPr>
        <w:pStyle w:val="Heading4"/>
      </w:pPr>
      <w:r w:rsidRPr="00434B25">
        <w:t>6.2.2</w:t>
      </w:r>
      <w:r>
        <w:t>.2 Summary</w:t>
      </w:r>
    </w:p>
    <w:p w14:paraId="34E9543D" w14:textId="77777777" w:rsidR="00D14AB5" w:rsidRPr="00D14AB5" w:rsidRDefault="00D14AB5" w:rsidP="00D14AB5"/>
    <w:p w14:paraId="50F22250" w14:textId="77777777" w:rsidR="00A62082" w:rsidRDefault="00A62082" w:rsidP="00A62082">
      <w: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7C2F44"/>
    <w:p w14:paraId="591A5603" w14:textId="49D1214D" w:rsidR="00C86FA7" w:rsidRDefault="00C86FA7" w:rsidP="00C86FA7">
      <w:pPr>
        <w:pStyle w:val="Heading3"/>
      </w:pPr>
      <w:r w:rsidRPr="00434B25">
        <w:t>6.2.</w:t>
      </w:r>
      <w:r>
        <w:t>3 Data Preprocessing</w:t>
      </w:r>
    </w:p>
    <w:p w14:paraId="6B3837D2" w14:textId="77777777" w:rsidR="00D77253" w:rsidRPr="00D77253" w:rsidRDefault="00D77253" w:rsidP="00D77253"/>
    <w:p w14:paraId="69D060E6" w14:textId="77777777" w:rsidR="000B7DEC" w:rsidRDefault="000B7DEC" w:rsidP="000B7DEC">
      <w:r w:rsidRPr="000B7DEC">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0B7DEC"/>
    <w:p w14:paraId="6B966C86" w14:textId="6B21CB34" w:rsidR="007D48FD" w:rsidRDefault="007219C8" w:rsidP="007D48FD">
      <w:pPr>
        <w:pStyle w:val="Heading4"/>
      </w:pPr>
      <w:r>
        <w:t xml:space="preserve">Step 1 - </w:t>
      </w:r>
      <w:r w:rsidR="000B7DEC" w:rsidRPr="000B7DEC">
        <w:t>Remove Unnecessary Columns</w:t>
      </w:r>
    </w:p>
    <w:p w14:paraId="4C31A1D1" w14:textId="77777777" w:rsidR="00D77253" w:rsidRPr="00D77253" w:rsidRDefault="00D77253" w:rsidP="00D77253"/>
    <w:p w14:paraId="11D2A78F" w14:textId="77777777" w:rsidR="000B7DEC" w:rsidRDefault="000B7DEC" w:rsidP="000B7DEC">
      <w:r w:rsidRPr="000B7DEC">
        <w:lastRenderedPageBreak/>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0B7DEC"/>
    <w:p w14:paraId="5972CB60" w14:textId="5BD4DC56" w:rsidR="000B7DEC" w:rsidRDefault="007219C8" w:rsidP="007D48FD">
      <w:pPr>
        <w:pStyle w:val="Heading4"/>
      </w:pPr>
      <w:r>
        <w:t xml:space="preserve">Step 2 - </w:t>
      </w:r>
      <w:r w:rsidR="000B7DEC" w:rsidRPr="000B7DEC">
        <w:t>Encode Categorical Variables</w:t>
      </w:r>
    </w:p>
    <w:p w14:paraId="1F101181" w14:textId="77777777" w:rsidR="00D77253" w:rsidRPr="00D77253" w:rsidRDefault="00D77253" w:rsidP="00D77253"/>
    <w:p w14:paraId="23F10515" w14:textId="77777777" w:rsidR="000B7DEC" w:rsidRPr="000B7DEC" w:rsidRDefault="000B7DEC" w:rsidP="000B7DEC">
      <w:r w:rsidRPr="000B7DEC">
        <w:t>The dataset mixed both numeric and categorical columns. To prepare it for modelling, all categorical fields were encoded using straightforward numeric labels.</w:t>
      </w:r>
    </w:p>
    <w:p w14:paraId="705CBCFC" w14:textId="77777777" w:rsidR="000B7DEC" w:rsidRPr="000B7DEC" w:rsidRDefault="000B7DEC" w:rsidP="004A3BA7">
      <w:pPr>
        <w:numPr>
          <w:ilvl w:val="0"/>
          <w:numId w:val="2"/>
        </w:numPr>
        <w:spacing w:before="120" w:after="120"/>
      </w:pPr>
      <w:r w:rsidRPr="000B7DEC">
        <w:rPr>
          <w:i/>
          <w:iCs/>
        </w:rPr>
        <w:t>Graduate / Not Graduate</w:t>
      </w:r>
      <w:r w:rsidRPr="000B7DEC">
        <w:t xml:space="preserve"> became 1 and 0.</w:t>
      </w:r>
    </w:p>
    <w:p w14:paraId="30CAFEE4" w14:textId="77777777" w:rsidR="000B7DEC" w:rsidRPr="000B7DEC" w:rsidRDefault="000B7DEC" w:rsidP="004A3BA7">
      <w:pPr>
        <w:numPr>
          <w:ilvl w:val="0"/>
          <w:numId w:val="2"/>
        </w:numPr>
        <w:spacing w:before="120" w:after="120"/>
      </w:pPr>
      <w:r w:rsidRPr="000B7DEC">
        <w:rPr>
          <w:i/>
          <w:iCs/>
        </w:rPr>
        <w:t>Yes / No</w:t>
      </w:r>
      <w:r w:rsidRPr="000B7DEC">
        <w:t xml:space="preserve"> for self-employment became 1 and 0.</w:t>
      </w:r>
    </w:p>
    <w:p w14:paraId="76A14784" w14:textId="77777777" w:rsidR="000B7DEC" w:rsidRPr="000B7DEC" w:rsidRDefault="000B7DEC" w:rsidP="004A3BA7">
      <w:pPr>
        <w:numPr>
          <w:ilvl w:val="0"/>
          <w:numId w:val="2"/>
        </w:numPr>
        <w:spacing w:before="120" w:after="120"/>
      </w:pPr>
      <w:r w:rsidRPr="000B7DEC">
        <w:rPr>
          <w:i/>
          <w:iCs/>
        </w:rPr>
        <w:t>Approved / Rejected</w:t>
      </w:r>
      <w:r w:rsidRPr="000B7DEC">
        <w:t xml:space="preserve"> turned into 1 and 0 as well.</w:t>
      </w:r>
    </w:p>
    <w:p w14:paraId="2441993A" w14:textId="10BF3E2E" w:rsidR="000B7DEC" w:rsidRDefault="000B7DEC" w:rsidP="000B7DEC">
      <w:r w:rsidRPr="000B7DEC">
        <w:t xml:space="preserve">Label encoding was used to encode the categorical columns, which was necessary before scaling and later before </w:t>
      </w:r>
      <w:r w:rsidR="009D476A">
        <w:t xml:space="preserve">passing them </w:t>
      </w:r>
      <w:r w:rsidRPr="000B7DEC">
        <w:t>into algorithms. The new encoded frame behaved cleanly and allowed the model to treat these categories as structured inputs rather than text.</w:t>
      </w:r>
    </w:p>
    <w:p w14:paraId="6CF2E979" w14:textId="77777777" w:rsidR="000B7DEC" w:rsidRPr="000B7DEC" w:rsidRDefault="000B7DEC" w:rsidP="000B7DEC"/>
    <w:p w14:paraId="03A00CBB" w14:textId="0C107CBA" w:rsidR="000B7DEC" w:rsidRDefault="007219C8" w:rsidP="007D48FD">
      <w:pPr>
        <w:pStyle w:val="Heading4"/>
      </w:pPr>
      <w:r>
        <w:t xml:space="preserve">Step 3 - </w:t>
      </w:r>
      <w:r w:rsidR="000B7DEC" w:rsidRPr="000B7DEC">
        <w:t>Handle Invalid and Zero Values</w:t>
      </w:r>
    </w:p>
    <w:p w14:paraId="2B1082FD" w14:textId="77777777" w:rsidR="00D77253" w:rsidRPr="00D77253" w:rsidRDefault="00D77253" w:rsidP="00D77253"/>
    <w:p w14:paraId="2E15206D" w14:textId="77777777" w:rsidR="000B7DEC" w:rsidRDefault="000B7DEC" w:rsidP="000B7DEC">
      <w:r w:rsidRPr="000B7DEC">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0B7DEC" w:rsidRDefault="000B7DEC" w:rsidP="000B7DEC"/>
    <w:p w14:paraId="7B89BBCD" w14:textId="77777777" w:rsidR="000B7DEC" w:rsidRDefault="000B7DEC" w:rsidP="000B7DEC">
      <w:r w:rsidRPr="000B7DEC">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0B7DEC" w:rsidRDefault="000B7DEC" w:rsidP="000B7DEC"/>
    <w:p w14:paraId="6DF6AF3E" w14:textId="77777777" w:rsidR="000B7DEC" w:rsidRDefault="000B7DEC" w:rsidP="000B7DEC">
      <w:r w:rsidRPr="000B7DEC">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0B7DEC"/>
    <w:p w14:paraId="12D64823" w14:textId="42698F0E" w:rsidR="002F18C9" w:rsidRDefault="007219C8" w:rsidP="007D48FD">
      <w:pPr>
        <w:pStyle w:val="Heading4"/>
      </w:pPr>
      <w:r>
        <w:t xml:space="preserve">Step 4 - </w:t>
      </w:r>
      <w:r w:rsidR="002F18C9">
        <w:t>Scale Numeric Features</w:t>
      </w:r>
    </w:p>
    <w:p w14:paraId="000A0821" w14:textId="77777777" w:rsidR="00D77253" w:rsidRPr="00D77253" w:rsidRDefault="00D77253" w:rsidP="00D77253"/>
    <w:p w14:paraId="419A25A8" w14:textId="77777777" w:rsidR="002F18C9" w:rsidRDefault="002F18C9" w:rsidP="002F18C9">
      <w:r>
        <w:t>After cleaning, the next step was scaling. The financial variables varied wildly in size. Loan amounts could reach tens of millions, while dependents were stated in single digits.</w:t>
      </w:r>
    </w:p>
    <w:p w14:paraId="51A367AF" w14:textId="77777777" w:rsidR="002F18C9" w:rsidRDefault="002F18C9" w:rsidP="002F18C9">
      <w: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2F18C9"/>
    <w:p w14:paraId="04CD939F" w14:textId="1522B9E6" w:rsidR="002F18C9" w:rsidRDefault="00444983" w:rsidP="007D48FD">
      <w:pPr>
        <w:pStyle w:val="Heading4"/>
      </w:pPr>
      <w:r>
        <w:t xml:space="preserve">Step 5 - </w:t>
      </w:r>
      <w:r w:rsidR="002F18C9">
        <w:t>Correlation Heatmap</w:t>
      </w:r>
    </w:p>
    <w:p w14:paraId="769D0219" w14:textId="77777777" w:rsidR="00D77253" w:rsidRPr="00D77253" w:rsidRDefault="00D77253" w:rsidP="00D77253"/>
    <w:p w14:paraId="5DA4F594" w14:textId="77777777" w:rsidR="002F18C9" w:rsidRDefault="002F18C9" w:rsidP="002F18C9">
      <w:r>
        <w:lastRenderedPageBreak/>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2F18C9"/>
    <w:p w14:paraId="673DC5A0" w14:textId="3BDE60AB" w:rsidR="00042A17" w:rsidRDefault="00042A17" w:rsidP="002F18C9">
      <w:r w:rsidRPr="00042A17">
        <w:rPr>
          <w:noProof/>
        </w:rPr>
        <w:drawing>
          <wp:inline distT="0" distB="0" distL="0" distR="0" wp14:anchorId="5D2F5EAE" wp14:editId="40CB37AD">
            <wp:extent cx="5731510" cy="4589145"/>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27"/>
                    <a:stretch>
                      <a:fillRect/>
                    </a:stretch>
                  </pic:blipFill>
                  <pic:spPr>
                    <a:xfrm>
                      <a:off x="0" y="0"/>
                      <a:ext cx="5731510" cy="4589145"/>
                    </a:xfrm>
                    <a:prstGeom prst="rect">
                      <a:avLst/>
                    </a:prstGeom>
                  </pic:spPr>
                </pic:pic>
              </a:graphicData>
            </a:graphic>
          </wp:inline>
        </w:drawing>
      </w:r>
    </w:p>
    <w:p w14:paraId="48BCB05E" w14:textId="77777777" w:rsidR="002F18C9" w:rsidRDefault="002F18C9" w:rsidP="002F18C9"/>
    <w:p w14:paraId="1C6E1F29" w14:textId="7AEF1C19" w:rsidR="002F18C9" w:rsidRDefault="002F18C9" w:rsidP="004A3BA7">
      <w:pPr>
        <w:pStyle w:val="ListParagraph"/>
        <w:numPr>
          <w:ilvl w:val="0"/>
          <w:numId w:val="4"/>
        </w:numPr>
        <w:spacing w:before="120" w:after="120"/>
      </w:pPr>
      <w:r w:rsidRPr="007D48FD">
        <w:rPr>
          <w:b/>
          <w:bCs/>
        </w:rPr>
        <w:t>Income, loan amount, and all asset values</w:t>
      </w:r>
    </w:p>
    <w:p w14:paraId="47AE2D0E" w14:textId="77777777" w:rsidR="002F18C9" w:rsidRDefault="002F18C9" w:rsidP="002F18C9">
      <w:r>
        <w:t>These showed moderate positive correlations. People with larger incomes tended to have higher-value assets and requested larger loans. Nothing unexpected appeared here.</w:t>
      </w:r>
    </w:p>
    <w:p w14:paraId="66C9DBEC" w14:textId="77777777" w:rsidR="002F18C9" w:rsidRDefault="002F18C9" w:rsidP="002F18C9"/>
    <w:p w14:paraId="00033EAB" w14:textId="4FA19633" w:rsidR="002F18C9" w:rsidRDefault="002F18C9" w:rsidP="004A3BA7">
      <w:pPr>
        <w:pStyle w:val="ListParagraph"/>
        <w:numPr>
          <w:ilvl w:val="0"/>
          <w:numId w:val="4"/>
        </w:numPr>
        <w:spacing w:before="120" w:after="120"/>
      </w:pPr>
      <w:r w:rsidRPr="007D48FD">
        <w:rPr>
          <w:b/>
          <w:bCs/>
        </w:rPr>
        <w:t>loan_status</w:t>
      </w:r>
    </w:p>
    <w:p w14:paraId="1787CBAA" w14:textId="77777777" w:rsidR="002F18C9" w:rsidRDefault="002F18C9" w:rsidP="002F18C9">
      <w: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Default="002F18C9" w:rsidP="002F18C9"/>
    <w:p w14:paraId="4F9CEC4F" w14:textId="70FA2D40" w:rsidR="002F18C9" w:rsidRDefault="002F18C9" w:rsidP="004A3BA7">
      <w:pPr>
        <w:pStyle w:val="ListParagraph"/>
        <w:numPr>
          <w:ilvl w:val="0"/>
          <w:numId w:val="4"/>
        </w:numPr>
        <w:spacing w:before="120" w:after="120"/>
      </w:pPr>
      <w:r w:rsidRPr="007D48FD">
        <w:rPr>
          <w:b/>
          <w:bCs/>
        </w:rPr>
        <w:t>cibil_score</w:t>
      </w:r>
    </w:p>
    <w:p w14:paraId="5222792E" w14:textId="77777777" w:rsidR="002F18C9" w:rsidRDefault="002F18C9" w:rsidP="002F18C9">
      <w:r>
        <w:t>The score moved mostly on its own and did not follow income or loan amount closely. This independence later made SHAP more useful in explaining how credit behaviour impacted each prediction.</w:t>
      </w:r>
    </w:p>
    <w:p w14:paraId="63E023D0" w14:textId="77777777" w:rsidR="002F18C9" w:rsidRDefault="002F18C9" w:rsidP="002F18C9">
      <w:pPr>
        <w:spacing w:before="120" w:after="120"/>
        <w:ind w:left="720"/>
        <w:rPr>
          <w:b/>
          <w:bCs/>
        </w:rPr>
      </w:pPr>
    </w:p>
    <w:p w14:paraId="0F8FCE01" w14:textId="67F52EA4" w:rsidR="002F18C9" w:rsidRDefault="002F18C9" w:rsidP="004A3BA7">
      <w:pPr>
        <w:pStyle w:val="ListParagraph"/>
        <w:numPr>
          <w:ilvl w:val="0"/>
          <w:numId w:val="4"/>
        </w:numPr>
        <w:spacing w:before="120" w:after="120"/>
      </w:pPr>
      <w:r w:rsidRPr="007D48FD">
        <w:rPr>
          <w:b/>
          <w:bCs/>
        </w:rPr>
        <w:lastRenderedPageBreak/>
        <w:t>Asset columns</w:t>
      </w:r>
    </w:p>
    <w:p w14:paraId="1ADEAC3F" w14:textId="2E0642E9" w:rsidR="002F18C9" w:rsidRDefault="002F18C9" w:rsidP="002F18C9">
      <w: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Default="007D48FD" w:rsidP="002F18C9"/>
    <w:p w14:paraId="6B82A2FC" w14:textId="2CAAD45A" w:rsidR="002F18C9" w:rsidRDefault="002F18C9" w:rsidP="004A3BA7">
      <w:pPr>
        <w:pStyle w:val="ListParagraph"/>
        <w:numPr>
          <w:ilvl w:val="0"/>
          <w:numId w:val="4"/>
        </w:numPr>
        <w:spacing w:before="120" w:after="120"/>
      </w:pPr>
      <w:r w:rsidRPr="007D48FD">
        <w:rPr>
          <w:b/>
          <w:bCs/>
        </w:rPr>
        <w:t>Binary ownership features</w:t>
      </w:r>
    </w:p>
    <w:p w14:paraId="0DB37CEF" w14:textId="77777777" w:rsidR="002F18C9" w:rsidRDefault="002F18C9" w:rsidP="002F18C9">
      <w:r>
        <w:t>Their light correlation with numeric asset values confirmed that the encoding worked, giving the model a separate signal from actual amounts.</w:t>
      </w:r>
    </w:p>
    <w:p w14:paraId="5113F0E3" w14:textId="77777777" w:rsidR="002F18C9" w:rsidRDefault="002F18C9" w:rsidP="002F18C9"/>
    <w:p w14:paraId="39CC9924" w14:textId="43E86ED0" w:rsidR="002F18C9" w:rsidRDefault="002F18C9" w:rsidP="004A3BA7">
      <w:pPr>
        <w:pStyle w:val="ListParagraph"/>
        <w:numPr>
          <w:ilvl w:val="0"/>
          <w:numId w:val="4"/>
        </w:numPr>
        <w:spacing w:before="120" w:after="120"/>
      </w:pPr>
      <w:r w:rsidRPr="007D48FD">
        <w:rPr>
          <w:b/>
          <w:bCs/>
        </w:rPr>
        <w:t>Dependents, education, and employment type</w:t>
      </w:r>
    </w:p>
    <w:p w14:paraId="791BDC62" w14:textId="475FBE73" w:rsidR="002F18C9" w:rsidRDefault="002F18C9" w:rsidP="002F18C9">
      <w:r>
        <w:t>These stayed close to zero in correlation, hinting that their influen</w:t>
      </w:r>
      <w:r w:rsidR="009D476A">
        <w:t>ce</w:t>
      </w:r>
      <w:r>
        <w:t xml:space="preserve"> might only appear </w:t>
      </w:r>
      <w:r w:rsidR="00947338">
        <w:t>through interactions</w:t>
      </w:r>
      <w:r>
        <w:t xml:space="preserve"> rather than direct linear relationships.</w:t>
      </w:r>
    </w:p>
    <w:p w14:paraId="624F07F8" w14:textId="77777777" w:rsidR="002F18C9" w:rsidRDefault="002F18C9" w:rsidP="002F18C9"/>
    <w:p w14:paraId="3CE2816E" w14:textId="2FF1A87C" w:rsidR="002F18C9" w:rsidRDefault="002F18C9" w:rsidP="007D48FD">
      <w:pPr>
        <w:pStyle w:val="Heading5"/>
      </w:pPr>
      <w:r>
        <w:t>Summary of Heatmap</w:t>
      </w:r>
    </w:p>
    <w:p w14:paraId="7741CBF0" w14:textId="77777777" w:rsidR="00D77253" w:rsidRPr="00D77253" w:rsidRDefault="00D77253" w:rsidP="00D77253"/>
    <w:p w14:paraId="588C2D1B" w14:textId="77777777" w:rsidR="002F18C9" w:rsidRDefault="002F18C9" w:rsidP="002F18C9">
      <w:r>
        <w:t>No harmful correlation surfaced. Financial fields behaved realistically. CIBL score kept its independence. The dataset sat in a healthy state to proceed.</w:t>
      </w:r>
    </w:p>
    <w:p w14:paraId="1884296D" w14:textId="77777777" w:rsidR="007C2F44" w:rsidRDefault="007C2F44" w:rsidP="007C2F44">
      <w:pPr>
        <w:spacing w:before="120" w:after="120"/>
      </w:pPr>
    </w:p>
    <w:p w14:paraId="3C3784CC" w14:textId="32E6B226" w:rsidR="005911DE" w:rsidRDefault="00B41B6B" w:rsidP="005911DE">
      <w:pPr>
        <w:pStyle w:val="Heading4"/>
      </w:pPr>
      <w:r>
        <w:t xml:space="preserve">Step 6 - </w:t>
      </w:r>
      <w:r w:rsidR="002C2F46">
        <w:t>Relationship Between Features and Target (Boxplots)</w:t>
      </w:r>
    </w:p>
    <w:p w14:paraId="5ED873EE" w14:textId="77777777" w:rsidR="005911DE" w:rsidRPr="005911DE" w:rsidRDefault="005911DE" w:rsidP="005911DE"/>
    <w:p w14:paraId="10E19E9D" w14:textId="0D21B3F8" w:rsidR="002C2F46" w:rsidRDefault="00C91B37" w:rsidP="002C2F46">
      <w:r w:rsidRPr="00C91B37">
        <w:rPr>
          <w:noProof/>
        </w:rPr>
        <w:lastRenderedPageBreak/>
        <w:drawing>
          <wp:inline distT="0" distB="0" distL="0" distR="0" wp14:anchorId="6101E252" wp14:editId="5A2475DE">
            <wp:extent cx="5731510" cy="7713980"/>
            <wp:effectExtent l="0" t="0" r="0"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28"/>
                    <a:stretch>
                      <a:fillRect/>
                    </a:stretch>
                  </pic:blipFill>
                  <pic:spPr>
                    <a:xfrm>
                      <a:off x="0" y="0"/>
                      <a:ext cx="5731510" cy="7713980"/>
                    </a:xfrm>
                    <a:prstGeom prst="rect">
                      <a:avLst/>
                    </a:prstGeom>
                  </pic:spPr>
                </pic:pic>
              </a:graphicData>
            </a:graphic>
          </wp:inline>
        </w:drawing>
      </w:r>
    </w:p>
    <w:p w14:paraId="52F5D1C6" w14:textId="77777777" w:rsidR="00C91B37" w:rsidRDefault="00C91B37" w:rsidP="002C2F46"/>
    <w:p w14:paraId="09CE2F38" w14:textId="77777777" w:rsidR="00E0799B" w:rsidRDefault="00E0799B" w:rsidP="00E0799B">
      <w:r>
        <w:t>Combined boxplots offered a close look at how each feature separated across approved and rejected loans. Some distinctions were sharp. Others barely moved.</w:t>
      </w:r>
    </w:p>
    <w:p w14:paraId="45F6347C" w14:textId="037095D5" w:rsidR="00E0799B" w:rsidRDefault="00E0799B" w:rsidP="004A3BA7">
      <w:pPr>
        <w:pStyle w:val="ListParagraph"/>
        <w:numPr>
          <w:ilvl w:val="0"/>
          <w:numId w:val="7"/>
        </w:numPr>
        <w:spacing w:before="120" w:after="120"/>
      </w:pPr>
      <w:r w:rsidRPr="000A5969">
        <w:rPr>
          <w:b/>
          <w:bCs/>
        </w:rPr>
        <w:t>no_of_dependents</w:t>
      </w:r>
    </w:p>
    <w:p w14:paraId="11485B48" w14:textId="19780533" w:rsidR="00E0799B" w:rsidRDefault="00E0799B" w:rsidP="00E0799B">
      <w:r>
        <w:t xml:space="preserve">Little separation appeared. Dependents did not visibly </w:t>
      </w:r>
      <w:r w:rsidR="00CC008E">
        <w:t>drive</w:t>
      </w:r>
      <w:r>
        <w:t xml:space="preserve"> approval decisions.</w:t>
      </w:r>
    </w:p>
    <w:p w14:paraId="1FE291A8" w14:textId="0206410D" w:rsidR="00E0799B" w:rsidRDefault="00E0799B" w:rsidP="004A3BA7">
      <w:pPr>
        <w:pStyle w:val="ListParagraph"/>
        <w:numPr>
          <w:ilvl w:val="0"/>
          <w:numId w:val="7"/>
        </w:numPr>
        <w:spacing w:before="120" w:after="120"/>
      </w:pPr>
      <w:r w:rsidRPr="000A5969">
        <w:rPr>
          <w:b/>
          <w:bCs/>
        </w:rPr>
        <w:lastRenderedPageBreak/>
        <w:t>education and self_employed</w:t>
      </w:r>
    </w:p>
    <w:p w14:paraId="51FA8BDC" w14:textId="77777777" w:rsidR="00E0799B" w:rsidRDefault="00E0799B" w:rsidP="00E0799B">
      <w:r>
        <w:t>Both showed nearly identical shapes for approved and rejected classes. Education level and employment type alone did not shift outcomes much.</w:t>
      </w:r>
    </w:p>
    <w:p w14:paraId="3B185AD4" w14:textId="77777777" w:rsidR="000A5969" w:rsidRDefault="000A5969" w:rsidP="000A5969">
      <w:pPr>
        <w:spacing w:before="120" w:after="120"/>
        <w:rPr>
          <w:b/>
          <w:bCs/>
        </w:rPr>
      </w:pPr>
    </w:p>
    <w:p w14:paraId="13D448BF" w14:textId="2C278E12" w:rsidR="00E0799B" w:rsidRDefault="00E0799B" w:rsidP="004A3BA7">
      <w:pPr>
        <w:pStyle w:val="ListParagraph"/>
        <w:numPr>
          <w:ilvl w:val="0"/>
          <w:numId w:val="7"/>
        </w:numPr>
        <w:spacing w:before="120" w:after="120"/>
      </w:pPr>
      <w:r w:rsidRPr="000A5969">
        <w:rPr>
          <w:b/>
          <w:bCs/>
        </w:rPr>
        <w:t>income_annum</w:t>
      </w:r>
    </w:p>
    <w:p w14:paraId="51F78859" w14:textId="77777777" w:rsidR="00E0799B" w:rsidRDefault="00E0799B" w:rsidP="00E0799B">
      <w:r>
        <w:t>Approved applicants held slightly higher incomes. Not dramatic, but present.</w:t>
      </w:r>
    </w:p>
    <w:p w14:paraId="3C370C72" w14:textId="77777777" w:rsidR="000A5969" w:rsidRDefault="000A5969" w:rsidP="000A5969">
      <w:pPr>
        <w:spacing w:before="120" w:after="120"/>
        <w:rPr>
          <w:b/>
          <w:bCs/>
        </w:rPr>
      </w:pPr>
    </w:p>
    <w:p w14:paraId="2036AAAE" w14:textId="30F6E1F4" w:rsidR="00E0799B" w:rsidRDefault="00E0799B" w:rsidP="004A3BA7">
      <w:pPr>
        <w:pStyle w:val="ListParagraph"/>
        <w:numPr>
          <w:ilvl w:val="0"/>
          <w:numId w:val="7"/>
        </w:numPr>
        <w:spacing w:before="120" w:after="120"/>
      </w:pPr>
      <w:r w:rsidRPr="000A5969">
        <w:rPr>
          <w:b/>
          <w:bCs/>
        </w:rPr>
        <w:t>loan_amount</w:t>
      </w:r>
    </w:p>
    <w:p w14:paraId="6C3EA1B6" w14:textId="77777777" w:rsidR="00E0799B" w:rsidRDefault="00E0799B" w:rsidP="00E0799B">
      <w:r>
        <w:t>Smaller loan requests appeared more often among approved cases. Higher requests carried more risk and were rejected more frequently.</w:t>
      </w:r>
    </w:p>
    <w:p w14:paraId="23FFD20F" w14:textId="77777777" w:rsidR="000A5969" w:rsidRDefault="000A5969" w:rsidP="000A5969">
      <w:pPr>
        <w:spacing w:before="120" w:after="120"/>
        <w:rPr>
          <w:b/>
          <w:bCs/>
        </w:rPr>
      </w:pPr>
    </w:p>
    <w:p w14:paraId="39CEAE6A" w14:textId="76F25390" w:rsidR="00E0799B" w:rsidRDefault="00E0799B" w:rsidP="004A3BA7">
      <w:pPr>
        <w:pStyle w:val="ListParagraph"/>
        <w:numPr>
          <w:ilvl w:val="0"/>
          <w:numId w:val="7"/>
        </w:numPr>
        <w:spacing w:before="120" w:after="120"/>
      </w:pPr>
      <w:r w:rsidRPr="000A5969">
        <w:rPr>
          <w:b/>
          <w:bCs/>
        </w:rPr>
        <w:t>loan_term</w:t>
      </w:r>
    </w:p>
    <w:p w14:paraId="4905F68B" w14:textId="77777777" w:rsidR="00E0799B" w:rsidRDefault="00E0799B" w:rsidP="00E0799B">
      <w:r>
        <w:t>Longer loan terms leaned towards approvals. Possibly because spreading repayment lowers the burden.</w:t>
      </w:r>
    </w:p>
    <w:p w14:paraId="02F105B0" w14:textId="77777777" w:rsidR="000A5969" w:rsidRDefault="000A5969" w:rsidP="000A5969">
      <w:pPr>
        <w:spacing w:before="120" w:after="120"/>
        <w:rPr>
          <w:b/>
          <w:bCs/>
        </w:rPr>
      </w:pPr>
    </w:p>
    <w:p w14:paraId="04D00AC4" w14:textId="32FC9660" w:rsidR="00E0799B" w:rsidRDefault="00E0799B" w:rsidP="004A3BA7">
      <w:pPr>
        <w:pStyle w:val="ListParagraph"/>
        <w:numPr>
          <w:ilvl w:val="0"/>
          <w:numId w:val="7"/>
        </w:numPr>
        <w:spacing w:before="120" w:after="120"/>
      </w:pPr>
      <w:r w:rsidRPr="000A5969">
        <w:rPr>
          <w:b/>
          <w:bCs/>
        </w:rPr>
        <w:t>cibil_score</w:t>
      </w:r>
    </w:p>
    <w:p w14:paraId="3C39B3A1" w14:textId="77777777" w:rsidR="00E0799B" w:rsidRDefault="00E0799B" w:rsidP="00E0799B">
      <w:r>
        <w:t>Here, the separation was clear. Approved applicants had noticeably higher credit scores. This matched expectations and later aligned well with SHAP.</w:t>
      </w:r>
    </w:p>
    <w:p w14:paraId="3B94368C" w14:textId="77777777" w:rsidR="000A5969" w:rsidRDefault="000A5969" w:rsidP="000A5969">
      <w:pPr>
        <w:spacing w:before="120" w:after="120"/>
        <w:rPr>
          <w:b/>
          <w:bCs/>
        </w:rPr>
      </w:pPr>
    </w:p>
    <w:p w14:paraId="0CAD0AB2" w14:textId="0931D949" w:rsidR="00E0799B" w:rsidRDefault="00E0799B" w:rsidP="004A3BA7">
      <w:pPr>
        <w:pStyle w:val="ListParagraph"/>
        <w:numPr>
          <w:ilvl w:val="0"/>
          <w:numId w:val="7"/>
        </w:numPr>
        <w:spacing w:before="120" w:after="120"/>
      </w:pPr>
      <w:r w:rsidRPr="000A5969">
        <w:rPr>
          <w:b/>
          <w:bCs/>
        </w:rPr>
        <w:t>Asset values</w:t>
      </w:r>
    </w:p>
    <w:p w14:paraId="65801505" w14:textId="77777777" w:rsidR="00E0799B" w:rsidRDefault="00E0799B" w:rsidP="00E0799B">
      <w:r>
        <w:t>Applicants with higher-value assets were approved more often. The range had several outliers. But they reflect genuine financial diversity rather than errors.</w:t>
      </w:r>
    </w:p>
    <w:p w14:paraId="2E902122" w14:textId="77777777" w:rsidR="000A5969" w:rsidRDefault="000A5969" w:rsidP="000A5969">
      <w:pPr>
        <w:spacing w:before="120" w:after="120"/>
        <w:rPr>
          <w:b/>
          <w:bCs/>
        </w:rPr>
      </w:pPr>
    </w:p>
    <w:p w14:paraId="7DB35028" w14:textId="52B1CD00" w:rsidR="00E0799B" w:rsidRDefault="00E0799B" w:rsidP="004A3BA7">
      <w:pPr>
        <w:pStyle w:val="ListParagraph"/>
        <w:numPr>
          <w:ilvl w:val="0"/>
          <w:numId w:val="7"/>
        </w:numPr>
        <w:spacing w:before="120" w:after="120"/>
      </w:pPr>
      <w:r w:rsidRPr="000A5969">
        <w:rPr>
          <w:b/>
          <w:bCs/>
        </w:rPr>
        <w:t>has_*_asset variables</w:t>
      </w:r>
    </w:p>
    <w:p w14:paraId="63170B96" w14:textId="77777777" w:rsidR="00E0799B" w:rsidRDefault="00E0799B" w:rsidP="00E0799B">
      <w:r>
        <w:t>Almost all values were 1, showing little variation. These features added limited new information beyond asset values.</w:t>
      </w:r>
    </w:p>
    <w:p w14:paraId="52D26E3E" w14:textId="77777777" w:rsidR="000A5969" w:rsidRDefault="000A5969" w:rsidP="00E0799B"/>
    <w:p w14:paraId="41FDC50D" w14:textId="3F7D61FC" w:rsidR="000A5969" w:rsidRDefault="00E0799B" w:rsidP="000A5969">
      <w:pPr>
        <w:pStyle w:val="Heading5"/>
      </w:pPr>
      <w:r>
        <w:t>Summary of Box Plots</w:t>
      </w:r>
    </w:p>
    <w:p w14:paraId="6908F20D" w14:textId="77777777" w:rsidR="00D77253" w:rsidRPr="00D77253" w:rsidRDefault="00D77253" w:rsidP="00D77253"/>
    <w:p w14:paraId="3B896AF2" w14:textId="77777777" w:rsidR="00E0799B" w:rsidRDefault="00E0799B" w:rsidP="00E0799B">
      <w: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2C2F46"/>
    <w:p w14:paraId="7034DEDB" w14:textId="56AC09B2" w:rsidR="002C2F46" w:rsidRDefault="00C60FE5" w:rsidP="002C2F46">
      <w:pPr>
        <w:pStyle w:val="Heading4"/>
      </w:pPr>
      <w:r>
        <w:t xml:space="preserve">Step 7 - </w:t>
      </w:r>
      <w:r w:rsidR="002C2F46">
        <w:t xml:space="preserve">Outlier Detection </w:t>
      </w:r>
      <w:r w:rsidR="002C2F46" w:rsidRPr="002C2F46">
        <w:t>and</w:t>
      </w:r>
      <w:r w:rsidR="002C2F46">
        <w:t xml:space="preserve"> Treatment</w:t>
      </w:r>
    </w:p>
    <w:p w14:paraId="46DF7F7A" w14:textId="77777777" w:rsidR="002C2F46" w:rsidRPr="002C2F46" w:rsidRDefault="002C2F46" w:rsidP="002C2F46"/>
    <w:p w14:paraId="34D4C171" w14:textId="77777777" w:rsidR="002C2F46" w:rsidRDefault="002C2F46" w:rsidP="002C2F46">
      <w:r>
        <w:t xml:space="preserve">Outliers were handled using the </w:t>
      </w:r>
      <w:r>
        <w:rPr>
          <w:b/>
          <w:bCs/>
        </w:rPr>
        <w:t xml:space="preserve">Interquartile Range (IQR) </w:t>
      </w:r>
      <w: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434B25">
      <w:pPr>
        <w:spacing w:before="120" w:after="120"/>
      </w:pPr>
    </w:p>
    <w:p w14:paraId="68E2756E" w14:textId="1BF59299" w:rsidR="002C2F46" w:rsidRDefault="001B1BB7" w:rsidP="002C2F46">
      <w:pPr>
        <w:pStyle w:val="Heading4"/>
      </w:pPr>
      <w:r>
        <w:lastRenderedPageBreak/>
        <w:t xml:space="preserve">Step </w:t>
      </w:r>
      <w:r w:rsidR="00C60FE5">
        <w:t>8</w:t>
      </w:r>
      <w:r>
        <w:t xml:space="preserve"> - </w:t>
      </w:r>
      <w:r w:rsidR="002C2F46">
        <w:t>Log Transformation for Skewed Features</w:t>
      </w:r>
    </w:p>
    <w:p w14:paraId="118A6F31" w14:textId="77777777" w:rsidR="006C3C72" w:rsidRDefault="006C3C72" w:rsidP="006C3C72"/>
    <w:tbl>
      <w:tblPr>
        <w:tblStyle w:val="TableGrid"/>
        <w:tblW w:w="0" w:type="auto"/>
        <w:tblLook w:val="04A0" w:firstRow="1" w:lastRow="0" w:firstColumn="1" w:lastColumn="0" w:noHBand="0" w:noVBand="1"/>
      </w:tblPr>
      <w:tblGrid>
        <w:gridCol w:w="3041"/>
        <w:gridCol w:w="864"/>
        <w:gridCol w:w="753"/>
        <w:gridCol w:w="628"/>
        <w:gridCol w:w="746"/>
        <w:gridCol w:w="746"/>
        <w:gridCol w:w="746"/>
        <w:gridCol w:w="746"/>
        <w:gridCol w:w="746"/>
      </w:tblGrid>
      <w:tr w:rsidR="006C3C72" w14:paraId="2701B4F2" w14:textId="77777777" w:rsidTr="006C3C72">
        <w:tc>
          <w:tcPr>
            <w:tcW w:w="3097" w:type="dxa"/>
          </w:tcPr>
          <w:p w14:paraId="4F5FCEDC" w14:textId="24F5A351" w:rsidR="006C3C72" w:rsidRPr="006C3C72" w:rsidRDefault="006C3C72" w:rsidP="006C3C72">
            <w:r w:rsidRPr="006C3C72">
              <w:t>Feature</w:t>
            </w:r>
          </w:p>
        </w:tc>
        <w:tc>
          <w:tcPr>
            <w:tcW w:w="851" w:type="dxa"/>
          </w:tcPr>
          <w:p w14:paraId="298FB89F" w14:textId="72FBE9CE" w:rsidR="006C3C72" w:rsidRPr="006C3C72" w:rsidRDefault="006C3C72" w:rsidP="006C3C72">
            <w:r w:rsidRPr="006C3C72">
              <w:t>Count</w:t>
            </w:r>
          </w:p>
        </w:tc>
        <w:tc>
          <w:tcPr>
            <w:tcW w:w="779" w:type="dxa"/>
          </w:tcPr>
          <w:p w14:paraId="09AA786B" w14:textId="7441EB3A" w:rsidR="006C3C72" w:rsidRPr="006C3C72" w:rsidRDefault="006C3C72" w:rsidP="006C3C72">
            <w:r w:rsidRPr="006C3C72">
              <w:t>Mean</w:t>
            </w:r>
          </w:p>
        </w:tc>
        <w:tc>
          <w:tcPr>
            <w:tcW w:w="619" w:type="dxa"/>
          </w:tcPr>
          <w:p w14:paraId="6BDA4D60" w14:textId="7802CAA1" w:rsidR="006C3C72" w:rsidRPr="006C3C72" w:rsidRDefault="006C3C72" w:rsidP="006C3C72">
            <w:r w:rsidRPr="006C3C72">
              <w:t>Std</w:t>
            </w:r>
          </w:p>
        </w:tc>
        <w:tc>
          <w:tcPr>
            <w:tcW w:w="734" w:type="dxa"/>
          </w:tcPr>
          <w:p w14:paraId="30D75808" w14:textId="06185371" w:rsidR="006C3C72" w:rsidRPr="006C3C72" w:rsidRDefault="006C3C72" w:rsidP="006C3C72">
            <w:r w:rsidRPr="006C3C72">
              <w:t>Min</w:t>
            </w:r>
          </w:p>
        </w:tc>
        <w:tc>
          <w:tcPr>
            <w:tcW w:w="734" w:type="dxa"/>
          </w:tcPr>
          <w:p w14:paraId="505903FF" w14:textId="421C9CF1" w:rsidR="006C3C72" w:rsidRPr="006C3C72" w:rsidRDefault="006C3C72" w:rsidP="006C3C72">
            <w:r w:rsidRPr="006C3C72">
              <w:t>25%</w:t>
            </w:r>
          </w:p>
        </w:tc>
        <w:tc>
          <w:tcPr>
            <w:tcW w:w="734" w:type="dxa"/>
          </w:tcPr>
          <w:p w14:paraId="01FB265B" w14:textId="7EB85002" w:rsidR="006C3C72" w:rsidRPr="006C3C72" w:rsidRDefault="006C3C72" w:rsidP="006C3C72">
            <w:r w:rsidRPr="006C3C72">
              <w:t>50%</w:t>
            </w:r>
          </w:p>
        </w:tc>
        <w:tc>
          <w:tcPr>
            <w:tcW w:w="734" w:type="dxa"/>
          </w:tcPr>
          <w:p w14:paraId="1AFB26EF" w14:textId="70269FB5" w:rsidR="006C3C72" w:rsidRDefault="006C3C72" w:rsidP="006C3C72">
            <w:r w:rsidRPr="006C3C72">
              <w:t>75</w:t>
            </w:r>
            <w:r>
              <w:rPr>
                <w:b/>
                <w:bCs/>
              </w:rPr>
              <w:t>%</w:t>
            </w:r>
          </w:p>
        </w:tc>
        <w:tc>
          <w:tcPr>
            <w:tcW w:w="734" w:type="dxa"/>
          </w:tcPr>
          <w:p w14:paraId="3011694E" w14:textId="5B2F2CC5" w:rsidR="006C3C72" w:rsidRPr="006C3C72" w:rsidRDefault="006C3C72" w:rsidP="006C3C72">
            <w:r w:rsidRPr="006C3C72">
              <w:t>Max</w:t>
            </w:r>
          </w:p>
        </w:tc>
      </w:tr>
      <w:tr w:rsidR="006C3C72" w:rsidRPr="006C3C72" w14:paraId="6C26B11F" w14:textId="77777777" w:rsidTr="006C3C72">
        <w:tc>
          <w:tcPr>
            <w:tcW w:w="3097" w:type="dxa"/>
            <w:vAlign w:val="center"/>
          </w:tcPr>
          <w:p w14:paraId="07877911" w14:textId="3937135E" w:rsidR="006C3C72" w:rsidRPr="006C3C72" w:rsidRDefault="006C3C72" w:rsidP="006C3C72">
            <w:r w:rsidRPr="006C3C72">
              <w:t>income_annum_log</w:t>
            </w:r>
          </w:p>
        </w:tc>
        <w:tc>
          <w:tcPr>
            <w:tcW w:w="851" w:type="dxa"/>
            <w:vAlign w:val="center"/>
          </w:tcPr>
          <w:p w14:paraId="733C29C9" w14:textId="5C7976F7" w:rsidR="006C3C72" w:rsidRPr="006C3C72" w:rsidRDefault="006C3C72" w:rsidP="006C3C72">
            <w:r w:rsidRPr="006C3C72">
              <w:t>4269.0</w:t>
            </w:r>
          </w:p>
        </w:tc>
        <w:tc>
          <w:tcPr>
            <w:tcW w:w="779" w:type="dxa"/>
            <w:vAlign w:val="center"/>
          </w:tcPr>
          <w:p w14:paraId="661BEF17" w14:textId="3AD5C323" w:rsidR="006C3C72" w:rsidRPr="006C3C72" w:rsidRDefault="006C3C72" w:rsidP="006C3C72">
            <w:r w:rsidRPr="006C3C72">
              <w:t>15.18</w:t>
            </w:r>
          </w:p>
        </w:tc>
        <w:tc>
          <w:tcPr>
            <w:tcW w:w="619" w:type="dxa"/>
            <w:vAlign w:val="center"/>
          </w:tcPr>
          <w:p w14:paraId="58B034EC" w14:textId="35ABF4A6" w:rsidR="006C3C72" w:rsidRPr="006C3C72" w:rsidRDefault="006C3C72" w:rsidP="006C3C72">
            <w:r w:rsidRPr="006C3C72">
              <w:t>0.85</w:t>
            </w:r>
          </w:p>
        </w:tc>
        <w:tc>
          <w:tcPr>
            <w:tcW w:w="734" w:type="dxa"/>
            <w:vAlign w:val="center"/>
          </w:tcPr>
          <w:p w14:paraId="7AEB2D54" w14:textId="20D56377" w:rsidR="006C3C72" w:rsidRPr="006C3C72" w:rsidRDefault="006C3C72" w:rsidP="006C3C72">
            <w:r w:rsidRPr="006C3C72">
              <w:t>12.21</w:t>
            </w:r>
          </w:p>
        </w:tc>
        <w:tc>
          <w:tcPr>
            <w:tcW w:w="734" w:type="dxa"/>
            <w:vAlign w:val="center"/>
          </w:tcPr>
          <w:p w14:paraId="2B36E96D" w14:textId="355599EF" w:rsidR="006C3C72" w:rsidRPr="006C3C72" w:rsidRDefault="006C3C72" w:rsidP="006C3C72">
            <w:r w:rsidRPr="006C3C72">
              <w:t>14.81</w:t>
            </w:r>
          </w:p>
        </w:tc>
        <w:tc>
          <w:tcPr>
            <w:tcW w:w="734" w:type="dxa"/>
            <w:vAlign w:val="center"/>
          </w:tcPr>
          <w:p w14:paraId="74A5C273" w14:textId="2FFF272A" w:rsidR="006C3C72" w:rsidRPr="006C3C72" w:rsidRDefault="006C3C72" w:rsidP="006C3C72">
            <w:r w:rsidRPr="006C3C72">
              <w:t>15.44</w:t>
            </w:r>
          </w:p>
        </w:tc>
        <w:tc>
          <w:tcPr>
            <w:tcW w:w="734" w:type="dxa"/>
            <w:vAlign w:val="center"/>
          </w:tcPr>
          <w:p w14:paraId="1621BD67" w14:textId="6A8E38B8" w:rsidR="006C3C72" w:rsidRPr="006C3C72" w:rsidRDefault="006C3C72" w:rsidP="006C3C72">
            <w:r w:rsidRPr="006C3C72">
              <w:t>15.83</w:t>
            </w:r>
          </w:p>
        </w:tc>
        <w:tc>
          <w:tcPr>
            <w:tcW w:w="734" w:type="dxa"/>
            <w:vAlign w:val="center"/>
          </w:tcPr>
          <w:p w14:paraId="276BC30E" w14:textId="6D22C91A" w:rsidR="006C3C72" w:rsidRPr="006C3C72" w:rsidRDefault="006C3C72" w:rsidP="006C3C72">
            <w:r w:rsidRPr="006C3C72">
              <w:t>16.11</w:t>
            </w:r>
          </w:p>
        </w:tc>
      </w:tr>
      <w:tr w:rsidR="006C3C72" w:rsidRPr="006C3C72" w14:paraId="42E8E4CF" w14:textId="77777777" w:rsidTr="006C3C72">
        <w:tc>
          <w:tcPr>
            <w:tcW w:w="3097" w:type="dxa"/>
            <w:vAlign w:val="center"/>
          </w:tcPr>
          <w:p w14:paraId="2365E594" w14:textId="4E6407E9" w:rsidR="006C3C72" w:rsidRPr="006C3C72" w:rsidRDefault="006C3C72" w:rsidP="006C3C72">
            <w:r w:rsidRPr="006C3C72">
              <w:t>loan_amount_log</w:t>
            </w:r>
          </w:p>
        </w:tc>
        <w:tc>
          <w:tcPr>
            <w:tcW w:w="851" w:type="dxa"/>
            <w:vAlign w:val="center"/>
          </w:tcPr>
          <w:p w14:paraId="17252739" w14:textId="52334EB6" w:rsidR="006C3C72" w:rsidRPr="006C3C72" w:rsidRDefault="006C3C72" w:rsidP="006C3C72">
            <w:r w:rsidRPr="006C3C72">
              <w:t>4269.0</w:t>
            </w:r>
          </w:p>
        </w:tc>
        <w:tc>
          <w:tcPr>
            <w:tcW w:w="779" w:type="dxa"/>
            <w:vAlign w:val="center"/>
          </w:tcPr>
          <w:p w14:paraId="075E81FD" w14:textId="24837302" w:rsidR="006C3C72" w:rsidRPr="006C3C72" w:rsidRDefault="006C3C72" w:rsidP="006C3C72">
            <w:r w:rsidRPr="006C3C72">
              <w:t>16.26</w:t>
            </w:r>
          </w:p>
        </w:tc>
        <w:tc>
          <w:tcPr>
            <w:tcW w:w="619" w:type="dxa"/>
            <w:vAlign w:val="center"/>
          </w:tcPr>
          <w:p w14:paraId="4FAD76F0" w14:textId="61DFE9AB" w:rsidR="006C3C72" w:rsidRPr="006C3C72" w:rsidRDefault="006C3C72" w:rsidP="006C3C72">
            <w:r w:rsidRPr="006C3C72">
              <w:t>0.88</w:t>
            </w:r>
          </w:p>
        </w:tc>
        <w:tc>
          <w:tcPr>
            <w:tcW w:w="734" w:type="dxa"/>
            <w:vAlign w:val="center"/>
          </w:tcPr>
          <w:p w14:paraId="4CB8BF96" w14:textId="66142C12" w:rsidR="006C3C72" w:rsidRPr="006C3C72" w:rsidRDefault="006C3C72" w:rsidP="006C3C72">
            <w:r w:rsidRPr="006C3C72">
              <w:t>12.61</w:t>
            </w:r>
          </w:p>
        </w:tc>
        <w:tc>
          <w:tcPr>
            <w:tcW w:w="734" w:type="dxa"/>
            <w:vAlign w:val="center"/>
          </w:tcPr>
          <w:p w14:paraId="669AB4A2" w14:textId="2EEB9E69" w:rsidR="006C3C72" w:rsidRPr="006C3C72" w:rsidRDefault="006C3C72" w:rsidP="006C3C72">
            <w:r w:rsidRPr="006C3C72">
              <w:t>15.86</w:t>
            </w:r>
          </w:p>
        </w:tc>
        <w:tc>
          <w:tcPr>
            <w:tcW w:w="734" w:type="dxa"/>
            <w:vAlign w:val="center"/>
          </w:tcPr>
          <w:p w14:paraId="58108E35" w14:textId="2028DCE4" w:rsidR="006C3C72" w:rsidRPr="006C3C72" w:rsidRDefault="006C3C72" w:rsidP="006C3C72">
            <w:r w:rsidRPr="006C3C72">
              <w:t>16.49</w:t>
            </w:r>
          </w:p>
        </w:tc>
        <w:tc>
          <w:tcPr>
            <w:tcW w:w="734" w:type="dxa"/>
            <w:vAlign w:val="center"/>
          </w:tcPr>
          <w:p w14:paraId="0E2C5B8D" w14:textId="5AAED9E3" w:rsidR="006C3C72" w:rsidRPr="006C3C72" w:rsidRDefault="006C3C72" w:rsidP="006C3C72">
            <w:r w:rsidRPr="006C3C72">
              <w:t>16.88</w:t>
            </w:r>
          </w:p>
        </w:tc>
        <w:tc>
          <w:tcPr>
            <w:tcW w:w="734" w:type="dxa"/>
            <w:vAlign w:val="center"/>
          </w:tcPr>
          <w:p w14:paraId="56C0F0F6" w14:textId="00E9C91D" w:rsidR="006C3C72" w:rsidRPr="006C3C72" w:rsidRDefault="006C3C72" w:rsidP="006C3C72">
            <w:r w:rsidRPr="006C3C72">
              <w:t>17.49</w:t>
            </w:r>
          </w:p>
        </w:tc>
      </w:tr>
      <w:tr w:rsidR="006C3C72" w:rsidRPr="006C3C72" w14:paraId="5F074510" w14:textId="77777777" w:rsidTr="006C3C72">
        <w:tc>
          <w:tcPr>
            <w:tcW w:w="3097" w:type="dxa"/>
            <w:vAlign w:val="center"/>
          </w:tcPr>
          <w:p w14:paraId="7B9EB210" w14:textId="2DF005D5" w:rsidR="006C3C72" w:rsidRPr="006C3C72" w:rsidRDefault="006C3C72" w:rsidP="006C3C72">
            <w:r w:rsidRPr="006C3C72">
              <w:t>residential_assets_value_log</w:t>
            </w:r>
          </w:p>
        </w:tc>
        <w:tc>
          <w:tcPr>
            <w:tcW w:w="851" w:type="dxa"/>
            <w:vAlign w:val="center"/>
          </w:tcPr>
          <w:p w14:paraId="1221F9FD" w14:textId="0AEF31B4" w:rsidR="006C3C72" w:rsidRPr="006C3C72" w:rsidRDefault="006C3C72" w:rsidP="006C3C72">
            <w:r w:rsidRPr="006C3C72">
              <w:t>4269.0</w:t>
            </w:r>
          </w:p>
        </w:tc>
        <w:tc>
          <w:tcPr>
            <w:tcW w:w="779" w:type="dxa"/>
            <w:vAlign w:val="center"/>
          </w:tcPr>
          <w:p w14:paraId="3C802139" w14:textId="1BE2466E" w:rsidR="006C3C72" w:rsidRPr="006C3C72" w:rsidRDefault="006C3C72" w:rsidP="006C3C72">
            <w:r w:rsidRPr="006C3C72">
              <w:t>15.17</w:t>
            </w:r>
          </w:p>
        </w:tc>
        <w:tc>
          <w:tcPr>
            <w:tcW w:w="619" w:type="dxa"/>
            <w:vAlign w:val="center"/>
          </w:tcPr>
          <w:p w14:paraId="1A875808" w14:textId="52B4BCFB" w:rsidR="006C3C72" w:rsidRPr="006C3C72" w:rsidRDefault="006C3C72" w:rsidP="006C3C72">
            <w:r w:rsidRPr="006C3C72">
              <w:t>1.97</w:t>
            </w:r>
          </w:p>
        </w:tc>
        <w:tc>
          <w:tcPr>
            <w:tcW w:w="734" w:type="dxa"/>
            <w:vAlign w:val="center"/>
          </w:tcPr>
          <w:p w14:paraId="5548F9F4" w14:textId="7AC2CCE9" w:rsidR="006C3C72" w:rsidRPr="006C3C72" w:rsidRDefault="006C3C72" w:rsidP="006C3C72">
            <w:r w:rsidRPr="006C3C72">
              <w:t>0.00</w:t>
            </w:r>
          </w:p>
        </w:tc>
        <w:tc>
          <w:tcPr>
            <w:tcW w:w="734" w:type="dxa"/>
            <w:vAlign w:val="center"/>
          </w:tcPr>
          <w:p w14:paraId="6BA9F7AE" w14:textId="1E3BFDC8" w:rsidR="006C3C72" w:rsidRPr="006C3C72" w:rsidRDefault="006C3C72" w:rsidP="006C3C72">
            <w:r w:rsidRPr="006C3C72">
              <w:t>14.60</w:t>
            </w:r>
          </w:p>
        </w:tc>
        <w:tc>
          <w:tcPr>
            <w:tcW w:w="734" w:type="dxa"/>
            <w:vAlign w:val="center"/>
          </w:tcPr>
          <w:p w14:paraId="728FB995" w14:textId="7E83B426" w:rsidR="006C3C72" w:rsidRPr="006C3C72" w:rsidRDefault="006C3C72" w:rsidP="006C3C72">
            <w:r w:rsidRPr="006C3C72">
              <w:t>15.56</w:t>
            </w:r>
          </w:p>
        </w:tc>
        <w:tc>
          <w:tcPr>
            <w:tcW w:w="734" w:type="dxa"/>
            <w:vAlign w:val="center"/>
          </w:tcPr>
          <w:p w14:paraId="0ECF6E36" w14:textId="1DA3157C" w:rsidR="006C3C72" w:rsidRPr="006C3C72" w:rsidRDefault="006C3C72" w:rsidP="006C3C72">
            <w:r w:rsidRPr="006C3C72">
              <w:t>16.24</w:t>
            </w:r>
          </w:p>
        </w:tc>
        <w:tc>
          <w:tcPr>
            <w:tcW w:w="734" w:type="dxa"/>
            <w:vAlign w:val="center"/>
          </w:tcPr>
          <w:p w14:paraId="46C3C271" w14:textId="147BFD4F" w:rsidR="006C3C72" w:rsidRPr="006C3C72" w:rsidRDefault="006C3C72" w:rsidP="006C3C72">
            <w:r w:rsidRPr="006C3C72">
              <w:t>17.03</w:t>
            </w:r>
          </w:p>
        </w:tc>
      </w:tr>
      <w:tr w:rsidR="006C3C72" w:rsidRPr="006C3C72" w14:paraId="5F4D3B9B" w14:textId="77777777" w:rsidTr="006C3C72">
        <w:tc>
          <w:tcPr>
            <w:tcW w:w="3097" w:type="dxa"/>
            <w:vAlign w:val="center"/>
          </w:tcPr>
          <w:p w14:paraId="34F152C0" w14:textId="66818B24" w:rsidR="006C3C72" w:rsidRPr="006C3C72" w:rsidRDefault="006C3C72" w:rsidP="006C3C72">
            <w:r w:rsidRPr="006C3C72">
              <w:t>commercial_assets_value_log</w:t>
            </w:r>
          </w:p>
        </w:tc>
        <w:tc>
          <w:tcPr>
            <w:tcW w:w="851" w:type="dxa"/>
            <w:vAlign w:val="center"/>
          </w:tcPr>
          <w:p w14:paraId="290064B8" w14:textId="38BF3C08" w:rsidR="006C3C72" w:rsidRPr="006C3C72" w:rsidRDefault="006C3C72" w:rsidP="006C3C72">
            <w:r w:rsidRPr="006C3C72">
              <w:t>4269.0</w:t>
            </w:r>
          </w:p>
        </w:tc>
        <w:tc>
          <w:tcPr>
            <w:tcW w:w="779" w:type="dxa"/>
            <w:vAlign w:val="center"/>
          </w:tcPr>
          <w:p w14:paraId="0F24BFF0" w14:textId="0475A4A4" w:rsidR="006C3C72" w:rsidRPr="006C3C72" w:rsidRDefault="006C3C72" w:rsidP="006C3C72">
            <w:r w:rsidRPr="006C3C72">
              <w:t>14.54</w:t>
            </w:r>
          </w:p>
        </w:tc>
        <w:tc>
          <w:tcPr>
            <w:tcW w:w="619" w:type="dxa"/>
            <w:vAlign w:val="center"/>
          </w:tcPr>
          <w:p w14:paraId="0FE40C8B" w14:textId="3039CB2C" w:rsidR="006C3C72" w:rsidRPr="006C3C72" w:rsidRDefault="006C3C72" w:rsidP="006C3C72">
            <w:r w:rsidRPr="006C3C72">
              <w:t>2.62</w:t>
            </w:r>
          </w:p>
        </w:tc>
        <w:tc>
          <w:tcPr>
            <w:tcW w:w="734" w:type="dxa"/>
            <w:vAlign w:val="center"/>
          </w:tcPr>
          <w:p w14:paraId="3AC1E65F" w14:textId="3434152D" w:rsidR="006C3C72" w:rsidRPr="006C3C72" w:rsidRDefault="006C3C72" w:rsidP="006C3C72">
            <w:r w:rsidRPr="006C3C72">
              <w:t>0.00</w:t>
            </w:r>
          </w:p>
        </w:tc>
        <w:tc>
          <w:tcPr>
            <w:tcW w:w="734" w:type="dxa"/>
            <w:vAlign w:val="center"/>
          </w:tcPr>
          <w:p w14:paraId="3BAF94FE" w14:textId="4D1D300C" w:rsidR="006C3C72" w:rsidRPr="006C3C72" w:rsidRDefault="006C3C72" w:rsidP="006C3C72">
            <w:r w:rsidRPr="006C3C72">
              <w:t>14.08</w:t>
            </w:r>
          </w:p>
        </w:tc>
        <w:tc>
          <w:tcPr>
            <w:tcW w:w="734" w:type="dxa"/>
            <w:vAlign w:val="center"/>
          </w:tcPr>
          <w:p w14:paraId="59F39CE1" w14:textId="73C907E2" w:rsidR="006C3C72" w:rsidRPr="006C3C72" w:rsidRDefault="006C3C72" w:rsidP="006C3C72">
            <w:r w:rsidRPr="006C3C72">
              <w:t>15.12</w:t>
            </w:r>
          </w:p>
        </w:tc>
        <w:tc>
          <w:tcPr>
            <w:tcW w:w="734" w:type="dxa"/>
            <w:vAlign w:val="center"/>
          </w:tcPr>
          <w:p w14:paraId="71D63DF3" w14:textId="02406CE8" w:rsidR="006C3C72" w:rsidRPr="006C3C72" w:rsidRDefault="006C3C72" w:rsidP="006C3C72">
            <w:r w:rsidRPr="006C3C72">
              <w:t>15.84</w:t>
            </w:r>
          </w:p>
        </w:tc>
        <w:tc>
          <w:tcPr>
            <w:tcW w:w="734" w:type="dxa"/>
            <w:vAlign w:val="center"/>
          </w:tcPr>
          <w:p w14:paraId="431387CA" w14:textId="7C9EA0DF" w:rsidR="006C3C72" w:rsidRPr="006C3C72" w:rsidRDefault="006C3C72" w:rsidP="006C3C72">
            <w:r w:rsidRPr="006C3C72">
              <w:t>16.65</w:t>
            </w:r>
          </w:p>
        </w:tc>
      </w:tr>
      <w:tr w:rsidR="006C3C72" w:rsidRPr="006C3C72" w14:paraId="5224A38C" w14:textId="77777777" w:rsidTr="00792F01">
        <w:tc>
          <w:tcPr>
            <w:tcW w:w="3097" w:type="dxa"/>
            <w:vAlign w:val="center"/>
          </w:tcPr>
          <w:p w14:paraId="30F48060" w14:textId="388A4AE1" w:rsidR="006C3C72" w:rsidRPr="006C3C72" w:rsidRDefault="006C3C72" w:rsidP="006C3C72">
            <w:r w:rsidRPr="006C3C72">
              <w:t>luxury_assets_value_log</w:t>
            </w:r>
          </w:p>
        </w:tc>
        <w:tc>
          <w:tcPr>
            <w:tcW w:w="851" w:type="dxa"/>
            <w:vAlign w:val="center"/>
          </w:tcPr>
          <w:p w14:paraId="2EEDBF43" w14:textId="6D628C42" w:rsidR="006C3C72" w:rsidRPr="006C3C72" w:rsidRDefault="006C3C72" w:rsidP="006C3C72">
            <w:r w:rsidRPr="006C3C72">
              <w:t>4269.0</w:t>
            </w:r>
          </w:p>
        </w:tc>
        <w:tc>
          <w:tcPr>
            <w:tcW w:w="779" w:type="dxa"/>
            <w:vAlign w:val="center"/>
          </w:tcPr>
          <w:p w14:paraId="71CF45C1" w14:textId="7A29D558" w:rsidR="006C3C72" w:rsidRPr="006C3C72" w:rsidRDefault="006C3C72" w:rsidP="006C3C72">
            <w:r w:rsidRPr="006C3C72">
              <w:t>16.25</w:t>
            </w:r>
          </w:p>
        </w:tc>
        <w:tc>
          <w:tcPr>
            <w:tcW w:w="619" w:type="dxa"/>
            <w:vAlign w:val="center"/>
          </w:tcPr>
          <w:p w14:paraId="37B3E3D7" w14:textId="31EA8E1A" w:rsidR="006C3C72" w:rsidRPr="006C3C72" w:rsidRDefault="006C3C72" w:rsidP="006C3C72">
            <w:r w:rsidRPr="006C3C72">
              <w:t>0.88</w:t>
            </w:r>
          </w:p>
        </w:tc>
        <w:tc>
          <w:tcPr>
            <w:tcW w:w="734" w:type="dxa"/>
            <w:vAlign w:val="center"/>
          </w:tcPr>
          <w:p w14:paraId="0B388A26" w14:textId="0E5A3BF6" w:rsidR="006C3C72" w:rsidRPr="006C3C72" w:rsidRDefault="006C3C72" w:rsidP="006C3C72">
            <w:r w:rsidRPr="006C3C72">
              <w:t>12.61</w:t>
            </w:r>
          </w:p>
        </w:tc>
        <w:tc>
          <w:tcPr>
            <w:tcW w:w="734" w:type="dxa"/>
            <w:vAlign w:val="center"/>
          </w:tcPr>
          <w:p w14:paraId="13187B85" w14:textId="36BB0EE8" w:rsidR="006C3C72" w:rsidRPr="006C3C72" w:rsidRDefault="006C3C72" w:rsidP="006C3C72">
            <w:r w:rsidRPr="006C3C72">
              <w:t>15.83</w:t>
            </w:r>
          </w:p>
        </w:tc>
        <w:tc>
          <w:tcPr>
            <w:tcW w:w="734" w:type="dxa"/>
            <w:vAlign w:val="center"/>
          </w:tcPr>
          <w:p w14:paraId="2D475B22" w14:textId="41379925" w:rsidR="006C3C72" w:rsidRPr="006C3C72" w:rsidRDefault="006C3C72" w:rsidP="006C3C72">
            <w:r w:rsidRPr="006C3C72">
              <w:t>16.50</w:t>
            </w:r>
          </w:p>
        </w:tc>
        <w:tc>
          <w:tcPr>
            <w:tcW w:w="734" w:type="dxa"/>
            <w:vAlign w:val="center"/>
          </w:tcPr>
          <w:p w14:paraId="257FFB93" w14:textId="0CFB097F" w:rsidR="006C3C72" w:rsidRPr="006C3C72" w:rsidRDefault="006C3C72" w:rsidP="006C3C72">
            <w:r w:rsidRPr="006C3C72">
              <w:t>16.89</w:t>
            </w:r>
          </w:p>
        </w:tc>
        <w:tc>
          <w:tcPr>
            <w:tcW w:w="734" w:type="dxa"/>
            <w:vAlign w:val="center"/>
          </w:tcPr>
          <w:p w14:paraId="39E2F02C" w14:textId="15A7F394" w:rsidR="006C3C72" w:rsidRPr="006C3C72" w:rsidRDefault="006C3C72" w:rsidP="006C3C72">
            <w:r w:rsidRPr="006C3C72">
              <w:t>17.48</w:t>
            </w:r>
          </w:p>
        </w:tc>
      </w:tr>
      <w:tr w:rsidR="006C3C72" w:rsidRPr="006C3C72" w14:paraId="49CAC9E4" w14:textId="77777777" w:rsidTr="007835F7">
        <w:tc>
          <w:tcPr>
            <w:tcW w:w="3097" w:type="dxa"/>
            <w:vAlign w:val="center"/>
          </w:tcPr>
          <w:p w14:paraId="62A30A59" w14:textId="4D682173" w:rsidR="006C3C72" w:rsidRPr="006C3C72" w:rsidRDefault="006C3C72" w:rsidP="006C3C72">
            <w:r w:rsidRPr="006C3C72">
              <w:t>bank_asset_value_log</w:t>
            </w:r>
          </w:p>
        </w:tc>
        <w:tc>
          <w:tcPr>
            <w:tcW w:w="851" w:type="dxa"/>
            <w:vAlign w:val="center"/>
          </w:tcPr>
          <w:p w14:paraId="23D0E607" w14:textId="55244072" w:rsidR="006C3C72" w:rsidRPr="006C3C72" w:rsidRDefault="006C3C72" w:rsidP="006C3C72">
            <w:r w:rsidRPr="006C3C72">
              <w:t>4269.0</w:t>
            </w:r>
          </w:p>
        </w:tc>
        <w:tc>
          <w:tcPr>
            <w:tcW w:w="779" w:type="dxa"/>
            <w:vAlign w:val="center"/>
          </w:tcPr>
          <w:p w14:paraId="20157163" w14:textId="31FB717E" w:rsidR="006C3C72" w:rsidRPr="006C3C72" w:rsidRDefault="006C3C72" w:rsidP="006C3C72">
            <w:r w:rsidRPr="006C3C72">
              <w:t>15.08</w:t>
            </w:r>
          </w:p>
        </w:tc>
        <w:tc>
          <w:tcPr>
            <w:tcW w:w="619" w:type="dxa"/>
            <w:vAlign w:val="center"/>
          </w:tcPr>
          <w:p w14:paraId="71ABAA72" w14:textId="163DC4B8" w:rsidR="006C3C72" w:rsidRPr="006C3C72" w:rsidRDefault="006C3C72" w:rsidP="006C3C72">
            <w:r w:rsidRPr="006C3C72">
              <w:t>1.15</w:t>
            </w:r>
          </w:p>
        </w:tc>
        <w:tc>
          <w:tcPr>
            <w:tcW w:w="734" w:type="dxa"/>
            <w:vAlign w:val="center"/>
          </w:tcPr>
          <w:p w14:paraId="61B6BC31" w14:textId="5AB0876E" w:rsidR="006C3C72" w:rsidRPr="006C3C72" w:rsidRDefault="006C3C72" w:rsidP="006C3C72">
            <w:r w:rsidRPr="006C3C72">
              <w:t>0.00</w:t>
            </w:r>
          </w:p>
        </w:tc>
        <w:tc>
          <w:tcPr>
            <w:tcW w:w="734" w:type="dxa"/>
            <w:vAlign w:val="center"/>
          </w:tcPr>
          <w:p w14:paraId="3A5E897B" w14:textId="414876D4" w:rsidR="006C3C72" w:rsidRPr="006C3C72" w:rsidRDefault="006C3C72" w:rsidP="006C3C72">
            <w:r w:rsidRPr="006C3C72">
              <w:t>14.65</w:t>
            </w:r>
          </w:p>
        </w:tc>
        <w:tc>
          <w:tcPr>
            <w:tcW w:w="734" w:type="dxa"/>
            <w:vAlign w:val="center"/>
          </w:tcPr>
          <w:p w14:paraId="57CCF9D1" w14:textId="14038420" w:rsidR="006C3C72" w:rsidRPr="006C3C72" w:rsidRDefault="006C3C72" w:rsidP="006C3C72">
            <w:r w:rsidRPr="006C3C72">
              <w:t>15.34</w:t>
            </w:r>
          </w:p>
        </w:tc>
        <w:tc>
          <w:tcPr>
            <w:tcW w:w="734" w:type="dxa"/>
            <w:vAlign w:val="center"/>
          </w:tcPr>
          <w:p w14:paraId="6D98A15D" w14:textId="65F082AF" w:rsidR="006C3C72" w:rsidRPr="006C3C72" w:rsidRDefault="006C3C72" w:rsidP="006C3C72">
            <w:r w:rsidRPr="006C3C72">
              <w:t>15.78</w:t>
            </w:r>
          </w:p>
        </w:tc>
        <w:tc>
          <w:tcPr>
            <w:tcW w:w="734" w:type="dxa"/>
            <w:vAlign w:val="center"/>
          </w:tcPr>
          <w:p w14:paraId="13734FD8" w14:textId="56D26337" w:rsidR="006C3C72" w:rsidRPr="006C3C72" w:rsidRDefault="006C3C72" w:rsidP="006C3C72">
            <w:r w:rsidRPr="006C3C72">
              <w:t>16.48</w:t>
            </w:r>
          </w:p>
        </w:tc>
      </w:tr>
    </w:tbl>
    <w:p w14:paraId="3B38F11D" w14:textId="28C44C2E" w:rsidR="00BA688E" w:rsidRPr="00BA688E" w:rsidRDefault="00BA688E" w:rsidP="00BA688E"/>
    <w:p w14:paraId="6A2527FC" w14:textId="77777777" w:rsidR="002C2F46" w:rsidRDefault="002C2F46" w:rsidP="002C2F46"/>
    <w:p w14:paraId="0DB59707" w14:textId="77777777" w:rsidR="00EA44AA" w:rsidRDefault="00EA44AA" w:rsidP="00EA44AA">
      <w:r>
        <w:t xml:space="preserve">Many of the financial fields show strong right skew, so log transformations were applied. This brown their ranges closer together and reduced the dominance of very high values. </w:t>
      </w:r>
    </w:p>
    <w:p w14:paraId="0A6FA547" w14:textId="77777777" w:rsidR="00EA44AA" w:rsidRDefault="00EA44AA" w:rsidP="00EA44AA">
      <w:r>
        <w:t>Key observations:</w:t>
      </w:r>
    </w:p>
    <w:p w14:paraId="782452CB" w14:textId="77777777" w:rsidR="00EA44AA" w:rsidRDefault="00EA44AA" w:rsidP="004A3BA7">
      <w:pPr>
        <w:numPr>
          <w:ilvl w:val="0"/>
          <w:numId w:val="6"/>
        </w:numPr>
        <w:spacing w:before="120" w:after="120"/>
      </w:pPr>
      <w:r>
        <w:rPr>
          <w:b/>
          <w:bCs/>
        </w:rPr>
        <w:t>income_annum_log</w:t>
      </w:r>
      <w:r>
        <w:t xml:space="preserve"> tightened around a clean centre.</w:t>
      </w:r>
    </w:p>
    <w:p w14:paraId="24892E92" w14:textId="77777777" w:rsidR="00EA44AA" w:rsidRDefault="00EA44AA" w:rsidP="004A3BA7">
      <w:pPr>
        <w:numPr>
          <w:ilvl w:val="0"/>
          <w:numId w:val="6"/>
        </w:numPr>
        <w:spacing w:before="120" w:after="120"/>
      </w:pPr>
      <w:r>
        <w:rPr>
          <w:b/>
          <w:bCs/>
        </w:rPr>
        <w:t>loan_amount_log</w:t>
      </w:r>
      <w:r>
        <w:t xml:space="preserve"> smoothed out sharply and sat comfortably for modelling.</w:t>
      </w:r>
    </w:p>
    <w:p w14:paraId="3DCC59A7" w14:textId="77777777" w:rsidR="00EA44AA" w:rsidRDefault="00EA44AA" w:rsidP="004A3BA7">
      <w:pPr>
        <w:numPr>
          <w:ilvl w:val="0"/>
          <w:numId w:val="6"/>
        </w:numPr>
        <w:spacing w:before="120" w:after="120"/>
      </w:pPr>
      <w:r>
        <w:rPr>
          <w:b/>
          <w:bCs/>
        </w:rPr>
        <w:t>residential_assets_value_log</w:t>
      </w:r>
      <w:r>
        <w:t xml:space="preserve"> and </w:t>
      </w:r>
      <w:r>
        <w:rPr>
          <w:b/>
          <w:bCs/>
        </w:rPr>
        <w:t>commercial_assets_value_log</w:t>
      </w:r>
      <w:r>
        <w:t xml:space="preserve"> still carried some width but became manageable.</w:t>
      </w:r>
    </w:p>
    <w:p w14:paraId="63982180" w14:textId="77777777" w:rsidR="00EA44AA" w:rsidRDefault="00EA44AA" w:rsidP="004A3BA7">
      <w:pPr>
        <w:numPr>
          <w:ilvl w:val="0"/>
          <w:numId w:val="6"/>
        </w:numPr>
        <w:spacing w:before="120" w:after="120"/>
      </w:pPr>
      <w:r>
        <w:rPr>
          <w:b/>
          <w:bCs/>
        </w:rPr>
        <w:t>luxury_assets_value_log</w:t>
      </w:r>
      <w:r>
        <w:t xml:space="preserve"> and </w:t>
      </w:r>
      <w:r>
        <w:rPr>
          <w:b/>
          <w:bCs/>
        </w:rPr>
        <w:t>bank_asset_value_log</w:t>
      </w:r>
      <w:r>
        <w:t xml:space="preserve"> normalised well and lost their earlier extremes.</w:t>
      </w:r>
    </w:p>
    <w:p w14:paraId="03AB18ED" w14:textId="77777777" w:rsidR="00EA44AA" w:rsidRDefault="00EA44AA" w:rsidP="00EA44AA">
      <w:pPr>
        <w:pStyle w:val="Heading5"/>
      </w:pPr>
    </w:p>
    <w:p w14:paraId="5E4A106D" w14:textId="08BE32AF" w:rsidR="00EA44AA" w:rsidRDefault="00EA44AA" w:rsidP="00EA44AA">
      <w:pPr>
        <w:pStyle w:val="Heading5"/>
      </w:pPr>
      <w:r>
        <w:t>Summary of Log Transformation</w:t>
      </w:r>
    </w:p>
    <w:p w14:paraId="5A651923" w14:textId="77777777" w:rsidR="00EA44AA" w:rsidRDefault="00EA44AA" w:rsidP="00EA44AA">
      <w:r>
        <w:t>The transformations reduced variance across all financial fields and set them within a compact, comparable range. Usually between 12 and 17, which worked well for model fitting.</w:t>
      </w:r>
    </w:p>
    <w:p w14:paraId="5FABF9A6" w14:textId="77777777" w:rsidR="002C2F46" w:rsidRDefault="002C2F46" w:rsidP="002C2F46"/>
    <w:p w14:paraId="29B6EFAD" w14:textId="28587E21" w:rsidR="002C2F46" w:rsidRDefault="00785F6D" w:rsidP="002C2F46">
      <w:pPr>
        <w:pStyle w:val="Heading4"/>
      </w:pPr>
      <w:r>
        <w:t xml:space="preserve">Step </w:t>
      </w:r>
      <w:r w:rsidR="00E74D89">
        <w:t>9</w:t>
      </w:r>
      <w:r>
        <w:t xml:space="preserve"> - </w:t>
      </w:r>
      <w:r w:rsidR="002C2F46">
        <w:t>Recheck Statistical Summary</w:t>
      </w:r>
    </w:p>
    <w:p w14:paraId="17C8129F" w14:textId="77777777" w:rsidR="002C2F46" w:rsidRPr="002C2F46" w:rsidRDefault="002C2F46" w:rsidP="002C2F46"/>
    <w:p w14:paraId="275B7BA9" w14:textId="77777777" w:rsidR="00F02CB7" w:rsidRDefault="00F02CB7" w:rsidP="00F02CB7">
      <w:r>
        <w:t>A final statistical check ensured the dataset was ready.</w:t>
      </w:r>
    </w:p>
    <w:p w14:paraId="5B2A9385" w14:textId="77777777" w:rsidR="00F02CB7" w:rsidRDefault="00F02CB7" w:rsidP="00F02CB7"/>
    <w:p w14:paraId="7BA3D33D" w14:textId="7B35F1FA" w:rsidR="00F02CB7" w:rsidRDefault="00F02CB7" w:rsidP="004A3BA7">
      <w:pPr>
        <w:pStyle w:val="ListParagraph"/>
        <w:numPr>
          <w:ilvl w:val="0"/>
          <w:numId w:val="5"/>
        </w:numPr>
        <w:spacing w:before="120" w:after="120"/>
      </w:pPr>
      <w:r w:rsidRPr="00F02CB7">
        <w:rPr>
          <w:b/>
          <w:bCs/>
        </w:rPr>
        <w:t>Completeness:</w:t>
      </w:r>
    </w:p>
    <w:p w14:paraId="56EBCAFD" w14:textId="77777777" w:rsidR="00F02CB7" w:rsidRDefault="00F02CB7" w:rsidP="00F02CB7">
      <w:r>
        <w:t>No missing or invalid values remained.</w:t>
      </w:r>
    </w:p>
    <w:p w14:paraId="47353294" w14:textId="77777777" w:rsidR="00F02CB7" w:rsidRDefault="00F02CB7" w:rsidP="00F02CB7"/>
    <w:p w14:paraId="2ED7211B" w14:textId="176DED67" w:rsidR="00F02CB7" w:rsidRDefault="00F02CB7" w:rsidP="004A3BA7">
      <w:pPr>
        <w:pStyle w:val="ListParagraph"/>
        <w:numPr>
          <w:ilvl w:val="0"/>
          <w:numId w:val="5"/>
        </w:numPr>
        <w:spacing w:before="120" w:after="120"/>
      </w:pPr>
      <w:r w:rsidRPr="00F02CB7">
        <w:rPr>
          <w:b/>
          <w:bCs/>
        </w:rPr>
        <w:t>Numeric consistency:</w:t>
      </w:r>
    </w:p>
    <w:p w14:paraId="0E1DD072" w14:textId="77777777" w:rsidR="00F02CB7" w:rsidRDefault="00F02CB7" w:rsidP="00F02CB7">
      <w:r>
        <w:t>Income, loan amount, loan term, and credit score all sat within realistic ranges.</w:t>
      </w:r>
    </w:p>
    <w:p w14:paraId="290B5CA9" w14:textId="77777777" w:rsidR="00F02CB7" w:rsidRDefault="00F02CB7" w:rsidP="00F02CB7"/>
    <w:p w14:paraId="28D24B68" w14:textId="7BFA4686" w:rsidR="00F02CB7" w:rsidRDefault="00F02CB7" w:rsidP="004A3BA7">
      <w:pPr>
        <w:pStyle w:val="ListParagraph"/>
        <w:numPr>
          <w:ilvl w:val="0"/>
          <w:numId w:val="5"/>
        </w:numPr>
        <w:spacing w:before="120" w:after="120"/>
      </w:pPr>
      <w:r w:rsidRPr="00F02CB7">
        <w:rPr>
          <w:b/>
          <w:bCs/>
        </w:rPr>
        <w:t>Asset values:</w:t>
      </w:r>
    </w:p>
    <w:p w14:paraId="26A38BC8" w14:textId="77777777" w:rsidR="00F02CB7" w:rsidRDefault="00F02CB7" w:rsidP="00F02CB7">
      <w:r>
        <w:lastRenderedPageBreak/>
        <w:t>After capping and transformation, they held normal variance without extreme distortion.</w:t>
      </w:r>
    </w:p>
    <w:p w14:paraId="7C59CF57" w14:textId="77777777" w:rsidR="00F02CB7" w:rsidRDefault="00F02CB7" w:rsidP="00F02CB7"/>
    <w:p w14:paraId="6B363791" w14:textId="41BD6A7F" w:rsidR="00F02CB7" w:rsidRDefault="00F02CB7" w:rsidP="004A3BA7">
      <w:pPr>
        <w:pStyle w:val="ListParagraph"/>
        <w:numPr>
          <w:ilvl w:val="0"/>
          <w:numId w:val="5"/>
        </w:numPr>
        <w:spacing w:before="120" w:after="120"/>
      </w:pPr>
      <w:r w:rsidRPr="00F02CB7">
        <w:rPr>
          <w:b/>
          <w:bCs/>
        </w:rPr>
        <w:t>Binary asset flags:</w:t>
      </w:r>
    </w:p>
    <w:p w14:paraId="19FEB38F" w14:textId="77777777" w:rsidR="00F02CB7" w:rsidRDefault="00F02CB7" w:rsidP="00F02CB7">
      <w:r>
        <w:t>These almost always equal 1, offering no new variance, so they can be removed.</w:t>
      </w:r>
    </w:p>
    <w:p w14:paraId="0C9E906C" w14:textId="77777777" w:rsidR="00F02CB7" w:rsidRDefault="00F02CB7" w:rsidP="00F02CB7">
      <w:pPr>
        <w:spacing w:before="120" w:after="120"/>
      </w:pPr>
    </w:p>
    <w:p w14:paraId="5B3B2E6B" w14:textId="7002B899" w:rsidR="00F02CB7" w:rsidRDefault="00F02CB7" w:rsidP="004A3BA7">
      <w:pPr>
        <w:pStyle w:val="ListParagraph"/>
        <w:numPr>
          <w:ilvl w:val="0"/>
          <w:numId w:val="5"/>
        </w:numPr>
        <w:spacing w:before="120" w:after="120"/>
      </w:pPr>
      <w:r w:rsidRPr="00F02CB7">
        <w:rPr>
          <w:b/>
          <w:bCs/>
        </w:rPr>
        <w:t>Log-transformed variables:</w:t>
      </w:r>
    </w:p>
    <w:p w14:paraId="0870A4ED" w14:textId="77777777" w:rsidR="00F02CB7" w:rsidRDefault="00F02CB7" w:rsidP="00F02CB7">
      <w:r>
        <w:t>All behaved predictably and helped normalise the dataset.</w:t>
      </w:r>
    </w:p>
    <w:p w14:paraId="0CF071BC" w14:textId="77777777" w:rsidR="00F02CB7" w:rsidRDefault="00F02CB7" w:rsidP="00F02CB7"/>
    <w:p w14:paraId="6473DAB5" w14:textId="1C57FD8A" w:rsidR="00F02CB7" w:rsidRDefault="00F02CB7" w:rsidP="004A3BA7">
      <w:pPr>
        <w:pStyle w:val="ListParagraph"/>
        <w:numPr>
          <w:ilvl w:val="0"/>
          <w:numId w:val="5"/>
        </w:numPr>
        <w:spacing w:before="120" w:after="120"/>
      </w:pPr>
      <w:r w:rsidRPr="00F02CB7">
        <w:rPr>
          <w:b/>
          <w:bCs/>
        </w:rPr>
        <w:t>Target variable:</w:t>
      </w:r>
    </w:p>
    <w:p w14:paraId="4B9A3DF3" w14:textId="77777777" w:rsidR="00F02CB7" w:rsidRDefault="00F02CB7" w:rsidP="00F02CB7">
      <w:r>
        <w:t>Approval rate stood at about 38%, giving a moderate but manageable class imbalance.</w:t>
      </w:r>
    </w:p>
    <w:p w14:paraId="5B96A191" w14:textId="77777777" w:rsidR="002C2F46" w:rsidRDefault="002C2F46" w:rsidP="00434B25">
      <w:pPr>
        <w:spacing w:before="120" w:after="120"/>
      </w:pPr>
    </w:p>
    <w:p w14:paraId="0D474FD8" w14:textId="77777777" w:rsidR="002C2F46" w:rsidRDefault="002C2F46" w:rsidP="006C41EA">
      <w:pPr>
        <w:pStyle w:val="Heading4"/>
      </w:pPr>
      <w:r>
        <w:t>Validation Summary</w:t>
      </w:r>
    </w:p>
    <w:p w14:paraId="457A0174" w14:textId="77777777" w:rsidR="00D77253" w:rsidRPr="00D77253" w:rsidRDefault="00D77253" w:rsidP="00D77253"/>
    <w:p w14:paraId="73AE6E18" w14:textId="22AFACE0" w:rsidR="002C2F46" w:rsidRDefault="002C2F46" w:rsidP="002C2F46">
      <w:r>
        <w:t xml:space="preserve">The dataset emerged numerically stable, properly scaled, and free from distortions. All features showed clean shapes after preprocessing, and nothing remained that would undermine model performance. With this, the dataset was ready for </w:t>
      </w:r>
      <w:r>
        <w:rPr>
          <w:b/>
          <w:bCs/>
        </w:rPr>
        <w:t>feature engineering and model preparation</w:t>
      </w:r>
      <w:r>
        <w:t>.</w:t>
      </w:r>
    </w:p>
    <w:p w14:paraId="41530E6F" w14:textId="77777777" w:rsidR="006C41EA" w:rsidRDefault="006C41EA" w:rsidP="006C41EA"/>
    <w:p w14:paraId="6C8148ED" w14:textId="77777777" w:rsidR="00677236" w:rsidRDefault="00677236" w:rsidP="00677236">
      <w:pPr>
        <w:pStyle w:val="Heading3"/>
      </w:pPr>
      <w:r w:rsidRPr="00677236">
        <w:t>6.2.4 Feature Engineering</w:t>
      </w:r>
    </w:p>
    <w:p w14:paraId="523AF28D" w14:textId="77777777" w:rsidR="00D77253" w:rsidRPr="00D77253" w:rsidRDefault="00D77253" w:rsidP="00D77253"/>
    <w:p w14:paraId="36D79DD7" w14:textId="77777777" w:rsidR="00677236" w:rsidRDefault="00677236" w:rsidP="00677236">
      <w:r w:rsidRPr="00677236">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677236"/>
    <w:p w14:paraId="08CF109C" w14:textId="65037ED4" w:rsidR="00677236" w:rsidRDefault="00677236" w:rsidP="00677236">
      <w:pPr>
        <w:pStyle w:val="Heading4"/>
      </w:pPr>
      <w:r w:rsidRPr="00677236">
        <w:t xml:space="preserve">Step 1 </w:t>
      </w:r>
      <w:r w:rsidR="00D77253">
        <w:t>-</w:t>
      </w:r>
      <w:r w:rsidRPr="00677236">
        <w:t xml:space="preserve"> Create Derived Financial Ratios</w:t>
      </w:r>
    </w:p>
    <w:p w14:paraId="179C06AB" w14:textId="77777777" w:rsidR="00677236" w:rsidRPr="00677236" w:rsidRDefault="00677236" w:rsidP="00677236"/>
    <w:p w14:paraId="0ABCD970" w14:textId="77777777" w:rsidR="00677236" w:rsidRDefault="00677236" w:rsidP="00677236">
      <w:r w:rsidRPr="00677236">
        <w:t>Several new variables were created to capture financial behaviour that did not fully appear in the raw columns. For example,</w:t>
      </w:r>
    </w:p>
    <w:p w14:paraId="310475BD" w14:textId="77777777" w:rsidR="00677236" w:rsidRPr="00677236" w:rsidRDefault="00677236" w:rsidP="00677236"/>
    <w:p w14:paraId="09EE49F9" w14:textId="77777777" w:rsidR="00677236" w:rsidRDefault="00677236" w:rsidP="00677236">
      <w:pPr>
        <w:pStyle w:val="Heading5"/>
      </w:pPr>
      <w:r w:rsidRPr="00677236">
        <w:t>debt_to_income_ratio</w:t>
      </w:r>
    </w:p>
    <w:p w14:paraId="0351A68C" w14:textId="77777777" w:rsidR="00677236" w:rsidRPr="00677236" w:rsidRDefault="00677236" w:rsidP="00677236">
      <w:pPr>
        <w:spacing w:before="240" w:after="120"/>
        <w:outlineLvl w:val="2"/>
        <w:rPr>
          <w:b/>
          <w:bCs/>
          <w:sz w:val="27"/>
          <w:szCs w:val="27"/>
        </w:rPr>
      </w:pPr>
    </w:p>
    <w:p w14:paraId="15989659" w14:textId="77777777" w:rsidR="00677236" w:rsidRPr="00677236" w:rsidRDefault="00677236" w:rsidP="00677236">
      <w:r w:rsidRPr="00677236">
        <w:rPr>
          <w:color w:val="666666"/>
        </w:rPr>
        <w:t>df_encoded[</w:t>
      </w:r>
      <w:r w:rsidRPr="00677236">
        <w:rPr>
          <w:color w:val="187B34"/>
        </w:rPr>
        <w:t>'debt_to_income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income_annum'</w:t>
      </w:r>
      <w:r w:rsidRPr="00677236">
        <w:rPr>
          <w:color w:val="666666"/>
        </w:rPr>
        <w:t>]</w:t>
      </w:r>
    </w:p>
    <w:p w14:paraId="19CC9359" w14:textId="77777777" w:rsidR="00677236" w:rsidRPr="00677236" w:rsidRDefault="00677236" w:rsidP="00677236"/>
    <w:p w14:paraId="583D8DF4" w14:textId="77777777" w:rsidR="00677236" w:rsidRPr="00677236" w:rsidRDefault="00677236" w:rsidP="00677236">
      <w:r w:rsidRPr="00677236">
        <w:rPr>
          <w:color w:val="666666"/>
        </w:rPr>
        <w:t xml:space="preserve">This ratio measured the loan burden relative to annual income. Higher values signalled financial strain or possible repayment risk. It summed up a borrower’s </w:t>
      </w:r>
      <w:r w:rsidRPr="00677236">
        <w:t>affordability in one number instead of scattering across raw fields.</w:t>
      </w:r>
    </w:p>
    <w:p w14:paraId="4C7BB490" w14:textId="77777777" w:rsidR="00677236" w:rsidRPr="00677236" w:rsidRDefault="00677236" w:rsidP="00677236">
      <w:pPr>
        <w:spacing w:before="240" w:after="120"/>
        <w:outlineLvl w:val="2"/>
        <w:rPr>
          <w:b/>
          <w:bCs/>
          <w:sz w:val="27"/>
          <w:szCs w:val="27"/>
        </w:rPr>
      </w:pPr>
      <w:r w:rsidRPr="00677236">
        <w:rPr>
          <w:b/>
          <w:bCs/>
          <w:sz w:val="27"/>
          <w:szCs w:val="27"/>
        </w:rPr>
        <w:t>total_asset_value</w:t>
      </w:r>
    </w:p>
    <w:p w14:paraId="40CAD9DF" w14:textId="77777777" w:rsidR="00677236" w:rsidRPr="00677236" w:rsidRDefault="00677236" w:rsidP="00677236">
      <w:r w:rsidRPr="00677236">
        <w:rPr>
          <w:color w:val="666666"/>
        </w:rPr>
        <w:t>df_encoded[</w:t>
      </w:r>
      <w:r w:rsidRPr="00677236">
        <w:rPr>
          <w:color w:val="187B34"/>
        </w:rPr>
        <w:t>'total_asset_value'</w:t>
      </w:r>
      <w:r w:rsidRPr="00677236">
        <w:rPr>
          <w:color w:val="666666"/>
        </w:rPr>
        <w:t xml:space="preserve">] </w:t>
      </w:r>
      <w:r w:rsidRPr="00677236">
        <w:rPr>
          <w:color w:val="6E21BA"/>
        </w:rPr>
        <w:t>=</w:t>
      </w:r>
      <w:r w:rsidRPr="00677236">
        <w:rPr>
          <w:color w:val="666666"/>
        </w:rPr>
        <w:t xml:space="preserve"> (</w:t>
      </w:r>
    </w:p>
    <w:p w14:paraId="41150685" w14:textId="77777777" w:rsidR="00677236" w:rsidRPr="00677236" w:rsidRDefault="00677236" w:rsidP="00677236">
      <w:r w:rsidRPr="00677236">
        <w:rPr>
          <w:color w:val="666666"/>
        </w:rPr>
        <w:lastRenderedPageBreak/>
        <w:t>   df_encoded[</w:t>
      </w:r>
      <w:r w:rsidRPr="00677236">
        <w:rPr>
          <w:color w:val="187B34"/>
        </w:rPr>
        <w:t>'residential_assets_value'</w:t>
      </w:r>
      <w:r w:rsidRPr="00677236">
        <w:rPr>
          <w:color w:val="666666"/>
        </w:rPr>
        <w:t xml:space="preserve">] </w:t>
      </w:r>
      <w:r w:rsidRPr="00677236">
        <w:rPr>
          <w:color w:val="6E21BA"/>
        </w:rPr>
        <w:t>+</w:t>
      </w:r>
    </w:p>
    <w:p w14:paraId="5EA7F33B" w14:textId="77777777" w:rsidR="00677236" w:rsidRPr="00677236" w:rsidRDefault="00677236" w:rsidP="00677236">
      <w:r w:rsidRPr="00677236">
        <w:rPr>
          <w:color w:val="666666"/>
        </w:rPr>
        <w:t>   df_encoded[</w:t>
      </w:r>
      <w:r w:rsidRPr="00677236">
        <w:rPr>
          <w:color w:val="187B34"/>
        </w:rPr>
        <w:t>'commercial_assets_value'</w:t>
      </w:r>
      <w:r w:rsidRPr="00677236">
        <w:rPr>
          <w:color w:val="666666"/>
        </w:rPr>
        <w:t xml:space="preserve">] </w:t>
      </w:r>
      <w:r w:rsidRPr="00677236">
        <w:rPr>
          <w:color w:val="6E21BA"/>
        </w:rPr>
        <w:t>+</w:t>
      </w:r>
    </w:p>
    <w:p w14:paraId="6C2B133F" w14:textId="77777777" w:rsidR="00677236" w:rsidRPr="00677236" w:rsidRDefault="00677236" w:rsidP="00677236">
      <w:r w:rsidRPr="00677236">
        <w:rPr>
          <w:color w:val="666666"/>
        </w:rPr>
        <w:t>   df_encoded[</w:t>
      </w:r>
      <w:r w:rsidRPr="00677236">
        <w:rPr>
          <w:color w:val="187B34"/>
        </w:rPr>
        <w:t>'luxury_assets_value'</w:t>
      </w:r>
      <w:r w:rsidRPr="00677236">
        <w:rPr>
          <w:color w:val="666666"/>
        </w:rPr>
        <w:t xml:space="preserve">] </w:t>
      </w:r>
      <w:r w:rsidRPr="00677236">
        <w:rPr>
          <w:color w:val="6E21BA"/>
        </w:rPr>
        <w:t>+</w:t>
      </w:r>
    </w:p>
    <w:p w14:paraId="4B8E388B" w14:textId="77777777" w:rsidR="00677236" w:rsidRPr="00677236" w:rsidRDefault="00677236" w:rsidP="00677236">
      <w:r w:rsidRPr="00677236">
        <w:rPr>
          <w:color w:val="666666"/>
        </w:rPr>
        <w:t>   df_encoded[</w:t>
      </w:r>
      <w:r w:rsidRPr="00677236">
        <w:rPr>
          <w:color w:val="187B34"/>
        </w:rPr>
        <w:t>'bank_asset_value'</w:t>
      </w:r>
      <w:r w:rsidRPr="00677236">
        <w:rPr>
          <w:color w:val="666666"/>
        </w:rPr>
        <w:t>]</w:t>
      </w:r>
    </w:p>
    <w:p w14:paraId="2A1C127A" w14:textId="77777777" w:rsidR="00677236" w:rsidRPr="00677236" w:rsidRDefault="00677236" w:rsidP="00677236">
      <w:r w:rsidRPr="00677236">
        <w:rPr>
          <w:color w:val="666666"/>
        </w:rPr>
        <w:t>)</w:t>
      </w:r>
    </w:p>
    <w:p w14:paraId="11FD8DF7" w14:textId="77777777" w:rsidR="00677236" w:rsidRPr="00677236" w:rsidRDefault="00677236" w:rsidP="00677236"/>
    <w:p w14:paraId="473C06AF" w14:textId="77777777" w:rsidR="00677236" w:rsidRDefault="00677236" w:rsidP="00677236">
      <w:pPr>
        <w:rPr>
          <w:color w:val="000000" w:themeColor="text1"/>
        </w:rPr>
      </w:pPr>
      <w:r w:rsidRPr="00677236">
        <w:rPr>
          <w:color w:val="000000" w:themeColor="text1"/>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677236">
      <w:pPr>
        <w:rPr>
          <w:color w:val="000000" w:themeColor="text1"/>
        </w:rPr>
      </w:pPr>
    </w:p>
    <w:p w14:paraId="64D94C20" w14:textId="77777777" w:rsidR="00677236" w:rsidRDefault="00677236" w:rsidP="00677236">
      <w:pPr>
        <w:pStyle w:val="Heading5"/>
      </w:pPr>
      <w:r w:rsidRPr="00677236">
        <w:t>loan_to_asset_ratio</w:t>
      </w:r>
    </w:p>
    <w:p w14:paraId="4D3B1F86" w14:textId="77777777" w:rsidR="00677236" w:rsidRPr="00677236" w:rsidRDefault="00677236" w:rsidP="00677236">
      <w:pPr>
        <w:spacing w:before="240" w:after="120"/>
        <w:outlineLvl w:val="2"/>
        <w:rPr>
          <w:b/>
          <w:bCs/>
          <w:sz w:val="27"/>
          <w:szCs w:val="27"/>
        </w:rPr>
      </w:pPr>
    </w:p>
    <w:p w14:paraId="7F4A5EAF" w14:textId="77777777" w:rsidR="00677236" w:rsidRPr="00677236" w:rsidRDefault="00677236" w:rsidP="00677236">
      <w:r w:rsidRPr="00677236">
        <w:rPr>
          <w:color w:val="666666"/>
        </w:rPr>
        <w:t>df_encoded[</w:t>
      </w:r>
      <w:r w:rsidRPr="00677236">
        <w:rPr>
          <w:color w:val="187B34"/>
        </w:rPr>
        <w:t>'loan_to_asset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total_asset_value'</w:t>
      </w:r>
      <w:r w:rsidRPr="00677236">
        <w:rPr>
          <w:color w:val="666666"/>
        </w:rPr>
        <w:t>]</w:t>
      </w:r>
    </w:p>
    <w:p w14:paraId="631F5177" w14:textId="77777777" w:rsidR="00677236" w:rsidRDefault="00677236" w:rsidP="00677236"/>
    <w:p w14:paraId="172F3F47" w14:textId="77777777" w:rsidR="00677236" w:rsidRPr="00677236" w:rsidRDefault="00677236" w:rsidP="00677236"/>
    <w:p w14:paraId="43851FAB" w14:textId="77777777" w:rsidR="00677236" w:rsidRPr="00677236" w:rsidRDefault="00677236" w:rsidP="00677236">
      <w:r w:rsidRPr="00677236">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677236" w:rsidRDefault="00677236" w:rsidP="00677236"/>
    <w:p w14:paraId="17B2BBC3" w14:textId="77777777" w:rsidR="00677236" w:rsidRPr="00677236" w:rsidRDefault="00677236" w:rsidP="00677236">
      <w:r w:rsidRPr="00677236">
        <w:t>Together, these engineered features added structure. They offered the model signals that were not obvious from the original columns, especially about creditworthiness and risk.</w:t>
      </w:r>
    </w:p>
    <w:p w14:paraId="3ED9E1AF" w14:textId="77777777" w:rsidR="00677236" w:rsidRPr="00677236" w:rsidRDefault="00677236" w:rsidP="00677236"/>
    <w:p w14:paraId="47B3D91B" w14:textId="25536036" w:rsidR="00677236" w:rsidRPr="00677236" w:rsidRDefault="00677236" w:rsidP="00677236">
      <w:pPr>
        <w:pStyle w:val="Heading4"/>
      </w:pPr>
      <w:r w:rsidRPr="00677236">
        <w:t xml:space="preserve">Step 2 </w:t>
      </w:r>
      <w:r w:rsidR="00D77253">
        <w:t>-</w:t>
      </w:r>
      <w:r w:rsidRPr="00677236">
        <w:t xml:space="preserve"> Handle Infinite or Missing Values in Ratios</w:t>
      </w:r>
    </w:p>
    <w:p w14:paraId="599CB52D" w14:textId="77777777" w:rsidR="00677236" w:rsidRPr="00677236" w:rsidRDefault="00677236" w:rsidP="00677236"/>
    <w:p w14:paraId="6BDF6D6A" w14:textId="77777777" w:rsidR="00677236" w:rsidRPr="00677236" w:rsidRDefault="00677236" w:rsidP="00677236">
      <w:r w:rsidRPr="00677236">
        <w:t>Ratios sometimes produced invalid values, especially when divisions involve zeros. To avoid misleading patterns, infinite results were removed or replaced, and missing values were checked carefully.</w:t>
      </w:r>
    </w:p>
    <w:p w14:paraId="75757530" w14:textId="77777777" w:rsidR="00677236" w:rsidRPr="00677236" w:rsidRDefault="00677236" w:rsidP="00677236"/>
    <w:p w14:paraId="361DB20B" w14:textId="77777777" w:rsidR="00677236" w:rsidRPr="00677236" w:rsidRDefault="00677236" w:rsidP="00677236">
      <w:r w:rsidRPr="00677236">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677236"/>
    <w:p w14:paraId="4A347462" w14:textId="47E4BD35" w:rsidR="00677236" w:rsidRPr="00677236" w:rsidRDefault="00677236" w:rsidP="00677236">
      <w:pPr>
        <w:pStyle w:val="Heading4"/>
      </w:pPr>
      <w:r w:rsidRPr="00677236">
        <w:t xml:space="preserve">Step 3 </w:t>
      </w:r>
      <w:r w:rsidR="00541164">
        <w:t>-</w:t>
      </w:r>
      <w:r w:rsidRPr="00677236">
        <w:t xml:space="preserve"> Convert CIBIL Score into Categories</w:t>
      </w:r>
    </w:p>
    <w:p w14:paraId="5961C112" w14:textId="77777777" w:rsidR="00677236" w:rsidRPr="00677236" w:rsidRDefault="00677236" w:rsidP="00677236"/>
    <w:p w14:paraId="1638B7D8" w14:textId="77777777" w:rsidR="00677236" w:rsidRPr="00677236" w:rsidRDefault="00677236" w:rsidP="00677236">
      <w:r w:rsidRPr="00677236">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677236" w:rsidRDefault="00677236" w:rsidP="00677236"/>
    <w:p w14:paraId="04D2FBF0" w14:textId="77777777" w:rsidR="00677236" w:rsidRPr="00677236" w:rsidRDefault="00677236" w:rsidP="00677236">
      <w:r w:rsidRPr="00677236">
        <w:rPr>
          <w:color w:val="6E21BA"/>
        </w:rPr>
        <w:t>def</w:t>
      </w:r>
      <w:r w:rsidRPr="00677236">
        <w:rPr>
          <w:color w:val="666666"/>
        </w:rPr>
        <w:t xml:space="preserve"> </w:t>
      </w:r>
      <w:r w:rsidRPr="00677236">
        <w:rPr>
          <w:color w:val="C45B1C"/>
        </w:rPr>
        <w:t>categorize_cibil</w:t>
      </w:r>
      <w:r w:rsidRPr="00677236">
        <w:rPr>
          <w:i/>
          <w:iCs/>
          <w:color w:val="666666"/>
        </w:rPr>
        <w:t>(score)</w:t>
      </w:r>
      <w:r w:rsidRPr="00677236">
        <w:rPr>
          <w:color w:val="666666"/>
        </w:rPr>
        <w:t>:</w:t>
      </w:r>
    </w:p>
    <w:p w14:paraId="2D17C9A1" w14:textId="77777777" w:rsidR="00677236" w:rsidRPr="00677236" w:rsidRDefault="00677236" w:rsidP="00677236">
      <w:r w:rsidRPr="00677236">
        <w:rPr>
          <w:color w:val="666666"/>
        </w:rPr>
        <w:t>   </w:t>
      </w:r>
      <w:r w:rsidRPr="00677236">
        <w:rPr>
          <w:color w:val="6E21BA"/>
        </w:rPr>
        <w:t>if</w:t>
      </w:r>
      <w:r w:rsidRPr="00677236">
        <w:rPr>
          <w:color w:val="666666"/>
        </w:rPr>
        <w:t xml:space="preserve"> score </w:t>
      </w:r>
      <w:r w:rsidRPr="00677236">
        <w:rPr>
          <w:color w:val="6E21BA"/>
        </w:rPr>
        <w:t>&lt;</w:t>
      </w:r>
      <w:r w:rsidRPr="00677236">
        <w:rPr>
          <w:color w:val="666666"/>
        </w:rPr>
        <w:t xml:space="preserve"> </w:t>
      </w:r>
      <w:r w:rsidRPr="00677236">
        <w:rPr>
          <w:color w:val="187B34"/>
        </w:rPr>
        <w:t>500</w:t>
      </w:r>
      <w:r w:rsidRPr="00677236">
        <w:rPr>
          <w:color w:val="6E21BA"/>
        </w:rPr>
        <w:t>:</w:t>
      </w:r>
    </w:p>
    <w:p w14:paraId="049EFC1C" w14:textId="77777777" w:rsidR="00677236" w:rsidRPr="00677236" w:rsidRDefault="00677236" w:rsidP="00677236">
      <w:r w:rsidRPr="00677236">
        <w:rPr>
          <w:color w:val="666666"/>
        </w:rPr>
        <w:t>       </w:t>
      </w:r>
      <w:r w:rsidRPr="00677236">
        <w:rPr>
          <w:color w:val="6E21BA"/>
        </w:rPr>
        <w:t>return</w:t>
      </w:r>
      <w:r w:rsidRPr="00677236">
        <w:rPr>
          <w:color w:val="666666"/>
        </w:rPr>
        <w:t xml:space="preserve"> </w:t>
      </w:r>
      <w:r w:rsidRPr="00677236">
        <w:rPr>
          <w:color w:val="187B34"/>
        </w:rPr>
        <w:t>'Poor'</w:t>
      </w:r>
    </w:p>
    <w:p w14:paraId="623A70BF" w14:textId="77777777" w:rsidR="00677236" w:rsidRPr="00677236" w:rsidRDefault="00677236" w:rsidP="00677236">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650</w:t>
      </w:r>
      <w:r w:rsidRPr="00677236">
        <w:rPr>
          <w:color w:val="6E21BA"/>
        </w:rPr>
        <w:t>:</w:t>
      </w:r>
    </w:p>
    <w:p w14:paraId="77044087" w14:textId="77777777" w:rsidR="00677236" w:rsidRPr="00677236" w:rsidRDefault="00677236" w:rsidP="00677236">
      <w:r w:rsidRPr="00677236">
        <w:rPr>
          <w:color w:val="666666"/>
        </w:rPr>
        <w:t>       </w:t>
      </w:r>
      <w:r w:rsidRPr="00677236">
        <w:rPr>
          <w:color w:val="6E21BA"/>
        </w:rPr>
        <w:t>return</w:t>
      </w:r>
      <w:r w:rsidRPr="00677236">
        <w:rPr>
          <w:color w:val="666666"/>
        </w:rPr>
        <w:t xml:space="preserve"> </w:t>
      </w:r>
      <w:r w:rsidRPr="00677236">
        <w:rPr>
          <w:color w:val="187B34"/>
        </w:rPr>
        <w:t>'Fair'</w:t>
      </w:r>
    </w:p>
    <w:p w14:paraId="792C5F85" w14:textId="77777777" w:rsidR="00677236" w:rsidRPr="00677236" w:rsidRDefault="00677236" w:rsidP="00677236">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750</w:t>
      </w:r>
      <w:r w:rsidRPr="00677236">
        <w:rPr>
          <w:color w:val="6E21BA"/>
        </w:rPr>
        <w:t>:</w:t>
      </w:r>
    </w:p>
    <w:p w14:paraId="3659617C" w14:textId="77777777" w:rsidR="00677236" w:rsidRPr="00677236" w:rsidRDefault="00677236" w:rsidP="00677236">
      <w:r w:rsidRPr="00677236">
        <w:rPr>
          <w:color w:val="666666"/>
        </w:rPr>
        <w:t>       </w:t>
      </w:r>
      <w:r w:rsidRPr="00677236">
        <w:rPr>
          <w:color w:val="6E21BA"/>
        </w:rPr>
        <w:t>return</w:t>
      </w:r>
      <w:r w:rsidRPr="00677236">
        <w:rPr>
          <w:color w:val="666666"/>
        </w:rPr>
        <w:t xml:space="preserve"> </w:t>
      </w:r>
      <w:r w:rsidRPr="00677236">
        <w:rPr>
          <w:color w:val="187B34"/>
        </w:rPr>
        <w:t>'Good'</w:t>
      </w:r>
    </w:p>
    <w:p w14:paraId="1DFDA8BE" w14:textId="77777777" w:rsidR="00677236" w:rsidRPr="00677236" w:rsidRDefault="00677236" w:rsidP="00677236">
      <w:r w:rsidRPr="00677236">
        <w:rPr>
          <w:color w:val="666666"/>
        </w:rPr>
        <w:t>   </w:t>
      </w:r>
      <w:r w:rsidRPr="00677236">
        <w:rPr>
          <w:color w:val="6E21BA"/>
        </w:rPr>
        <w:t>else:</w:t>
      </w:r>
    </w:p>
    <w:p w14:paraId="273F3A92" w14:textId="77777777" w:rsidR="00677236" w:rsidRPr="00677236" w:rsidRDefault="00677236" w:rsidP="00677236">
      <w:r w:rsidRPr="00677236">
        <w:rPr>
          <w:color w:val="666666"/>
        </w:rPr>
        <w:lastRenderedPageBreak/>
        <w:t>       </w:t>
      </w:r>
      <w:r w:rsidRPr="00677236">
        <w:rPr>
          <w:color w:val="6E21BA"/>
        </w:rPr>
        <w:t>return</w:t>
      </w:r>
      <w:r w:rsidRPr="00677236">
        <w:rPr>
          <w:color w:val="666666"/>
        </w:rPr>
        <w:t xml:space="preserve"> </w:t>
      </w:r>
      <w:r w:rsidRPr="00677236">
        <w:rPr>
          <w:color w:val="187B34"/>
        </w:rPr>
        <w:t>'Excellent'</w:t>
      </w:r>
    </w:p>
    <w:p w14:paraId="3FB6B9B2" w14:textId="77777777" w:rsidR="00677236" w:rsidRPr="00677236" w:rsidRDefault="00677236" w:rsidP="00677236"/>
    <w:p w14:paraId="5FFEC684" w14:textId="77777777" w:rsidR="00677236" w:rsidRPr="00677236" w:rsidRDefault="00677236" w:rsidP="00677236">
      <w:r w:rsidRPr="00677236">
        <w:rPr>
          <w:color w:val="666666"/>
        </w:rPr>
        <w:t>df_encoded[</w:t>
      </w:r>
      <w:r w:rsidRPr="00677236">
        <w:rPr>
          <w:color w:val="187B34"/>
        </w:rPr>
        <w:t>'cibil_category'</w:t>
      </w:r>
      <w:r w:rsidRPr="00677236">
        <w:rPr>
          <w:color w:val="666666"/>
        </w:rPr>
        <w:t xml:space="preserve">] </w:t>
      </w:r>
      <w:r w:rsidRPr="00677236">
        <w:rPr>
          <w:color w:val="6E21BA"/>
        </w:rPr>
        <w:t>=</w:t>
      </w:r>
      <w:r w:rsidRPr="00677236">
        <w:rPr>
          <w:color w:val="666666"/>
        </w:rPr>
        <w:t xml:space="preserve"> df_encoded[</w:t>
      </w:r>
      <w:r w:rsidRPr="00677236">
        <w:rPr>
          <w:color w:val="187B34"/>
        </w:rPr>
        <w:t>'cibil_score'</w:t>
      </w:r>
      <w:r w:rsidRPr="00677236">
        <w:rPr>
          <w:color w:val="666666"/>
        </w:rPr>
        <w:t>]</w:t>
      </w:r>
      <w:r w:rsidRPr="00677236">
        <w:rPr>
          <w:color w:val="6E21BA"/>
        </w:rPr>
        <w:t>.</w:t>
      </w:r>
      <w:r w:rsidRPr="00677236">
        <w:rPr>
          <w:color w:val="C45B1C"/>
        </w:rPr>
        <w:t>apply</w:t>
      </w:r>
      <w:r w:rsidRPr="00677236">
        <w:rPr>
          <w:color w:val="666666"/>
        </w:rPr>
        <w:t>(categorize_cibil)</w:t>
      </w:r>
    </w:p>
    <w:p w14:paraId="4C12A286" w14:textId="77777777" w:rsidR="00677236" w:rsidRPr="00677236" w:rsidRDefault="00677236" w:rsidP="00677236"/>
    <w:p w14:paraId="01F1D017" w14:textId="77777777" w:rsidR="00677236" w:rsidRPr="00677236" w:rsidRDefault="00677236" w:rsidP="00677236">
      <w:r w:rsidRPr="00677236">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677236" w:rsidRDefault="00677236" w:rsidP="00677236"/>
    <w:p w14:paraId="13B7F543" w14:textId="77777777" w:rsidR="00677236" w:rsidRPr="00677236" w:rsidRDefault="00677236" w:rsidP="00677236">
      <w:r w:rsidRPr="00677236">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348C9AF" w14:textId="77777777" w:rsidR="00677236" w:rsidRPr="00677236" w:rsidRDefault="00677236" w:rsidP="00677236"/>
    <w:p w14:paraId="6A6DF6D8" w14:textId="615DE7F3" w:rsidR="00677236" w:rsidRDefault="00677236" w:rsidP="00677236">
      <w:pPr>
        <w:pStyle w:val="Heading4"/>
      </w:pPr>
      <w:r w:rsidRPr="00677236">
        <w:t xml:space="preserve">Step 4 </w:t>
      </w:r>
      <w:r w:rsidR="00E12DF8">
        <w:t>-</w:t>
      </w:r>
      <w:r w:rsidRPr="00677236">
        <w:t xml:space="preserve"> Validate Newly Created Features</w:t>
      </w:r>
    </w:p>
    <w:p w14:paraId="6B6C0CF5" w14:textId="77777777" w:rsidR="003F2D00" w:rsidRDefault="003F2D00" w:rsidP="003F2D00"/>
    <w:tbl>
      <w:tblPr>
        <w:tblStyle w:val="TableGrid"/>
        <w:tblW w:w="0" w:type="auto"/>
        <w:tblLook w:val="04A0" w:firstRow="1" w:lastRow="0" w:firstColumn="1" w:lastColumn="0" w:noHBand="0" w:noVBand="1"/>
      </w:tblPr>
      <w:tblGrid>
        <w:gridCol w:w="1924"/>
        <w:gridCol w:w="713"/>
        <w:gridCol w:w="899"/>
        <w:gridCol w:w="899"/>
        <w:gridCol w:w="985"/>
        <w:gridCol w:w="899"/>
        <w:gridCol w:w="899"/>
        <w:gridCol w:w="899"/>
        <w:gridCol w:w="899"/>
      </w:tblGrid>
      <w:tr w:rsidR="003F2D00" w14:paraId="26E1E5FF" w14:textId="77777777" w:rsidTr="000E20A6">
        <w:tc>
          <w:tcPr>
            <w:tcW w:w="1001" w:type="dxa"/>
          </w:tcPr>
          <w:p w14:paraId="1FF41F45" w14:textId="77777777" w:rsidR="003F2D00" w:rsidRPr="003F2D00" w:rsidRDefault="003F2D00" w:rsidP="000E20A6">
            <w:pPr>
              <w:rPr>
                <w:color w:val="000000" w:themeColor="text1"/>
              </w:rPr>
            </w:pPr>
          </w:p>
        </w:tc>
        <w:tc>
          <w:tcPr>
            <w:tcW w:w="1001" w:type="dxa"/>
          </w:tcPr>
          <w:p w14:paraId="73606AC3" w14:textId="77777777" w:rsidR="003F2D00" w:rsidRPr="003F2D00" w:rsidRDefault="003F2D00" w:rsidP="000E20A6">
            <w:pPr>
              <w:rPr>
                <w:color w:val="000000" w:themeColor="text1"/>
              </w:rPr>
            </w:pPr>
            <w:r w:rsidRPr="003F2D00">
              <w:rPr>
                <w:rFonts w:ascii="Arial" w:hAnsi="Arial" w:cs="Arial"/>
                <w:b/>
                <w:bCs/>
                <w:color w:val="000000" w:themeColor="text1"/>
                <w:sz w:val="21"/>
                <w:szCs w:val="21"/>
              </w:rPr>
              <w:t>count</w:t>
            </w:r>
          </w:p>
        </w:tc>
        <w:tc>
          <w:tcPr>
            <w:tcW w:w="1002" w:type="dxa"/>
          </w:tcPr>
          <w:p w14:paraId="54ECACBB" w14:textId="77777777" w:rsidR="003F2D00" w:rsidRPr="003F2D00" w:rsidRDefault="003F2D00" w:rsidP="000E20A6">
            <w:pPr>
              <w:rPr>
                <w:color w:val="000000" w:themeColor="text1"/>
              </w:rPr>
            </w:pPr>
            <w:r w:rsidRPr="003F2D00">
              <w:rPr>
                <w:rFonts w:ascii="Arial" w:hAnsi="Arial" w:cs="Arial"/>
                <w:b/>
                <w:bCs/>
                <w:color w:val="000000" w:themeColor="text1"/>
                <w:sz w:val="21"/>
                <w:szCs w:val="21"/>
              </w:rPr>
              <w:t>mean</w:t>
            </w:r>
          </w:p>
        </w:tc>
        <w:tc>
          <w:tcPr>
            <w:tcW w:w="1002" w:type="dxa"/>
          </w:tcPr>
          <w:p w14:paraId="16AB5F5F" w14:textId="77777777" w:rsidR="003F2D00" w:rsidRPr="003F2D00" w:rsidRDefault="003F2D00" w:rsidP="000E20A6">
            <w:pPr>
              <w:rPr>
                <w:color w:val="000000" w:themeColor="text1"/>
              </w:rPr>
            </w:pPr>
            <w:r w:rsidRPr="003F2D00">
              <w:rPr>
                <w:rFonts w:ascii="Arial" w:hAnsi="Arial" w:cs="Arial"/>
                <w:b/>
                <w:bCs/>
                <w:color w:val="000000" w:themeColor="text1"/>
                <w:sz w:val="21"/>
                <w:szCs w:val="21"/>
              </w:rPr>
              <w:t>std</w:t>
            </w:r>
          </w:p>
        </w:tc>
        <w:tc>
          <w:tcPr>
            <w:tcW w:w="1002" w:type="dxa"/>
          </w:tcPr>
          <w:p w14:paraId="47768665" w14:textId="77777777" w:rsidR="003F2D00" w:rsidRPr="003F2D00" w:rsidRDefault="003F2D00" w:rsidP="000E20A6">
            <w:pPr>
              <w:rPr>
                <w:color w:val="000000" w:themeColor="text1"/>
              </w:rPr>
            </w:pPr>
            <w:r w:rsidRPr="003F2D00">
              <w:rPr>
                <w:rFonts w:ascii="Arial" w:hAnsi="Arial" w:cs="Arial"/>
                <w:b/>
                <w:bCs/>
                <w:color w:val="000000" w:themeColor="text1"/>
                <w:sz w:val="21"/>
                <w:szCs w:val="21"/>
              </w:rPr>
              <w:t>min</w:t>
            </w:r>
          </w:p>
        </w:tc>
        <w:tc>
          <w:tcPr>
            <w:tcW w:w="1002" w:type="dxa"/>
          </w:tcPr>
          <w:p w14:paraId="290EA417" w14:textId="77777777" w:rsidR="003F2D00" w:rsidRPr="003F2D00" w:rsidRDefault="003F2D00" w:rsidP="000E20A6">
            <w:pPr>
              <w:rPr>
                <w:color w:val="000000" w:themeColor="text1"/>
              </w:rPr>
            </w:pPr>
            <w:r w:rsidRPr="003F2D00">
              <w:rPr>
                <w:color w:val="000000" w:themeColor="text1"/>
              </w:rPr>
              <w:t>25%</w:t>
            </w:r>
          </w:p>
        </w:tc>
        <w:tc>
          <w:tcPr>
            <w:tcW w:w="1002" w:type="dxa"/>
          </w:tcPr>
          <w:p w14:paraId="31B9C034" w14:textId="77777777" w:rsidR="003F2D00" w:rsidRPr="003F2D00" w:rsidRDefault="003F2D00" w:rsidP="000E20A6">
            <w:pPr>
              <w:rPr>
                <w:color w:val="000000" w:themeColor="text1"/>
              </w:rPr>
            </w:pPr>
            <w:r w:rsidRPr="003F2D00">
              <w:rPr>
                <w:color w:val="000000" w:themeColor="text1"/>
              </w:rPr>
              <w:t>50%</w:t>
            </w:r>
          </w:p>
        </w:tc>
        <w:tc>
          <w:tcPr>
            <w:tcW w:w="1002" w:type="dxa"/>
          </w:tcPr>
          <w:p w14:paraId="3E0F470F" w14:textId="77777777" w:rsidR="003F2D00" w:rsidRPr="003F2D00" w:rsidRDefault="003F2D00" w:rsidP="000E20A6">
            <w:pPr>
              <w:rPr>
                <w:color w:val="000000" w:themeColor="text1"/>
              </w:rPr>
            </w:pPr>
            <w:r w:rsidRPr="003F2D00">
              <w:rPr>
                <w:color w:val="000000" w:themeColor="text1"/>
              </w:rPr>
              <w:t>75%</w:t>
            </w:r>
          </w:p>
        </w:tc>
        <w:tc>
          <w:tcPr>
            <w:tcW w:w="1002" w:type="dxa"/>
          </w:tcPr>
          <w:p w14:paraId="6B25DED1" w14:textId="77777777" w:rsidR="003F2D00" w:rsidRPr="003F2D00" w:rsidRDefault="003F2D00" w:rsidP="000E20A6">
            <w:pPr>
              <w:rPr>
                <w:color w:val="000000" w:themeColor="text1"/>
              </w:rPr>
            </w:pPr>
            <w:r w:rsidRPr="003F2D00">
              <w:rPr>
                <w:color w:val="000000" w:themeColor="text1"/>
              </w:rPr>
              <w:t>max</w:t>
            </w:r>
          </w:p>
        </w:tc>
      </w:tr>
      <w:tr w:rsidR="003F2D00" w14:paraId="43F1A2D8" w14:textId="77777777" w:rsidTr="000E20A6">
        <w:tc>
          <w:tcPr>
            <w:tcW w:w="1001" w:type="dxa"/>
            <w:vAlign w:val="center"/>
          </w:tcPr>
          <w:p w14:paraId="43413B08" w14:textId="77777777" w:rsidR="003F2D00" w:rsidRPr="003F2D00" w:rsidRDefault="003F2D00" w:rsidP="000E20A6">
            <w:pPr>
              <w:rPr>
                <w:color w:val="000000" w:themeColor="text1"/>
              </w:rPr>
            </w:pPr>
            <w:r w:rsidRPr="003F2D00">
              <w:rPr>
                <w:rFonts w:ascii="Arial" w:hAnsi="Arial" w:cs="Arial"/>
                <w:color w:val="000000" w:themeColor="text1"/>
                <w:sz w:val="21"/>
                <w:szCs w:val="21"/>
              </w:rPr>
              <w:t>debt_to_income_ratio</w:t>
            </w:r>
          </w:p>
        </w:tc>
        <w:tc>
          <w:tcPr>
            <w:tcW w:w="1001" w:type="dxa"/>
            <w:vAlign w:val="center"/>
          </w:tcPr>
          <w:p w14:paraId="3882821D" w14:textId="77777777" w:rsidR="003F2D00" w:rsidRPr="003F2D00" w:rsidRDefault="003F2D00" w:rsidP="000E20A6">
            <w:pPr>
              <w:rPr>
                <w:color w:val="000000" w:themeColor="text1"/>
              </w:rPr>
            </w:pPr>
            <w:r w:rsidRPr="003F2D00">
              <w:rPr>
                <w:rFonts w:ascii="Arial" w:hAnsi="Arial" w:cs="Arial"/>
                <w:color w:val="000000" w:themeColor="text1"/>
                <w:sz w:val="21"/>
                <w:szCs w:val="21"/>
              </w:rPr>
              <w:t>4269.0</w:t>
            </w:r>
          </w:p>
        </w:tc>
        <w:tc>
          <w:tcPr>
            <w:tcW w:w="1002" w:type="dxa"/>
            <w:vAlign w:val="center"/>
          </w:tcPr>
          <w:p w14:paraId="01C67512" w14:textId="77777777" w:rsidR="003F2D00" w:rsidRPr="003F2D00" w:rsidRDefault="003F2D00" w:rsidP="000E20A6">
            <w:pPr>
              <w:rPr>
                <w:color w:val="000000" w:themeColor="text1"/>
              </w:rPr>
            </w:pPr>
            <w:r w:rsidRPr="003F2D00">
              <w:rPr>
                <w:rFonts w:ascii="Arial" w:hAnsi="Arial" w:cs="Arial"/>
                <w:color w:val="000000" w:themeColor="text1"/>
                <w:sz w:val="21"/>
                <w:szCs w:val="21"/>
              </w:rPr>
              <w:t>2.98e+00</w:t>
            </w:r>
          </w:p>
        </w:tc>
        <w:tc>
          <w:tcPr>
            <w:tcW w:w="1002" w:type="dxa"/>
            <w:vAlign w:val="center"/>
          </w:tcPr>
          <w:p w14:paraId="3585E18C" w14:textId="77777777" w:rsidR="003F2D00" w:rsidRPr="003F2D00" w:rsidRDefault="003F2D00" w:rsidP="000E20A6">
            <w:pPr>
              <w:rPr>
                <w:color w:val="000000" w:themeColor="text1"/>
              </w:rPr>
            </w:pPr>
            <w:r w:rsidRPr="003F2D00">
              <w:rPr>
                <w:rFonts w:ascii="Arial" w:hAnsi="Arial" w:cs="Arial"/>
                <w:color w:val="000000" w:themeColor="text1"/>
                <w:sz w:val="21"/>
                <w:szCs w:val="21"/>
              </w:rPr>
              <w:t>5.95e-01</w:t>
            </w:r>
          </w:p>
        </w:tc>
        <w:tc>
          <w:tcPr>
            <w:tcW w:w="1002" w:type="dxa"/>
            <w:vAlign w:val="center"/>
          </w:tcPr>
          <w:p w14:paraId="6C2A7F91" w14:textId="77777777" w:rsidR="003F2D00" w:rsidRPr="003F2D00" w:rsidRDefault="003F2D00" w:rsidP="000E20A6">
            <w:pPr>
              <w:rPr>
                <w:color w:val="000000" w:themeColor="text1"/>
              </w:rPr>
            </w:pPr>
            <w:r w:rsidRPr="003F2D00">
              <w:rPr>
                <w:rFonts w:ascii="Arial" w:hAnsi="Arial" w:cs="Arial"/>
                <w:color w:val="000000" w:themeColor="text1"/>
                <w:sz w:val="21"/>
                <w:szCs w:val="21"/>
              </w:rPr>
              <w:t>1.50</w:t>
            </w:r>
          </w:p>
        </w:tc>
        <w:tc>
          <w:tcPr>
            <w:tcW w:w="1002" w:type="dxa"/>
            <w:vAlign w:val="center"/>
          </w:tcPr>
          <w:p w14:paraId="356CC800" w14:textId="77777777" w:rsidR="003F2D00" w:rsidRPr="003F2D00" w:rsidRDefault="003F2D00" w:rsidP="000E20A6">
            <w:pPr>
              <w:rPr>
                <w:color w:val="000000" w:themeColor="text1"/>
              </w:rPr>
            </w:pPr>
            <w:r w:rsidRPr="003F2D00">
              <w:rPr>
                <w:rFonts w:ascii="Arial" w:hAnsi="Arial" w:cs="Arial"/>
                <w:color w:val="000000" w:themeColor="text1"/>
                <w:sz w:val="21"/>
                <w:szCs w:val="21"/>
              </w:rPr>
              <w:t>2.46e+00</w:t>
            </w:r>
          </w:p>
        </w:tc>
        <w:tc>
          <w:tcPr>
            <w:tcW w:w="1002" w:type="dxa"/>
            <w:vAlign w:val="center"/>
          </w:tcPr>
          <w:p w14:paraId="29417840" w14:textId="77777777" w:rsidR="003F2D00" w:rsidRPr="003F2D00" w:rsidRDefault="003F2D00" w:rsidP="000E20A6">
            <w:pPr>
              <w:rPr>
                <w:color w:val="000000" w:themeColor="text1"/>
              </w:rPr>
            </w:pPr>
            <w:r w:rsidRPr="003F2D00">
              <w:rPr>
                <w:rFonts w:ascii="Arial" w:hAnsi="Arial" w:cs="Arial"/>
                <w:color w:val="000000" w:themeColor="text1"/>
                <w:sz w:val="21"/>
                <w:szCs w:val="21"/>
              </w:rPr>
              <w:t>3.00e+00</w:t>
            </w:r>
          </w:p>
        </w:tc>
        <w:tc>
          <w:tcPr>
            <w:tcW w:w="1002" w:type="dxa"/>
            <w:vAlign w:val="center"/>
          </w:tcPr>
          <w:p w14:paraId="4FAEF755" w14:textId="77777777" w:rsidR="003F2D00" w:rsidRPr="003F2D00" w:rsidRDefault="003F2D00" w:rsidP="000E20A6">
            <w:pPr>
              <w:rPr>
                <w:color w:val="000000" w:themeColor="text1"/>
              </w:rPr>
            </w:pPr>
            <w:r w:rsidRPr="003F2D00">
              <w:rPr>
                <w:rFonts w:ascii="Arial" w:hAnsi="Arial" w:cs="Arial"/>
                <w:color w:val="000000" w:themeColor="text1"/>
                <w:sz w:val="21"/>
                <w:szCs w:val="21"/>
              </w:rPr>
              <w:t>3.50e+00</w:t>
            </w:r>
          </w:p>
        </w:tc>
        <w:tc>
          <w:tcPr>
            <w:tcW w:w="1002" w:type="dxa"/>
            <w:vAlign w:val="center"/>
          </w:tcPr>
          <w:p w14:paraId="065347AE" w14:textId="77777777" w:rsidR="003F2D00" w:rsidRPr="003F2D00" w:rsidRDefault="003F2D00" w:rsidP="000E20A6">
            <w:pPr>
              <w:rPr>
                <w:color w:val="000000" w:themeColor="text1"/>
              </w:rPr>
            </w:pPr>
            <w:r w:rsidRPr="003F2D00">
              <w:rPr>
                <w:rFonts w:ascii="Arial" w:hAnsi="Arial" w:cs="Arial"/>
                <w:color w:val="000000" w:themeColor="text1"/>
                <w:sz w:val="21"/>
                <w:szCs w:val="21"/>
              </w:rPr>
              <w:t>4.00e+00</w:t>
            </w:r>
          </w:p>
        </w:tc>
      </w:tr>
      <w:tr w:rsidR="003F2D00" w14:paraId="6970BA6E" w14:textId="77777777" w:rsidTr="000E20A6">
        <w:tc>
          <w:tcPr>
            <w:tcW w:w="1001" w:type="dxa"/>
            <w:vAlign w:val="center"/>
          </w:tcPr>
          <w:p w14:paraId="280120FF" w14:textId="77777777" w:rsidR="003F2D00" w:rsidRPr="003F2D00" w:rsidRDefault="003F2D00" w:rsidP="000E20A6">
            <w:pPr>
              <w:rPr>
                <w:color w:val="000000" w:themeColor="text1"/>
              </w:rPr>
            </w:pPr>
            <w:r w:rsidRPr="003F2D00">
              <w:rPr>
                <w:rFonts w:ascii="Arial" w:hAnsi="Arial" w:cs="Arial"/>
                <w:color w:val="000000" w:themeColor="text1"/>
                <w:sz w:val="21"/>
                <w:szCs w:val="21"/>
              </w:rPr>
              <w:t>total_asset_value</w:t>
            </w:r>
          </w:p>
        </w:tc>
        <w:tc>
          <w:tcPr>
            <w:tcW w:w="1001" w:type="dxa"/>
            <w:vAlign w:val="center"/>
          </w:tcPr>
          <w:p w14:paraId="4E5B9906" w14:textId="77777777" w:rsidR="003F2D00" w:rsidRPr="003F2D00" w:rsidRDefault="003F2D00" w:rsidP="000E20A6">
            <w:pPr>
              <w:rPr>
                <w:color w:val="000000" w:themeColor="text1"/>
              </w:rPr>
            </w:pPr>
            <w:r w:rsidRPr="003F2D00">
              <w:rPr>
                <w:rFonts w:ascii="Arial" w:hAnsi="Arial" w:cs="Arial"/>
                <w:color w:val="000000" w:themeColor="text1"/>
                <w:sz w:val="21"/>
                <w:szCs w:val="21"/>
              </w:rPr>
              <w:t>4269.0</w:t>
            </w:r>
          </w:p>
        </w:tc>
        <w:tc>
          <w:tcPr>
            <w:tcW w:w="1002" w:type="dxa"/>
            <w:vAlign w:val="center"/>
          </w:tcPr>
          <w:p w14:paraId="2B0A5279" w14:textId="77777777" w:rsidR="003F2D00" w:rsidRPr="003F2D00" w:rsidRDefault="003F2D00" w:rsidP="000E20A6">
            <w:pPr>
              <w:rPr>
                <w:color w:val="000000" w:themeColor="text1"/>
              </w:rPr>
            </w:pPr>
            <w:r w:rsidRPr="003F2D00">
              <w:rPr>
                <w:rFonts w:ascii="Arial" w:hAnsi="Arial" w:cs="Arial"/>
                <w:color w:val="000000" w:themeColor="text1"/>
                <w:sz w:val="21"/>
                <w:szCs w:val="21"/>
              </w:rPr>
              <w:t>3.26e+07</w:t>
            </w:r>
          </w:p>
        </w:tc>
        <w:tc>
          <w:tcPr>
            <w:tcW w:w="1002" w:type="dxa"/>
            <w:vAlign w:val="center"/>
          </w:tcPr>
          <w:p w14:paraId="460AB6E3" w14:textId="77777777" w:rsidR="003F2D00" w:rsidRPr="003F2D00" w:rsidRDefault="003F2D00" w:rsidP="000E20A6">
            <w:pPr>
              <w:rPr>
                <w:color w:val="000000" w:themeColor="text1"/>
              </w:rPr>
            </w:pPr>
            <w:r w:rsidRPr="003F2D00">
              <w:rPr>
                <w:rFonts w:ascii="Arial" w:hAnsi="Arial" w:cs="Arial"/>
                <w:color w:val="000000" w:themeColor="text1"/>
                <w:sz w:val="21"/>
                <w:szCs w:val="21"/>
              </w:rPr>
              <w:t>1.94e+07</w:t>
            </w:r>
          </w:p>
        </w:tc>
        <w:tc>
          <w:tcPr>
            <w:tcW w:w="1002" w:type="dxa"/>
            <w:vAlign w:val="center"/>
          </w:tcPr>
          <w:p w14:paraId="2416EE85" w14:textId="77777777" w:rsidR="003F2D00" w:rsidRPr="003F2D00" w:rsidRDefault="003F2D00" w:rsidP="000E20A6">
            <w:pPr>
              <w:rPr>
                <w:color w:val="000000" w:themeColor="text1"/>
              </w:rPr>
            </w:pPr>
            <w:r w:rsidRPr="003F2D00">
              <w:rPr>
                <w:rFonts w:ascii="Arial" w:hAnsi="Arial" w:cs="Arial"/>
                <w:color w:val="000000" w:themeColor="text1"/>
                <w:sz w:val="21"/>
                <w:szCs w:val="21"/>
              </w:rPr>
              <w:t>500000.00</w:t>
            </w:r>
          </w:p>
        </w:tc>
        <w:tc>
          <w:tcPr>
            <w:tcW w:w="1002" w:type="dxa"/>
            <w:vAlign w:val="center"/>
          </w:tcPr>
          <w:p w14:paraId="1EC925CE" w14:textId="77777777" w:rsidR="003F2D00" w:rsidRPr="003F2D00" w:rsidRDefault="003F2D00" w:rsidP="000E20A6">
            <w:pPr>
              <w:rPr>
                <w:color w:val="000000" w:themeColor="text1"/>
              </w:rPr>
            </w:pPr>
            <w:r w:rsidRPr="003F2D00">
              <w:rPr>
                <w:rFonts w:ascii="Arial" w:hAnsi="Arial" w:cs="Arial"/>
                <w:color w:val="000000" w:themeColor="text1"/>
                <w:sz w:val="21"/>
                <w:szCs w:val="21"/>
              </w:rPr>
              <w:t>1.63e+07</w:t>
            </w:r>
          </w:p>
        </w:tc>
        <w:tc>
          <w:tcPr>
            <w:tcW w:w="1002" w:type="dxa"/>
            <w:vAlign w:val="center"/>
          </w:tcPr>
          <w:p w14:paraId="25BC203C" w14:textId="77777777" w:rsidR="003F2D00" w:rsidRPr="003F2D00" w:rsidRDefault="003F2D00" w:rsidP="000E20A6">
            <w:pPr>
              <w:rPr>
                <w:color w:val="000000" w:themeColor="text1"/>
              </w:rPr>
            </w:pPr>
            <w:r w:rsidRPr="003F2D00">
              <w:rPr>
                <w:rFonts w:ascii="Arial" w:hAnsi="Arial" w:cs="Arial"/>
                <w:color w:val="000000" w:themeColor="text1"/>
                <w:sz w:val="21"/>
                <w:szCs w:val="21"/>
              </w:rPr>
              <w:t>3.15e+07</w:t>
            </w:r>
          </w:p>
        </w:tc>
        <w:tc>
          <w:tcPr>
            <w:tcW w:w="1002" w:type="dxa"/>
            <w:vAlign w:val="center"/>
          </w:tcPr>
          <w:p w14:paraId="3D2D73D1" w14:textId="77777777" w:rsidR="003F2D00" w:rsidRPr="003F2D00" w:rsidRDefault="003F2D00" w:rsidP="000E20A6">
            <w:pPr>
              <w:rPr>
                <w:color w:val="000000" w:themeColor="text1"/>
              </w:rPr>
            </w:pPr>
            <w:r w:rsidRPr="003F2D00">
              <w:rPr>
                <w:rFonts w:ascii="Arial" w:hAnsi="Arial" w:cs="Arial"/>
                <w:color w:val="000000" w:themeColor="text1"/>
                <w:sz w:val="21"/>
                <w:szCs w:val="21"/>
              </w:rPr>
              <w:t>4.72e+07</w:t>
            </w:r>
          </w:p>
        </w:tc>
        <w:tc>
          <w:tcPr>
            <w:tcW w:w="1002" w:type="dxa"/>
            <w:vAlign w:val="center"/>
          </w:tcPr>
          <w:p w14:paraId="13C0E07C" w14:textId="77777777" w:rsidR="003F2D00" w:rsidRPr="003F2D00" w:rsidRDefault="003F2D00" w:rsidP="000E20A6">
            <w:pPr>
              <w:rPr>
                <w:color w:val="000000" w:themeColor="text1"/>
              </w:rPr>
            </w:pPr>
            <w:r w:rsidRPr="003F2D00">
              <w:rPr>
                <w:rFonts w:ascii="Arial" w:hAnsi="Arial" w:cs="Arial"/>
                <w:color w:val="000000" w:themeColor="text1"/>
                <w:sz w:val="21"/>
                <w:szCs w:val="21"/>
              </w:rPr>
              <w:t>8.66e+07</w:t>
            </w:r>
          </w:p>
        </w:tc>
      </w:tr>
      <w:tr w:rsidR="003F2D00" w14:paraId="7E4FB443" w14:textId="77777777" w:rsidTr="000E20A6">
        <w:tc>
          <w:tcPr>
            <w:tcW w:w="1001" w:type="dxa"/>
            <w:vAlign w:val="center"/>
          </w:tcPr>
          <w:p w14:paraId="24ACEF72" w14:textId="77777777" w:rsidR="003F2D00" w:rsidRPr="003F2D00" w:rsidRDefault="003F2D00" w:rsidP="000E20A6">
            <w:pPr>
              <w:rPr>
                <w:color w:val="000000" w:themeColor="text1"/>
              </w:rPr>
            </w:pPr>
            <w:r w:rsidRPr="003F2D00">
              <w:rPr>
                <w:rFonts w:ascii="Arial" w:hAnsi="Arial" w:cs="Arial"/>
                <w:color w:val="000000" w:themeColor="text1"/>
                <w:sz w:val="21"/>
                <w:szCs w:val="21"/>
              </w:rPr>
              <w:t>loan_to_asset_ratio</w:t>
            </w:r>
          </w:p>
        </w:tc>
        <w:tc>
          <w:tcPr>
            <w:tcW w:w="1001" w:type="dxa"/>
            <w:vAlign w:val="center"/>
          </w:tcPr>
          <w:p w14:paraId="196AA7F5" w14:textId="77777777" w:rsidR="003F2D00" w:rsidRPr="003F2D00" w:rsidRDefault="003F2D00" w:rsidP="000E20A6">
            <w:pPr>
              <w:rPr>
                <w:color w:val="000000" w:themeColor="text1"/>
              </w:rPr>
            </w:pPr>
            <w:r w:rsidRPr="003F2D00">
              <w:rPr>
                <w:rFonts w:ascii="Arial" w:hAnsi="Arial" w:cs="Arial"/>
                <w:color w:val="000000" w:themeColor="text1"/>
                <w:sz w:val="21"/>
                <w:szCs w:val="21"/>
              </w:rPr>
              <w:t>4269.0</w:t>
            </w:r>
          </w:p>
        </w:tc>
        <w:tc>
          <w:tcPr>
            <w:tcW w:w="1002" w:type="dxa"/>
            <w:vAlign w:val="center"/>
          </w:tcPr>
          <w:p w14:paraId="2BBA16AE" w14:textId="77777777" w:rsidR="003F2D00" w:rsidRPr="003F2D00" w:rsidRDefault="003F2D00" w:rsidP="000E20A6">
            <w:pPr>
              <w:rPr>
                <w:color w:val="000000" w:themeColor="text1"/>
              </w:rPr>
            </w:pPr>
            <w:r w:rsidRPr="003F2D00">
              <w:rPr>
                <w:rFonts w:ascii="Arial" w:hAnsi="Arial" w:cs="Arial"/>
                <w:color w:val="000000" w:themeColor="text1"/>
                <w:sz w:val="21"/>
                <w:szCs w:val="21"/>
              </w:rPr>
              <w:t>4.85e-01</w:t>
            </w:r>
          </w:p>
        </w:tc>
        <w:tc>
          <w:tcPr>
            <w:tcW w:w="1002" w:type="dxa"/>
            <w:vAlign w:val="center"/>
          </w:tcPr>
          <w:p w14:paraId="1D04DF4A" w14:textId="77777777" w:rsidR="003F2D00" w:rsidRPr="003F2D00" w:rsidRDefault="003F2D00" w:rsidP="000E20A6">
            <w:pPr>
              <w:rPr>
                <w:color w:val="000000" w:themeColor="text1"/>
              </w:rPr>
            </w:pPr>
            <w:r w:rsidRPr="003F2D00">
              <w:rPr>
                <w:rFonts w:ascii="Arial" w:hAnsi="Arial" w:cs="Arial"/>
                <w:color w:val="000000" w:themeColor="text1"/>
                <w:sz w:val="21"/>
                <w:szCs w:val="21"/>
              </w:rPr>
              <w:t>1.45e-01</w:t>
            </w:r>
          </w:p>
        </w:tc>
        <w:tc>
          <w:tcPr>
            <w:tcW w:w="1002" w:type="dxa"/>
            <w:vAlign w:val="center"/>
          </w:tcPr>
          <w:p w14:paraId="5EF6D7B2" w14:textId="77777777" w:rsidR="003F2D00" w:rsidRPr="003F2D00" w:rsidRDefault="003F2D00" w:rsidP="000E20A6">
            <w:pPr>
              <w:rPr>
                <w:color w:val="000000" w:themeColor="text1"/>
              </w:rPr>
            </w:pPr>
            <w:r w:rsidRPr="003F2D00">
              <w:rPr>
                <w:rFonts w:ascii="Arial" w:hAnsi="Arial" w:cs="Arial"/>
                <w:color w:val="000000" w:themeColor="text1"/>
                <w:sz w:val="21"/>
                <w:szCs w:val="21"/>
              </w:rPr>
              <w:t>0.05</w:t>
            </w:r>
          </w:p>
        </w:tc>
        <w:tc>
          <w:tcPr>
            <w:tcW w:w="1002" w:type="dxa"/>
            <w:vAlign w:val="center"/>
          </w:tcPr>
          <w:p w14:paraId="3EBDC23F" w14:textId="77777777" w:rsidR="003F2D00" w:rsidRPr="003F2D00" w:rsidRDefault="003F2D00" w:rsidP="000E20A6">
            <w:pPr>
              <w:rPr>
                <w:color w:val="000000" w:themeColor="text1"/>
              </w:rPr>
            </w:pPr>
            <w:r w:rsidRPr="003F2D00">
              <w:rPr>
                <w:rFonts w:ascii="Arial" w:hAnsi="Arial" w:cs="Arial"/>
                <w:color w:val="000000" w:themeColor="text1"/>
                <w:sz w:val="21"/>
                <w:szCs w:val="21"/>
              </w:rPr>
              <w:t>3.80e-01</w:t>
            </w:r>
          </w:p>
        </w:tc>
        <w:tc>
          <w:tcPr>
            <w:tcW w:w="1002" w:type="dxa"/>
            <w:vAlign w:val="center"/>
          </w:tcPr>
          <w:p w14:paraId="10D1CB06" w14:textId="77777777" w:rsidR="003F2D00" w:rsidRPr="003F2D00" w:rsidRDefault="003F2D00" w:rsidP="000E20A6">
            <w:pPr>
              <w:rPr>
                <w:color w:val="000000" w:themeColor="text1"/>
              </w:rPr>
            </w:pPr>
            <w:r w:rsidRPr="003F2D00">
              <w:rPr>
                <w:rFonts w:ascii="Arial" w:hAnsi="Arial" w:cs="Arial"/>
                <w:color w:val="000000" w:themeColor="text1"/>
                <w:sz w:val="21"/>
                <w:szCs w:val="21"/>
              </w:rPr>
              <w:t>4.66e-01</w:t>
            </w:r>
          </w:p>
        </w:tc>
        <w:tc>
          <w:tcPr>
            <w:tcW w:w="1002" w:type="dxa"/>
            <w:vAlign w:val="center"/>
          </w:tcPr>
          <w:p w14:paraId="5B665A61" w14:textId="77777777" w:rsidR="003F2D00" w:rsidRPr="003F2D00" w:rsidRDefault="003F2D00" w:rsidP="000E20A6">
            <w:pPr>
              <w:rPr>
                <w:color w:val="000000" w:themeColor="text1"/>
              </w:rPr>
            </w:pPr>
            <w:r w:rsidRPr="003F2D00">
              <w:rPr>
                <w:rFonts w:ascii="Arial" w:hAnsi="Arial" w:cs="Arial"/>
                <w:color w:val="000000" w:themeColor="text1"/>
                <w:sz w:val="21"/>
                <w:szCs w:val="21"/>
              </w:rPr>
              <w:t>5.64e-01</w:t>
            </w:r>
          </w:p>
        </w:tc>
        <w:tc>
          <w:tcPr>
            <w:tcW w:w="1002" w:type="dxa"/>
            <w:vAlign w:val="center"/>
          </w:tcPr>
          <w:p w14:paraId="00A613BC" w14:textId="77777777" w:rsidR="003F2D00" w:rsidRPr="003F2D00" w:rsidRDefault="003F2D00" w:rsidP="000E20A6">
            <w:pPr>
              <w:rPr>
                <w:color w:val="000000" w:themeColor="text1"/>
              </w:rPr>
            </w:pPr>
            <w:r w:rsidRPr="003F2D00">
              <w:rPr>
                <w:rFonts w:ascii="Arial" w:hAnsi="Arial" w:cs="Arial"/>
                <w:color w:val="000000" w:themeColor="text1"/>
                <w:sz w:val="21"/>
                <w:szCs w:val="21"/>
              </w:rPr>
              <w:t>1.33e+00</w:t>
            </w:r>
          </w:p>
        </w:tc>
      </w:tr>
      <w:tr w:rsidR="003F2D00" w14:paraId="31943A99" w14:textId="77777777" w:rsidTr="000E20A6">
        <w:tc>
          <w:tcPr>
            <w:tcW w:w="1001" w:type="dxa"/>
            <w:vAlign w:val="center"/>
          </w:tcPr>
          <w:p w14:paraId="52C36B8C" w14:textId="77777777" w:rsidR="003F2D00" w:rsidRPr="003F2D00" w:rsidRDefault="003F2D00" w:rsidP="000E20A6">
            <w:pPr>
              <w:rPr>
                <w:color w:val="000000" w:themeColor="text1"/>
              </w:rPr>
            </w:pPr>
            <w:r w:rsidRPr="003F2D00">
              <w:rPr>
                <w:rFonts w:ascii="Arial" w:hAnsi="Arial" w:cs="Arial"/>
                <w:color w:val="000000" w:themeColor="text1"/>
                <w:sz w:val="21"/>
                <w:szCs w:val="21"/>
              </w:rPr>
              <w:t>cibil_category_encoded</w:t>
            </w:r>
          </w:p>
        </w:tc>
        <w:tc>
          <w:tcPr>
            <w:tcW w:w="1001" w:type="dxa"/>
            <w:vAlign w:val="center"/>
          </w:tcPr>
          <w:p w14:paraId="2E01ACCE" w14:textId="77777777" w:rsidR="003F2D00" w:rsidRPr="003F2D00" w:rsidRDefault="003F2D00" w:rsidP="000E20A6">
            <w:pPr>
              <w:rPr>
                <w:color w:val="000000" w:themeColor="text1"/>
              </w:rPr>
            </w:pPr>
            <w:r w:rsidRPr="003F2D00">
              <w:rPr>
                <w:rFonts w:ascii="Arial" w:hAnsi="Arial" w:cs="Arial"/>
                <w:color w:val="000000" w:themeColor="text1"/>
                <w:sz w:val="21"/>
                <w:szCs w:val="21"/>
              </w:rPr>
              <w:t>4269.0</w:t>
            </w:r>
          </w:p>
        </w:tc>
        <w:tc>
          <w:tcPr>
            <w:tcW w:w="1002" w:type="dxa"/>
            <w:vAlign w:val="center"/>
          </w:tcPr>
          <w:p w14:paraId="114F379A" w14:textId="77777777" w:rsidR="003F2D00" w:rsidRPr="003F2D00" w:rsidRDefault="003F2D00" w:rsidP="000E20A6">
            <w:pPr>
              <w:rPr>
                <w:color w:val="000000" w:themeColor="text1"/>
              </w:rPr>
            </w:pPr>
            <w:r w:rsidRPr="003F2D00">
              <w:rPr>
                <w:rFonts w:ascii="Arial" w:hAnsi="Arial" w:cs="Arial"/>
                <w:color w:val="000000" w:themeColor="text1"/>
                <w:sz w:val="21"/>
                <w:szCs w:val="21"/>
              </w:rPr>
              <w:t>1.58e+00</w:t>
            </w:r>
          </w:p>
        </w:tc>
        <w:tc>
          <w:tcPr>
            <w:tcW w:w="1002" w:type="dxa"/>
            <w:vAlign w:val="center"/>
          </w:tcPr>
          <w:p w14:paraId="2714BD7A" w14:textId="77777777" w:rsidR="003F2D00" w:rsidRPr="003F2D00" w:rsidRDefault="003F2D00" w:rsidP="000E20A6">
            <w:pPr>
              <w:rPr>
                <w:color w:val="000000" w:themeColor="text1"/>
              </w:rPr>
            </w:pPr>
            <w:r w:rsidRPr="003F2D00">
              <w:rPr>
                <w:rFonts w:ascii="Arial" w:hAnsi="Arial" w:cs="Arial"/>
                <w:color w:val="000000" w:themeColor="text1"/>
                <w:sz w:val="21"/>
                <w:szCs w:val="21"/>
              </w:rPr>
              <w:t>1.18e+00</w:t>
            </w:r>
          </w:p>
        </w:tc>
        <w:tc>
          <w:tcPr>
            <w:tcW w:w="1002" w:type="dxa"/>
            <w:vAlign w:val="center"/>
          </w:tcPr>
          <w:p w14:paraId="61B5C371" w14:textId="77777777" w:rsidR="003F2D00" w:rsidRPr="003F2D00" w:rsidRDefault="003F2D00" w:rsidP="000E20A6">
            <w:pPr>
              <w:rPr>
                <w:color w:val="000000" w:themeColor="text1"/>
              </w:rPr>
            </w:pPr>
            <w:r w:rsidRPr="003F2D00">
              <w:rPr>
                <w:rFonts w:ascii="Arial" w:hAnsi="Arial" w:cs="Arial"/>
                <w:color w:val="000000" w:themeColor="text1"/>
                <w:sz w:val="21"/>
                <w:szCs w:val="21"/>
              </w:rPr>
              <w:t>0.00</w:t>
            </w:r>
          </w:p>
        </w:tc>
        <w:tc>
          <w:tcPr>
            <w:tcW w:w="1002" w:type="dxa"/>
            <w:vAlign w:val="center"/>
          </w:tcPr>
          <w:p w14:paraId="1517A2E4" w14:textId="77777777" w:rsidR="003F2D00" w:rsidRPr="003F2D00" w:rsidRDefault="003F2D00" w:rsidP="000E20A6">
            <w:pPr>
              <w:rPr>
                <w:color w:val="000000" w:themeColor="text1"/>
              </w:rPr>
            </w:pPr>
            <w:r w:rsidRPr="003F2D00">
              <w:rPr>
                <w:rFonts w:ascii="Arial" w:hAnsi="Arial" w:cs="Arial"/>
                <w:color w:val="000000" w:themeColor="text1"/>
                <w:sz w:val="21"/>
                <w:szCs w:val="21"/>
              </w:rPr>
              <w:t>1.00e+00</w:t>
            </w:r>
          </w:p>
        </w:tc>
        <w:tc>
          <w:tcPr>
            <w:tcW w:w="1002" w:type="dxa"/>
            <w:vAlign w:val="center"/>
          </w:tcPr>
          <w:p w14:paraId="46D0BA54" w14:textId="77777777" w:rsidR="003F2D00" w:rsidRPr="003F2D00" w:rsidRDefault="003F2D00" w:rsidP="000E20A6">
            <w:pPr>
              <w:rPr>
                <w:color w:val="000000" w:themeColor="text1"/>
              </w:rPr>
            </w:pPr>
            <w:r w:rsidRPr="003F2D00">
              <w:rPr>
                <w:rFonts w:ascii="Arial" w:hAnsi="Arial" w:cs="Arial"/>
                <w:color w:val="000000" w:themeColor="text1"/>
                <w:sz w:val="21"/>
                <w:szCs w:val="21"/>
              </w:rPr>
              <w:t>2.00e+00</w:t>
            </w:r>
          </w:p>
        </w:tc>
        <w:tc>
          <w:tcPr>
            <w:tcW w:w="1002" w:type="dxa"/>
            <w:vAlign w:val="center"/>
          </w:tcPr>
          <w:p w14:paraId="5088F684" w14:textId="77777777" w:rsidR="003F2D00" w:rsidRPr="003F2D00" w:rsidRDefault="003F2D00" w:rsidP="000E20A6">
            <w:pPr>
              <w:rPr>
                <w:color w:val="000000" w:themeColor="text1"/>
              </w:rPr>
            </w:pPr>
            <w:r w:rsidRPr="003F2D00">
              <w:rPr>
                <w:rFonts w:ascii="Arial" w:hAnsi="Arial" w:cs="Arial"/>
                <w:color w:val="000000" w:themeColor="text1"/>
                <w:sz w:val="21"/>
                <w:szCs w:val="21"/>
              </w:rPr>
              <w:t>3.00e+00</w:t>
            </w:r>
          </w:p>
        </w:tc>
        <w:tc>
          <w:tcPr>
            <w:tcW w:w="1002" w:type="dxa"/>
            <w:vAlign w:val="center"/>
          </w:tcPr>
          <w:p w14:paraId="3166032A" w14:textId="77777777" w:rsidR="003F2D00" w:rsidRPr="003F2D00" w:rsidRDefault="003F2D00" w:rsidP="000E20A6">
            <w:pPr>
              <w:rPr>
                <w:color w:val="000000" w:themeColor="text1"/>
              </w:rPr>
            </w:pPr>
            <w:r w:rsidRPr="003F2D00">
              <w:rPr>
                <w:rFonts w:ascii="Arial" w:hAnsi="Arial" w:cs="Arial"/>
                <w:color w:val="000000" w:themeColor="text1"/>
                <w:sz w:val="21"/>
                <w:szCs w:val="21"/>
              </w:rPr>
              <w:t>3.00e+00</w:t>
            </w:r>
          </w:p>
        </w:tc>
      </w:tr>
    </w:tbl>
    <w:p w14:paraId="17A3A61F" w14:textId="77777777" w:rsidR="00677236" w:rsidRPr="00677236" w:rsidRDefault="00677236" w:rsidP="00677236"/>
    <w:p w14:paraId="46D530E4" w14:textId="56E13DFE" w:rsidR="003F2D00" w:rsidRDefault="00677236" w:rsidP="003F2D00">
      <w:r w:rsidRPr="00677236">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3F2D00"/>
    <w:p w14:paraId="560B25BF" w14:textId="69F69271" w:rsidR="00677236" w:rsidRPr="00677236" w:rsidRDefault="00677236" w:rsidP="003F2D00">
      <w:pPr>
        <w:pStyle w:val="Heading4"/>
      </w:pPr>
      <w:r w:rsidRPr="00677236">
        <w:t xml:space="preserve">Step 5 </w:t>
      </w:r>
      <w:r w:rsidR="00423E99">
        <w:t>-</w:t>
      </w:r>
      <w:r w:rsidRPr="00677236">
        <w:t xml:space="preserve"> Correlation Review of Engineered Features</w:t>
      </w:r>
    </w:p>
    <w:p w14:paraId="04B3E4AF" w14:textId="77777777" w:rsidR="00677236" w:rsidRPr="00677236" w:rsidRDefault="00677236" w:rsidP="00677236"/>
    <w:p w14:paraId="0458CE51" w14:textId="77777777" w:rsidR="00677236" w:rsidRPr="00677236" w:rsidRDefault="00677236" w:rsidP="00677236">
      <w:r w:rsidRPr="00677236">
        <w:t>The engineered features were then reviewed against each other and against the target variable to see whether they provided useful signals without overlapping too much.</w:t>
      </w:r>
    </w:p>
    <w:p w14:paraId="5DEFAA81" w14:textId="77777777" w:rsidR="00677236" w:rsidRPr="00677236" w:rsidRDefault="00677236" w:rsidP="00677236"/>
    <w:p w14:paraId="4E6CEFBA" w14:textId="04665710" w:rsidR="00677236" w:rsidRPr="00677236" w:rsidRDefault="00677236" w:rsidP="00677236">
      <w:r w:rsidRPr="00677236">
        <w:lastRenderedPageBreak/>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7802C1DB">
            <wp:extent cx="5731510" cy="4270375"/>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4270375"/>
                    </a:xfrm>
                    <a:prstGeom prst="rect">
                      <a:avLst/>
                    </a:prstGeom>
                    <a:noFill/>
                    <a:ln>
                      <a:noFill/>
                    </a:ln>
                  </pic:spPr>
                </pic:pic>
              </a:graphicData>
            </a:graphic>
          </wp:inline>
        </w:drawing>
      </w:r>
      <w:r w:rsidRPr="00677236">
        <w:fldChar w:fldCharType="end"/>
      </w:r>
    </w:p>
    <w:p w14:paraId="44359CBE" w14:textId="77777777" w:rsidR="00677236" w:rsidRPr="00677236" w:rsidRDefault="00677236" w:rsidP="00677236"/>
    <w:p w14:paraId="57CB0D9F" w14:textId="77777777" w:rsidR="00677236" w:rsidRPr="00677236" w:rsidRDefault="00677236" w:rsidP="001F6CD5">
      <w:pPr>
        <w:pStyle w:val="Heading5"/>
      </w:pPr>
      <w:r w:rsidRPr="00677236">
        <w:t>debt_to_income_ratio</w:t>
      </w:r>
    </w:p>
    <w:p w14:paraId="23D67C7B" w14:textId="77777777" w:rsidR="00677236" w:rsidRPr="00677236" w:rsidRDefault="00677236" w:rsidP="00677236">
      <w:r w:rsidRPr="00677236">
        <w:br/>
        <w:t xml:space="preserve">It showed a positive relationship with </w:t>
      </w:r>
      <w:r w:rsidRPr="00677236">
        <w:rPr>
          <w:b/>
          <w:bCs/>
          <w:i/>
          <w:iCs/>
        </w:rPr>
        <w:t>loan_to_asset_ratio</w:t>
      </w:r>
      <w:r w:rsidRPr="00677236">
        <w:t xml:space="preserve"> (0.66),which made sense because both reflect borrowing pressure. A small negative link with </w:t>
      </w:r>
      <w:r w:rsidRPr="00677236">
        <w:rPr>
          <w:b/>
          <w:bCs/>
          <w:i/>
          <w:iCs/>
        </w:rPr>
        <w:t>loan_status</w:t>
      </w:r>
      <w:r w:rsidRPr="00677236">
        <w:rPr>
          <w:i/>
          <w:iCs/>
        </w:rPr>
        <w:t xml:space="preserve"> confirmed that heavier dept slightly reduces approval chances.</w:t>
      </w:r>
    </w:p>
    <w:p w14:paraId="76724DDA" w14:textId="77777777" w:rsidR="00677236" w:rsidRPr="00677236" w:rsidRDefault="00677236" w:rsidP="00677236"/>
    <w:p w14:paraId="1A2195DD" w14:textId="77777777" w:rsidR="00677236" w:rsidRPr="00677236" w:rsidRDefault="00677236" w:rsidP="001F6CD5">
      <w:pPr>
        <w:pStyle w:val="Heading5"/>
      </w:pPr>
      <w:r w:rsidRPr="00677236">
        <w:t>total_asset_value</w:t>
      </w:r>
    </w:p>
    <w:p w14:paraId="157F07E5" w14:textId="77777777" w:rsidR="00677236" w:rsidRPr="00677236" w:rsidRDefault="00677236" w:rsidP="00677236"/>
    <w:p w14:paraId="455E900B" w14:textId="77777777" w:rsidR="00677236" w:rsidRPr="00677236" w:rsidRDefault="00677236" w:rsidP="00677236">
      <w:r w:rsidRPr="00677236">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677236"/>
    <w:p w14:paraId="4C19AA97" w14:textId="77777777" w:rsidR="00677236" w:rsidRPr="00677236" w:rsidRDefault="00677236" w:rsidP="001F6CD5">
      <w:pPr>
        <w:pStyle w:val="Heading5"/>
      </w:pPr>
      <w:r w:rsidRPr="00677236">
        <w:t>loan_to_asset_ratio</w:t>
      </w:r>
    </w:p>
    <w:p w14:paraId="0FB232F5" w14:textId="77777777" w:rsidR="00677236" w:rsidRPr="00677236" w:rsidRDefault="00677236" w:rsidP="00677236">
      <w:r w:rsidRPr="00677236">
        <w:br/>
        <w:t xml:space="preserve">Moderately tied to </w:t>
      </w:r>
      <w:r w:rsidRPr="00677236">
        <w:rPr>
          <w:b/>
          <w:bCs/>
          <w:i/>
          <w:iCs/>
        </w:rPr>
        <w:t xml:space="preserve">debt_to_income_ratio </w:t>
      </w:r>
      <w:r w:rsidRPr="00677236">
        <w:rPr>
          <w:i/>
          <w:iCs/>
        </w:rPr>
        <w:t>through shared dependence on loan amount. It also had a mild negative correlation with loan approval, reinforcing the idea that a high loan load relative to assets is a negative sign.</w:t>
      </w:r>
    </w:p>
    <w:p w14:paraId="42599B26" w14:textId="77777777" w:rsidR="00677236" w:rsidRPr="00677236" w:rsidRDefault="00677236" w:rsidP="00677236"/>
    <w:p w14:paraId="02A1D8D9" w14:textId="77777777" w:rsidR="00677236" w:rsidRPr="00677236" w:rsidRDefault="00677236" w:rsidP="001F6CD5">
      <w:pPr>
        <w:pStyle w:val="Heading5"/>
      </w:pPr>
      <w:r w:rsidRPr="00677236">
        <w:t>cibil_category_encoded</w:t>
      </w:r>
    </w:p>
    <w:p w14:paraId="1608C0B8" w14:textId="77777777" w:rsidR="00677236" w:rsidRPr="00677236" w:rsidRDefault="00677236" w:rsidP="00677236">
      <w:r w:rsidRPr="00677236">
        <w:br/>
        <w:t xml:space="preserve">The feature correlated positively with </w:t>
      </w:r>
      <w:r w:rsidRPr="00677236">
        <w:rPr>
          <w:b/>
          <w:bCs/>
          <w:i/>
          <w:iCs/>
        </w:rPr>
        <w:t>loan_status</w:t>
      </w:r>
      <w:r w:rsidRPr="00677236">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677236"/>
    <w:p w14:paraId="78FEFAF5" w14:textId="77777777" w:rsidR="00677236" w:rsidRPr="00677236" w:rsidRDefault="00677236" w:rsidP="001F6CD5">
      <w:pPr>
        <w:pStyle w:val="Heading5"/>
      </w:pPr>
      <w:r w:rsidRPr="00677236">
        <w:t>loan_status</w:t>
      </w:r>
    </w:p>
    <w:p w14:paraId="68EE79D8" w14:textId="77777777" w:rsidR="00677236" w:rsidRPr="00677236" w:rsidRDefault="00677236" w:rsidP="00677236">
      <w:r w:rsidRPr="00677236">
        <w:b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677236"/>
    <w:p w14:paraId="6D929CE6" w14:textId="05C4965E" w:rsidR="00677236" w:rsidRPr="00677236" w:rsidRDefault="00677236" w:rsidP="00513641">
      <w:pPr>
        <w:pStyle w:val="Heading4"/>
      </w:pPr>
      <w:r w:rsidRPr="00677236">
        <w:t>Summary</w:t>
      </w:r>
      <w:r w:rsidR="001F6CD5">
        <w:t xml:space="preserve"> of Feature Engineering</w:t>
      </w:r>
    </w:p>
    <w:p w14:paraId="2C9A1812" w14:textId="77777777" w:rsidR="00677236" w:rsidRPr="00677236" w:rsidRDefault="00677236" w:rsidP="00677236"/>
    <w:p w14:paraId="2E9A2F66" w14:textId="77777777" w:rsidR="00677236" w:rsidRPr="00677236" w:rsidRDefault="00677236" w:rsidP="00677236">
      <w:r w:rsidRPr="00677236">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320C2F65" w14:textId="77777777" w:rsidR="006C41EA" w:rsidRDefault="006C41EA" w:rsidP="00434B25">
      <w:pPr>
        <w:spacing w:before="120" w:after="120"/>
      </w:pPr>
    </w:p>
    <w:p w14:paraId="30DAE511" w14:textId="48DCFD0F" w:rsidR="00C60FE5" w:rsidRDefault="00C60FE5" w:rsidP="002260A4">
      <w:pPr>
        <w:pStyle w:val="Heading3"/>
      </w:pPr>
      <w:r w:rsidRPr="002260A4">
        <w:t>6.2.5 Model Training</w:t>
      </w:r>
    </w:p>
    <w:p w14:paraId="4BE92A50" w14:textId="77777777" w:rsidR="002260A4" w:rsidRPr="002260A4" w:rsidRDefault="002260A4" w:rsidP="002260A4"/>
    <w:p w14:paraId="5892930B" w14:textId="77777777" w:rsidR="00C60FE5" w:rsidRDefault="00C60FE5" w:rsidP="002260A4">
      <w:pPr>
        <w:pStyle w:val="Heading4"/>
      </w:pPr>
      <w:r>
        <w:t>Step 1 - Split Data into training and testing</w:t>
      </w:r>
    </w:p>
    <w:p w14:paraId="0A1FECFC" w14:textId="77777777" w:rsidR="00C60FE5" w:rsidRDefault="00C60FE5" w:rsidP="00C60FE5"/>
    <w:p w14:paraId="05D326D0" w14:textId="77777777" w:rsidR="00C60FE5" w:rsidRDefault="00C60FE5" w:rsidP="00C60FE5">
      <w: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C60FE5"/>
    <w:p w14:paraId="4DF79E68" w14:textId="06116E39" w:rsidR="00C60FE5" w:rsidRDefault="00C60FE5" w:rsidP="002260A4">
      <w:pPr>
        <w:pStyle w:val="Heading4"/>
      </w:pPr>
      <w:r>
        <w:t xml:space="preserve">Step 2 </w:t>
      </w:r>
      <w:r w:rsidR="00391A01">
        <w:t>-</w:t>
      </w:r>
      <w:r>
        <w:t xml:space="preserve"> Scale Numeric Features</w:t>
      </w:r>
    </w:p>
    <w:p w14:paraId="2F84D9AB" w14:textId="77777777" w:rsidR="00C60FE5" w:rsidRDefault="00C60FE5" w:rsidP="00C60FE5"/>
    <w:p w14:paraId="169F3F74" w14:textId="77777777" w:rsidR="00C60FE5" w:rsidRDefault="00C60FE5" w:rsidP="00C60FE5">
      <w: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Default="00C60FE5" w:rsidP="00C60FE5"/>
    <w:p w14:paraId="42CF8AA8" w14:textId="77777777" w:rsidR="00C60FE5" w:rsidRDefault="00C60FE5" w:rsidP="00C60FE5">
      <w: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C60FE5"/>
    <w:p w14:paraId="3EDA9A27" w14:textId="42A6D40B" w:rsidR="00C60FE5" w:rsidRDefault="00C60FE5" w:rsidP="002260A4">
      <w:pPr>
        <w:pStyle w:val="Heading4"/>
      </w:pPr>
      <w:r>
        <w:t xml:space="preserve">Step 3 </w:t>
      </w:r>
      <w:r w:rsidR="00243FC0">
        <w:t>-</w:t>
      </w:r>
      <w:r>
        <w:t xml:space="preserve"> Train Baseline Models</w:t>
      </w:r>
    </w:p>
    <w:p w14:paraId="63589D1D" w14:textId="77777777" w:rsidR="00C60FE5" w:rsidRDefault="00C60FE5" w:rsidP="00C60FE5"/>
    <w:p w14:paraId="59903E4C" w14:textId="77777777" w:rsidR="00C60FE5" w:rsidRDefault="00C60FE5" w:rsidP="00C60FE5">
      <w:r>
        <w:t>Four models were trained,</w:t>
      </w:r>
    </w:p>
    <w:p w14:paraId="0DB2BE82" w14:textId="77777777" w:rsidR="00C60FE5" w:rsidRDefault="00C60FE5" w:rsidP="004A3BA7">
      <w:pPr>
        <w:numPr>
          <w:ilvl w:val="0"/>
          <w:numId w:val="8"/>
        </w:numPr>
        <w:spacing w:before="120" w:after="120"/>
      </w:pPr>
      <w:r>
        <w:rPr>
          <w:b/>
          <w:bCs/>
        </w:rPr>
        <w:t>Logistic Regression</w:t>
      </w:r>
      <w:r>
        <w:t>, which offered a simple, transparent baseline.</w:t>
      </w:r>
    </w:p>
    <w:p w14:paraId="1D432CFD" w14:textId="77777777" w:rsidR="00C60FE5" w:rsidRDefault="00C60FE5" w:rsidP="004A3BA7">
      <w:pPr>
        <w:numPr>
          <w:ilvl w:val="0"/>
          <w:numId w:val="8"/>
        </w:numPr>
        <w:spacing w:before="120" w:after="120"/>
      </w:pPr>
      <w:r>
        <w:rPr>
          <w:b/>
          <w:bCs/>
        </w:rPr>
        <w:t>Random Forest</w:t>
      </w:r>
      <w:r>
        <w:t>, able to capture complex feature interactions through ensemble splits.</w:t>
      </w:r>
    </w:p>
    <w:p w14:paraId="35219C62" w14:textId="77777777" w:rsidR="00C60FE5" w:rsidRDefault="00C60FE5" w:rsidP="004A3BA7">
      <w:pPr>
        <w:numPr>
          <w:ilvl w:val="0"/>
          <w:numId w:val="8"/>
        </w:numPr>
        <w:spacing w:before="120" w:after="120"/>
      </w:pPr>
      <w:r>
        <w:rPr>
          <w:b/>
          <w:bCs/>
        </w:rPr>
        <w:t>Gradient Boosting</w:t>
      </w:r>
      <w:r>
        <w:t>, which builds sequential learners that sharpen the decision boundary.</w:t>
      </w:r>
    </w:p>
    <w:p w14:paraId="65793776" w14:textId="77777777" w:rsidR="00C60FE5" w:rsidRDefault="00C60FE5" w:rsidP="004A3BA7">
      <w:pPr>
        <w:numPr>
          <w:ilvl w:val="0"/>
          <w:numId w:val="8"/>
        </w:numPr>
        <w:spacing w:before="120" w:after="120"/>
      </w:pPr>
      <w:r>
        <w:rPr>
          <w:b/>
          <w:bCs/>
        </w:rPr>
        <w:lastRenderedPageBreak/>
        <w:t>SVM with an RBF kernel</w:t>
      </w:r>
      <w:r>
        <w:t>, a distance-based model that finds non-linear boundaries when linear ones fall apart.</w:t>
      </w:r>
    </w:p>
    <w:p w14:paraId="76519E3A" w14:textId="77777777" w:rsidR="00C60FE5" w:rsidRDefault="00C60FE5" w:rsidP="00C60FE5"/>
    <w:p w14:paraId="34301AA5" w14:textId="77777777" w:rsidR="00C60FE5" w:rsidRDefault="00C60FE5" w:rsidP="00C60FE5">
      <w: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C60FE5"/>
    <w:p w14:paraId="6E601DE9" w14:textId="18C944D9" w:rsidR="00C60FE5" w:rsidRDefault="00C60FE5" w:rsidP="002260A4">
      <w:pPr>
        <w:pStyle w:val="Heading4"/>
      </w:pPr>
      <w:r>
        <w:t xml:space="preserve">Step 4 </w:t>
      </w:r>
      <w:r w:rsidR="002A0F39">
        <w:t>-</w:t>
      </w:r>
      <w:r>
        <w:t xml:space="preserve"> Evaluate Model Performance</w:t>
      </w:r>
    </w:p>
    <w:p w14:paraId="78687917" w14:textId="77777777" w:rsidR="00C60FE5" w:rsidRDefault="00C60FE5" w:rsidP="00C60FE5"/>
    <w:p w14:paraId="5AFA5486" w14:textId="77777777" w:rsidR="00C60FE5" w:rsidRDefault="00C60FE5" w:rsidP="00C60FE5">
      <w: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Default="00C60FE5" w:rsidP="00C60FE5"/>
    <w:p w14:paraId="47BB3ECB" w14:textId="77777777" w:rsidR="00C60FE5" w:rsidRDefault="00C60FE5" w:rsidP="00C60FE5">
      <w:r>
        <w:t>The results came out as follows,</w:t>
      </w:r>
    </w:p>
    <w:p w14:paraId="7564CFC7" w14:textId="77777777" w:rsidR="00C60FE5" w:rsidRDefault="00C60FE5" w:rsidP="00C60FE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42"/>
        <w:gridCol w:w="1767"/>
        <w:gridCol w:w="1767"/>
        <w:gridCol w:w="1767"/>
        <w:gridCol w:w="1767"/>
      </w:tblGrid>
      <w:tr w:rsidR="00C60FE5"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Default="00C60FE5">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Default="00C60FE5">
            <w: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Default="00C60FE5">
            <w: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Default="00C60FE5">
            <w: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Default="00C60FE5">
            <w:r>
              <w:t>0.91</w:t>
            </w:r>
          </w:p>
        </w:tc>
      </w:tr>
      <w:tr w:rsidR="00C60FE5"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Default="00C60FE5">
            <w: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Default="00C60FE5">
            <w:r>
              <w:t>1.00</w:t>
            </w:r>
          </w:p>
        </w:tc>
      </w:tr>
      <w:tr w:rsidR="00C60FE5"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Default="00C60FE5">
            <w: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Default="00C60FE5">
            <w:r>
              <w:t>1.00</w:t>
            </w:r>
          </w:p>
        </w:tc>
      </w:tr>
      <w:tr w:rsidR="00C60FE5"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Default="00C60FE5">
            <w: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Default="00C60FE5">
            <w: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Default="00C60FE5">
            <w: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Default="00C60FE5">
            <w: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Default="00C60FE5">
            <w:r>
              <w:t>0.91</w:t>
            </w:r>
          </w:p>
        </w:tc>
      </w:tr>
    </w:tbl>
    <w:p w14:paraId="1C849CFB" w14:textId="77777777" w:rsidR="002260A4" w:rsidRDefault="002260A4" w:rsidP="00C60FE5"/>
    <w:p w14:paraId="1C5BE164" w14:textId="7195D7CC" w:rsidR="00C60FE5" w:rsidRDefault="00C60FE5" w:rsidP="00C60FE5">
      <w: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Default="00C60FE5" w:rsidP="00C60FE5"/>
    <w:p w14:paraId="002CB49E" w14:textId="77777777" w:rsidR="00C60FE5" w:rsidRDefault="00C60FE5" w:rsidP="00C60FE5"/>
    <w:p w14:paraId="4E19BAAF" w14:textId="77777777" w:rsidR="00C60FE5" w:rsidRDefault="00C60FE5" w:rsidP="00C60FE5">
      <w: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4C1BA8A3" w14:textId="77777777" w:rsidR="00C60FE5" w:rsidRDefault="00C60FE5" w:rsidP="00C60FE5"/>
    <w:p w14:paraId="5C214E01" w14:textId="63B794D2" w:rsidR="00C60FE5" w:rsidRDefault="00C60FE5" w:rsidP="00C60FE5">
      <w:r>
        <w:lastRenderedPageBreak/>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3617502E">
            <wp:extent cx="5731510" cy="4988560"/>
            <wp:effectExtent l="0" t="0" r="0" b="254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4988560"/>
                    </a:xfrm>
                    <a:prstGeom prst="rect">
                      <a:avLst/>
                    </a:prstGeom>
                    <a:noFill/>
                    <a:ln>
                      <a:noFill/>
                    </a:ln>
                  </pic:spPr>
                </pic:pic>
              </a:graphicData>
            </a:graphic>
          </wp:inline>
        </w:drawing>
      </w:r>
      <w:r>
        <w:fldChar w:fldCharType="end"/>
      </w:r>
    </w:p>
    <w:p w14:paraId="04BA5F93" w14:textId="77777777" w:rsidR="00C60FE5" w:rsidRDefault="00C60FE5" w:rsidP="00C60FE5"/>
    <w:p w14:paraId="7CF12A65" w14:textId="7EF38845" w:rsidR="00C60FE5" w:rsidRDefault="00C60FE5" w:rsidP="008706E6">
      <w:pPr>
        <w:pStyle w:val="Heading4"/>
      </w:pPr>
      <w:r>
        <w:t xml:space="preserve">Step 5 </w:t>
      </w:r>
      <w:r w:rsidR="00236CD0">
        <w:t>-</w:t>
      </w:r>
      <w:r>
        <w:t xml:space="preserve"> Interpret Model Results</w:t>
      </w:r>
    </w:p>
    <w:p w14:paraId="4AF45409" w14:textId="77777777" w:rsidR="00C60FE5" w:rsidRDefault="00C60FE5" w:rsidP="00C60FE5"/>
    <w:p w14:paraId="1A48B3F7" w14:textId="77777777" w:rsidR="00C60FE5" w:rsidRDefault="00C60FE5" w:rsidP="00C60FE5">
      <w:r>
        <w:t>The training results told a fairly consistent story.</w:t>
      </w:r>
    </w:p>
    <w:p w14:paraId="722CC446" w14:textId="77777777" w:rsidR="00C60FE5" w:rsidRDefault="00C60FE5" w:rsidP="00C60FE5"/>
    <w:p w14:paraId="3A729E73" w14:textId="77777777" w:rsidR="00C60FE5" w:rsidRDefault="00C60FE5" w:rsidP="00AB4FC5">
      <w:pPr>
        <w:pStyle w:val="Heading5"/>
      </w:pPr>
      <w:r>
        <w:t>Logistic Regression</w:t>
      </w:r>
    </w:p>
    <w:p w14:paraId="5A3586B4" w14:textId="77777777" w:rsidR="00C60FE5" w:rsidRDefault="00C60FE5" w:rsidP="00C60FE5">
      <w: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C60FE5"/>
    <w:p w14:paraId="37AD79BF" w14:textId="77777777" w:rsidR="00C60FE5" w:rsidRDefault="00C60FE5" w:rsidP="00AB4FC5">
      <w:pPr>
        <w:pStyle w:val="Heading5"/>
      </w:pPr>
      <w:r>
        <w:t>Random Forest</w:t>
      </w:r>
    </w:p>
    <w:p w14:paraId="152473B3" w14:textId="77777777" w:rsidR="00C60FE5" w:rsidRDefault="00C60FE5" w:rsidP="00C60FE5">
      <w: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C60FE5"/>
    <w:p w14:paraId="262A1C6F" w14:textId="77777777" w:rsidR="00C60FE5" w:rsidRDefault="00C60FE5" w:rsidP="00AB4FC5">
      <w:pPr>
        <w:pStyle w:val="Heading5"/>
      </w:pPr>
      <w:r>
        <w:t>Gradient Boosting</w:t>
      </w:r>
    </w:p>
    <w:p w14:paraId="38919189" w14:textId="77777777" w:rsidR="00C60FE5" w:rsidRDefault="00C60FE5" w:rsidP="00C60FE5"/>
    <w:p w14:paraId="43890BFC" w14:textId="77777777" w:rsidR="00C60FE5" w:rsidRDefault="00C60FE5" w:rsidP="00C60FE5">
      <w:r>
        <w:lastRenderedPageBreak/>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C60FE5"/>
    <w:p w14:paraId="6AFDB72F" w14:textId="77777777" w:rsidR="00C60FE5" w:rsidRDefault="00C60FE5" w:rsidP="00AB4FC5">
      <w:pPr>
        <w:pStyle w:val="Heading5"/>
      </w:pPr>
      <w:r>
        <w:t>SVM (RBF Kernel)</w:t>
      </w:r>
    </w:p>
    <w:p w14:paraId="22696D8D" w14:textId="77777777" w:rsidR="00C60FE5" w:rsidRDefault="00C60FE5" w:rsidP="00C60FE5"/>
    <w:p w14:paraId="419C8E38" w14:textId="77777777" w:rsidR="00C60FE5" w:rsidRDefault="00C60FE5" w:rsidP="00C60FE5">
      <w: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Default="00C60FE5" w:rsidP="00C60FE5"/>
    <w:p w14:paraId="219059F7" w14:textId="77777777" w:rsidR="00C60FE5" w:rsidRDefault="00C60FE5" w:rsidP="00C60FE5">
      <w:r>
        <w:t>A combined confusion matrix summarised the differences:</w:t>
      </w:r>
    </w:p>
    <w:p w14:paraId="3BC4651E" w14:textId="77777777" w:rsidR="00C60FE5" w:rsidRDefault="00C60FE5" w:rsidP="00C60FE5"/>
    <w:tbl>
      <w:tblPr>
        <w:tblStyle w:val="TableGrid"/>
        <w:tblW w:w="8667" w:type="dxa"/>
        <w:tblLook w:val="04A0" w:firstRow="1" w:lastRow="0" w:firstColumn="1" w:lastColumn="0" w:noHBand="0" w:noVBand="1"/>
      </w:tblPr>
      <w:tblGrid>
        <w:gridCol w:w="2895"/>
        <w:gridCol w:w="2576"/>
        <w:gridCol w:w="1507"/>
        <w:gridCol w:w="1689"/>
      </w:tblGrid>
      <w:tr w:rsidR="00AB4FC5" w14:paraId="302644D5" w14:textId="77777777" w:rsidTr="00AB4FC5">
        <w:trPr>
          <w:trHeight w:val="290"/>
        </w:trPr>
        <w:tc>
          <w:tcPr>
            <w:tcW w:w="0" w:type="auto"/>
            <w:vAlign w:val="center"/>
          </w:tcPr>
          <w:p w14:paraId="1377853C" w14:textId="0F78685C" w:rsidR="00AB4FC5" w:rsidRDefault="00AB4FC5" w:rsidP="00AB4FC5">
            <w:r>
              <w:rPr>
                <w:b/>
                <w:bCs/>
              </w:rPr>
              <w:t>Model</w:t>
            </w:r>
          </w:p>
        </w:tc>
        <w:tc>
          <w:tcPr>
            <w:tcW w:w="0" w:type="auto"/>
            <w:vAlign w:val="center"/>
          </w:tcPr>
          <w:p w14:paraId="6B3F075E" w14:textId="19484E57" w:rsidR="00AB4FC5" w:rsidRDefault="00AB4FC5" w:rsidP="00AB4FC5">
            <w:r>
              <w:rPr>
                <w:b/>
                <w:bCs/>
              </w:rPr>
              <w:t>True / Predicted</w:t>
            </w:r>
          </w:p>
        </w:tc>
        <w:tc>
          <w:tcPr>
            <w:tcW w:w="0" w:type="auto"/>
            <w:vAlign w:val="center"/>
          </w:tcPr>
          <w:p w14:paraId="6C0A804E" w14:textId="05F22CEF" w:rsidR="00AB4FC5" w:rsidRDefault="00AB4FC5" w:rsidP="00AB4FC5">
            <w:r>
              <w:rPr>
                <w:b/>
                <w:bCs/>
              </w:rPr>
              <w:t>Rejected</w:t>
            </w:r>
          </w:p>
        </w:tc>
        <w:tc>
          <w:tcPr>
            <w:tcW w:w="0" w:type="auto"/>
            <w:vAlign w:val="center"/>
          </w:tcPr>
          <w:p w14:paraId="69E92466" w14:textId="36B291AF" w:rsidR="00AB4FC5" w:rsidRDefault="00AB4FC5" w:rsidP="00AB4FC5">
            <w:r>
              <w:rPr>
                <w:b/>
                <w:bCs/>
              </w:rPr>
              <w:t>Approved</w:t>
            </w:r>
          </w:p>
        </w:tc>
      </w:tr>
      <w:tr w:rsidR="00AB4FC5" w14:paraId="0FFF8F9D" w14:textId="77777777" w:rsidTr="00AB4FC5">
        <w:trPr>
          <w:trHeight w:val="305"/>
        </w:trPr>
        <w:tc>
          <w:tcPr>
            <w:tcW w:w="0" w:type="auto"/>
            <w:vAlign w:val="center"/>
          </w:tcPr>
          <w:p w14:paraId="472B68CF" w14:textId="7B8BBDA3" w:rsidR="00AB4FC5" w:rsidRDefault="00AB4FC5" w:rsidP="00AB4FC5">
            <w:r>
              <w:t>Logistic Regression</w:t>
            </w:r>
          </w:p>
        </w:tc>
        <w:tc>
          <w:tcPr>
            <w:tcW w:w="0" w:type="auto"/>
            <w:vAlign w:val="center"/>
          </w:tcPr>
          <w:p w14:paraId="6760A756" w14:textId="3AF718F7" w:rsidR="00AB4FC5" w:rsidRDefault="00AB4FC5" w:rsidP="00AB4FC5">
            <w:r>
              <w:rPr>
                <w:b/>
                <w:bCs/>
              </w:rPr>
              <w:t>Rejected</w:t>
            </w:r>
          </w:p>
        </w:tc>
        <w:tc>
          <w:tcPr>
            <w:tcW w:w="0" w:type="auto"/>
            <w:vAlign w:val="center"/>
          </w:tcPr>
          <w:p w14:paraId="02007BCB" w14:textId="34859439" w:rsidR="00AB4FC5" w:rsidRDefault="00AB4FC5" w:rsidP="00AB4FC5">
            <w:r>
              <w:t>497</w:t>
            </w:r>
          </w:p>
        </w:tc>
        <w:tc>
          <w:tcPr>
            <w:tcW w:w="0" w:type="auto"/>
            <w:vAlign w:val="center"/>
          </w:tcPr>
          <w:p w14:paraId="6799BD49" w14:textId="0394160B" w:rsidR="00AB4FC5" w:rsidRDefault="00AB4FC5" w:rsidP="00AB4FC5">
            <w:r>
              <w:t>34</w:t>
            </w:r>
          </w:p>
        </w:tc>
      </w:tr>
      <w:tr w:rsidR="00AB4FC5" w14:paraId="1B941F30" w14:textId="77777777" w:rsidTr="00AB4FC5">
        <w:trPr>
          <w:trHeight w:val="290"/>
        </w:trPr>
        <w:tc>
          <w:tcPr>
            <w:tcW w:w="0" w:type="auto"/>
            <w:vAlign w:val="center"/>
          </w:tcPr>
          <w:p w14:paraId="5A352857" w14:textId="631E5479" w:rsidR="00AB4FC5" w:rsidRDefault="00AB4FC5" w:rsidP="00AB4FC5">
            <w:r>
              <w:rPr>
                <w:b/>
                <w:bCs/>
              </w:rPr>
              <w:t>Approved</w:t>
            </w:r>
          </w:p>
        </w:tc>
        <w:tc>
          <w:tcPr>
            <w:tcW w:w="0" w:type="auto"/>
            <w:vAlign w:val="center"/>
          </w:tcPr>
          <w:p w14:paraId="4459752F" w14:textId="1D9B93CE" w:rsidR="00AB4FC5" w:rsidRDefault="00AB4FC5" w:rsidP="00AB4FC5">
            <w:r>
              <w:t>24</w:t>
            </w:r>
          </w:p>
        </w:tc>
        <w:tc>
          <w:tcPr>
            <w:tcW w:w="0" w:type="auto"/>
            <w:vAlign w:val="center"/>
          </w:tcPr>
          <w:p w14:paraId="36F17546" w14:textId="74820440" w:rsidR="00AB4FC5" w:rsidRDefault="00AB4FC5" w:rsidP="00AB4FC5">
            <w:r>
              <w:t>299</w:t>
            </w:r>
          </w:p>
        </w:tc>
        <w:tc>
          <w:tcPr>
            <w:tcW w:w="0" w:type="auto"/>
            <w:vAlign w:val="center"/>
          </w:tcPr>
          <w:p w14:paraId="682CD92A" w14:textId="77777777" w:rsidR="00AB4FC5" w:rsidRDefault="00AB4FC5" w:rsidP="00AB4FC5"/>
        </w:tc>
      </w:tr>
      <w:tr w:rsidR="00AB4FC5" w14:paraId="64BE38D6" w14:textId="77777777" w:rsidTr="00AB4FC5">
        <w:trPr>
          <w:trHeight w:val="305"/>
        </w:trPr>
        <w:tc>
          <w:tcPr>
            <w:tcW w:w="0" w:type="auto"/>
            <w:vAlign w:val="center"/>
          </w:tcPr>
          <w:p w14:paraId="1C7D42BD" w14:textId="3901CF7B" w:rsidR="00AB4FC5" w:rsidRDefault="00AB4FC5" w:rsidP="00AB4FC5"/>
        </w:tc>
        <w:tc>
          <w:tcPr>
            <w:tcW w:w="0" w:type="auto"/>
            <w:vAlign w:val="center"/>
          </w:tcPr>
          <w:p w14:paraId="0C761F62" w14:textId="158168CB" w:rsidR="00AB4FC5" w:rsidRDefault="00AB4FC5" w:rsidP="00AB4FC5"/>
        </w:tc>
        <w:tc>
          <w:tcPr>
            <w:tcW w:w="0" w:type="auto"/>
            <w:vAlign w:val="center"/>
          </w:tcPr>
          <w:p w14:paraId="2A9EBA76" w14:textId="209DF5AF" w:rsidR="00AB4FC5" w:rsidRDefault="00AB4FC5" w:rsidP="00AB4FC5"/>
        </w:tc>
        <w:tc>
          <w:tcPr>
            <w:tcW w:w="0" w:type="auto"/>
            <w:vAlign w:val="center"/>
          </w:tcPr>
          <w:p w14:paraId="2663FBC3" w14:textId="66E70E6B" w:rsidR="00AB4FC5" w:rsidRDefault="00AB4FC5" w:rsidP="00AB4FC5"/>
        </w:tc>
      </w:tr>
      <w:tr w:rsidR="00AB4FC5" w14:paraId="3B24FDE4" w14:textId="77777777" w:rsidTr="00AB4FC5">
        <w:trPr>
          <w:trHeight w:val="290"/>
        </w:trPr>
        <w:tc>
          <w:tcPr>
            <w:tcW w:w="0" w:type="auto"/>
            <w:vAlign w:val="center"/>
          </w:tcPr>
          <w:p w14:paraId="70975124" w14:textId="3B78AC68" w:rsidR="00AB4FC5" w:rsidRDefault="00AB4FC5" w:rsidP="00AB4FC5">
            <w:r>
              <w:t>Random Forest</w:t>
            </w:r>
          </w:p>
        </w:tc>
        <w:tc>
          <w:tcPr>
            <w:tcW w:w="0" w:type="auto"/>
            <w:vAlign w:val="center"/>
          </w:tcPr>
          <w:p w14:paraId="7810C564" w14:textId="1F7AF79C" w:rsidR="00AB4FC5" w:rsidRDefault="00AB4FC5" w:rsidP="00AB4FC5">
            <w:r>
              <w:rPr>
                <w:b/>
                <w:bCs/>
              </w:rPr>
              <w:t>Rejected</w:t>
            </w:r>
          </w:p>
        </w:tc>
        <w:tc>
          <w:tcPr>
            <w:tcW w:w="0" w:type="auto"/>
            <w:vAlign w:val="center"/>
          </w:tcPr>
          <w:p w14:paraId="36717C26" w14:textId="4B79EFBE" w:rsidR="00AB4FC5" w:rsidRDefault="00AB4FC5" w:rsidP="00AB4FC5">
            <w:r>
              <w:t>531</w:t>
            </w:r>
          </w:p>
        </w:tc>
        <w:tc>
          <w:tcPr>
            <w:tcW w:w="0" w:type="auto"/>
            <w:vAlign w:val="center"/>
          </w:tcPr>
          <w:p w14:paraId="3AB48A28" w14:textId="1FEF1E39" w:rsidR="00AB4FC5" w:rsidRDefault="00AB4FC5" w:rsidP="00AB4FC5">
            <w:r>
              <w:t>0</w:t>
            </w:r>
          </w:p>
        </w:tc>
      </w:tr>
      <w:tr w:rsidR="00AB4FC5" w14:paraId="5CD0AB6D" w14:textId="77777777" w:rsidTr="00AB4FC5">
        <w:trPr>
          <w:trHeight w:val="305"/>
        </w:trPr>
        <w:tc>
          <w:tcPr>
            <w:tcW w:w="0" w:type="auto"/>
            <w:vAlign w:val="center"/>
          </w:tcPr>
          <w:p w14:paraId="152CFA1C" w14:textId="33672E26" w:rsidR="00AB4FC5" w:rsidRDefault="00AB4FC5" w:rsidP="00AB4FC5">
            <w:r>
              <w:rPr>
                <w:b/>
                <w:bCs/>
              </w:rPr>
              <w:t>Approved</w:t>
            </w:r>
          </w:p>
        </w:tc>
        <w:tc>
          <w:tcPr>
            <w:tcW w:w="0" w:type="auto"/>
            <w:vAlign w:val="center"/>
          </w:tcPr>
          <w:p w14:paraId="7983B552" w14:textId="18623F8C" w:rsidR="00AB4FC5" w:rsidRDefault="00AB4FC5" w:rsidP="00AB4FC5">
            <w:r>
              <w:t>1</w:t>
            </w:r>
          </w:p>
        </w:tc>
        <w:tc>
          <w:tcPr>
            <w:tcW w:w="0" w:type="auto"/>
            <w:vAlign w:val="center"/>
          </w:tcPr>
          <w:p w14:paraId="4CD010FC" w14:textId="0C2CAC3D" w:rsidR="00AB4FC5" w:rsidRDefault="00AB4FC5" w:rsidP="00AB4FC5">
            <w:r>
              <w:t>322</w:t>
            </w:r>
          </w:p>
        </w:tc>
        <w:tc>
          <w:tcPr>
            <w:tcW w:w="0" w:type="auto"/>
            <w:vAlign w:val="center"/>
          </w:tcPr>
          <w:p w14:paraId="652879AC" w14:textId="77777777" w:rsidR="00AB4FC5" w:rsidRDefault="00AB4FC5" w:rsidP="00AB4FC5"/>
        </w:tc>
      </w:tr>
      <w:tr w:rsidR="00AB4FC5" w14:paraId="7760403E" w14:textId="77777777" w:rsidTr="00AB4FC5">
        <w:trPr>
          <w:trHeight w:val="290"/>
        </w:trPr>
        <w:tc>
          <w:tcPr>
            <w:tcW w:w="0" w:type="auto"/>
            <w:vAlign w:val="center"/>
          </w:tcPr>
          <w:p w14:paraId="4C4D5CAC" w14:textId="49210287" w:rsidR="00AB4FC5" w:rsidRDefault="00AB4FC5" w:rsidP="00AB4FC5"/>
        </w:tc>
        <w:tc>
          <w:tcPr>
            <w:tcW w:w="0" w:type="auto"/>
            <w:vAlign w:val="center"/>
          </w:tcPr>
          <w:p w14:paraId="4EE917C9" w14:textId="126ABEDA" w:rsidR="00AB4FC5" w:rsidRDefault="00AB4FC5" w:rsidP="00AB4FC5"/>
        </w:tc>
        <w:tc>
          <w:tcPr>
            <w:tcW w:w="0" w:type="auto"/>
            <w:vAlign w:val="center"/>
          </w:tcPr>
          <w:p w14:paraId="5F426A09" w14:textId="24286173" w:rsidR="00AB4FC5" w:rsidRDefault="00AB4FC5" w:rsidP="00AB4FC5"/>
        </w:tc>
        <w:tc>
          <w:tcPr>
            <w:tcW w:w="0" w:type="auto"/>
            <w:vAlign w:val="center"/>
          </w:tcPr>
          <w:p w14:paraId="11EACA51" w14:textId="3C2F51B8" w:rsidR="00AB4FC5" w:rsidRDefault="00AB4FC5" w:rsidP="00AB4FC5"/>
        </w:tc>
      </w:tr>
      <w:tr w:rsidR="00AB4FC5" w14:paraId="1661E3B2" w14:textId="77777777" w:rsidTr="00AB4FC5">
        <w:trPr>
          <w:trHeight w:val="305"/>
        </w:trPr>
        <w:tc>
          <w:tcPr>
            <w:tcW w:w="0" w:type="auto"/>
            <w:vAlign w:val="center"/>
          </w:tcPr>
          <w:p w14:paraId="428D7AEB" w14:textId="03357D0A" w:rsidR="00AB4FC5" w:rsidRDefault="00AB4FC5" w:rsidP="00AB4FC5">
            <w:r>
              <w:t>Gradient Boosting</w:t>
            </w:r>
          </w:p>
        </w:tc>
        <w:tc>
          <w:tcPr>
            <w:tcW w:w="0" w:type="auto"/>
            <w:vAlign w:val="center"/>
          </w:tcPr>
          <w:p w14:paraId="48B14E88" w14:textId="360A9118" w:rsidR="00AB4FC5" w:rsidRDefault="00AB4FC5" w:rsidP="00AB4FC5">
            <w:r>
              <w:rPr>
                <w:b/>
                <w:bCs/>
              </w:rPr>
              <w:t>Rejected</w:t>
            </w:r>
          </w:p>
        </w:tc>
        <w:tc>
          <w:tcPr>
            <w:tcW w:w="0" w:type="auto"/>
            <w:vAlign w:val="center"/>
          </w:tcPr>
          <w:p w14:paraId="551E83FB" w14:textId="4E6D22DB" w:rsidR="00AB4FC5" w:rsidRDefault="00AB4FC5" w:rsidP="00AB4FC5">
            <w:r>
              <w:t>531</w:t>
            </w:r>
          </w:p>
        </w:tc>
        <w:tc>
          <w:tcPr>
            <w:tcW w:w="0" w:type="auto"/>
            <w:vAlign w:val="center"/>
          </w:tcPr>
          <w:p w14:paraId="0EBA2674" w14:textId="4BDF13EF" w:rsidR="00AB4FC5" w:rsidRDefault="00AB4FC5" w:rsidP="00AB4FC5">
            <w:r>
              <w:t>0</w:t>
            </w:r>
          </w:p>
        </w:tc>
      </w:tr>
      <w:tr w:rsidR="00AB4FC5" w14:paraId="14EDF930" w14:textId="77777777" w:rsidTr="00AB4FC5">
        <w:trPr>
          <w:trHeight w:val="290"/>
        </w:trPr>
        <w:tc>
          <w:tcPr>
            <w:tcW w:w="0" w:type="auto"/>
            <w:vAlign w:val="center"/>
          </w:tcPr>
          <w:p w14:paraId="4468D5F1" w14:textId="480C92A3" w:rsidR="00AB4FC5" w:rsidRDefault="00AB4FC5" w:rsidP="00AB4FC5">
            <w:r>
              <w:rPr>
                <w:b/>
                <w:bCs/>
              </w:rPr>
              <w:t>Approved</w:t>
            </w:r>
          </w:p>
        </w:tc>
        <w:tc>
          <w:tcPr>
            <w:tcW w:w="0" w:type="auto"/>
            <w:vAlign w:val="center"/>
          </w:tcPr>
          <w:p w14:paraId="04E453D3" w14:textId="256256C0" w:rsidR="00AB4FC5" w:rsidRDefault="00AB4FC5" w:rsidP="00AB4FC5">
            <w:r>
              <w:t>0</w:t>
            </w:r>
          </w:p>
        </w:tc>
        <w:tc>
          <w:tcPr>
            <w:tcW w:w="0" w:type="auto"/>
            <w:vAlign w:val="center"/>
          </w:tcPr>
          <w:p w14:paraId="46706DE4" w14:textId="48A6CDEE" w:rsidR="00AB4FC5" w:rsidRDefault="00AB4FC5" w:rsidP="00AB4FC5">
            <w:r>
              <w:t>323</w:t>
            </w:r>
          </w:p>
        </w:tc>
        <w:tc>
          <w:tcPr>
            <w:tcW w:w="0" w:type="auto"/>
            <w:vAlign w:val="center"/>
          </w:tcPr>
          <w:p w14:paraId="62348C0F" w14:textId="77777777" w:rsidR="00AB4FC5" w:rsidRDefault="00AB4FC5" w:rsidP="00AB4FC5"/>
        </w:tc>
      </w:tr>
      <w:tr w:rsidR="00AB4FC5" w14:paraId="34DBF9B9" w14:textId="77777777" w:rsidTr="00AB4FC5">
        <w:trPr>
          <w:trHeight w:val="290"/>
        </w:trPr>
        <w:tc>
          <w:tcPr>
            <w:tcW w:w="0" w:type="auto"/>
            <w:vAlign w:val="center"/>
          </w:tcPr>
          <w:p w14:paraId="087D62D5" w14:textId="7E5ECA9E" w:rsidR="00AB4FC5" w:rsidRDefault="00AB4FC5" w:rsidP="00AB4FC5"/>
        </w:tc>
        <w:tc>
          <w:tcPr>
            <w:tcW w:w="0" w:type="auto"/>
            <w:vAlign w:val="center"/>
          </w:tcPr>
          <w:p w14:paraId="4D45484A" w14:textId="15901A3E" w:rsidR="00AB4FC5" w:rsidRDefault="00AB4FC5" w:rsidP="00AB4FC5"/>
        </w:tc>
        <w:tc>
          <w:tcPr>
            <w:tcW w:w="0" w:type="auto"/>
            <w:vAlign w:val="center"/>
          </w:tcPr>
          <w:p w14:paraId="75F32096" w14:textId="544B8654" w:rsidR="00AB4FC5" w:rsidRDefault="00AB4FC5" w:rsidP="00AB4FC5"/>
        </w:tc>
        <w:tc>
          <w:tcPr>
            <w:tcW w:w="0" w:type="auto"/>
            <w:vAlign w:val="center"/>
          </w:tcPr>
          <w:p w14:paraId="0B36154E" w14:textId="706D1B21" w:rsidR="00AB4FC5" w:rsidRDefault="00AB4FC5" w:rsidP="00AB4FC5"/>
        </w:tc>
      </w:tr>
      <w:tr w:rsidR="00AB4FC5" w14:paraId="091CE54F" w14:textId="77777777" w:rsidTr="00AB4FC5">
        <w:trPr>
          <w:trHeight w:val="305"/>
        </w:trPr>
        <w:tc>
          <w:tcPr>
            <w:tcW w:w="0" w:type="auto"/>
            <w:vAlign w:val="center"/>
          </w:tcPr>
          <w:p w14:paraId="7608045F" w14:textId="02B75E5B" w:rsidR="00AB4FC5" w:rsidRDefault="00AB4FC5" w:rsidP="00AB4FC5">
            <w:r>
              <w:t>SVM (RBF Kernel)</w:t>
            </w:r>
          </w:p>
        </w:tc>
        <w:tc>
          <w:tcPr>
            <w:tcW w:w="0" w:type="auto"/>
            <w:vAlign w:val="center"/>
          </w:tcPr>
          <w:p w14:paraId="2C9CAC5F" w14:textId="4FAB7BB6" w:rsidR="00AB4FC5" w:rsidRDefault="00AB4FC5" w:rsidP="00AB4FC5">
            <w:r>
              <w:rPr>
                <w:b/>
                <w:bCs/>
              </w:rPr>
              <w:t>Rejected</w:t>
            </w:r>
          </w:p>
        </w:tc>
        <w:tc>
          <w:tcPr>
            <w:tcW w:w="0" w:type="auto"/>
            <w:vAlign w:val="center"/>
          </w:tcPr>
          <w:p w14:paraId="118D75BB" w14:textId="00B5C6DF" w:rsidR="00AB4FC5" w:rsidRDefault="00AB4FC5" w:rsidP="00AB4FC5">
            <w:r>
              <w:t>506</w:t>
            </w:r>
          </w:p>
        </w:tc>
        <w:tc>
          <w:tcPr>
            <w:tcW w:w="0" w:type="auto"/>
            <w:vAlign w:val="center"/>
          </w:tcPr>
          <w:p w14:paraId="7AEA49C4" w14:textId="589B03A5" w:rsidR="00AB4FC5" w:rsidRDefault="00AB4FC5" w:rsidP="00AB4FC5">
            <w:r>
              <w:t>25</w:t>
            </w:r>
          </w:p>
        </w:tc>
      </w:tr>
      <w:tr w:rsidR="00AB4FC5" w14:paraId="16F6A368" w14:textId="77777777" w:rsidTr="00AB4FC5">
        <w:trPr>
          <w:trHeight w:val="290"/>
        </w:trPr>
        <w:tc>
          <w:tcPr>
            <w:tcW w:w="0" w:type="auto"/>
            <w:vAlign w:val="center"/>
          </w:tcPr>
          <w:p w14:paraId="3495B9FA" w14:textId="4DE7B858" w:rsidR="00AB4FC5" w:rsidRDefault="00AB4FC5" w:rsidP="00AB4FC5">
            <w:r>
              <w:rPr>
                <w:b/>
                <w:bCs/>
              </w:rPr>
              <w:t>Approved</w:t>
            </w:r>
          </w:p>
        </w:tc>
        <w:tc>
          <w:tcPr>
            <w:tcW w:w="0" w:type="auto"/>
            <w:vAlign w:val="center"/>
          </w:tcPr>
          <w:p w14:paraId="6F0C8116" w14:textId="4D97E062" w:rsidR="00AB4FC5" w:rsidRDefault="00AB4FC5" w:rsidP="00AB4FC5">
            <w:r>
              <w:t>32</w:t>
            </w:r>
          </w:p>
        </w:tc>
        <w:tc>
          <w:tcPr>
            <w:tcW w:w="0" w:type="auto"/>
            <w:vAlign w:val="center"/>
          </w:tcPr>
          <w:p w14:paraId="4DC11DF4" w14:textId="5687F654" w:rsidR="00AB4FC5" w:rsidRDefault="00AB4FC5" w:rsidP="00AB4FC5">
            <w:r>
              <w:t>291</w:t>
            </w:r>
          </w:p>
        </w:tc>
        <w:tc>
          <w:tcPr>
            <w:tcW w:w="0" w:type="auto"/>
            <w:vAlign w:val="center"/>
          </w:tcPr>
          <w:p w14:paraId="04A70850" w14:textId="77777777" w:rsidR="00AB4FC5" w:rsidRDefault="00AB4FC5" w:rsidP="00AB4FC5"/>
        </w:tc>
      </w:tr>
    </w:tbl>
    <w:p w14:paraId="10900B88" w14:textId="77777777" w:rsidR="00AB4FC5" w:rsidRDefault="00AB4FC5" w:rsidP="00C60FE5"/>
    <w:p w14:paraId="7867F1C2" w14:textId="76ABCF63" w:rsidR="00C60FE5" w:rsidRDefault="00C60FE5" w:rsidP="00C60FE5">
      <w:r>
        <w:t xml:space="preserve">Logistic Regression correctly handled most cases, making </w:t>
      </w:r>
      <w:r>
        <w:rPr>
          <w:b/>
          <w:bCs/>
        </w:rPr>
        <w:t>497 correct rejections</w:t>
      </w:r>
      <w:r>
        <w:t xml:space="preserve"> and </w:t>
      </w:r>
      <w:r>
        <w:rPr>
          <w:b/>
          <w:bCs/>
        </w:rPr>
        <w:t>299 correct approvals</w:t>
      </w:r>
      <w:r>
        <w:t xml:space="preserve">, with only </w:t>
      </w:r>
      <w:r>
        <w:rPr>
          <w:b/>
          <w:bCs/>
        </w:rPr>
        <w:t>58 total errors</w:t>
      </w:r>
      <w:r>
        <w:t xml:space="preserve">. Its mistakes were spread fairly across classes, showing no </w:t>
      </w:r>
      <w:r w:rsidR="00982CB0">
        <w:t>concerning</w:t>
      </w:r>
      <w:r w:rsidR="00A24872">
        <w:t xml:space="preserve"> </w:t>
      </w:r>
      <w:r>
        <w:t>bias.</w:t>
      </w:r>
    </w:p>
    <w:p w14:paraId="46B292B7" w14:textId="77777777" w:rsidR="00C60FE5" w:rsidRDefault="00C60FE5" w:rsidP="00C60FE5"/>
    <w:p w14:paraId="3B33D368" w14:textId="49EEC89B" w:rsidR="00C60FE5" w:rsidRDefault="00C60FE5" w:rsidP="001E42AB">
      <w:pPr>
        <w:pStyle w:val="Heading5"/>
      </w:pPr>
      <w:r>
        <w:t>Overall Findings</w:t>
      </w:r>
    </w:p>
    <w:p w14:paraId="2B98CDEB" w14:textId="77777777" w:rsidR="001E42AB" w:rsidRPr="001E42AB" w:rsidRDefault="001E42AB" w:rsidP="001E42AB"/>
    <w:p w14:paraId="4E4216EB" w14:textId="77777777" w:rsidR="00C60FE5" w:rsidRDefault="00C60FE5" w:rsidP="004A3BA7">
      <w:pPr>
        <w:numPr>
          <w:ilvl w:val="0"/>
          <w:numId w:val="9"/>
        </w:numPr>
        <w:spacing w:before="120" w:after="120"/>
      </w:pPr>
      <w:r>
        <w:t>The dataset shows clear and stable patterns. All models perform strongly.</w:t>
      </w:r>
    </w:p>
    <w:p w14:paraId="587622EA" w14:textId="77777777" w:rsidR="00C60FE5" w:rsidRDefault="00C60FE5" w:rsidP="004A3BA7">
      <w:pPr>
        <w:numPr>
          <w:ilvl w:val="0"/>
          <w:numId w:val="9"/>
        </w:numPr>
        <w:spacing w:before="120" w:after="120"/>
      </w:pPr>
      <w:r>
        <w:t>Logistic Regression remains the most transparent, making it the best fit for explanations.</w:t>
      </w:r>
    </w:p>
    <w:p w14:paraId="47265A47" w14:textId="77777777" w:rsidR="00C60FE5" w:rsidRDefault="00C60FE5" w:rsidP="004A3BA7">
      <w:pPr>
        <w:numPr>
          <w:ilvl w:val="0"/>
          <w:numId w:val="9"/>
        </w:numPr>
        <w:spacing w:before="120" w:after="120"/>
      </w:pPr>
      <w:r>
        <w:t>Random Forest and Gradient Boosting, despite perfect scores, may be overfitting and therefore serve only as comparison baselines.</w:t>
      </w:r>
    </w:p>
    <w:p w14:paraId="25622585" w14:textId="77777777" w:rsidR="00C60FE5" w:rsidRDefault="00C60FE5" w:rsidP="004A3BA7">
      <w:pPr>
        <w:numPr>
          <w:ilvl w:val="0"/>
          <w:numId w:val="9"/>
        </w:numPr>
        <w:spacing w:before="120" w:after="120"/>
      </w:pPr>
      <w:r>
        <w:t>SVM performs well and reinforces that a non-linear structure exists in the data.</w:t>
      </w:r>
    </w:p>
    <w:p w14:paraId="41461CFC" w14:textId="77777777" w:rsidR="00C60FE5" w:rsidRDefault="00C60FE5" w:rsidP="004A3BA7">
      <w:pPr>
        <w:numPr>
          <w:ilvl w:val="0"/>
          <w:numId w:val="9"/>
        </w:numPr>
        <w:spacing w:before="120" w:after="120"/>
      </w:pPr>
      <w:r>
        <w:t xml:space="preserve">For explainability and user trust evaluation, </w:t>
      </w:r>
      <w:r>
        <w:rPr>
          <w:b/>
          <w:bCs/>
        </w:rPr>
        <w:t>Logistic Regression is the chosen model</w:t>
      </w:r>
      <w:r>
        <w:t xml:space="preserve"> for the prototype.</w:t>
      </w:r>
    </w:p>
    <w:p w14:paraId="429F4639" w14:textId="77777777" w:rsidR="002C2F46" w:rsidRDefault="002C2F46" w:rsidP="00434B25">
      <w:pPr>
        <w:spacing w:before="120" w:after="120"/>
      </w:pPr>
    </w:p>
    <w:p w14:paraId="74FA72B1" w14:textId="77777777" w:rsidR="00434B25" w:rsidRDefault="00434B25" w:rsidP="00434B25">
      <w:pPr>
        <w:rPr>
          <w:lang w:val="en-US"/>
        </w:rPr>
      </w:pPr>
    </w:p>
    <w:p w14:paraId="6D7B09F0" w14:textId="77777777" w:rsidR="00F332A7" w:rsidRDefault="00F332A7" w:rsidP="00434B25">
      <w:pPr>
        <w:rPr>
          <w:lang w:val="en-US"/>
        </w:rPr>
      </w:pPr>
    </w:p>
    <w:p w14:paraId="41BAB1E1" w14:textId="77777777" w:rsidR="00F332A7" w:rsidRDefault="00F332A7" w:rsidP="00434B25">
      <w:pPr>
        <w:rPr>
          <w:lang w:val="en-US"/>
        </w:rPr>
      </w:pPr>
    </w:p>
    <w:p w14:paraId="645CBF5B" w14:textId="77777777" w:rsidR="00F332A7" w:rsidRDefault="00F332A7" w:rsidP="00434B25">
      <w:pPr>
        <w:rPr>
          <w:lang w:val="en-US"/>
        </w:rPr>
      </w:pPr>
    </w:p>
    <w:p w14:paraId="2E71EE06" w14:textId="77777777" w:rsidR="00F332A7" w:rsidRDefault="00F332A7" w:rsidP="00434B25">
      <w:pPr>
        <w:rPr>
          <w:lang w:val="en-US"/>
        </w:rPr>
      </w:pPr>
    </w:p>
    <w:p w14:paraId="03403F98" w14:textId="77777777" w:rsidR="00D6119B" w:rsidRDefault="00D6119B" w:rsidP="00D6119B">
      <w:pPr>
        <w:pStyle w:val="Heading2"/>
        <w:spacing w:before="120" w:after="120"/>
      </w:pPr>
      <w:r>
        <w:lastRenderedPageBreak/>
        <w:t>6.3 Prototype Development</w:t>
      </w:r>
    </w:p>
    <w:p w14:paraId="0DB6CC28" w14:textId="77777777" w:rsidR="0045527A" w:rsidRPr="0045527A" w:rsidRDefault="0045527A" w:rsidP="0045527A"/>
    <w:p w14:paraId="52D46184" w14:textId="77777777" w:rsidR="00D6119B" w:rsidRDefault="00D6119B" w:rsidP="00D6119B">
      <w:r>
        <w:t xml:space="preserve">All of the development happened on macOS, mainly inside VS Code. Python work was isolated through </w:t>
      </w:r>
      <w:r>
        <w:rPr>
          <w:b/>
          <w:bCs/>
        </w:rPr>
        <w:t>venv</w:t>
      </w:r>
      <w: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Default="00D6119B" w:rsidP="00D6119B"/>
    <w:p w14:paraId="0193B710" w14:textId="77777777" w:rsidR="00D6119B" w:rsidRDefault="00D6119B" w:rsidP="00D6119B">
      <w: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Default="00D6119B" w:rsidP="00D6119B"/>
    <w:p w14:paraId="01234F47" w14:textId="77777777" w:rsidR="00D6119B" w:rsidRDefault="00D6119B" w:rsidP="00D6119B">
      <w:r>
        <w:t xml:space="preserve">Deployment used three platforms, such as Render for the Flask microservice. Railway was used for the Node backend,and Vercel for hosting the frontend. Each platform had its limits. Therefore the work had to shift around those constraints. </w:t>
      </w:r>
    </w:p>
    <w:p w14:paraId="42A4F8C6" w14:textId="77777777" w:rsidR="00D6119B" w:rsidRDefault="00D6119B" w:rsidP="00D6119B"/>
    <w:p w14:paraId="4DE898F0" w14:textId="77777777" w:rsidR="00D6119B" w:rsidRDefault="00D6119B" w:rsidP="00D6119B">
      <w:pPr>
        <w:pStyle w:val="Heading3"/>
        <w:spacing w:before="240" w:after="120"/>
      </w:pPr>
      <w:r>
        <w:t>6.3.1 Development Setup</w:t>
      </w:r>
    </w:p>
    <w:p w14:paraId="1068C5FC" w14:textId="77777777" w:rsidR="00CD1963" w:rsidRPr="00CD1963" w:rsidRDefault="00CD1963" w:rsidP="00CD1963"/>
    <w:p w14:paraId="6F400414" w14:textId="77777777" w:rsidR="00D6119B" w:rsidRDefault="00D6119B" w:rsidP="00D6119B">
      <w:r>
        <w:t>Below is the list of tools, technologies used with their corresponding version numbers,</w:t>
      </w:r>
    </w:p>
    <w:p w14:paraId="05E96BC1" w14:textId="77777777" w:rsidR="00D6119B" w:rsidRDefault="00D6119B" w:rsidP="004A3BA7">
      <w:pPr>
        <w:numPr>
          <w:ilvl w:val="0"/>
          <w:numId w:val="10"/>
        </w:numPr>
        <w:spacing w:before="120" w:after="120"/>
      </w:pPr>
      <w:r>
        <w:rPr>
          <w:b/>
          <w:bCs/>
        </w:rPr>
        <w:t>Python 3.x</w:t>
      </w:r>
      <w:r>
        <w:t xml:space="preserve"> on macOS</w:t>
      </w:r>
    </w:p>
    <w:p w14:paraId="66D78196" w14:textId="77777777" w:rsidR="00D6119B" w:rsidRDefault="00D6119B" w:rsidP="004A3BA7">
      <w:pPr>
        <w:numPr>
          <w:ilvl w:val="0"/>
          <w:numId w:val="10"/>
        </w:numPr>
        <w:spacing w:before="120" w:after="120"/>
      </w:pPr>
      <w:r>
        <w:rPr>
          <w:b/>
          <w:bCs/>
        </w:rPr>
        <w:t>VS Code (1.106.0)</w:t>
      </w:r>
      <w:r>
        <w:t xml:space="preserve"> as the main editor</w:t>
      </w:r>
    </w:p>
    <w:p w14:paraId="7493335A" w14:textId="77777777" w:rsidR="00D6119B" w:rsidRDefault="00D6119B" w:rsidP="004A3BA7">
      <w:pPr>
        <w:numPr>
          <w:ilvl w:val="0"/>
          <w:numId w:val="10"/>
        </w:numPr>
        <w:spacing w:before="120" w:after="120"/>
      </w:pPr>
      <w:r>
        <w:rPr>
          <w:b/>
          <w:bCs/>
        </w:rPr>
        <w:t>Jupyter Client 8.6.3, Core 5.8.1</w:t>
      </w:r>
      <w:r>
        <w:t xml:space="preserve"> for modelling</w:t>
      </w:r>
    </w:p>
    <w:p w14:paraId="4E25F80F" w14:textId="77777777" w:rsidR="00D6119B" w:rsidRDefault="00D6119B" w:rsidP="004A3BA7">
      <w:pPr>
        <w:numPr>
          <w:ilvl w:val="0"/>
          <w:numId w:val="10"/>
        </w:numPr>
        <w:spacing w:before="120" w:after="120"/>
      </w:pPr>
      <w:r>
        <w:rPr>
          <w:b/>
          <w:bCs/>
        </w:rPr>
        <w:t>venv</w:t>
      </w:r>
      <w:r>
        <w:t xml:space="preserve"> for isolating Python dependencies</w:t>
      </w:r>
    </w:p>
    <w:p w14:paraId="21AA34BD" w14:textId="77777777" w:rsidR="00D6119B" w:rsidRDefault="00D6119B" w:rsidP="004A3BA7">
      <w:pPr>
        <w:numPr>
          <w:ilvl w:val="0"/>
          <w:numId w:val="10"/>
        </w:numPr>
        <w:spacing w:before="120" w:after="120"/>
      </w:pPr>
      <w:r>
        <w:rPr>
          <w:b/>
          <w:bCs/>
        </w:rPr>
        <w:t>Node 22.21.1</w:t>
      </w:r>
      <w:r>
        <w:t xml:space="preserve"> for the application backend</w:t>
      </w:r>
    </w:p>
    <w:p w14:paraId="19B5EF9C" w14:textId="77777777" w:rsidR="00D6119B" w:rsidRDefault="00D6119B" w:rsidP="004A3BA7">
      <w:pPr>
        <w:numPr>
          <w:ilvl w:val="0"/>
          <w:numId w:val="10"/>
        </w:numPr>
        <w:spacing w:before="120" w:after="120"/>
      </w:pPr>
      <w:r>
        <w:rPr>
          <w:b/>
          <w:bCs/>
        </w:rPr>
        <w:t>Next.js 15.5.4</w:t>
      </w:r>
      <w:r>
        <w:t xml:space="preserve"> with React 19.1.0 for the UI</w:t>
      </w:r>
    </w:p>
    <w:p w14:paraId="73B5E8F1" w14:textId="77777777" w:rsidR="00D6119B" w:rsidRDefault="00D6119B" w:rsidP="004A3BA7">
      <w:pPr>
        <w:numPr>
          <w:ilvl w:val="0"/>
          <w:numId w:val="10"/>
        </w:numPr>
        <w:spacing w:before="120" w:after="120"/>
      </w:pPr>
      <w:r>
        <w:rPr>
          <w:b/>
          <w:bCs/>
        </w:rPr>
        <w:t>Supabase 2.58.0</w:t>
      </w:r>
      <w:r>
        <w:t xml:space="preserve"> as database and auth provider</w:t>
      </w:r>
    </w:p>
    <w:p w14:paraId="24B66B60" w14:textId="77777777" w:rsidR="00D6119B" w:rsidRDefault="00D6119B" w:rsidP="004A3BA7">
      <w:pPr>
        <w:numPr>
          <w:ilvl w:val="0"/>
          <w:numId w:val="10"/>
        </w:numPr>
        <w:spacing w:before="120" w:after="120"/>
      </w:pPr>
      <w:r>
        <w:rPr>
          <w:b/>
          <w:bCs/>
        </w:rPr>
        <w:t>Flask</w:t>
      </w:r>
      <w:r>
        <w:t xml:space="preserve"> for the model microservice</w:t>
      </w:r>
    </w:p>
    <w:p w14:paraId="05420517" w14:textId="77777777" w:rsidR="00D6119B" w:rsidRDefault="00D6119B" w:rsidP="004A3BA7">
      <w:pPr>
        <w:numPr>
          <w:ilvl w:val="0"/>
          <w:numId w:val="10"/>
        </w:numPr>
        <w:spacing w:before="120" w:after="120"/>
      </w:pPr>
      <w:r>
        <w:rPr>
          <w:b/>
          <w:bCs/>
        </w:rPr>
        <w:t xml:space="preserve">Postman 11.72.8 </w:t>
      </w:r>
      <w:r>
        <w:t>for backend endpoint testing</w:t>
      </w:r>
    </w:p>
    <w:p w14:paraId="50C9F435" w14:textId="77777777" w:rsidR="00D6119B" w:rsidRDefault="00D6119B" w:rsidP="004A3BA7">
      <w:pPr>
        <w:numPr>
          <w:ilvl w:val="0"/>
          <w:numId w:val="10"/>
        </w:numPr>
        <w:spacing w:before="120" w:after="120"/>
      </w:pPr>
      <w:r>
        <w:rPr>
          <w:b/>
          <w:bCs/>
        </w:rPr>
        <w:t>Render</w:t>
      </w:r>
      <w:r>
        <w:t xml:space="preserve">, </w:t>
      </w:r>
      <w:r>
        <w:rPr>
          <w:b/>
          <w:bCs/>
        </w:rPr>
        <w:t>Railway</w:t>
      </w:r>
      <w:r>
        <w:t xml:space="preserve">, and </w:t>
      </w:r>
      <w:r>
        <w:rPr>
          <w:b/>
          <w:bCs/>
        </w:rPr>
        <w:t>Vercel</w:t>
      </w:r>
      <w:r>
        <w:t xml:space="preserve"> for deployment</w:t>
      </w:r>
    </w:p>
    <w:p w14:paraId="6EAA7F93" w14:textId="77777777" w:rsidR="00D6119B" w:rsidRDefault="00D6119B" w:rsidP="00D6119B"/>
    <w:p w14:paraId="1DED20F1" w14:textId="77777777" w:rsidR="00D6119B" w:rsidRDefault="00D6119B" w:rsidP="00D6119B">
      <w:pPr>
        <w:pStyle w:val="Heading3"/>
        <w:spacing w:before="240" w:after="120"/>
      </w:pPr>
      <w:r>
        <w:t xml:space="preserve">6.3.2 Front End </w:t>
      </w:r>
    </w:p>
    <w:p w14:paraId="2D157EAA" w14:textId="77777777" w:rsidR="00D6119B" w:rsidRDefault="00D6119B" w:rsidP="00D6119B">
      <w:r>
        <w:t>The frontend component of the prototype contains the UI implementation of the Chatbot as well as the authentication layer.</w:t>
      </w:r>
    </w:p>
    <w:p w14:paraId="2CA913AE" w14:textId="77777777" w:rsidR="00D6119B" w:rsidRDefault="00D6119B" w:rsidP="00D6119B"/>
    <w:p w14:paraId="6D64BE78" w14:textId="77777777" w:rsidR="00D6119B" w:rsidRDefault="00D6119B" w:rsidP="00E0649F">
      <w:pPr>
        <w:pStyle w:val="Heading4"/>
      </w:pPr>
      <w:r>
        <w:lastRenderedPageBreak/>
        <w:t>6.3.2.1 Authentication Screen</w:t>
      </w:r>
    </w:p>
    <w:p w14:paraId="4CEBEDA4" w14:textId="0C014C04" w:rsidR="00D6119B" w:rsidRDefault="00D6119B" w:rsidP="00D6119B">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9484F8D">
            <wp:extent cx="5731510" cy="3740785"/>
            <wp:effectExtent l="0" t="0" r="0" b="5715"/>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12088393" w14:textId="685C9C57" w:rsidR="00D6119B" w:rsidRDefault="00D6119B" w:rsidP="00D6119B">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1E8BEE79">
            <wp:extent cx="5731510" cy="3740785"/>
            <wp:effectExtent l="0" t="0" r="0" b="5715"/>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6BAC4D74" w14:textId="77777777" w:rsidR="00D6119B" w:rsidRDefault="00D6119B" w:rsidP="00D6119B"/>
    <w:p w14:paraId="4C245E0A" w14:textId="3D19A8C4" w:rsidR="00D6119B" w:rsidRDefault="00D6119B" w:rsidP="00D6119B">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68CD142D">
            <wp:extent cx="5731510" cy="4117975"/>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4117975"/>
                    </a:xfrm>
                    <a:prstGeom prst="rect">
                      <a:avLst/>
                    </a:prstGeom>
                    <a:noFill/>
                    <a:ln>
                      <a:noFill/>
                    </a:ln>
                  </pic:spPr>
                </pic:pic>
              </a:graphicData>
            </a:graphic>
          </wp:inline>
        </w:drawing>
      </w:r>
      <w:r>
        <w:fldChar w:fldCharType="end"/>
      </w:r>
    </w:p>
    <w:p w14:paraId="2A388C10" w14:textId="77777777" w:rsidR="00D6119B" w:rsidRDefault="00D6119B" w:rsidP="00D6119B">
      <w: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6119B"/>
    <w:p w14:paraId="08C97583" w14:textId="77777777" w:rsidR="00D6119B" w:rsidRDefault="00D6119B" w:rsidP="00E0649F">
      <w:pPr>
        <w:pStyle w:val="Heading4"/>
      </w:pPr>
      <w:r>
        <w:lastRenderedPageBreak/>
        <w:t>6.3.2.2 Chat Screen</w:t>
      </w:r>
    </w:p>
    <w:p w14:paraId="33ADE307" w14:textId="43A36E6E" w:rsidR="00D6119B" w:rsidRDefault="00D6119B" w:rsidP="00D6119B">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7FBF4BD5">
            <wp:extent cx="5731510" cy="3740785"/>
            <wp:effectExtent l="0" t="0" r="0" b="5715"/>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30EB657A" w14:textId="77777777" w:rsidR="00D6119B" w:rsidRDefault="00D6119B" w:rsidP="00D6119B">
      <w: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51A0BC4E" w14:textId="77777777" w:rsidR="00D6119B" w:rsidRDefault="00D6119B" w:rsidP="00D6119B"/>
    <w:p w14:paraId="1E64E503" w14:textId="311FEBBA" w:rsidR="00D6119B" w:rsidRDefault="00D6119B" w:rsidP="004A3BA7">
      <w:pPr>
        <w:pStyle w:val="Heading5"/>
        <w:numPr>
          <w:ilvl w:val="0"/>
          <w:numId w:val="16"/>
        </w:numPr>
      </w:pPr>
      <w:r w:rsidRPr="00F42808">
        <w:t>Initial Greeting + Session Loading</w:t>
      </w:r>
    </w:p>
    <w:p w14:paraId="623B2337" w14:textId="77777777" w:rsidR="00F42808" w:rsidRPr="00F42808" w:rsidRDefault="00F42808" w:rsidP="00F42808"/>
    <w:p w14:paraId="1FB2746A" w14:textId="77777777" w:rsidR="00D6119B" w:rsidRDefault="00D6119B" w:rsidP="00D6119B">
      <w: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Default="00D6119B" w:rsidP="00D6119B"/>
    <w:p w14:paraId="65959AA0" w14:textId="77777777" w:rsidR="00D6119B" w:rsidRDefault="00D6119B" w:rsidP="00D6119B">
      <w:r>
        <w:rPr>
          <w:color w:val="6E21BA"/>
        </w:rPr>
        <w:t>const</w:t>
      </w:r>
      <w:r>
        <w:rPr>
          <w:color w:val="666666"/>
        </w:rPr>
        <w:t xml:space="preserve"> initialGreeting</w:t>
      </w:r>
      <w:r>
        <w:rPr>
          <w:i/>
          <w:iCs/>
          <w:color w:val="6E21BA"/>
        </w:rPr>
        <w:t xml:space="preserve">: </w:t>
      </w:r>
      <w:r>
        <w:rPr>
          <w:i/>
          <w:iCs/>
          <w:color w:val="0F58BD"/>
        </w:rPr>
        <w:t>Message</w:t>
      </w:r>
      <w:r>
        <w:rPr>
          <w:i/>
          <w:iCs/>
          <w:color w:val="6E21BA"/>
        </w:rPr>
        <w:t xml:space="preserve">[] </w:t>
      </w:r>
      <w:r>
        <w:rPr>
          <w:color w:val="6E21BA"/>
        </w:rPr>
        <w:t>=</w:t>
      </w:r>
      <w:r>
        <w:rPr>
          <w:color w:val="666666"/>
        </w:rPr>
        <w:t xml:space="preserve"> [</w:t>
      </w:r>
    </w:p>
    <w:p w14:paraId="3759D780" w14:textId="77777777" w:rsidR="00D6119B" w:rsidRDefault="00D6119B" w:rsidP="00D6119B">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Hello! I’m TrustAI — your personal AI loan advisor.'</w:t>
      </w:r>
      <w:r>
        <w:rPr>
          <w:color w:val="666666"/>
        </w:rPr>
        <w:t xml:space="preserve"> }</w:t>
      </w:r>
      <w:r>
        <w:rPr>
          <w:color w:val="6E21BA"/>
        </w:rPr>
        <w:t>,</w:t>
      </w:r>
    </w:p>
    <w:p w14:paraId="0CAD0825" w14:textId="77777777" w:rsidR="00D6119B" w:rsidRDefault="00D6119B" w:rsidP="00D6119B">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You can check your loan eligibility or ask me financial FAQs.'</w:t>
      </w:r>
      <w:r>
        <w:rPr>
          <w:color w:val="666666"/>
        </w:rPr>
        <w:t xml:space="preserve"> }</w:t>
      </w:r>
      <w:r>
        <w:rPr>
          <w:color w:val="6E21BA"/>
        </w:rPr>
        <w:t>,</w:t>
      </w:r>
    </w:p>
    <w:p w14:paraId="651E2138" w14:textId="77777777" w:rsidR="00D6119B" w:rsidRDefault="00D6119B" w:rsidP="00D6119B">
      <w:r>
        <w:rPr>
          <w:color w:val="666666"/>
        </w:rPr>
        <w:t>]</w:t>
      </w:r>
    </w:p>
    <w:p w14:paraId="4FED60DF" w14:textId="77777777" w:rsidR="00D6119B" w:rsidRDefault="00D6119B" w:rsidP="00D6119B"/>
    <w:p w14:paraId="60AA2AB2" w14:textId="77777777" w:rsidR="00D6119B" w:rsidRDefault="00D6119B" w:rsidP="00D6119B">
      <w:r>
        <w:rPr>
          <w:color w:val="6E21BA"/>
        </w:rPr>
        <w:t>const</w:t>
      </w:r>
      <w:r>
        <w:rPr>
          <w:color w:val="666666"/>
        </w:rPr>
        <w:t xml:space="preserve"> [messages</w:t>
      </w:r>
      <w:r>
        <w:rPr>
          <w:color w:val="6E21BA"/>
        </w:rPr>
        <w:t>,</w:t>
      </w:r>
      <w:r>
        <w:rPr>
          <w:color w:val="666666"/>
        </w:rPr>
        <w:t xml:space="preserve"> setMessages] </w:t>
      </w:r>
      <w:r>
        <w:rPr>
          <w:color w:val="6E21BA"/>
        </w:rPr>
        <w:t>=</w:t>
      </w:r>
      <w:r>
        <w:rPr>
          <w:color w:val="666666"/>
        </w:rPr>
        <w:t xml:space="preserve"> </w:t>
      </w:r>
      <w:r>
        <w:rPr>
          <w:color w:val="C45B1C"/>
        </w:rPr>
        <w:t>useState</w:t>
      </w:r>
      <w:r>
        <w:rPr>
          <w:color w:val="666666"/>
        </w:rPr>
        <w:t>&lt;</w:t>
      </w:r>
      <w:r>
        <w:rPr>
          <w:color w:val="0F58BD"/>
        </w:rPr>
        <w:t>Message</w:t>
      </w:r>
      <w:r>
        <w:rPr>
          <w:color w:val="666666"/>
        </w:rPr>
        <w:t>[]&gt;(initialGreeting)</w:t>
      </w:r>
    </w:p>
    <w:p w14:paraId="7B34C6C7" w14:textId="77777777" w:rsidR="00D6119B" w:rsidRDefault="00D6119B" w:rsidP="00D6119B"/>
    <w:p w14:paraId="32BAB183" w14:textId="116349E9" w:rsidR="00D6119B" w:rsidRDefault="00D6119B" w:rsidP="004A3BA7">
      <w:pPr>
        <w:pStyle w:val="Heading5"/>
        <w:numPr>
          <w:ilvl w:val="0"/>
          <w:numId w:val="16"/>
        </w:numPr>
      </w:pPr>
      <w:r w:rsidRPr="00F42808">
        <w:t>A/B Testing Mode (XAI vs Baseline)</w:t>
      </w:r>
    </w:p>
    <w:p w14:paraId="4B875C17" w14:textId="77777777" w:rsidR="00F42808" w:rsidRPr="00F42808" w:rsidRDefault="00F42808" w:rsidP="00F42808"/>
    <w:p w14:paraId="3F38B3C0" w14:textId="77777777" w:rsidR="00D6119B" w:rsidRDefault="00D6119B" w:rsidP="00D6119B">
      <w:r>
        <w:t>The chat behaves differently depending on who the user is. The system fetches their email, assigned mode (XAI or baseline), and their role (admin or user). This shapes the interface and the API paths they can reach.</w:t>
      </w:r>
    </w:p>
    <w:p w14:paraId="7D549953" w14:textId="77777777" w:rsidR="00D6119B" w:rsidRDefault="00D6119B" w:rsidP="00D6119B"/>
    <w:p w14:paraId="318AF76B" w14:textId="77777777" w:rsidR="00D6119B" w:rsidRDefault="00D6119B" w:rsidP="00D6119B">
      <w:r>
        <w:rPr>
          <w:color w:val="6E21BA"/>
        </w:rPr>
        <w:t>const</w:t>
      </w:r>
      <w:r>
        <w:rPr>
          <w:color w:val="666666"/>
        </w:rPr>
        <w:t xml:space="preserve"> { email</w:t>
      </w:r>
      <w:r>
        <w:rPr>
          <w:color w:val="6E21BA"/>
        </w:rPr>
        <w:t>,</w:t>
      </w:r>
      <w:r>
        <w:rPr>
          <w:color w:val="666666"/>
        </w:rPr>
        <w:t xml:space="preserve"> loading } </w:t>
      </w:r>
      <w:r>
        <w:rPr>
          <w:color w:val="6E21BA"/>
        </w:rPr>
        <w:t>=</w:t>
      </w:r>
      <w:r>
        <w:rPr>
          <w:color w:val="666666"/>
        </w:rPr>
        <w:t xml:space="preserve"> </w:t>
      </w:r>
      <w:r>
        <w:rPr>
          <w:color w:val="C45B1C"/>
        </w:rPr>
        <w:t>useSession</w:t>
      </w:r>
      <w:r>
        <w:rPr>
          <w:color w:val="666666"/>
        </w:rPr>
        <w:t>(</w:t>
      </w:r>
      <w:r>
        <w:rPr>
          <w:color w:val="187B34"/>
        </w:rPr>
        <w:t>true</w:t>
      </w:r>
      <w:r>
        <w:rPr>
          <w:color w:val="666666"/>
        </w:rPr>
        <w:t>)</w:t>
      </w:r>
    </w:p>
    <w:p w14:paraId="3B429DDC" w14:textId="77777777" w:rsidR="00D6119B" w:rsidRDefault="00D6119B" w:rsidP="00D6119B"/>
    <w:p w14:paraId="05AEE089" w14:textId="77777777" w:rsidR="00D6119B" w:rsidRDefault="00D6119B" w:rsidP="00D6119B">
      <w:r>
        <w:rPr>
          <w:color w:val="6E21BA"/>
        </w:rPr>
        <w:lastRenderedPageBreak/>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users/mode`</w:t>
      </w:r>
      <w:r>
        <w:rPr>
          <w:color w:val="6E21BA"/>
        </w:rPr>
        <w:t>,</w:t>
      </w:r>
      <w:r>
        <w:rPr>
          <w:color w:val="666666"/>
        </w:rPr>
        <w:t xml:space="preserve"> {</w:t>
      </w:r>
    </w:p>
    <w:p w14:paraId="20E8928E" w14:textId="77777777" w:rsidR="00D6119B" w:rsidRDefault="00D6119B" w:rsidP="00D6119B">
      <w:r>
        <w:rPr>
          <w:color w:val="666666"/>
        </w:rPr>
        <w:t> </w:t>
      </w:r>
      <w:r>
        <w:rPr>
          <w:color w:val="6E21BA"/>
        </w:rPr>
        <w:t>method:</w:t>
      </w:r>
      <w:r>
        <w:rPr>
          <w:color w:val="666666"/>
        </w:rPr>
        <w:t xml:space="preserve"> </w:t>
      </w:r>
      <w:r>
        <w:rPr>
          <w:color w:val="187B34"/>
        </w:rPr>
        <w:t>'POST'</w:t>
      </w:r>
      <w:r>
        <w:rPr>
          <w:color w:val="6E21BA"/>
        </w:rPr>
        <w:t>,</w:t>
      </w:r>
    </w:p>
    <w:p w14:paraId="154B2090" w14:textId="77777777" w:rsidR="00D6119B" w:rsidRDefault="00D6119B" w:rsidP="00D6119B">
      <w:r>
        <w:rPr>
          <w:color w:val="666666"/>
        </w:rPr>
        <w:t> </w:t>
      </w:r>
      <w:r>
        <w:rPr>
          <w:color w:val="6E21BA"/>
        </w:rPr>
        <w:t>body:</w:t>
      </w:r>
      <w:r>
        <w:rPr>
          <w:color w:val="666666"/>
        </w:rPr>
        <w:t xml:space="preserve"> JSON.</w:t>
      </w:r>
      <w:r>
        <w:rPr>
          <w:color w:val="C45B1C"/>
        </w:rPr>
        <w:t>stringify</w:t>
      </w:r>
      <w:r>
        <w:rPr>
          <w:color w:val="666666"/>
        </w:rPr>
        <w:t>({ email })</w:t>
      </w:r>
      <w:r>
        <w:rPr>
          <w:color w:val="6E21BA"/>
        </w:rPr>
        <w:t>,</w:t>
      </w:r>
    </w:p>
    <w:p w14:paraId="7E2CF905" w14:textId="77777777" w:rsidR="00D6119B" w:rsidRDefault="00D6119B" w:rsidP="00D6119B">
      <w:r>
        <w:rPr>
          <w:color w:val="666666"/>
        </w:rPr>
        <w:t>})</w:t>
      </w:r>
    </w:p>
    <w:p w14:paraId="1E5A2450" w14:textId="77777777" w:rsidR="00D6119B" w:rsidRDefault="00D6119B" w:rsidP="00D6119B">
      <w:r>
        <w:rPr>
          <w:color w:val="C45B1C"/>
        </w:rPr>
        <w:t>setMode</w:t>
      </w:r>
      <w:r>
        <w:rPr>
          <w:color w:val="666666"/>
        </w:rPr>
        <w:t>(data.</w:t>
      </w:r>
      <w:r>
        <w:rPr>
          <w:color w:val="6E21BA"/>
        </w:rPr>
        <w:t>mode</w:t>
      </w:r>
      <w:r>
        <w:rPr>
          <w:color w:val="666666"/>
        </w:rPr>
        <w:t>)</w:t>
      </w:r>
    </w:p>
    <w:p w14:paraId="032FCF55" w14:textId="77777777" w:rsidR="00D6119B" w:rsidRDefault="00D6119B" w:rsidP="00D6119B">
      <w:r>
        <w:rPr>
          <w:color w:val="C45B1C"/>
        </w:rPr>
        <w:t>setUserRole</w:t>
      </w:r>
      <w:r>
        <w:rPr>
          <w:color w:val="666666"/>
        </w:rPr>
        <w:t>(data.</w:t>
      </w:r>
      <w:r>
        <w:rPr>
          <w:color w:val="6E21BA"/>
        </w:rPr>
        <w:t>role</w:t>
      </w:r>
      <w:r>
        <w:rPr>
          <w:color w:val="666666"/>
        </w:rPr>
        <w:t>)</w:t>
      </w:r>
    </w:p>
    <w:p w14:paraId="5C31A12E" w14:textId="77777777" w:rsidR="00D6119B" w:rsidRDefault="00D6119B" w:rsidP="00D6119B"/>
    <w:p w14:paraId="77014F7B" w14:textId="2E90B38A" w:rsidR="00D6119B" w:rsidRDefault="00D6119B" w:rsidP="004A3BA7">
      <w:pPr>
        <w:pStyle w:val="Heading5"/>
        <w:numPr>
          <w:ilvl w:val="0"/>
          <w:numId w:val="16"/>
        </w:numPr>
      </w:pPr>
      <w:r>
        <w:t>A/B Testing Mode (XAI vs Baseline)</w:t>
      </w:r>
    </w:p>
    <w:p w14:paraId="6222FEA9" w14:textId="77777777" w:rsidR="00D30D1F" w:rsidRPr="00D30D1F" w:rsidRDefault="00D30D1F" w:rsidP="00D30D1F"/>
    <w:p w14:paraId="08531680" w14:textId="77777777" w:rsidR="00D6119B" w:rsidRDefault="00D6119B" w:rsidP="00D6119B">
      <w:r>
        <w:t>The chatbot supports two modes,</w:t>
      </w:r>
    </w:p>
    <w:p w14:paraId="7692E6DE" w14:textId="77777777" w:rsidR="00D6119B" w:rsidRDefault="00D6119B" w:rsidP="004A3BA7">
      <w:pPr>
        <w:numPr>
          <w:ilvl w:val="0"/>
          <w:numId w:val="11"/>
        </w:numPr>
        <w:spacing w:before="120" w:after="120"/>
      </w:pPr>
      <w:r>
        <w:rPr>
          <w:b/>
          <w:bCs/>
        </w:rPr>
        <w:t>Explainable Mode</w:t>
      </w:r>
      <w:r>
        <w:t xml:space="preserve"> – shows SHAP-based explanations.</w:t>
      </w:r>
    </w:p>
    <w:p w14:paraId="7CAFBF97" w14:textId="77777777" w:rsidR="00D6119B" w:rsidRDefault="00D6119B" w:rsidP="004A3BA7">
      <w:pPr>
        <w:numPr>
          <w:ilvl w:val="0"/>
          <w:numId w:val="11"/>
        </w:numPr>
        <w:spacing w:before="120" w:after="120"/>
      </w:pPr>
      <w:r>
        <w:rPr>
          <w:b/>
          <w:bCs/>
        </w:rPr>
        <w:t>Baseline Mode</w:t>
      </w:r>
      <w:r>
        <w:t xml:space="preserve"> – no explanations at all</w:t>
      </w:r>
    </w:p>
    <w:p w14:paraId="7D56081A" w14:textId="77777777" w:rsidR="00D6119B" w:rsidRDefault="00D6119B" w:rsidP="00D6119B">
      <w:r>
        <w:t>A toggle button sits inside the avatar dropdown which can switch between different modes. This feature is exclusive only for admin users.</w:t>
      </w:r>
    </w:p>
    <w:p w14:paraId="6881BE36" w14:textId="77777777" w:rsidR="00D6119B" w:rsidRDefault="00D6119B" w:rsidP="00D6119B"/>
    <w:p w14:paraId="546B05B1" w14:textId="77777777" w:rsidR="00D6119B" w:rsidRDefault="00D6119B" w:rsidP="00D6119B">
      <w:r>
        <w:rPr>
          <w:color w:val="6E21BA"/>
        </w:rPr>
        <w:t>const</w:t>
      </w:r>
      <w:r>
        <w:rPr>
          <w:color w:val="666666"/>
        </w:rPr>
        <w:t xml:space="preserve"> [mode</w:t>
      </w:r>
      <w:r>
        <w:rPr>
          <w:color w:val="6E21BA"/>
        </w:rPr>
        <w:t>,</w:t>
      </w:r>
      <w:r>
        <w:rPr>
          <w:color w:val="666666"/>
        </w:rPr>
        <w:t xml:space="preserve"> setMode] </w:t>
      </w:r>
      <w:r>
        <w:rPr>
          <w:color w:val="6E21BA"/>
        </w:rPr>
        <w:t>=</w:t>
      </w:r>
      <w:r>
        <w:rPr>
          <w:color w:val="666666"/>
        </w:rPr>
        <w:t xml:space="preserve"> </w:t>
      </w:r>
      <w:r>
        <w:rPr>
          <w:color w:val="C45B1C"/>
        </w:rPr>
        <w:t>useState</w:t>
      </w:r>
      <w:r>
        <w:rPr>
          <w:color w:val="666666"/>
        </w:rPr>
        <w:t>&lt;</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gt;(</w:t>
      </w:r>
    </w:p>
    <w:p w14:paraId="28C63C9B" w14:textId="77777777" w:rsidR="00D6119B" w:rsidRDefault="00D6119B" w:rsidP="00D6119B">
      <w:r>
        <w:rPr>
          <w:color w:val="666666"/>
        </w:rPr>
        <w:t> (localStorage.</w:t>
      </w:r>
      <w:r>
        <w:rPr>
          <w:color w:val="C45B1C"/>
        </w:rPr>
        <w:t>getItem</w:t>
      </w:r>
      <w:r>
        <w:rPr>
          <w:color w:val="666666"/>
        </w:rPr>
        <w:t>(</w:t>
      </w:r>
      <w:r>
        <w:rPr>
          <w:color w:val="187B34"/>
        </w:rPr>
        <w:t>'chat_mode'</w:t>
      </w:r>
      <w:r>
        <w:rPr>
          <w:color w:val="666666"/>
        </w:rPr>
        <w:t xml:space="preserve">) </w:t>
      </w:r>
      <w:r>
        <w:rPr>
          <w:color w:val="6E21BA"/>
        </w:rPr>
        <w:t>as</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580FCFF6" w14:textId="77777777" w:rsidR="00D6119B" w:rsidRDefault="00D6119B" w:rsidP="00D6119B">
      <w:r>
        <w:rPr>
          <w:color w:val="666666"/>
        </w:rPr>
        <w:t>)</w:t>
      </w:r>
    </w:p>
    <w:p w14:paraId="71A9FF69" w14:textId="77777777" w:rsidR="00D6119B" w:rsidRDefault="00D6119B" w:rsidP="00D6119B"/>
    <w:p w14:paraId="21B84054" w14:textId="77777777" w:rsidR="00D6119B" w:rsidRDefault="00D6119B" w:rsidP="00D6119B">
      <w:r>
        <w:rPr>
          <w:color w:val="6E21BA"/>
        </w:rPr>
        <w:t>const</w:t>
      </w:r>
      <w:r>
        <w:rPr>
          <w:color w:val="666666"/>
        </w:rPr>
        <w:t xml:space="preserve"> </w:t>
      </w:r>
      <w:r>
        <w:rPr>
          <w:color w:val="C45B1C"/>
        </w:rPr>
        <w:t>toggleMode</w:t>
      </w:r>
      <w:r>
        <w:rPr>
          <w:color w:val="666666"/>
        </w:rPr>
        <w:t xml:space="preserve"> </w:t>
      </w:r>
      <w:r>
        <w:rPr>
          <w:color w:val="6E21BA"/>
        </w:rPr>
        <w:t>=</w:t>
      </w:r>
      <w:r>
        <w:rPr>
          <w:color w:val="666666"/>
        </w:rPr>
        <w:t xml:space="preserve"> () </w:t>
      </w:r>
      <w:r>
        <w:rPr>
          <w:color w:val="6E21BA"/>
        </w:rPr>
        <w:t>=&gt;</w:t>
      </w:r>
      <w:r>
        <w:rPr>
          <w:color w:val="666666"/>
        </w:rPr>
        <w:t xml:space="preserve"> {</w:t>
      </w:r>
    </w:p>
    <w:p w14:paraId="3488A09F" w14:textId="77777777" w:rsidR="00D6119B" w:rsidRDefault="00D6119B" w:rsidP="00D6119B">
      <w:r>
        <w:rPr>
          <w:color w:val="666666"/>
        </w:rPr>
        <w:t> </w:t>
      </w:r>
      <w:r>
        <w:rPr>
          <w:color w:val="6E21BA"/>
        </w:rPr>
        <w:t>const</w:t>
      </w:r>
      <w:r>
        <w:rPr>
          <w:color w:val="666666"/>
        </w:rPr>
        <w:t xml:space="preserve"> newMode </w:t>
      </w:r>
      <w:r>
        <w:rPr>
          <w:color w:val="6E21BA"/>
        </w:rPr>
        <w:t>=</w:t>
      </w:r>
      <w:r>
        <w:rPr>
          <w:color w:val="666666"/>
        </w:rPr>
        <w:t xml:space="preserve"> mode </w:t>
      </w:r>
      <w:r>
        <w:rPr>
          <w:color w:val="6E21BA"/>
        </w:rPr>
        <w:t>===</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7886BFE3" w14:textId="77777777" w:rsidR="00D6119B" w:rsidRDefault="00D6119B" w:rsidP="00D6119B">
      <w:r>
        <w:rPr>
          <w:color w:val="666666"/>
        </w:rPr>
        <w:t> </w:t>
      </w:r>
      <w:r>
        <w:rPr>
          <w:color w:val="C45B1C"/>
        </w:rPr>
        <w:t>setMode</w:t>
      </w:r>
      <w:r>
        <w:rPr>
          <w:color w:val="666666"/>
        </w:rPr>
        <w:t>(newMode)</w:t>
      </w:r>
    </w:p>
    <w:p w14:paraId="647C5648" w14:textId="77777777" w:rsidR="00D6119B" w:rsidRDefault="00D6119B" w:rsidP="00D6119B">
      <w:r>
        <w:rPr>
          <w:color w:val="666666"/>
        </w:rPr>
        <w:t> localStorage.</w:t>
      </w:r>
      <w:r>
        <w:rPr>
          <w:color w:val="C45B1C"/>
        </w:rPr>
        <w:t>setItem</w:t>
      </w:r>
      <w:r>
        <w:rPr>
          <w:color w:val="666666"/>
        </w:rPr>
        <w:t>(</w:t>
      </w:r>
      <w:r>
        <w:rPr>
          <w:color w:val="187B34"/>
        </w:rPr>
        <w:t>'chat_mode'</w:t>
      </w:r>
      <w:r>
        <w:rPr>
          <w:color w:val="6E21BA"/>
        </w:rPr>
        <w:t>,</w:t>
      </w:r>
      <w:r>
        <w:rPr>
          <w:color w:val="666666"/>
        </w:rPr>
        <w:t xml:space="preserve"> newMode)</w:t>
      </w:r>
    </w:p>
    <w:p w14:paraId="1106FAE0" w14:textId="77777777" w:rsidR="00D6119B" w:rsidRDefault="00D6119B" w:rsidP="00D6119B">
      <w:r>
        <w:rPr>
          <w:color w:val="666666"/>
        </w:rPr>
        <w:t>}</w:t>
      </w:r>
    </w:p>
    <w:p w14:paraId="53D31A5F" w14:textId="77777777" w:rsidR="00D6119B" w:rsidRDefault="00D6119B" w:rsidP="00D6119B"/>
    <w:p w14:paraId="76FD8467" w14:textId="752E6018" w:rsidR="000E16B3" w:rsidRDefault="000E16B3" w:rsidP="00D6119B">
      <w:pPr>
        <w:rPr>
          <w:b/>
          <w:bCs/>
        </w:rPr>
      </w:pPr>
    </w:p>
    <w:p w14:paraId="64A794C9" w14:textId="70D145D5" w:rsidR="00D6119B" w:rsidRDefault="00D6119B" w:rsidP="004A3BA7">
      <w:pPr>
        <w:pStyle w:val="Heading5"/>
        <w:numPr>
          <w:ilvl w:val="0"/>
          <w:numId w:val="16"/>
        </w:numPr>
      </w:pPr>
      <w:r>
        <w:t>Chat History Loading (Supabase)</w:t>
      </w:r>
    </w:p>
    <w:p w14:paraId="368F7D72" w14:textId="77777777" w:rsidR="000E16B3" w:rsidRPr="000E16B3" w:rsidRDefault="000E16B3" w:rsidP="000E16B3"/>
    <w:p w14:paraId="0C03E0E7" w14:textId="77777777" w:rsidR="00D6119B" w:rsidRDefault="00D6119B" w:rsidP="00D6119B">
      <w: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Default="00D6119B" w:rsidP="00D6119B"/>
    <w:p w14:paraId="6DA33704" w14:textId="77777777" w:rsidR="00D6119B" w:rsidRDefault="00D6119B" w:rsidP="00D6119B">
      <w:r>
        <w:rPr>
          <w:color w:val="6E21BA"/>
        </w:rPr>
        <w:t>const</w:t>
      </w:r>
      <w:r>
        <w:rPr>
          <w:color w:val="666666"/>
        </w:rPr>
        <w:t xml:space="preserve"> { data } </w:t>
      </w:r>
      <w:r>
        <w:rPr>
          <w:color w:val="6E21BA"/>
        </w:rPr>
        <w:t>=</w:t>
      </w:r>
      <w:r>
        <w:rPr>
          <w:color w:val="666666"/>
        </w:rPr>
        <w:t xml:space="preserve"> </w:t>
      </w:r>
      <w:r>
        <w:rPr>
          <w:color w:val="6E21BA"/>
        </w:rPr>
        <w:t>await</w:t>
      </w:r>
      <w:r>
        <w:rPr>
          <w:color w:val="666666"/>
        </w:rPr>
        <w:t xml:space="preserve"> supabase</w:t>
      </w:r>
    </w:p>
    <w:p w14:paraId="29827D6E" w14:textId="77777777" w:rsidR="00D6119B" w:rsidRDefault="00D6119B" w:rsidP="00D6119B">
      <w:r>
        <w:rPr>
          <w:color w:val="666666"/>
        </w:rPr>
        <w:t> .</w:t>
      </w:r>
      <w:r>
        <w:rPr>
          <w:color w:val="C45B1C"/>
        </w:rPr>
        <w:t>from</w:t>
      </w:r>
      <w:r>
        <w:rPr>
          <w:color w:val="666666"/>
        </w:rPr>
        <w:t>(</w:t>
      </w:r>
      <w:r>
        <w:rPr>
          <w:color w:val="187B34"/>
        </w:rPr>
        <w:t>'chat_history'</w:t>
      </w:r>
      <w:r>
        <w:rPr>
          <w:color w:val="666666"/>
        </w:rPr>
        <w:t>)</w:t>
      </w:r>
    </w:p>
    <w:p w14:paraId="0E12AADF" w14:textId="77777777" w:rsidR="00D6119B" w:rsidRDefault="00D6119B" w:rsidP="00D6119B">
      <w:r>
        <w:rPr>
          <w:color w:val="666666"/>
        </w:rPr>
        <w:t> .</w:t>
      </w:r>
      <w:r>
        <w:rPr>
          <w:color w:val="C45B1C"/>
        </w:rPr>
        <w:t>select</w:t>
      </w:r>
      <w:r>
        <w:rPr>
          <w:color w:val="666666"/>
        </w:rPr>
        <w:t>(</w:t>
      </w:r>
      <w:r>
        <w:rPr>
          <w:color w:val="187B34"/>
        </w:rPr>
        <w:t>'sender, message, context, prediction'</w:t>
      </w:r>
      <w:r>
        <w:rPr>
          <w:color w:val="666666"/>
        </w:rPr>
        <w:t>)</w:t>
      </w:r>
    </w:p>
    <w:p w14:paraId="7D31F28B" w14:textId="77777777" w:rsidR="00D6119B" w:rsidRDefault="00D6119B" w:rsidP="00D6119B">
      <w:r>
        <w:rPr>
          <w:color w:val="666666"/>
        </w:rPr>
        <w:t> .</w:t>
      </w:r>
      <w:r>
        <w:rPr>
          <w:color w:val="C45B1C"/>
        </w:rPr>
        <w:t>eq</w:t>
      </w:r>
      <w:r>
        <w:rPr>
          <w:color w:val="666666"/>
        </w:rPr>
        <w:t>(</w:t>
      </w:r>
      <w:r>
        <w:rPr>
          <w:color w:val="187B34"/>
        </w:rPr>
        <w:t>'user_email'</w:t>
      </w:r>
      <w:r>
        <w:rPr>
          <w:color w:val="6E21BA"/>
        </w:rPr>
        <w:t>,</w:t>
      </w:r>
      <w:r>
        <w:rPr>
          <w:color w:val="666666"/>
        </w:rPr>
        <w:t xml:space="preserve"> email)</w:t>
      </w:r>
    </w:p>
    <w:p w14:paraId="0032ADEB" w14:textId="77777777" w:rsidR="00D6119B" w:rsidRDefault="00D6119B" w:rsidP="00D6119B">
      <w:r>
        <w:rPr>
          <w:color w:val="666666"/>
        </w:rPr>
        <w:t> .</w:t>
      </w:r>
      <w:r>
        <w:rPr>
          <w:color w:val="C45B1C"/>
        </w:rPr>
        <w:t>order</w:t>
      </w:r>
      <w:r>
        <w:rPr>
          <w:color w:val="666666"/>
        </w:rPr>
        <w:t>(</w:t>
      </w:r>
      <w:r>
        <w:rPr>
          <w:color w:val="187B34"/>
        </w:rPr>
        <w:t>'timestamp'</w:t>
      </w:r>
      <w:r>
        <w:rPr>
          <w:color w:val="6E21BA"/>
        </w:rPr>
        <w:t>,</w:t>
      </w:r>
      <w:r>
        <w:rPr>
          <w:color w:val="666666"/>
        </w:rPr>
        <w:t xml:space="preserve"> { </w:t>
      </w:r>
      <w:r>
        <w:rPr>
          <w:color w:val="6E21BA"/>
        </w:rPr>
        <w:t>ascending:</w:t>
      </w:r>
      <w:r>
        <w:rPr>
          <w:color w:val="666666"/>
        </w:rPr>
        <w:t xml:space="preserve"> </w:t>
      </w:r>
      <w:r>
        <w:rPr>
          <w:color w:val="187B34"/>
        </w:rPr>
        <w:t>true</w:t>
      </w:r>
      <w:r>
        <w:rPr>
          <w:color w:val="666666"/>
        </w:rPr>
        <w:t xml:space="preserve"> })</w:t>
      </w:r>
    </w:p>
    <w:p w14:paraId="3346C7BF" w14:textId="77777777" w:rsidR="00D6119B" w:rsidRDefault="00D6119B" w:rsidP="00D6119B"/>
    <w:p w14:paraId="74C875BF" w14:textId="77777777" w:rsidR="005A34D5" w:rsidRDefault="005A34D5" w:rsidP="00D6119B">
      <w:pPr>
        <w:rPr>
          <w:b/>
          <w:bCs/>
        </w:rPr>
      </w:pPr>
    </w:p>
    <w:p w14:paraId="3D69A6C8" w14:textId="0ECB6F05" w:rsidR="00D6119B" w:rsidRDefault="00D6119B" w:rsidP="004A3BA7">
      <w:pPr>
        <w:pStyle w:val="Heading5"/>
        <w:numPr>
          <w:ilvl w:val="0"/>
          <w:numId w:val="16"/>
        </w:numPr>
      </w:pPr>
      <w:r>
        <w:t>Chat Input + FAQ Answering</w:t>
      </w:r>
    </w:p>
    <w:p w14:paraId="50A25F3C" w14:textId="77777777" w:rsidR="005A34D5" w:rsidRPr="005A34D5" w:rsidRDefault="005A34D5" w:rsidP="005A34D5"/>
    <w:p w14:paraId="193017F5" w14:textId="77777777" w:rsidR="00D6119B" w:rsidRDefault="00D6119B" w:rsidP="00D6119B">
      <w:r>
        <w:t>The input bar at the bottom handles everything the user types. When they submit a query,</w:t>
      </w:r>
    </w:p>
    <w:p w14:paraId="6513C88D" w14:textId="77777777" w:rsidR="00D6119B" w:rsidRDefault="00D6119B" w:rsidP="004A3BA7">
      <w:pPr>
        <w:numPr>
          <w:ilvl w:val="0"/>
          <w:numId w:val="12"/>
        </w:numPr>
        <w:spacing w:before="120" w:after="120"/>
      </w:pPr>
      <w:r>
        <w:t>Their message appears in the UI</w:t>
      </w:r>
    </w:p>
    <w:p w14:paraId="4301AC0E" w14:textId="77777777" w:rsidR="00D6119B" w:rsidRDefault="00D6119B" w:rsidP="004A3BA7">
      <w:pPr>
        <w:numPr>
          <w:ilvl w:val="0"/>
          <w:numId w:val="12"/>
        </w:numPr>
        <w:spacing w:before="120" w:after="120"/>
      </w:pPr>
      <w:r>
        <w:t>It is saved in Supabase.</w:t>
      </w:r>
    </w:p>
    <w:p w14:paraId="32325EF7" w14:textId="77777777" w:rsidR="00D6119B" w:rsidRDefault="00D6119B" w:rsidP="004A3BA7">
      <w:pPr>
        <w:numPr>
          <w:ilvl w:val="0"/>
          <w:numId w:val="12"/>
        </w:numPr>
        <w:spacing w:before="120" w:after="120"/>
      </w:pPr>
      <w:r>
        <w:t>The backend FAQ endpoints are connected.</w:t>
      </w:r>
    </w:p>
    <w:p w14:paraId="51720751" w14:textId="77777777" w:rsidR="00D6119B" w:rsidRDefault="00D6119B" w:rsidP="004A3BA7">
      <w:pPr>
        <w:numPr>
          <w:ilvl w:val="0"/>
          <w:numId w:val="12"/>
        </w:numPr>
        <w:spacing w:before="120" w:after="120"/>
      </w:pPr>
      <w:r>
        <w:t>The system waits (thinking mode).</w:t>
      </w:r>
    </w:p>
    <w:p w14:paraId="1E8F833F" w14:textId="77777777" w:rsidR="00D6119B" w:rsidRDefault="00D6119B" w:rsidP="004A3BA7">
      <w:pPr>
        <w:numPr>
          <w:ilvl w:val="0"/>
          <w:numId w:val="12"/>
        </w:numPr>
        <w:spacing w:before="120" w:after="120"/>
      </w:pPr>
      <w:r>
        <w:lastRenderedPageBreak/>
        <w:t>A response from ChatGPT arrives, and it's added to the messages.</w:t>
      </w:r>
    </w:p>
    <w:p w14:paraId="02AAD30B" w14:textId="77777777" w:rsidR="00D6119B" w:rsidRDefault="00D6119B" w:rsidP="00D6119B"/>
    <w:p w14:paraId="6E6F0796" w14:textId="77777777" w:rsidR="00D6119B" w:rsidRDefault="00D6119B" w:rsidP="00D6119B">
      <w:r>
        <w:rPr>
          <w:color w:val="6E21BA"/>
        </w:rPr>
        <w:t>const</w:t>
      </w:r>
      <w:r>
        <w:rPr>
          <w:color w:val="666666"/>
        </w:rPr>
        <w:t xml:space="preserve"> </w:t>
      </w:r>
      <w:r>
        <w:rPr>
          <w:color w:val="C45B1C"/>
        </w:rPr>
        <w:t>sendMessage</w:t>
      </w:r>
      <w:r>
        <w:rPr>
          <w:color w:val="666666"/>
        </w:rPr>
        <w:t xml:space="preserve"> </w:t>
      </w:r>
      <w:r>
        <w:rPr>
          <w:color w:val="6E21BA"/>
        </w:rPr>
        <w:t>=</w:t>
      </w:r>
      <w:r>
        <w:rPr>
          <w:color w:val="666666"/>
        </w:rPr>
        <w:t xml:space="preserve"> </w:t>
      </w:r>
      <w:r>
        <w:rPr>
          <w:i/>
          <w:iCs/>
          <w:color w:val="6E21BA"/>
        </w:rPr>
        <w:t>async</w:t>
      </w:r>
      <w:r>
        <w:rPr>
          <w:color w:val="666666"/>
        </w:rPr>
        <w:t xml:space="preserve"> () </w:t>
      </w:r>
      <w:r>
        <w:rPr>
          <w:color w:val="6E21BA"/>
        </w:rPr>
        <w:t>=&gt;</w:t>
      </w:r>
      <w:r>
        <w:rPr>
          <w:color w:val="666666"/>
        </w:rPr>
        <w:t xml:space="preserve"> {</w:t>
      </w:r>
    </w:p>
    <w:p w14:paraId="34830759" w14:textId="77777777" w:rsidR="00D6119B" w:rsidRDefault="00D6119B" w:rsidP="00D6119B">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text:</w:t>
      </w:r>
      <w:r>
        <w:rPr>
          <w:color w:val="666666"/>
        </w:rPr>
        <w:t xml:space="preserve"> trimmed }])</w:t>
      </w:r>
    </w:p>
    <w:p w14:paraId="21BDA37F" w14:textId="77777777" w:rsidR="00D6119B" w:rsidRDefault="00D6119B" w:rsidP="00D6119B">
      <w:r>
        <w:rPr>
          <w:color w:val="666666"/>
        </w:rPr>
        <w:t> </w:t>
      </w:r>
      <w:r>
        <w:rPr>
          <w:color w:val="C45B1C"/>
        </w:rPr>
        <w:t>saveMessage</w:t>
      </w:r>
      <w:r>
        <w:rPr>
          <w:color w:val="666666"/>
        </w:rPr>
        <w:t>(</w:t>
      </w:r>
      <w:r>
        <w:rPr>
          <w:color w:val="187B34"/>
        </w:rPr>
        <w:t>'user'</w:t>
      </w:r>
      <w:r>
        <w:rPr>
          <w:color w:val="6E21BA"/>
        </w:rPr>
        <w:t>,</w:t>
      </w:r>
      <w:r>
        <w:rPr>
          <w:color w:val="666666"/>
        </w:rPr>
        <w:t xml:space="preserve"> trimmed)</w:t>
      </w:r>
    </w:p>
    <w:p w14:paraId="03360187" w14:textId="77777777" w:rsidR="00D6119B" w:rsidRDefault="00D6119B" w:rsidP="00D6119B"/>
    <w:p w14:paraId="49E548F9" w14:textId="77777777" w:rsidR="00D6119B" w:rsidRDefault="00D6119B" w:rsidP="00D6119B">
      <w:r>
        <w:rPr>
          <w:color w:val="666666"/>
        </w:rPr>
        <w:t> </w:t>
      </w: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faq/answer`</w:t>
      </w:r>
      <w:r>
        <w:rPr>
          <w:color w:val="6E21BA"/>
        </w:rPr>
        <w:t>,</w:t>
      </w:r>
      <w:r>
        <w:rPr>
          <w:color w:val="666666"/>
        </w:rPr>
        <w:t xml:space="preserve"> {</w:t>
      </w:r>
    </w:p>
    <w:p w14:paraId="7C2D4362" w14:textId="77777777" w:rsidR="00D6119B" w:rsidRDefault="00D6119B" w:rsidP="00D6119B">
      <w:r>
        <w:rPr>
          <w:color w:val="666666"/>
        </w:rPr>
        <w:t>   </w:t>
      </w:r>
      <w:r>
        <w:rPr>
          <w:color w:val="6E21BA"/>
        </w:rPr>
        <w:t>method:</w:t>
      </w:r>
      <w:r>
        <w:rPr>
          <w:color w:val="666666"/>
        </w:rPr>
        <w:t xml:space="preserve"> </w:t>
      </w:r>
      <w:r>
        <w:rPr>
          <w:color w:val="187B34"/>
        </w:rPr>
        <w:t>'POST'</w:t>
      </w:r>
      <w:r>
        <w:rPr>
          <w:color w:val="6E21BA"/>
        </w:rPr>
        <w:t>,</w:t>
      </w:r>
    </w:p>
    <w:p w14:paraId="6F7F1004" w14:textId="77777777" w:rsidR="00D6119B" w:rsidRDefault="00D6119B" w:rsidP="00D6119B">
      <w:r>
        <w:rPr>
          <w:color w:val="666666"/>
        </w:rPr>
        <w:t>   </w:t>
      </w:r>
      <w:r>
        <w:rPr>
          <w:color w:val="6E21BA"/>
        </w:rPr>
        <w:t>body:</w:t>
      </w:r>
      <w:r>
        <w:rPr>
          <w:color w:val="666666"/>
        </w:rPr>
        <w:t xml:space="preserve"> JSON.</w:t>
      </w:r>
      <w:r>
        <w:rPr>
          <w:color w:val="C45B1C"/>
        </w:rPr>
        <w:t>stringify</w:t>
      </w:r>
      <w:r>
        <w:rPr>
          <w:color w:val="666666"/>
        </w:rPr>
        <w:t xml:space="preserve">({ </w:t>
      </w:r>
      <w:r>
        <w:rPr>
          <w:color w:val="6E21BA"/>
        </w:rPr>
        <w:t>query:</w:t>
      </w:r>
      <w:r>
        <w:rPr>
          <w:color w:val="666666"/>
        </w:rPr>
        <w:t xml:space="preserve"> trimmed</w:t>
      </w:r>
      <w:r>
        <w:rPr>
          <w:color w:val="6E21BA"/>
        </w:rPr>
        <w:t>,</w:t>
      </w:r>
      <w:r>
        <w:rPr>
          <w:color w:val="666666"/>
        </w:rPr>
        <w:t xml:space="preserve"> </w:t>
      </w:r>
      <w:r>
        <w:rPr>
          <w:color w:val="6E21BA"/>
        </w:rPr>
        <w:t>user_email:</w:t>
      </w:r>
      <w:r>
        <w:rPr>
          <w:color w:val="666666"/>
        </w:rPr>
        <w:t xml:space="preserve"> email })</w:t>
      </w:r>
      <w:r>
        <w:rPr>
          <w:color w:val="6E21BA"/>
        </w:rPr>
        <w:t>,</w:t>
      </w:r>
    </w:p>
    <w:p w14:paraId="78966E99" w14:textId="77777777" w:rsidR="00D6119B" w:rsidRDefault="00D6119B" w:rsidP="00D6119B">
      <w:r>
        <w:rPr>
          <w:color w:val="666666"/>
        </w:rPr>
        <w:t> })</w:t>
      </w:r>
    </w:p>
    <w:p w14:paraId="3E1DDB3E" w14:textId="77777777" w:rsidR="00D6119B" w:rsidRDefault="00D6119B" w:rsidP="00D6119B"/>
    <w:p w14:paraId="1A70B683" w14:textId="77777777" w:rsidR="00D6119B" w:rsidRDefault="00D6119B" w:rsidP="00D6119B">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data.</w:t>
      </w:r>
      <w:r>
        <w:rPr>
          <w:color w:val="6E21BA"/>
        </w:rPr>
        <w:t>answer</w:t>
      </w:r>
      <w:r>
        <w:rPr>
          <w:color w:val="666666"/>
        </w:rPr>
        <w:t xml:space="preserve"> }])</w:t>
      </w:r>
    </w:p>
    <w:p w14:paraId="71168306" w14:textId="77777777" w:rsidR="00D6119B" w:rsidRDefault="00D6119B" w:rsidP="00D6119B">
      <w:r>
        <w:rPr>
          <w:color w:val="666666"/>
        </w:rPr>
        <w:t> </w:t>
      </w:r>
      <w:r>
        <w:rPr>
          <w:color w:val="C45B1C"/>
        </w:rPr>
        <w:t>saveMessage</w:t>
      </w:r>
      <w:r>
        <w:rPr>
          <w:color w:val="666666"/>
        </w:rPr>
        <w:t>(</w:t>
      </w:r>
      <w:r>
        <w:rPr>
          <w:color w:val="187B34"/>
        </w:rPr>
        <w:t>'bot'</w:t>
      </w:r>
      <w:r>
        <w:rPr>
          <w:color w:val="6E21BA"/>
        </w:rPr>
        <w:t>,</w:t>
      </w:r>
      <w:r>
        <w:rPr>
          <w:color w:val="666666"/>
        </w:rPr>
        <w:t xml:space="preserve"> data.</w:t>
      </w:r>
      <w:r>
        <w:rPr>
          <w:color w:val="6E21BA"/>
        </w:rPr>
        <w:t>answer</w:t>
      </w:r>
      <w:r>
        <w:rPr>
          <w:color w:val="666666"/>
        </w:rPr>
        <w:t>)</w:t>
      </w:r>
    </w:p>
    <w:p w14:paraId="07AD694E" w14:textId="77777777" w:rsidR="00D6119B" w:rsidRDefault="00D6119B" w:rsidP="00D6119B">
      <w:r>
        <w:rPr>
          <w:color w:val="666666"/>
        </w:rPr>
        <w:t>}</w:t>
      </w:r>
    </w:p>
    <w:p w14:paraId="22AD8D03" w14:textId="77777777" w:rsidR="00D6119B" w:rsidRDefault="00D6119B" w:rsidP="00D6119B"/>
    <w:p w14:paraId="77075DFD" w14:textId="77777777" w:rsidR="00D6119B" w:rsidRDefault="00D6119B" w:rsidP="00D6119B"/>
    <w:p w14:paraId="70ADB210" w14:textId="43AD12BC" w:rsidR="00D6119B" w:rsidRDefault="00D6119B" w:rsidP="004A3BA7">
      <w:pPr>
        <w:pStyle w:val="Heading5"/>
        <w:numPr>
          <w:ilvl w:val="0"/>
          <w:numId w:val="16"/>
        </w:numPr>
      </w:pPr>
      <w:r>
        <w:t>Scroll-to-Bottom Behaviour</w:t>
      </w:r>
    </w:p>
    <w:p w14:paraId="1337A165" w14:textId="77777777" w:rsidR="00083036" w:rsidRPr="00083036" w:rsidRDefault="00083036" w:rsidP="00083036"/>
    <w:p w14:paraId="5294F317" w14:textId="77777777" w:rsidR="00D6119B" w:rsidRDefault="00D6119B" w:rsidP="00D6119B">
      <w:r>
        <w:t>New messages scroll smoothly into view. Without this, the chat often froze mid-conversation and confused users.</w:t>
      </w:r>
    </w:p>
    <w:p w14:paraId="373EAD1F" w14:textId="77777777" w:rsidR="00D6119B" w:rsidRDefault="00D6119B" w:rsidP="00D6119B"/>
    <w:p w14:paraId="7A844A16" w14:textId="77777777" w:rsidR="00D6119B" w:rsidRDefault="00D6119B" w:rsidP="00D6119B">
      <w:r>
        <w:rPr>
          <w:color w:val="C45B1C"/>
        </w:rPr>
        <w:t>useEffect</w:t>
      </w:r>
      <w:r>
        <w:rPr>
          <w:color w:val="666666"/>
        </w:rPr>
        <w:t xml:space="preserve">(() </w:t>
      </w:r>
      <w:r>
        <w:rPr>
          <w:color w:val="6E21BA"/>
        </w:rPr>
        <w:t>=&gt;</w:t>
      </w:r>
      <w:r>
        <w:rPr>
          <w:color w:val="666666"/>
        </w:rPr>
        <w:t xml:space="preserve"> {</w:t>
      </w:r>
    </w:p>
    <w:p w14:paraId="401B274D" w14:textId="77777777" w:rsidR="00D6119B" w:rsidRDefault="00D6119B" w:rsidP="00D6119B">
      <w:r>
        <w:rPr>
          <w:color w:val="666666"/>
        </w:rPr>
        <w:t> messagesEndRef.</w:t>
      </w:r>
      <w:r>
        <w:rPr>
          <w:color w:val="6E21BA"/>
        </w:rPr>
        <w:t>current</w:t>
      </w:r>
      <w:r>
        <w:rPr>
          <w:color w:val="666666"/>
        </w:rPr>
        <w:t>?.</w:t>
      </w:r>
      <w:r>
        <w:rPr>
          <w:color w:val="C45B1C"/>
        </w:rPr>
        <w:t>scrollIntoView</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6CBF91CE" w14:textId="77777777" w:rsidR="00D6119B" w:rsidRDefault="00D6119B" w:rsidP="00D6119B">
      <w:r>
        <w:rPr>
          <w:color w:val="666666"/>
        </w:rPr>
        <w:t>}</w:t>
      </w:r>
      <w:r>
        <w:rPr>
          <w:color w:val="6E21BA"/>
        </w:rPr>
        <w:t>,</w:t>
      </w:r>
      <w:r>
        <w:rPr>
          <w:color w:val="666666"/>
        </w:rPr>
        <w:t xml:space="preserve"> [messages</w:t>
      </w:r>
      <w:r>
        <w:rPr>
          <w:color w:val="6E21BA"/>
        </w:rPr>
        <w:t>,</w:t>
      </w:r>
      <w:r>
        <w:rPr>
          <w:color w:val="666666"/>
        </w:rPr>
        <w:t xml:space="preserve"> thinking])</w:t>
      </w:r>
    </w:p>
    <w:p w14:paraId="0C498E11" w14:textId="77777777" w:rsidR="00D6119B" w:rsidRDefault="00D6119B" w:rsidP="00D6119B"/>
    <w:p w14:paraId="7CDBC9CF" w14:textId="7CF1B069" w:rsidR="00D6119B" w:rsidRDefault="00D6119B" w:rsidP="004A3BA7">
      <w:pPr>
        <w:pStyle w:val="Heading5"/>
        <w:numPr>
          <w:ilvl w:val="0"/>
          <w:numId w:val="16"/>
        </w:numPr>
      </w:pPr>
      <w:r>
        <w:t>Dropdown Menu and Admin Functions</w:t>
      </w:r>
    </w:p>
    <w:p w14:paraId="110DE9D9" w14:textId="77777777" w:rsidR="00074B5D" w:rsidRPr="00074B5D" w:rsidRDefault="00074B5D" w:rsidP="00074B5D"/>
    <w:p w14:paraId="16DA0DC7" w14:textId="41416D13" w:rsidR="00D6119B" w:rsidRDefault="00D6119B" w:rsidP="00D6119B">
      <w:r>
        <w:lastRenderedPageBreak/>
        <w:fldChar w:fldCharType="begin"/>
      </w:r>
      <w: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fldChar w:fldCharType="separate"/>
      </w:r>
      <w:r>
        <w:rPr>
          <w:noProof/>
        </w:rPr>
        <w:drawing>
          <wp:inline distT="0" distB="0" distL="0" distR="0" wp14:anchorId="485A01A3" wp14:editId="3360ADE2">
            <wp:extent cx="5731510" cy="4606925"/>
            <wp:effectExtent l="0" t="0" r="0" b="3175"/>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464F3D45" w14:textId="77777777" w:rsidR="00D6119B" w:rsidRDefault="00D6119B" w:rsidP="00D6119B"/>
    <w:p w14:paraId="68EE5FD3" w14:textId="77777777" w:rsidR="00D6119B" w:rsidRDefault="00D6119B" w:rsidP="00D6119B">
      <w:r>
        <w:t>Clicking the avatar opens a tiny menu,</w:t>
      </w:r>
    </w:p>
    <w:p w14:paraId="1BDF00BD" w14:textId="77777777" w:rsidR="00D6119B" w:rsidRDefault="00D6119B" w:rsidP="004A3BA7">
      <w:pPr>
        <w:numPr>
          <w:ilvl w:val="0"/>
          <w:numId w:val="13"/>
        </w:numPr>
        <w:spacing w:before="120" w:after="120"/>
      </w:pPr>
      <w:r>
        <w:t>Toggle XAI/Baseline mode (admins only)</w:t>
      </w:r>
    </w:p>
    <w:p w14:paraId="552C1964" w14:textId="77777777" w:rsidR="00D6119B" w:rsidRDefault="00D6119B" w:rsidP="004A3BA7">
      <w:pPr>
        <w:numPr>
          <w:ilvl w:val="0"/>
          <w:numId w:val="13"/>
        </w:numPr>
        <w:spacing w:before="120" w:after="120"/>
      </w:pPr>
      <w:r>
        <w:t>Access the Admin Panel (admins only)</w:t>
      </w:r>
    </w:p>
    <w:p w14:paraId="17D6FD27" w14:textId="77777777" w:rsidR="00D6119B" w:rsidRDefault="00D6119B" w:rsidP="004A3BA7">
      <w:pPr>
        <w:numPr>
          <w:ilvl w:val="0"/>
          <w:numId w:val="13"/>
        </w:numPr>
        <w:spacing w:before="120" w:after="120"/>
      </w:pPr>
      <w:r>
        <w:t>Sign out</w:t>
      </w:r>
    </w:p>
    <w:p w14:paraId="2DBA8342" w14:textId="77777777" w:rsidR="00D6119B" w:rsidRDefault="00D6119B" w:rsidP="00D6119B">
      <w:r>
        <w:t>A click listener closes the menu when the user clicks away.</w:t>
      </w:r>
    </w:p>
    <w:p w14:paraId="674A3665" w14:textId="77777777" w:rsidR="00D6119B" w:rsidRDefault="00D6119B" w:rsidP="00D6119B"/>
    <w:p w14:paraId="25159C1B" w14:textId="77777777" w:rsidR="00D6119B" w:rsidRDefault="00D6119B" w:rsidP="00D6119B">
      <w:r>
        <w:rPr>
          <w:color w:val="666666"/>
        </w:rPr>
        <w:t>&lt;</w:t>
      </w:r>
      <w:r>
        <w:rPr>
          <w:color w:val="6E21BA"/>
        </w:rPr>
        <w:t>div</w:t>
      </w:r>
      <w:r>
        <w:rPr>
          <w:color w:val="666666"/>
        </w:rPr>
        <w:t xml:space="preserve"> </w:t>
      </w:r>
      <w:r>
        <w:rPr>
          <w:color w:val="6E21BA"/>
        </w:rPr>
        <w:t>className=</w:t>
      </w:r>
      <w:r>
        <w:rPr>
          <w:color w:val="187B34"/>
        </w:rPr>
        <w:t>"dropdown-menu"</w:t>
      </w:r>
      <w:r>
        <w:rPr>
          <w:color w:val="666666"/>
        </w:rPr>
        <w:t>&gt;</w:t>
      </w:r>
    </w:p>
    <w:p w14:paraId="4912825D" w14:textId="77777777" w:rsidR="00D6119B" w:rsidRDefault="00D6119B" w:rsidP="00D6119B">
      <w:r>
        <w:rPr>
          <w:color w:val="666666"/>
        </w:rPr>
        <w:t> &lt;</w:t>
      </w:r>
      <w:r>
        <w:rPr>
          <w:color w:val="6E21BA"/>
        </w:rPr>
        <w:t>button</w:t>
      </w:r>
      <w:r>
        <w:rPr>
          <w:color w:val="666666"/>
        </w:rPr>
        <w:t xml:space="preserve"> </w:t>
      </w:r>
      <w:r>
        <w:rPr>
          <w:color w:val="6E21BA"/>
        </w:rPr>
        <w:t>onClick={toggleMode}</w:t>
      </w:r>
      <w:r>
        <w:rPr>
          <w:color w:val="666666"/>
        </w:rPr>
        <w:t>&gt;Toggle Mode&lt;/</w:t>
      </w:r>
      <w:r>
        <w:rPr>
          <w:color w:val="6E21BA"/>
        </w:rPr>
        <w:t>button</w:t>
      </w:r>
      <w:r>
        <w:rPr>
          <w:color w:val="666666"/>
        </w:rPr>
        <w:t>&gt;</w:t>
      </w:r>
    </w:p>
    <w:p w14:paraId="661FF95B" w14:textId="77777777" w:rsidR="00D6119B" w:rsidRDefault="00D6119B" w:rsidP="00D6119B">
      <w:r>
        <w:rPr>
          <w:color w:val="666666"/>
        </w:rPr>
        <w:t> {userRole === 'admin' &amp;&amp; &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admin')}&gt;Admin Panel&lt;/</w:t>
      </w:r>
      <w:r>
        <w:rPr>
          <w:color w:val="6E21BA"/>
        </w:rPr>
        <w:t>button</w:t>
      </w:r>
      <w:r>
        <w:rPr>
          <w:color w:val="666666"/>
        </w:rPr>
        <w:t>&gt;}</w:t>
      </w:r>
    </w:p>
    <w:p w14:paraId="73AE1483" w14:textId="77777777" w:rsidR="00D6119B" w:rsidRDefault="00D6119B" w:rsidP="00D6119B">
      <w:r>
        <w:rPr>
          <w:color w:val="666666"/>
        </w:rPr>
        <w:t> &lt;</w:t>
      </w:r>
      <w:r>
        <w:rPr>
          <w:color w:val="6E21BA"/>
        </w:rPr>
        <w:t>button</w:t>
      </w:r>
      <w:r>
        <w:rPr>
          <w:color w:val="666666"/>
        </w:rPr>
        <w:t xml:space="preserve"> </w:t>
      </w:r>
      <w:r>
        <w:rPr>
          <w:color w:val="6E21BA"/>
        </w:rPr>
        <w:t>onClick={signOut}</w:t>
      </w:r>
      <w:r>
        <w:rPr>
          <w:color w:val="666666"/>
        </w:rPr>
        <w:t>&gt;Sign Out&lt;/</w:t>
      </w:r>
      <w:r>
        <w:rPr>
          <w:color w:val="6E21BA"/>
        </w:rPr>
        <w:t>button</w:t>
      </w:r>
      <w:r>
        <w:rPr>
          <w:color w:val="666666"/>
        </w:rPr>
        <w:t>&gt;</w:t>
      </w:r>
    </w:p>
    <w:p w14:paraId="7855DA7A" w14:textId="77777777" w:rsidR="00D6119B" w:rsidRDefault="00D6119B" w:rsidP="00D6119B">
      <w:r>
        <w:rPr>
          <w:color w:val="666666"/>
        </w:rPr>
        <w:t>&lt;/</w:t>
      </w:r>
      <w:r>
        <w:rPr>
          <w:color w:val="6E21BA"/>
        </w:rPr>
        <w:t>div</w:t>
      </w:r>
      <w:r>
        <w:rPr>
          <w:color w:val="666666"/>
        </w:rPr>
        <w:t>&gt;</w:t>
      </w:r>
    </w:p>
    <w:p w14:paraId="10AB61F3" w14:textId="77777777" w:rsidR="00D6119B" w:rsidRDefault="00D6119B" w:rsidP="00D6119B"/>
    <w:p w14:paraId="19D962D9" w14:textId="750104B3" w:rsidR="00D6119B" w:rsidRDefault="00D6119B" w:rsidP="004A3BA7">
      <w:pPr>
        <w:pStyle w:val="Heading5"/>
        <w:numPr>
          <w:ilvl w:val="0"/>
          <w:numId w:val="16"/>
        </w:numPr>
      </w:pPr>
      <w:r>
        <w:t>Rendering Bot Messages + SHAP Formatting</w:t>
      </w:r>
    </w:p>
    <w:p w14:paraId="28CF0657" w14:textId="77777777" w:rsidR="001A36D9" w:rsidRPr="001A36D9" w:rsidRDefault="001A36D9" w:rsidP="001A36D9"/>
    <w:p w14:paraId="43B1E1D1" w14:textId="77777777" w:rsidR="00D6119B" w:rsidRDefault="00D6119B" w:rsidP="00D6119B">
      <w:r>
        <w:rPr>
          <w:color w:val="666666"/>
        </w:rPr>
        <w:t>Some messages contain SHAP-based multi-line bullet explanations. These use HTML injection because Markdown-like formatting does not work directly in React bubbles.</w:t>
      </w:r>
    </w:p>
    <w:p w14:paraId="1A30F79A" w14:textId="77777777" w:rsidR="00D6119B" w:rsidRDefault="00D6119B" w:rsidP="00D6119B"/>
    <w:p w14:paraId="63979F44" w14:textId="77777777" w:rsidR="00D6119B" w:rsidRDefault="00D6119B" w:rsidP="00D6119B">
      <w:r>
        <w:rPr>
          <w:color w:val="6E21BA"/>
        </w:rPr>
        <w:t>const</w:t>
      </w:r>
      <w:r>
        <w:rPr>
          <w:color w:val="666666"/>
        </w:rPr>
        <w:t xml:space="preserve"> formatted </w:t>
      </w:r>
      <w:r>
        <w:rPr>
          <w:color w:val="6E21BA"/>
        </w:rPr>
        <w:t>=</w:t>
      </w:r>
      <w:r>
        <w:rPr>
          <w:color w:val="666666"/>
        </w:rPr>
        <w:t xml:space="preserve"> isDetailed</w:t>
      </w:r>
    </w:p>
    <w:p w14:paraId="4AC5E91E" w14:textId="77777777" w:rsidR="00D6119B" w:rsidRDefault="00D6119B" w:rsidP="00D6119B">
      <w:r>
        <w:rPr>
          <w:color w:val="666666"/>
        </w:rPr>
        <w:t> </w:t>
      </w:r>
      <w:r>
        <w:rPr>
          <w:color w:val="6E21BA"/>
        </w:rPr>
        <w:t>?</w:t>
      </w:r>
      <w:r>
        <w:rPr>
          <w:color w:val="666666"/>
        </w:rPr>
        <w:t xml:space="preserve"> msg.</w:t>
      </w:r>
      <w:r>
        <w:rPr>
          <w:color w:val="6E21BA"/>
        </w:rPr>
        <w:t>text</w:t>
      </w:r>
    </w:p>
    <w:p w14:paraId="258CEF94" w14:textId="77777777" w:rsidR="00D6119B" w:rsidRDefault="00D6119B" w:rsidP="00D6119B">
      <w:r>
        <w:rPr>
          <w:color w:val="666666"/>
        </w:rPr>
        <w:t>     .</w:t>
      </w:r>
      <w:r>
        <w:rPr>
          <w:color w:val="C45B1C"/>
        </w:rPr>
        <w:t>replace</w:t>
      </w:r>
      <w:r>
        <w:rPr>
          <w:color w:val="666666"/>
        </w:rPr>
        <w:t>(</w:t>
      </w:r>
      <w:r>
        <w:rPr>
          <w:color w:val="187B34"/>
        </w:rPr>
        <w:t>/\*\*(.</w:t>
      </w:r>
      <w:r>
        <w:rPr>
          <w:color w:val="6E21BA"/>
        </w:rPr>
        <w:t>*?</w:t>
      </w:r>
      <w:r>
        <w:rPr>
          <w:color w:val="187B34"/>
        </w:rPr>
        <w:t>)\*\*/</w:t>
      </w:r>
      <w:r>
        <w:rPr>
          <w:color w:val="6E21BA"/>
        </w:rPr>
        <w:t>g,</w:t>
      </w:r>
      <w:r>
        <w:rPr>
          <w:color w:val="666666"/>
        </w:rPr>
        <w:t xml:space="preserve"> </w:t>
      </w:r>
      <w:r>
        <w:rPr>
          <w:color w:val="187B34"/>
        </w:rPr>
        <w:t>'&lt;b&gt;$1&lt;/b&gt;'</w:t>
      </w:r>
      <w:r>
        <w:rPr>
          <w:color w:val="666666"/>
        </w:rPr>
        <w:t>)</w:t>
      </w:r>
    </w:p>
    <w:p w14:paraId="2ACFC5C7" w14:textId="77777777" w:rsidR="00D6119B" w:rsidRDefault="00D6119B" w:rsidP="00D6119B">
      <w:r>
        <w:rPr>
          <w:color w:val="666666"/>
        </w:rPr>
        <w:lastRenderedPageBreak/>
        <w:t>     .</w:t>
      </w:r>
      <w:r>
        <w:rPr>
          <w:color w:val="C45B1C"/>
        </w:rPr>
        <w:t>replace</w:t>
      </w:r>
      <w:r>
        <w:rPr>
          <w:color w:val="666666"/>
        </w:rPr>
        <w:t>(</w:t>
      </w:r>
      <w:r>
        <w:rPr>
          <w:color w:val="187B34"/>
        </w:rPr>
        <w:t>/- /</w:t>
      </w:r>
      <w:r>
        <w:rPr>
          <w:color w:val="6E21BA"/>
        </w:rPr>
        <w:t>g,</w:t>
      </w:r>
      <w:r>
        <w:rPr>
          <w:color w:val="666666"/>
        </w:rPr>
        <w:t xml:space="preserve"> </w:t>
      </w:r>
      <w:r>
        <w:rPr>
          <w:color w:val="187B34"/>
        </w:rPr>
        <w:t>'• '</w:t>
      </w:r>
      <w:r>
        <w:rPr>
          <w:color w:val="666666"/>
        </w:rPr>
        <w:t>)</w:t>
      </w:r>
    </w:p>
    <w:p w14:paraId="7FE321EE" w14:textId="77777777" w:rsidR="00D6119B" w:rsidRDefault="00D6119B" w:rsidP="00D6119B">
      <w:r>
        <w:rPr>
          <w:color w:val="666666"/>
        </w:rPr>
        <w:t>     .</w:t>
      </w:r>
      <w:r>
        <w:rPr>
          <w:color w:val="C45B1C"/>
        </w:rPr>
        <w:t>replace</w:t>
      </w:r>
      <w:r>
        <w:rPr>
          <w:color w:val="666666"/>
        </w:rPr>
        <w:t>(</w:t>
      </w:r>
      <w:r>
        <w:rPr>
          <w:color w:val="187B34"/>
        </w:rPr>
        <w:t>/\n/</w:t>
      </w:r>
      <w:r>
        <w:rPr>
          <w:color w:val="6E21BA"/>
        </w:rPr>
        <w:t>g,</w:t>
      </w:r>
      <w:r>
        <w:rPr>
          <w:color w:val="666666"/>
        </w:rPr>
        <w:t xml:space="preserve"> </w:t>
      </w:r>
      <w:r>
        <w:rPr>
          <w:color w:val="187B34"/>
        </w:rPr>
        <w:t>'&lt;br/&gt;'</w:t>
      </w:r>
      <w:r>
        <w:rPr>
          <w:color w:val="666666"/>
        </w:rPr>
        <w:t>)</w:t>
      </w:r>
    </w:p>
    <w:p w14:paraId="4799A1F8" w14:textId="77777777" w:rsidR="00D6119B" w:rsidRDefault="00D6119B" w:rsidP="00D6119B">
      <w:r>
        <w:rPr>
          <w:color w:val="666666"/>
        </w:rPr>
        <w:t> </w:t>
      </w:r>
      <w:r>
        <w:rPr>
          <w:color w:val="6E21BA"/>
        </w:rPr>
        <w:t>:</w:t>
      </w:r>
      <w:r>
        <w:rPr>
          <w:color w:val="666666"/>
        </w:rPr>
        <w:t xml:space="preserve"> msg.</w:t>
      </w:r>
      <w:r>
        <w:rPr>
          <w:color w:val="6E21BA"/>
        </w:rPr>
        <w:t>text</w:t>
      </w:r>
    </w:p>
    <w:p w14:paraId="6BE78055" w14:textId="77777777" w:rsidR="00D6119B" w:rsidRDefault="00D6119B" w:rsidP="00D6119B"/>
    <w:p w14:paraId="2B332388" w14:textId="54DD3078" w:rsidR="00D6119B" w:rsidRDefault="00D6119B" w:rsidP="004A3BA7">
      <w:pPr>
        <w:pStyle w:val="Heading5"/>
        <w:numPr>
          <w:ilvl w:val="0"/>
          <w:numId w:val="16"/>
        </w:numPr>
      </w:pPr>
      <w:r>
        <w:t>Loan Decision Survey Trigger (8-Second Delay)</w:t>
      </w:r>
    </w:p>
    <w:p w14:paraId="2DD5B18D" w14:textId="77777777" w:rsidR="00F94802" w:rsidRPr="00F94802" w:rsidRDefault="00F94802" w:rsidP="00F94802"/>
    <w:p w14:paraId="63E6EC66" w14:textId="77777777" w:rsidR="00D6119B" w:rsidRDefault="00D6119B" w:rsidP="00D6119B">
      <w:r>
        <w:t xml:space="preserve">The system watches for new </w:t>
      </w:r>
      <w:r>
        <w:rPr>
          <w:b/>
          <w:bCs/>
        </w:rPr>
        <w:t>loan decisions</w:t>
      </w:r>
      <w:r>
        <w:t>. When one appears, a timer starts. After eight seconds, a modal opens asking about trust, confidence, and understanding.</w:t>
      </w:r>
    </w:p>
    <w:p w14:paraId="2D07F6A6" w14:textId="2983428C" w:rsidR="00D6119B" w:rsidRDefault="00D6119B" w:rsidP="00D6119B">
      <w:r>
        <w:fldChar w:fldCharType="begin"/>
      </w:r>
      <w: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fldChar w:fldCharType="separate"/>
      </w:r>
      <w:r>
        <w:rPr>
          <w:noProof/>
        </w:rPr>
        <w:drawing>
          <wp:inline distT="0" distB="0" distL="0" distR="0" wp14:anchorId="3FFDB61D" wp14:editId="302E6AAD">
            <wp:extent cx="5731510" cy="3740785"/>
            <wp:effectExtent l="0" t="0" r="0" b="5715"/>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258DFFDE" w14:textId="77777777" w:rsidR="00D6119B" w:rsidRDefault="00D6119B" w:rsidP="00D6119B"/>
    <w:p w14:paraId="539DBF04" w14:textId="77777777" w:rsidR="00D6119B" w:rsidRDefault="00D6119B" w:rsidP="00D6119B">
      <w:r>
        <w:rPr>
          <w:color w:val="6E21BA"/>
        </w:rPr>
        <w:t>const</w:t>
      </w:r>
      <w:r>
        <w:rPr>
          <w:color w:val="666666"/>
        </w:rPr>
        <w:t xml:space="preserve"> isLoanDecision </w:t>
      </w:r>
      <w:r>
        <w:rPr>
          <w:color w:val="6E21BA"/>
        </w:rPr>
        <w:t>=</w:t>
      </w:r>
    </w:p>
    <w:p w14:paraId="65B5CE59" w14:textId="77777777" w:rsidR="00D6119B" w:rsidRDefault="00D6119B" w:rsidP="00D6119B">
      <w:r>
        <w:rPr>
          <w:color w:val="666666"/>
        </w:rPr>
        <w:t> last.</w:t>
      </w:r>
      <w:r>
        <w:rPr>
          <w:color w:val="6E21BA"/>
        </w:rPr>
        <w:t>sender</w:t>
      </w:r>
      <w:r>
        <w:rPr>
          <w:color w:val="666666"/>
        </w:rPr>
        <w:t xml:space="preserve"> </w:t>
      </w:r>
      <w:r>
        <w:rPr>
          <w:color w:val="6E21BA"/>
        </w:rPr>
        <w:t>===</w:t>
      </w:r>
      <w:r>
        <w:rPr>
          <w:color w:val="666666"/>
        </w:rPr>
        <w:t xml:space="preserve"> </w:t>
      </w:r>
      <w:r>
        <w:rPr>
          <w:color w:val="187B34"/>
        </w:rPr>
        <w:t>'bot'</w:t>
      </w:r>
      <w:r>
        <w:rPr>
          <w:color w:val="666666"/>
        </w:rPr>
        <w:t xml:space="preserve"> </w:t>
      </w:r>
      <w:r>
        <w:rPr>
          <w:color w:val="6E21BA"/>
        </w:rPr>
        <w:t>&amp;&amp;</w:t>
      </w:r>
    </w:p>
    <w:p w14:paraId="0ABA1AA1" w14:textId="77777777" w:rsidR="00D6119B" w:rsidRDefault="00D6119B" w:rsidP="00D6119B">
      <w:r>
        <w:rPr>
          <w:color w:val="666666"/>
        </w:rPr>
        <w:t> last.</w:t>
      </w:r>
      <w:r>
        <w:rPr>
          <w:color w:val="6E21BA"/>
        </w:rPr>
        <w:t>context</w:t>
      </w:r>
      <w:r>
        <w:rPr>
          <w:color w:val="666666"/>
        </w:rPr>
        <w:t xml:space="preserve"> </w:t>
      </w:r>
      <w:r>
        <w:rPr>
          <w:color w:val="6E21BA"/>
        </w:rPr>
        <w:t>===</w:t>
      </w:r>
      <w:r>
        <w:rPr>
          <w:color w:val="666666"/>
        </w:rPr>
        <w:t xml:space="preserve"> </w:t>
      </w:r>
      <w:r>
        <w:rPr>
          <w:color w:val="187B34"/>
        </w:rPr>
        <w:t>'loan'</w:t>
      </w:r>
      <w:r>
        <w:rPr>
          <w:color w:val="666666"/>
        </w:rPr>
        <w:t xml:space="preserve"> </w:t>
      </w:r>
      <w:r>
        <w:rPr>
          <w:color w:val="6E21BA"/>
        </w:rPr>
        <w:t>&amp;&amp;</w:t>
      </w:r>
    </w:p>
    <w:p w14:paraId="209C545A" w14:textId="77777777" w:rsidR="00D6119B" w:rsidRDefault="00D6119B" w:rsidP="00D6119B">
      <w:r>
        <w:rPr>
          <w:color w:val="666666"/>
        </w:rPr>
        <w:t> </w:t>
      </w:r>
      <w:r>
        <w:rPr>
          <w:color w:val="6E21BA"/>
        </w:rPr>
        <w:t>typeof</w:t>
      </w:r>
      <w:r>
        <w:rPr>
          <w:color w:val="666666"/>
        </w:rPr>
        <w:t xml:space="preserve"> last.</w:t>
      </w:r>
      <w:r>
        <w:rPr>
          <w:color w:val="6E21BA"/>
        </w:rPr>
        <w:t>prediction</w:t>
      </w:r>
      <w:r>
        <w:rPr>
          <w:color w:val="666666"/>
        </w:rPr>
        <w:t xml:space="preserve"> </w:t>
      </w:r>
      <w:r>
        <w:rPr>
          <w:color w:val="6E21BA"/>
        </w:rPr>
        <w:t>===</w:t>
      </w:r>
      <w:r>
        <w:rPr>
          <w:color w:val="666666"/>
        </w:rPr>
        <w:t xml:space="preserve"> </w:t>
      </w:r>
      <w:r>
        <w:rPr>
          <w:color w:val="187B34"/>
        </w:rPr>
        <w:t>'string'</w:t>
      </w:r>
    </w:p>
    <w:p w14:paraId="285CCD93" w14:textId="77777777" w:rsidR="00D6119B" w:rsidRDefault="00D6119B" w:rsidP="00D6119B"/>
    <w:p w14:paraId="0B4741D1" w14:textId="77777777" w:rsidR="00D6119B" w:rsidRDefault="00D6119B" w:rsidP="00D6119B">
      <w:r>
        <w:rPr>
          <w:color w:val="666666"/>
        </w:rPr>
        <w:t>surveyTimerRef.</w:t>
      </w:r>
      <w:r>
        <w:rPr>
          <w:color w:val="6E21BA"/>
        </w:rPr>
        <w:t>current</w:t>
      </w:r>
      <w:r>
        <w:rPr>
          <w:color w:val="666666"/>
        </w:rPr>
        <w:t xml:space="preserve"> </w:t>
      </w:r>
      <w:r>
        <w:rPr>
          <w:color w:val="6E21BA"/>
        </w:rPr>
        <w:t>=</w:t>
      </w:r>
      <w:r>
        <w:rPr>
          <w:color w:val="666666"/>
        </w:rPr>
        <w:t xml:space="preserve"> </w:t>
      </w:r>
      <w:r>
        <w:rPr>
          <w:color w:val="C45B1C"/>
        </w:rPr>
        <w:t>setTimeout</w:t>
      </w:r>
      <w:r>
        <w:rPr>
          <w:color w:val="666666"/>
        </w:rPr>
        <w:t xml:space="preserve">(() </w:t>
      </w:r>
      <w:r>
        <w:rPr>
          <w:color w:val="6E21BA"/>
        </w:rPr>
        <w:t>=&gt;</w:t>
      </w:r>
      <w:r>
        <w:rPr>
          <w:color w:val="666666"/>
        </w:rPr>
        <w:t xml:space="preserve"> {</w:t>
      </w:r>
    </w:p>
    <w:p w14:paraId="47B4B85B" w14:textId="77777777" w:rsidR="00D6119B" w:rsidRDefault="00D6119B" w:rsidP="00D6119B">
      <w:r>
        <w:rPr>
          <w:color w:val="666666"/>
        </w:rPr>
        <w:t> </w:t>
      </w:r>
      <w:r>
        <w:rPr>
          <w:color w:val="C45B1C"/>
        </w:rPr>
        <w:t>setSurveyOpen</w:t>
      </w:r>
      <w:r>
        <w:rPr>
          <w:color w:val="666666"/>
        </w:rPr>
        <w:t>(</w:t>
      </w:r>
      <w:r>
        <w:rPr>
          <w:color w:val="187B34"/>
        </w:rPr>
        <w:t>true</w:t>
      </w:r>
      <w:r>
        <w:rPr>
          <w:color w:val="666666"/>
        </w:rPr>
        <w:t>)</w:t>
      </w:r>
    </w:p>
    <w:p w14:paraId="7B115532" w14:textId="77777777" w:rsidR="00D6119B" w:rsidRDefault="00D6119B" w:rsidP="00D6119B">
      <w:r>
        <w:rPr>
          <w:color w:val="666666"/>
        </w:rPr>
        <w:t>}</w:t>
      </w:r>
      <w:r>
        <w:rPr>
          <w:color w:val="6E21BA"/>
        </w:rPr>
        <w:t>,</w:t>
      </w:r>
      <w:r>
        <w:rPr>
          <w:color w:val="666666"/>
        </w:rPr>
        <w:t xml:space="preserve"> </w:t>
      </w:r>
      <w:r>
        <w:rPr>
          <w:color w:val="187B34"/>
        </w:rPr>
        <w:t>8000</w:t>
      </w:r>
      <w:r>
        <w:rPr>
          <w:color w:val="666666"/>
        </w:rPr>
        <w:t>)</w:t>
      </w:r>
    </w:p>
    <w:p w14:paraId="62FE4CB5" w14:textId="77777777" w:rsidR="00D6119B" w:rsidRDefault="00D6119B" w:rsidP="00D6119B"/>
    <w:p w14:paraId="50D1AB06" w14:textId="304CF1D6" w:rsidR="00D6119B" w:rsidRDefault="00D6119B" w:rsidP="004A3BA7">
      <w:pPr>
        <w:pStyle w:val="Heading5"/>
        <w:numPr>
          <w:ilvl w:val="0"/>
          <w:numId w:val="16"/>
        </w:numPr>
      </w:pPr>
      <w:r>
        <w:t>Trust Survey Submission</w:t>
      </w:r>
    </w:p>
    <w:p w14:paraId="0D30406F" w14:textId="77777777" w:rsidR="00F110E4" w:rsidRPr="00F110E4" w:rsidRDefault="00F110E4" w:rsidP="00F110E4"/>
    <w:p w14:paraId="169AD4E8" w14:textId="77777777" w:rsidR="00D6119B" w:rsidRDefault="00D6119B" w:rsidP="00D6119B">
      <w:r>
        <w:t>When the survey is submitted, the chatbot logs a thank-you message and saves the user trust metrics inside Supabase via the Node backend.</w:t>
      </w:r>
    </w:p>
    <w:p w14:paraId="4CE685F2" w14:textId="77777777" w:rsidR="00D6119B" w:rsidRDefault="00D6119B" w:rsidP="00D6119B"/>
    <w:p w14:paraId="42AD818F" w14:textId="77777777" w:rsidR="00D6119B" w:rsidRDefault="00D6119B" w:rsidP="00D6119B">
      <w:r>
        <w:rPr>
          <w:color w:val="6E21BA"/>
        </w:rPr>
        <w:t>await</w:t>
      </w:r>
      <w:r>
        <w:rPr>
          <w:color w:val="666666"/>
        </w:rPr>
        <w:t xml:space="preserve"> </w:t>
      </w:r>
      <w:r>
        <w:rPr>
          <w:color w:val="C45B1C"/>
        </w:rPr>
        <w:t>apiFetch</w:t>
      </w:r>
      <w:r>
        <w:rPr>
          <w:color w:val="666666"/>
        </w:rPr>
        <w:t>(</w:t>
      </w:r>
      <w:r>
        <w:rPr>
          <w:color w:val="187B34"/>
        </w:rPr>
        <w:t>`/api/v1/survey/loan-trust`</w:t>
      </w:r>
      <w:r>
        <w:rPr>
          <w:color w:val="6E21BA"/>
        </w:rPr>
        <w:t>,</w:t>
      </w:r>
      <w:r>
        <w:rPr>
          <w:color w:val="666666"/>
        </w:rPr>
        <w:t xml:space="preserve"> {</w:t>
      </w:r>
    </w:p>
    <w:p w14:paraId="15503354" w14:textId="77777777" w:rsidR="00D6119B" w:rsidRDefault="00D6119B" w:rsidP="00D6119B">
      <w:r>
        <w:rPr>
          <w:color w:val="666666"/>
        </w:rPr>
        <w:t> </w:t>
      </w:r>
      <w:r>
        <w:rPr>
          <w:color w:val="6E21BA"/>
        </w:rPr>
        <w:t>method:</w:t>
      </w:r>
      <w:r>
        <w:rPr>
          <w:color w:val="666666"/>
        </w:rPr>
        <w:t xml:space="preserve"> </w:t>
      </w:r>
      <w:r>
        <w:rPr>
          <w:color w:val="187B34"/>
        </w:rPr>
        <w:t>'POST'</w:t>
      </w:r>
      <w:r>
        <w:rPr>
          <w:color w:val="6E21BA"/>
        </w:rPr>
        <w:t>,</w:t>
      </w:r>
    </w:p>
    <w:p w14:paraId="40CDD1F7" w14:textId="77777777" w:rsidR="00D6119B" w:rsidRDefault="00D6119B" w:rsidP="00D6119B">
      <w:r>
        <w:rPr>
          <w:color w:val="666666"/>
        </w:rPr>
        <w:t> </w:t>
      </w:r>
      <w:r>
        <w:rPr>
          <w:color w:val="6E21BA"/>
        </w:rPr>
        <w:t>body:</w:t>
      </w:r>
      <w:r>
        <w:rPr>
          <w:color w:val="666666"/>
        </w:rPr>
        <w:t xml:space="preserve"> JSON.</w:t>
      </w:r>
      <w:r>
        <w:rPr>
          <w:color w:val="C45B1C"/>
        </w:rPr>
        <w:t>stringify</w:t>
      </w:r>
      <w:r>
        <w:rPr>
          <w:color w:val="666666"/>
        </w:rPr>
        <w:t>({</w:t>
      </w:r>
    </w:p>
    <w:p w14:paraId="32FCD044" w14:textId="77777777" w:rsidR="00D6119B" w:rsidRDefault="00D6119B" w:rsidP="00D6119B">
      <w:r>
        <w:rPr>
          <w:color w:val="666666"/>
        </w:rPr>
        <w:t>   </w:t>
      </w:r>
      <w:r>
        <w:rPr>
          <w:color w:val="6E21BA"/>
        </w:rPr>
        <w:t>user_email:</w:t>
      </w:r>
      <w:r>
        <w:rPr>
          <w:color w:val="666666"/>
        </w:rPr>
        <w:t xml:space="preserve"> email</w:t>
      </w:r>
      <w:r>
        <w:rPr>
          <w:color w:val="6E21BA"/>
        </w:rPr>
        <w:t>,</w:t>
      </w:r>
    </w:p>
    <w:p w14:paraId="27CE8AE2" w14:textId="77777777" w:rsidR="00D6119B" w:rsidRDefault="00D6119B" w:rsidP="00D6119B">
      <w:r>
        <w:rPr>
          <w:color w:val="666666"/>
        </w:rPr>
        <w:t>   </w:t>
      </w:r>
      <w:r>
        <w:rPr>
          <w:color w:val="6E21BA"/>
        </w:rPr>
        <w:t>variant:</w:t>
      </w:r>
      <w:r>
        <w:rPr>
          <w:color w:val="666666"/>
        </w:rPr>
        <w:t xml:space="preserve"> mode</w:t>
      </w:r>
      <w:r>
        <w:rPr>
          <w:color w:val="6E21BA"/>
        </w:rPr>
        <w:t>,</w:t>
      </w:r>
    </w:p>
    <w:p w14:paraId="39B2D333" w14:textId="77777777" w:rsidR="00D6119B" w:rsidRDefault="00D6119B" w:rsidP="00D6119B">
      <w:r>
        <w:rPr>
          <w:color w:val="666666"/>
        </w:rPr>
        <w:lastRenderedPageBreak/>
        <w:t>   </w:t>
      </w:r>
      <w:r>
        <w:rPr>
          <w:color w:val="6E21BA"/>
        </w:rPr>
        <w:t>prediction:</w:t>
      </w:r>
      <w:r>
        <w:rPr>
          <w:color w:val="666666"/>
        </w:rPr>
        <w:t xml:space="preserve"> pendingSurveyPrediction</w:t>
      </w:r>
      <w:r>
        <w:rPr>
          <w:color w:val="6E21BA"/>
        </w:rPr>
        <w:t>,</w:t>
      </w:r>
    </w:p>
    <w:p w14:paraId="1C5D0FDD" w14:textId="77777777" w:rsidR="00D6119B" w:rsidRDefault="00D6119B" w:rsidP="00D6119B">
      <w:r>
        <w:rPr>
          <w:color w:val="666666"/>
        </w:rPr>
        <w:t>   </w:t>
      </w:r>
      <w:r>
        <w:rPr>
          <w:color w:val="6E21BA"/>
        </w:rPr>
        <w:t>trust:</w:t>
      </w:r>
      <w:r>
        <w:rPr>
          <w:color w:val="666666"/>
        </w:rPr>
        <w:t xml:space="preserve"> payload.</w:t>
      </w:r>
      <w:r>
        <w:rPr>
          <w:color w:val="6E21BA"/>
        </w:rPr>
        <w:t>trust,</w:t>
      </w:r>
    </w:p>
    <w:p w14:paraId="39365DF0" w14:textId="77777777" w:rsidR="00D6119B" w:rsidRDefault="00D6119B" w:rsidP="00D6119B">
      <w:r>
        <w:rPr>
          <w:color w:val="666666"/>
        </w:rPr>
        <w:t>   </w:t>
      </w:r>
      <w:r>
        <w:rPr>
          <w:color w:val="6E21BA"/>
        </w:rPr>
        <w:t>feedback:</w:t>
      </w:r>
      <w:r>
        <w:rPr>
          <w:color w:val="666666"/>
        </w:rPr>
        <w:t xml:space="preserve"> payload.</w:t>
      </w:r>
      <w:r>
        <w:rPr>
          <w:color w:val="6E21BA"/>
        </w:rPr>
        <w:t>feedback,</w:t>
      </w:r>
    </w:p>
    <w:p w14:paraId="75BE930E" w14:textId="77777777" w:rsidR="00D6119B" w:rsidRDefault="00D6119B" w:rsidP="00D6119B">
      <w:r>
        <w:rPr>
          <w:color w:val="666666"/>
        </w:rPr>
        <w:t> })</w:t>
      </w:r>
      <w:r>
        <w:rPr>
          <w:color w:val="6E21BA"/>
        </w:rPr>
        <w:t>,</w:t>
      </w:r>
    </w:p>
    <w:p w14:paraId="2B1C7C3E" w14:textId="77777777" w:rsidR="00D6119B" w:rsidRDefault="00D6119B" w:rsidP="00D6119B">
      <w:r>
        <w:rPr>
          <w:color w:val="666666"/>
        </w:rPr>
        <w:t>})</w:t>
      </w:r>
    </w:p>
    <w:p w14:paraId="7ED72F9C" w14:textId="77777777" w:rsidR="00D6119B" w:rsidRDefault="00D6119B" w:rsidP="00D6119B"/>
    <w:p w14:paraId="204A72C1" w14:textId="1E917EBF" w:rsidR="00D6119B" w:rsidRDefault="00D6119B" w:rsidP="004A3BA7">
      <w:pPr>
        <w:pStyle w:val="Heading5"/>
        <w:numPr>
          <w:ilvl w:val="0"/>
          <w:numId w:val="16"/>
        </w:numPr>
      </w:pPr>
      <w:r>
        <w:t>“Apply for a Loan” Floating Button</w:t>
      </w:r>
    </w:p>
    <w:p w14:paraId="63210BFC" w14:textId="77777777" w:rsidR="00D6119B" w:rsidRDefault="00D6119B" w:rsidP="00D6119B"/>
    <w:p w14:paraId="05D5B365" w14:textId="77777777" w:rsidR="00D6119B" w:rsidRDefault="00D6119B" w:rsidP="00D6119B">
      <w:r>
        <w:t>An action button that is floating in the bottom right corner, which lets the users jump into the structure's loan form.</w:t>
      </w:r>
    </w:p>
    <w:p w14:paraId="724FCBEE" w14:textId="77777777" w:rsidR="00D6119B" w:rsidRDefault="00D6119B" w:rsidP="00D6119B"/>
    <w:p w14:paraId="7A4F6A09" w14:textId="77777777" w:rsidR="00D6119B" w:rsidRDefault="00D6119B" w:rsidP="00D6119B">
      <w:r>
        <w:rPr>
          <w:color w:val="666666"/>
        </w:rPr>
        <w:t>&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loan-form')} className="floating-loan-btn"&gt;</w:t>
      </w:r>
    </w:p>
    <w:p w14:paraId="53A3CFC8" w14:textId="77777777" w:rsidR="00D6119B" w:rsidRDefault="00D6119B" w:rsidP="00D6119B">
      <w:r>
        <w:rPr>
          <w:color w:val="666666"/>
        </w:rPr>
        <w:t> Apply for a Loan</w:t>
      </w:r>
    </w:p>
    <w:p w14:paraId="4E6716E1" w14:textId="77777777" w:rsidR="00D6119B" w:rsidRDefault="00D6119B" w:rsidP="00D6119B">
      <w:r>
        <w:rPr>
          <w:color w:val="666666"/>
        </w:rPr>
        <w:t>&lt;/</w:t>
      </w:r>
      <w:r>
        <w:rPr>
          <w:color w:val="6E21BA"/>
        </w:rPr>
        <w:t>button</w:t>
      </w:r>
      <w:r>
        <w:rPr>
          <w:color w:val="666666"/>
        </w:rPr>
        <w:t>&gt;</w:t>
      </w:r>
    </w:p>
    <w:p w14:paraId="63E58CCE" w14:textId="77777777" w:rsidR="00D6119B" w:rsidRDefault="00D6119B" w:rsidP="00D6119B"/>
    <w:p w14:paraId="78579738" w14:textId="2B330101" w:rsidR="00D6119B" w:rsidRDefault="00D6119B" w:rsidP="004A3BA7">
      <w:pPr>
        <w:pStyle w:val="Heading5"/>
        <w:numPr>
          <w:ilvl w:val="0"/>
          <w:numId w:val="16"/>
        </w:numPr>
      </w:pPr>
      <w:r>
        <w:t>Chat Rendering Loop</w:t>
      </w:r>
    </w:p>
    <w:p w14:paraId="4A5D0EBE" w14:textId="77777777" w:rsidR="00B72AE0" w:rsidRDefault="00B72AE0" w:rsidP="00D6119B"/>
    <w:p w14:paraId="53513E1F" w14:textId="77777777" w:rsidR="00D6119B" w:rsidRDefault="00D6119B" w:rsidP="00D6119B">
      <w:r>
        <w:t>Every message in the list becomes a chat row. The system builds,</w:t>
      </w:r>
    </w:p>
    <w:p w14:paraId="6EC911FC" w14:textId="77777777" w:rsidR="00D6119B" w:rsidRDefault="00D6119B" w:rsidP="004A3BA7">
      <w:pPr>
        <w:numPr>
          <w:ilvl w:val="0"/>
          <w:numId w:val="14"/>
        </w:numPr>
        <w:spacing w:before="120" w:after="120"/>
      </w:pPr>
      <w:r>
        <w:t>Avatar (“AI” or “U”)</w:t>
      </w:r>
    </w:p>
    <w:p w14:paraId="32C3F1E0" w14:textId="77777777" w:rsidR="00D6119B" w:rsidRDefault="00D6119B" w:rsidP="004A3BA7">
      <w:pPr>
        <w:numPr>
          <w:ilvl w:val="0"/>
          <w:numId w:val="14"/>
        </w:numPr>
        <w:spacing w:before="120" w:after="120"/>
      </w:pPr>
      <w:r>
        <w:t>Bubble background</w:t>
      </w:r>
    </w:p>
    <w:p w14:paraId="2222E57C" w14:textId="77777777" w:rsidR="00D6119B" w:rsidRDefault="00D6119B" w:rsidP="004A3BA7">
      <w:pPr>
        <w:numPr>
          <w:ilvl w:val="0"/>
          <w:numId w:val="14"/>
        </w:numPr>
        <w:spacing w:before="120" w:after="120"/>
      </w:pPr>
      <w:r>
        <w:t>Multi-line formatting</w:t>
      </w:r>
    </w:p>
    <w:p w14:paraId="2FCA87FC" w14:textId="77777777" w:rsidR="00D6119B" w:rsidRDefault="00D6119B" w:rsidP="004A3BA7">
      <w:pPr>
        <w:numPr>
          <w:ilvl w:val="0"/>
          <w:numId w:val="14"/>
        </w:numPr>
        <w:spacing w:before="120" w:after="120"/>
      </w:pPr>
      <w:r>
        <w:t>Left/right alignment</w:t>
      </w:r>
    </w:p>
    <w:p w14:paraId="07CFA265" w14:textId="77777777" w:rsidR="00D6119B" w:rsidRDefault="00D6119B" w:rsidP="00D6119B"/>
    <w:p w14:paraId="4395B9FC" w14:textId="77777777" w:rsidR="00D6119B" w:rsidRDefault="00D6119B" w:rsidP="00D6119B">
      <w:r>
        <w:rPr>
          <w:color w:val="666666"/>
        </w:rPr>
        <w:t>{messages.</w:t>
      </w:r>
      <w:r>
        <w:rPr>
          <w:color w:val="C45B1C"/>
        </w:rPr>
        <w:t>map</w:t>
      </w:r>
      <w:r>
        <w:rPr>
          <w:color w:val="666666"/>
        </w:rPr>
        <w:t>((msg</w:t>
      </w:r>
      <w:r>
        <w:rPr>
          <w:color w:val="6E21BA"/>
        </w:rPr>
        <w:t>,</w:t>
      </w:r>
      <w:r>
        <w:rPr>
          <w:color w:val="666666"/>
        </w:rPr>
        <w:t xml:space="preserve"> i) </w:t>
      </w:r>
      <w:r>
        <w:rPr>
          <w:color w:val="6E21BA"/>
        </w:rPr>
        <w:t>=&gt;</w:t>
      </w:r>
      <w:r>
        <w:rPr>
          <w:color w:val="666666"/>
        </w:rPr>
        <w:t xml:space="preserve"> (</w:t>
      </w:r>
    </w:p>
    <w:p w14:paraId="620CC259" w14:textId="77777777" w:rsidR="00D6119B" w:rsidRDefault="00D6119B" w:rsidP="00D6119B">
      <w:r>
        <w:rPr>
          <w:color w:val="666666"/>
        </w:rPr>
        <w:t> &lt;</w:t>
      </w:r>
      <w:r>
        <w:rPr>
          <w:color w:val="6E21BA"/>
        </w:rPr>
        <w:t>div</w:t>
      </w:r>
      <w:r>
        <w:rPr>
          <w:color w:val="666666"/>
        </w:rPr>
        <w:t xml:space="preserve"> </w:t>
      </w:r>
      <w:r>
        <w:rPr>
          <w:color w:val="6E21BA"/>
        </w:rPr>
        <w:t>key=</w:t>
      </w:r>
      <w:r>
        <w:rPr>
          <w:color w:val="666666"/>
        </w:rPr>
        <w:t xml:space="preserve">{i} </w:t>
      </w:r>
      <w:r>
        <w:rPr>
          <w:color w:val="6E21BA"/>
        </w:rPr>
        <w:t>className=</w:t>
      </w:r>
      <w:r>
        <w:rPr>
          <w:color w:val="666666"/>
        </w:rPr>
        <w:t>{</w:t>
      </w:r>
      <w:r>
        <w:rPr>
          <w:color w:val="187B34"/>
        </w:rPr>
        <w:t xml:space="preserve">`chat-row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1E88CD51" w14:textId="77777777" w:rsidR="00D6119B" w:rsidRDefault="00D6119B" w:rsidP="00D6119B">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chat-avatar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01394F02" w14:textId="77777777" w:rsidR="00D6119B" w:rsidRDefault="00D6119B" w:rsidP="00D6119B">
      <w:r>
        <w:rPr>
          <w:color w:val="187B34"/>
        </w:rPr>
        <w:t>     </w:t>
      </w:r>
      <w:r>
        <w:rPr>
          <w:color w:val="666666"/>
        </w:rPr>
        <w:t>&lt;</w:t>
      </w:r>
      <w:r>
        <w:rPr>
          <w:color w:val="6E21BA"/>
        </w:rPr>
        <w:t>span</w:t>
      </w:r>
      <w:r>
        <w:rPr>
          <w:color w:val="187B34"/>
        </w:rPr>
        <w:t xml:space="preserve"> </w:t>
      </w:r>
      <w:r>
        <w:rPr>
          <w:color w:val="6E21BA"/>
        </w:rPr>
        <w:t>className=</w:t>
      </w:r>
      <w:r>
        <w:rPr>
          <w:color w:val="187B34"/>
        </w:rPr>
        <w:t>"avatar-initial"</w:t>
      </w:r>
      <w:r>
        <w:rPr>
          <w:color w:val="666666"/>
        </w:rPr>
        <w:t xml:space="preserve">&gt;{isBot </w:t>
      </w:r>
      <w:r>
        <w:rPr>
          <w:color w:val="6E21BA"/>
        </w:rPr>
        <w:t>?</w:t>
      </w:r>
      <w:r>
        <w:rPr>
          <w:color w:val="666666"/>
        </w:rPr>
        <w:t xml:space="preserve"> </w:t>
      </w:r>
      <w:r>
        <w:rPr>
          <w:color w:val="187B34"/>
        </w:rPr>
        <w:t>'AI'</w:t>
      </w:r>
      <w:r>
        <w:rPr>
          <w:color w:val="666666"/>
        </w:rPr>
        <w:t xml:space="preserve"> </w:t>
      </w:r>
      <w:r>
        <w:rPr>
          <w:color w:val="6E21BA"/>
        </w:rPr>
        <w:t>:</w:t>
      </w:r>
      <w:r>
        <w:rPr>
          <w:color w:val="666666"/>
        </w:rPr>
        <w:t xml:space="preserve"> </w:t>
      </w:r>
      <w:r>
        <w:rPr>
          <w:color w:val="187B34"/>
        </w:rPr>
        <w:t>'U'</w:t>
      </w:r>
      <w:r>
        <w:rPr>
          <w:color w:val="666666"/>
        </w:rPr>
        <w:t>}&lt;/</w:t>
      </w:r>
      <w:r>
        <w:rPr>
          <w:color w:val="6E21BA"/>
        </w:rPr>
        <w:t>span</w:t>
      </w:r>
      <w:r>
        <w:rPr>
          <w:color w:val="666666"/>
        </w:rPr>
        <w:t>&gt;</w:t>
      </w:r>
    </w:p>
    <w:p w14:paraId="0E98A425" w14:textId="77777777" w:rsidR="00D6119B" w:rsidRDefault="00D6119B" w:rsidP="00D6119B">
      <w:r>
        <w:rPr>
          <w:color w:val="187B34"/>
        </w:rPr>
        <w:t>   </w:t>
      </w:r>
      <w:r>
        <w:rPr>
          <w:color w:val="666666"/>
        </w:rPr>
        <w:t>&lt;/</w:t>
      </w:r>
      <w:r>
        <w:rPr>
          <w:color w:val="6E21BA"/>
        </w:rPr>
        <w:t>div</w:t>
      </w:r>
      <w:r>
        <w:rPr>
          <w:color w:val="666666"/>
        </w:rPr>
        <w:t>&gt;</w:t>
      </w:r>
    </w:p>
    <w:p w14:paraId="10DDDD90" w14:textId="77777777" w:rsidR="00D6119B" w:rsidRDefault="00D6119B" w:rsidP="00D6119B"/>
    <w:p w14:paraId="2A898C2F" w14:textId="77777777" w:rsidR="00D6119B" w:rsidRDefault="00D6119B" w:rsidP="00D6119B">
      <w:r>
        <w:rPr>
          <w:color w:val="187B34"/>
        </w:rPr>
        <w:t>   </w:t>
      </w:r>
      <w:r>
        <w:rPr>
          <w:color w:val="666666"/>
        </w:rPr>
        <w:t>&lt;</w:t>
      </w:r>
      <w:r>
        <w:rPr>
          <w:color w:val="6E21BA"/>
        </w:rPr>
        <w:t>div</w:t>
      </w:r>
    </w:p>
    <w:p w14:paraId="79D39F01" w14:textId="77777777" w:rsidR="00D6119B" w:rsidRDefault="00D6119B" w:rsidP="00D6119B">
      <w:r>
        <w:rPr>
          <w:color w:val="187B34"/>
        </w:rPr>
        <w:t>     </w:t>
      </w:r>
      <w:r>
        <w:rPr>
          <w:color w:val="6E21BA"/>
        </w:rPr>
        <w:t>className=</w:t>
      </w:r>
      <w:r>
        <w:rPr>
          <w:color w:val="666666"/>
        </w:rPr>
        <w:t>{</w:t>
      </w:r>
      <w:r>
        <w:rPr>
          <w:color w:val="187B34"/>
        </w:rPr>
        <w:t xml:space="preserve">`bubble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w:t>
      </w:r>
    </w:p>
    <w:p w14:paraId="4687ED33" w14:textId="77777777" w:rsidR="00D6119B" w:rsidRDefault="00D6119B" w:rsidP="00D6119B">
      <w:r>
        <w:rPr>
          <w:color w:val="187B34"/>
        </w:rPr>
        <w:t>     </w:t>
      </w:r>
      <w:r>
        <w:rPr>
          <w:color w:val="6E21BA"/>
        </w:rPr>
        <w:t>dangerouslySetInnerHTML=</w:t>
      </w:r>
      <w:r>
        <w:rPr>
          <w:color w:val="666666"/>
        </w:rPr>
        <w:t xml:space="preserve">{{ </w:t>
      </w:r>
      <w:r>
        <w:rPr>
          <w:color w:val="6E21BA"/>
        </w:rPr>
        <w:t>__html:</w:t>
      </w:r>
      <w:r>
        <w:rPr>
          <w:color w:val="666666"/>
        </w:rPr>
        <w:t xml:space="preserve"> formatted }}</w:t>
      </w:r>
    </w:p>
    <w:p w14:paraId="67A39B1C" w14:textId="77777777" w:rsidR="00D6119B" w:rsidRDefault="00D6119B" w:rsidP="00D6119B">
      <w:r>
        <w:rPr>
          <w:color w:val="187B34"/>
        </w:rPr>
        <w:t>   </w:t>
      </w:r>
      <w:r>
        <w:rPr>
          <w:color w:val="666666"/>
        </w:rPr>
        <w:t>/&gt;</w:t>
      </w:r>
    </w:p>
    <w:p w14:paraId="0A827C5C" w14:textId="77777777" w:rsidR="00D6119B" w:rsidRDefault="00D6119B" w:rsidP="00D6119B">
      <w:r>
        <w:rPr>
          <w:color w:val="187B34"/>
        </w:rPr>
        <w:t> </w:t>
      </w:r>
      <w:r>
        <w:rPr>
          <w:color w:val="666666"/>
        </w:rPr>
        <w:t>&lt;/</w:t>
      </w:r>
      <w:r>
        <w:rPr>
          <w:color w:val="6E21BA"/>
        </w:rPr>
        <w:t>div</w:t>
      </w:r>
      <w:r>
        <w:rPr>
          <w:color w:val="666666"/>
        </w:rPr>
        <w:t>&gt;</w:t>
      </w:r>
    </w:p>
    <w:p w14:paraId="4AE97A36" w14:textId="77777777" w:rsidR="00D6119B" w:rsidRDefault="00D6119B" w:rsidP="00D6119B">
      <w:r>
        <w:rPr>
          <w:color w:val="666666"/>
        </w:rPr>
        <w:t>))}</w:t>
      </w:r>
    </w:p>
    <w:p w14:paraId="11816773" w14:textId="77777777" w:rsidR="003F5041" w:rsidRDefault="003F5041" w:rsidP="003F5041">
      <w:pPr>
        <w:pStyle w:val="Heading5"/>
      </w:pPr>
    </w:p>
    <w:p w14:paraId="44F3C4E4" w14:textId="39CE92F7" w:rsidR="00D6119B" w:rsidRDefault="00D6119B" w:rsidP="004A3BA7">
      <w:pPr>
        <w:pStyle w:val="Heading5"/>
        <w:numPr>
          <w:ilvl w:val="0"/>
          <w:numId w:val="16"/>
        </w:numPr>
      </w:pPr>
      <w:r>
        <w:t>Full Page Render</w:t>
      </w:r>
    </w:p>
    <w:p w14:paraId="56D5306D" w14:textId="77777777" w:rsidR="00D6119B" w:rsidRDefault="00D6119B" w:rsidP="00D6119B">
      <w:r>
        <w:t>The main structure ties everything together,</w:t>
      </w:r>
    </w:p>
    <w:p w14:paraId="4BAF9805" w14:textId="77777777" w:rsidR="00D6119B" w:rsidRDefault="00D6119B" w:rsidP="004A3BA7">
      <w:pPr>
        <w:numPr>
          <w:ilvl w:val="0"/>
          <w:numId w:val="15"/>
        </w:numPr>
        <w:spacing w:before="120" w:after="120"/>
      </w:pPr>
      <w:r>
        <w:t>Header with mode badge + dropdown</w:t>
      </w:r>
    </w:p>
    <w:p w14:paraId="2A67CA2A" w14:textId="77777777" w:rsidR="00D6119B" w:rsidRDefault="00D6119B" w:rsidP="004A3BA7">
      <w:pPr>
        <w:numPr>
          <w:ilvl w:val="0"/>
          <w:numId w:val="15"/>
        </w:numPr>
        <w:spacing w:before="120" w:after="120"/>
      </w:pPr>
      <w:r>
        <w:t>Scrollable message area</w:t>
      </w:r>
    </w:p>
    <w:p w14:paraId="6AC378A2" w14:textId="77777777" w:rsidR="00D6119B" w:rsidRDefault="00D6119B" w:rsidP="004A3BA7">
      <w:pPr>
        <w:numPr>
          <w:ilvl w:val="0"/>
          <w:numId w:val="15"/>
        </w:numPr>
        <w:spacing w:before="120" w:after="120"/>
      </w:pPr>
      <w:r>
        <w:t>Input bar</w:t>
      </w:r>
    </w:p>
    <w:p w14:paraId="67F7D4B6" w14:textId="77777777" w:rsidR="00D6119B" w:rsidRDefault="00D6119B" w:rsidP="004A3BA7">
      <w:pPr>
        <w:numPr>
          <w:ilvl w:val="0"/>
          <w:numId w:val="15"/>
        </w:numPr>
        <w:spacing w:before="120" w:after="120"/>
      </w:pPr>
      <w:r>
        <w:t>Floating loan button</w:t>
      </w:r>
    </w:p>
    <w:p w14:paraId="29A83F9B" w14:textId="77777777" w:rsidR="00D6119B" w:rsidRDefault="00D6119B" w:rsidP="004A3BA7">
      <w:pPr>
        <w:numPr>
          <w:ilvl w:val="0"/>
          <w:numId w:val="15"/>
        </w:numPr>
        <w:spacing w:before="120" w:after="120"/>
      </w:pPr>
      <w:r>
        <w:t>Survey modal</w:t>
      </w:r>
    </w:p>
    <w:p w14:paraId="369CEFF5" w14:textId="77777777" w:rsidR="00D6119B" w:rsidRDefault="00D6119B" w:rsidP="00D6119B"/>
    <w:p w14:paraId="3DAE4AE4" w14:textId="77777777" w:rsidR="00D6119B" w:rsidRDefault="00D6119B" w:rsidP="00D6119B">
      <w:r>
        <w:rPr>
          <w:color w:val="666666"/>
        </w:rPr>
        <w:lastRenderedPageBreak/>
        <w:t>return (</w:t>
      </w:r>
    </w:p>
    <w:p w14:paraId="627BF234" w14:textId="77777777" w:rsidR="00D6119B" w:rsidRDefault="00D6119B" w:rsidP="00D6119B">
      <w:r>
        <w:rPr>
          <w:color w:val="666666"/>
        </w:rPr>
        <w:t> &lt;</w:t>
      </w:r>
      <w:r>
        <w:rPr>
          <w:color w:val="6E21BA"/>
        </w:rPr>
        <w:t>main</w:t>
      </w:r>
      <w:r>
        <w:rPr>
          <w:color w:val="666666"/>
        </w:rPr>
        <w:t xml:space="preserve"> </w:t>
      </w:r>
      <w:r>
        <w:rPr>
          <w:color w:val="6E21BA"/>
        </w:rPr>
        <w:t>className=</w:t>
      </w:r>
      <w:r>
        <w:rPr>
          <w:color w:val="187B34"/>
        </w:rPr>
        <w:t>"chat-container"</w:t>
      </w:r>
      <w:r>
        <w:rPr>
          <w:color w:val="666666"/>
        </w:rPr>
        <w:t>&gt;</w:t>
      </w:r>
    </w:p>
    <w:p w14:paraId="4807ABE0" w14:textId="77777777" w:rsidR="00D6119B" w:rsidRDefault="00D6119B" w:rsidP="00D6119B">
      <w:r>
        <w:rPr>
          <w:color w:val="666666"/>
        </w:rPr>
        <w:t>   &lt;</w:t>
      </w:r>
      <w:r>
        <w:rPr>
          <w:color w:val="6E21BA"/>
        </w:rPr>
        <w:t>header</w:t>
      </w:r>
      <w:r>
        <w:rPr>
          <w:color w:val="666666"/>
        </w:rPr>
        <w:t xml:space="preserve"> </w:t>
      </w:r>
      <w:r>
        <w:rPr>
          <w:color w:val="6E21BA"/>
        </w:rPr>
        <w:t>className=</w:t>
      </w:r>
      <w:r>
        <w:rPr>
          <w:color w:val="187B34"/>
        </w:rPr>
        <w:t>"chat-header"</w:t>
      </w:r>
      <w:r>
        <w:rPr>
          <w:color w:val="666666"/>
        </w:rPr>
        <w:t>&gt;...&lt;/</w:t>
      </w:r>
      <w:r>
        <w:rPr>
          <w:color w:val="6E21BA"/>
        </w:rPr>
        <w:t>header</w:t>
      </w:r>
      <w:r>
        <w:rPr>
          <w:color w:val="666666"/>
        </w:rPr>
        <w:t>&gt;</w:t>
      </w:r>
    </w:p>
    <w:p w14:paraId="69599B4C" w14:textId="77777777" w:rsidR="00D6119B" w:rsidRDefault="00D6119B" w:rsidP="00D6119B">
      <w:r>
        <w:rPr>
          <w:color w:val="666666"/>
        </w:rPr>
        <w:t>   &lt;</w:t>
      </w:r>
      <w:r>
        <w:rPr>
          <w:color w:val="6E21BA"/>
        </w:rPr>
        <w:t>section</w:t>
      </w:r>
      <w:r>
        <w:rPr>
          <w:color w:val="666666"/>
        </w:rPr>
        <w:t xml:space="preserve"> </w:t>
      </w:r>
      <w:r>
        <w:rPr>
          <w:color w:val="6E21BA"/>
        </w:rPr>
        <w:t>className=</w:t>
      </w:r>
      <w:r>
        <w:rPr>
          <w:color w:val="187B34"/>
        </w:rPr>
        <w:t>"chat-box"</w:t>
      </w:r>
      <w:r>
        <w:rPr>
          <w:color w:val="666666"/>
        </w:rPr>
        <w:t>&gt;...&lt;/</w:t>
      </w:r>
      <w:r>
        <w:rPr>
          <w:color w:val="6E21BA"/>
        </w:rPr>
        <w:t>section</w:t>
      </w:r>
      <w:r>
        <w:rPr>
          <w:color w:val="666666"/>
        </w:rPr>
        <w:t>&gt;</w:t>
      </w:r>
    </w:p>
    <w:p w14:paraId="2DA7942B" w14:textId="77777777" w:rsidR="00D6119B" w:rsidRDefault="00D6119B" w:rsidP="00D6119B">
      <w:r>
        <w:rPr>
          <w:color w:val="666666"/>
        </w:rPr>
        <w:t>   &lt;</w:t>
      </w:r>
      <w:r>
        <w:rPr>
          <w:color w:val="6E21BA"/>
        </w:rPr>
        <w:t>footer</w:t>
      </w:r>
      <w:r>
        <w:rPr>
          <w:color w:val="666666"/>
        </w:rPr>
        <w:t xml:space="preserve"> </w:t>
      </w:r>
      <w:r>
        <w:rPr>
          <w:color w:val="6E21BA"/>
        </w:rPr>
        <w:t>className=</w:t>
      </w:r>
      <w:r>
        <w:rPr>
          <w:color w:val="187B34"/>
        </w:rPr>
        <w:t>"input-bar"</w:t>
      </w:r>
      <w:r>
        <w:rPr>
          <w:color w:val="666666"/>
        </w:rPr>
        <w:t>&gt;...&lt;/</w:t>
      </w:r>
      <w:r>
        <w:rPr>
          <w:color w:val="6E21BA"/>
        </w:rPr>
        <w:t>footer</w:t>
      </w:r>
      <w:r>
        <w:rPr>
          <w:color w:val="666666"/>
        </w:rPr>
        <w:t>&gt;</w:t>
      </w:r>
    </w:p>
    <w:p w14:paraId="10EBFC22" w14:textId="77777777" w:rsidR="00D6119B" w:rsidRDefault="00D6119B" w:rsidP="00D6119B">
      <w:r>
        <w:rPr>
          <w:color w:val="666666"/>
        </w:rPr>
        <w:t>   {email &amp;&amp; &lt;</w:t>
      </w:r>
      <w:r>
        <w:rPr>
          <w:color w:val="6E21BA"/>
        </w:rPr>
        <w:t>button</w:t>
      </w:r>
      <w:r>
        <w:rPr>
          <w:color w:val="666666"/>
        </w:rPr>
        <w:t xml:space="preserve"> </w:t>
      </w:r>
      <w:r>
        <w:rPr>
          <w:color w:val="6E21BA"/>
        </w:rPr>
        <w:t>className=</w:t>
      </w:r>
      <w:r>
        <w:rPr>
          <w:color w:val="187B34"/>
        </w:rPr>
        <w:t>"floating-loan-btn"</w:t>
      </w:r>
      <w:r>
        <w:rPr>
          <w:color w:val="666666"/>
        </w:rPr>
        <w:t>&gt;Apply for a Loan&lt;/</w:t>
      </w:r>
      <w:r>
        <w:rPr>
          <w:color w:val="6E21BA"/>
        </w:rPr>
        <w:t>button</w:t>
      </w:r>
      <w:r>
        <w:rPr>
          <w:color w:val="666666"/>
        </w:rPr>
        <w:t>&gt;}</w:t>
      </w:r>
    </w:p>
    <w:p w14:paraId="483454E8" w14:textId="77777777" w:rsidR="00D6119B" w:rsidRDefault="00D6119B" w:rsidP="00D6119B">
      <w:r>
        <w:rPr>
          <w:color w:val="666666"/>
        </w:rPr>
        <w:t>   &lt;</w:t>
      </w:r>
      <w:r>
        <w:rPr>
          <w:color w:val="6E21BA"/>
        </w:rPr>
        <w:t>SurveyModal</w:t>
      </w:r>
      <w:r>
        <w:rPr>
          <w:color w:val="666666"/>
        </w:rPr>
        <w:t xml:space="preserve"> </w:t>
      </w:r>
      <w:r>
        <w:rPr>
          <w:color w:val="6E21BA"/>
        </w:rPr>
        <w:t>...</w:t>
      </w:r>
      <w:r>
        <w:rPr>
          <w:color w:val="666666"/>
        </w:rPr>
        <w:t xml:space="preserve"> /&gt;</w:t>
      </w:r>
    </w:p>
    <w:p w14:paraId="1AAA16BC" w14:textId="77777777" w:rsidR="00D6119B" w:rsidRDefault="00D6119B" w:rsidP="00D6119B">
      <w:r>
        <w:rPr>
          <w:color w:val="666666"/>
        </w:rPr>
        <w:t> &lt;/</w:t>
      </w:r>
      <w:r>
        <w:rPr>
          <w:color w:val="6E21BA"/>
        </w:rPr>
        <w:t>main</w:t>
      </w:r>
      <w:r>
        <w:rPr>
          <w:color w:val="666666"/>
        </w:rPr>
        <w:t>&gt;</w:t>
      </w:r>
    </w:p>
    <w:p w14:paraId="0A36E498" w14:textId="77777777" w:rsidR="00D6119B" w:rsidRDefault="00D6119B" w:rsidP="00D6119B">
      <w:pPr>
        <w:rPr>
          <w:color w:val="666666"/>
        </w:rPr>
      </w:pPr>
      <w:r>
        <w:rPr>
          <w:color w:val="666666"/>
        </w:rPr>
        <w:t>)</w:t>
      </w:r>
    </w:p>
    <w:p w14:paraId="1633F5FC" w14:textId="77777777" w:rsidR="00F512C9" w:rsidRDefault="00F512C9" w:rsidP="00D6119B">
      <w:pPr>
        <w:rPr>
          <w:color w:val="666666"/>
        </w:rPr>
      </w:pPr>
    </w:p>
    <w:p w14:paraId="3CD4944A" w14:textId="77777777" w:rsidR="00F512C9" w:rsidRDefault="00F512C9" w:rsidP="00F512C9">
      <w:pPr>
        <w:pStyle w:val="Heading4"/>
      </w:pPr>
      <w:r>
        <w:t>6.3.2.3 Loan Form</w:t>
      </w:r>
    </w:p>
    <w:p w14:paraId="1072421E" w14:textId="77777777" w:rsidR="00F512C9" w:rsidRPr="00F512C9" w:rsidRDefault="00F512C9" w:rsidP="00F512C9"/>
    <w:p w14:paraId="4249BB64" w14:textId="77777777" w:rsidR="00F512C9" w:rsidRDefault="00F512C9" w:rsidP="00F512C9">
      <w: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F512C9"/>
    <w:p w14:paraId="15A1D766" w14:textId="35FB9597" w:rsidR="00F512C9" w:rsidRDefault="00F512C9" w:rsidP="004A3BA7">
      <w:pPr>
        <w:pStyle w:val="Heading5"/>
        <w:numPr>
          <w:ilvl w:val="0"/>
          <w:numId w:val="18"/>
        </w:numPr>
      </w:pPr>
      <w:r>
        <w:t>Multi-Step Structure With Progress Bar</w:t>
      </w:r>
    </w:p>
    <w:p w14:paraId="51149478" w14:textId="77777777" w:rsidR="00F512C9" w:rsidRPr="00F512C9" w:rsidRDefault="00F512C9" w:rsidP="00F512C9"/>
    <w:p w14:paraId="7CD12D42" w14:textId="77777777" w:rsidR="00F512C9" w:rsidRDefault="00F512C9" w:rsidP="00F512C9">
      <w:r>
        <w:t xml:space="preserve">The form is broken into </w:t>
      </w:r>
      <w:r>
        <w:rPr>
          <w:b/>
          <w:bCs/>
        </w:rPr>
        <w:t xml:space="preserve">five steps, </w:t>
      </w:r>
      <w:r>
        <w:t xml:space="preserve">starting from </w:t>
      </w:r>
      <w:r>
        <w:rPr>
          <w:b/>
          <w:bCs/>
        </w:rPr>
        <w:t>Personal</w:t>
      </w:r>
      <w:r>
        <w:t xml:space="preserve">, </w:t>
      </w:r>
      <w:r>
        <w:rPr>
          <w:b/>
          <w:bCs/>
        </w:rPr>
        <w:t>Loan</w:t>
      </w:r>
      <w:r>
        <w:t xml:space="preserve">, </w:t>
      </w:r>
      <w:r>
        <w:rPr>
          <w:b/>
          <w:bCs/>
        </w:rPr>
        <w:t>Credit</w:t>
      </w:r>
      <w:r>
        <w:t>,</w:t>
      </w:r>
      <w:r>
        <w:rPr>
          <w:b/>
          <w:bCs/>
        </w:rPr>
        <w:t xml:space="preserve"> Assets</w:t>
      </w:r>
      <w:r>
        <w:t>, and</w:t>
      </w:r>
      <w:r>
        <w:rPr>
          <w:b/>
          <w:bCs/>
        </w:rPr>
        <w:t xml:space="preserve"> Review</w:t>
      </w:r>
      <w:r>
        <w:t>. Each step feels like a smaller chapter of the application. The vertical progress bar shifts its highlights as the user moves, giving a sense of forward motion without overwhelming them.</w:t>
      </w:r>
    </w:p>
    <w:p w14:paraId="7FC22892" w14:textId="77777777" w:rsidR="00F512C9" w:rsidRDefault="00F512C9" w:rsidP="00F512C9"/>
    <w:p w14:paraId="569B62F2" w14:textId="77777777" w:rsidR="00F512C9" w:rsidRDefault="00F512C9" w:rsidP="00F512C9">
      <w:r>
        <w:rPr>
          <w:color w:val="6E21BA"/>
        </w:rPr>
        <w:t>const</w:t>
      </w:r>
      <w:r>
        <w:rPr>
          <w:color w:val="666666"/>
        </w:rPr>
        <w:t xml:space="preserve"> steps </w:t>
      </w:r>
      <w:r>
        <w:rPr>
          <w:color w:val="6E21BA"/>
        </w:rPr>
        <w:t>=</w:t>
      </w:r>
      <w:r>
        <w:rPr>
          <w:color w:val="666666"/>
        </w:rPr>
        <w:t xml:space="preserve"> [</w:t>
      </w:r>
      <w:r>
        <w:rPr>
          <w:color w:val="187B34"/>
        </w:rPr>
        <w:t>'Personal'</w:t>
      </w:r>
      <w:r>
        <w:rPr>
          <w:color w:val="6E21BA"/>
        </w:rPr>
        <w:t>,</w:t>
      </w:r>
      <w:r>
        <w:rPr>
          <w:color w:val="666666"/>
        </w:rPr>
        <w:t xml:space="preserve"> </w:t>
      </w:r>
      <w:r>
        <w:rPr>
          <w:color w:val="187B34"/>
        </w:rPr>
        <w:t>'Loan'</w:t>
      </w:r>
      <w:r>
        <w:rPr>
          <w:color w:val="6E21BA"/>
        </w:rPr>
        <w:t>,</w:t>
      </w:r>
      <w:r>
        <w:rPr>
          <w:color w:val="666666"/>
        </w:rPr>
        <w:t xml:space="preserve"> </w:t>
      </w:r>
      <w:r>
        <w:rPr>
          <w:color w:val="187B34"/>
        </w:rPr>
        <w:t>'Credit'</w:t>
      </w:r>
      <w:r>
        <w:rPr>
          <w:color w:val="6E21BA"/>
        </w:rPr>
        <w:t>,</w:t>
      </w:r>
      <w:r>
        <w:rPr>
          <w:color w:val="666666"/>
        </w:rPr>
        <w:t xml:space="preserve"> </w:t>
      </w:r>
      <w:r>
        <w:rPr>
          <w:color w:val="187B34"/>
        </w:rPr>
        <w:t>'Assets'</w:t>
      </w:r>
      <w:r>
        <w:rPr>
          <w:color w:val="6E21BA"/>
        </w:rPr>
        <w:t>,</w:t>
      </w:r>
      <w:r>
        <w:rPr>
          <w:color w:val="666666"/>
        </w:rPr>
        <w:t xml:space="preserve"> </w:t>
      </w:r>
      <w:r>
        <w:rPr>
          <w:color w:val="187B34"/>
        </w:rPr>
        <w:t>'Review'</w:t>
      </w:r>
      <w:r>
        <w:rPr>
          <w:color w:val="666666"/>
        </w:rPr>
        <w:t>]</w:t>
      </w:r>
    </w:p>
    <w:p w14:paraId="222FCC23" w14:textId="77777777" w:rsidR="00F512C9" w:rsidRDefault="00F512C9" w:rsidP="00F512C9"/>
    <w:p w14:paraId="1EB7159C" w14:textId="77777777" w:rsidR="00F512C9" w:rsidRDefault="00F512C9" w:rsidP="00F512C9">
      <w:r>
        <w:rPr>
          <w:color w:val="6E21BA"/>
        </w:rPr>
        <w:t>const</w:t>
      </w:r>
      <w:r>
        <w:rPr>
          <w:color w:val="666666"/>
        </w:rPr>
        <w:t xml:space="preserve"> </w:t>
      </w:r>
      <w:r>
        <w:rPr>
          <w:color w:val="C45B1C"/>
        </w:rPr>
        <w:t>ProgressBar</w:t>
      </w:r>
      <w:r>
        <w:rPr>
          <w:color w:val="666666"/>
        </w:rPr>
        <w:t xml:space="preserve"> </w:t>
      </w:r>
      <w:r>
        <w:rPr>
          <w:color w:val="6E21BA"/>
        </w:rPr>
        <w:t>=</w:t>
      </w:r>
      <w:r>
        <w:rPr>
          <w:color w:val="666666"/>
        </w:rPr>
        <w:t xml:space="preserve"> ({ step }</w:t>
      </w:r>
      <w:r>
        <w:rPr>
          <w:i/>
          <w:iCs/>
          <w:color w:val="6E21BA"/>
        </w:rPr>
        <w:t>: { step: number }</w:t>
      </w:r>
      <w:r>
        <w:rPr>
          <w:color w:val="666666"/>
        </w:rPr>
        <w:t xml:space="preserve">) </w:t>
      </w:r>
      <w:r>
        <w:rPr>
          <w:color w:val="6E21BA"/>
        </w:rPr>
        <w:t>=&gt;</w:t>
      </w:r>
      <w:r>
        <w:rPr>
          <w:color w:val="666666"/>
        </w:rPr>
        <w:t xml:space="preserve"> (</w:t>
      </w:r>
    </w:p>
    <w:p w14:paraId="70C4D2AB" w14:textId="77777777" w:rsidR="00F512C9" w:rsidRDefault="00F512C9" w:rsidP="00F512C9">
      <w:r>
        <w:rPr>
          <w:color w:val="666666"/>
        </w:rPr>
        <w:t> &lt;</w:t>
      </w:r>
      <w:r>
        <w:rPr>
          <w:color w:val="6E21BA"/>
        </w:rPr>
        <w:t>div</w:t>
      </w:r>
      <w:r>
        <w:rPr>
          <w:color w:val="666666"/>
        </w:rPr>
        <w:t xml:space="preserve"> </w:t>
      </w:r>
      <w:r>
        <w:rPr>
          <w:color w:val="6E21BA"/>
        </w:rPr>
        <w:t>className=</w:t>
      </w:r>
      <w:r>
        <w:rPr>
          <w:color w:val="187B34"/>
        </w:rPr>
        <w:t>"progress-wrapper-vertical"</w:t>
      </w:r>
      <w:r>
        <w:rPr>
          <w:color w:val="666666"/>
        </w:rPr>
        <w:t>&gt;</w:t>
      </w:r>
    </w:p>
    <w:p w14:paraId="49D2D186" w14:textId="77777777" w:rsidR="00F512C9" w:rsidRDefault="00F512C9" w:rsidP="00F512C9">
      <w:r>
        <w:rPr>
          <w:color w:val="187B34"/>
        </w:rPr>
        <w:t>   </w:t>
      </w:r>
      <w:r>
        <w:rPr>
          <w:color w:val="666666"/>
        </w:rPr>
        <w:t>{steps.</w:t>
      </w:r>
      <w:r>
        <w:rPr>
          <w:color w:val="C45B1C"/>
        </w:rPr>
        <w:t>map</w:t>
      </w:r>
      <w:r>
        <w:rPr>
          <w:color w:val="666666"/>
        </w:rPr>
        <w:t>((label</w:t>
      </w:r>
      <w:r>
        <w:rPr>
          <w:color w:val="6E21BA"/>
        </w:rPr>
        <w:t>,</w:t>
      </w:r>
      <w:r>
        <w:rPr>
          <w:color w:val="666666"/>
        </w:rPr>
        <w:t xml:space="preserve"> index) </w:t>
      </w:r>
      <w:r>
        <w:rPr>
          <w:color w:val="6E21BA"/>
        </w:rPr>
        <w:t>=&gt;</w:t>
      </w:r>
      <w:r>
        <w:rPr>
          <w:color w:val="666666"/>
        </w:rPr>
        <w:t xml:space="preserve"> {</w:t>
      </w:r>
    </w:p>
    <w:p w14:paraId="37BCCEA2" w14:textId="77777777" w:rsidR="00F512C9" w:rsidRDefault="00F512C9" w:rsidP="00F512C9">
      <w:r>
        <w:rPr>
          <w:color w:val="666666"/>
        </w:rPr>
        <w:t>     </w:t>
      </w:r>
      <w:r>
        <w:rPr>
          <w:color w:val="6E21BA"/>
        </w:rPr>
        <w:t>const</w:t>
      </w:r>
      <w:r>
        <w:rPr>
          <w:color w:val="666666"/>
        </w:rPr>
        <w:t xml:space="preserve"> stepNumber </w:t>
      </w:r>
      <w:r>
        <w:rPr>
          <w:color w:val="6E21BA"/>
        </w:rPr>
        <w:t>=</w:t>
      </w:r>
      <w:r>
        <w:rPr>
          <w:color w:val="666666"/>
        </w:rPr>
        <w:t xml:space="preserve"> index </w:t>
      </w:r>
      <w:r>
        <w:rPr>
          <w:color w:val="6E21BA"/>
        </w:rPr>
        <w:t>+</w:t>
      </w:r>
      <w:r>
        <w:rPr>
          <w:color w:val="666666"/>
        </w:rPr>
        <w:t xml:space="preserve"> </w:t>
      </w:r>
      <w:r>
        <w:rPr>
          <w:color w:val="187B34"/>
        </w:rPr>
        <w:t>1</w:t>
      </w:r>
    </w:p>
    <w:p w14:paraId="614FE53B" w14:textId="77777777" w:rsidR="00F512C9" w:rsidRDefault="00F512C9" w:rsidP="00F512C9">
      <w:r>
        <w:rPr>
          <w:color w:val="666666"/>
        </w:rPr>
        <w:t>     </w:t>
      </w:r>
      <w:r>
        <w:rPr>
          <w:color w:val="6E21BA"/>
        </w:rPr>
        <w:t>const</w:t>
      </w:r>
      <w:r>
        <w:rPr>
          <w:color w:val="666666"/>
        </w:rPr>
        <w:t xml:space="preserve"> isActive </w:t>
      </w:r>
      <w:r>
        <w:rPr>
          <w:color w:val="6E21BA"/>
        </w:rPr>
        <w:t>=</w:t>
      </w:r>
      <w:r>
        <w:rPr>
          <w:color w:val="666666"/>
        </w:rPr>
        <w:t xml:space="preserve"> stepNumber </w:t>
      </w:r>
      <w:r>
        <w:rPr>
          <w:color w:val="6E21BA"/>
        </w:rPr>
        <w:t>===</w:t>
      </w:r>
      <w:r>
        <w:rPr>
          <w:color w:val="666666"/>
        </w:rPr>
        <w:t xml:space="preserve"> step</w:t>
      </w:r>
    </w:p>
    <w:p w14:paraId="5119F41B" w14:textId="77777777" w:rsidR="00F512C9" w:rsidRDefault="00F512C9" w:rsidP="00F512C9">
      <w:r>
        <w:rPr>
          <w:color w:val="666666"/>
        </w:rPr>
        <w:t>     </w:t>
      </w:r>
      <w:r>
        <w:rPr>
          <w:color w:val="6E21BA"/>
        </w:rPr>
        <w:t>const</w:t>
      </w:r>
      <w:r>
        <w:rPr>
          <w:color w:val="666666"/>
        </w:rPr>
        <w:t xml:space="preserve"> isCompleted </w:t>
      </w:r>
      <w:r>
        <w:rPr>
          <w:color w:val="6E21BA"/>
        </w:rPr>
        <w:t>=</w:t>
      </w:r>
      <w:r>
        <w:rPr>
          <w:color w:val="666666"/>
        </w:rPr>
        <w:t xml:space="preserve"> stepNumber </w:t>
      </w:r>
      <w:r>
        <w:rPr>
          <w:color w:val="6E21BA"/>
        </w:rPr>
        <w:t>&lt;</w:t>
      </w:r>
      <w:r>
        <w:rPr>
          <w:color w:val="666666"/>
        </w:rPr>
        <w:t xml:space="preserve"> step</w:t>
      </w:r>
    </w:p>
    <w:p w14:paraId="6BB68A52" w14:textId="77777777" w:rsidR="00F512C9" w:rsidRDefault="00F512C9" w:rsidP="00F512C9"/>
    <w:p w14:paraId="54E555D0" w14:textId="77777777" w:rsidR="00F512C9" w:rsidRDefault="00F512C9" w:rsidP="00F512C9">
      <w:r>
        <w:rPr>
          <w:color w:val="666666"/>
        </w:rPr>
        <w:t>     </w:t>
      </w:r>
      <w:r>
        <w:rPr>
          <w:color w:val="6E21BA"/>
        </w:rPr>
        <w:t>return</w:t>
      </w:r>
      <w:r>
        <w:rPr>
          <w:color w:val="666666"/>
        </w:rPr>
        <w:t xml:space="preserve"> (</w:t>
      </w:r>
    </w:p>
    <w:p w14:paraId="7D19E74C" w14:textId="77777777" w:rsidR="00F512C9" w:rsidRDefault="00F512C9" w:rsidP="00F512C9">
      <w:r>
        <w:rPr>
          <w:color w:val="666666"/>
        </w:rPr>
        <w:t>       &lt;</w:t>
      </w:r>
      <w:r>
        <w:rPr>
          <w:color w:val="6E21BA"/>
        </w:rPr>
        <w:t>div</w:t>
      </w:r>
      <w:r>
        <w:rPr>
          <w:color w:val="666666"/>
        </w:rPr>
        <w:t xml:space="preserve"> </w:t>
      </w:r>
      <w:r>
        <w:rPr>
          <w:color w:val="6E21BA"/>
        </w:rPr>
        <w:t>key=</w:t>
      </w:r>
      <w:r>
        <w:rPr>
          <w:color w:val="666666"/>
        </w:rPr>
        <w:t xml:space="preserve">{index} </w:t>
      </w:r>
      <w:r>
        <w:rPr>
          <w:color w:val="6E21BA"/>
        </w:rPr>
        <w:t>className=</w:t>
      </w:r>
      <w:r>
        <w:rPr>
          <w:color w:val="187B34"/>
        </w:rPr>
        <w:t>"progress-block"</w:t>
      </w:r>
      <w:r>
        <w:rPr>
          <w:color w:val="666666"/>
        </w:rPr>
        <w:t>&gt;</w:t>
      </w:r>
    </w:p>
    <w:p w14:paraId="65CB4D89" w14:textId="77777777" w:rsidR="00F512C9" w:rsidRDefault="00F512C9" w:rsidP="00F512C9">
      <w:r>
        <w:rPr>
          <w:color w:val="187B34"/>
        </w:rPr>
        <w:t>         </w:t>
      </w:r>
      <w:r>
        <w:rPr>
          <w:color w:val="666666"/>
        </w:rPr>
        <w:t>&lt;</w:t>
      </w:r>
      <w:r>
        <w:rPr>
          <w:color w:val="6E21BA"/>
        </w:rPr>
        <w:t>div</w:t>
      </w:r>
      <w:r>
        <w:rPr>
          <w:color w:val="187B34"/>
        </w:rPr>
        <w:t xml:space="preserve"> </w:t>
      </w:r>
      <w:r>
        <w:rPr>
          <w:color w:val="6E21BA"/>
        </w:rPr>
        <w:t>className=</w:t>
      </w:r>
      <w:r>
        <w:rPr>
          <w:color w:val="187B34"/>
        </w:rPr>
        <w:t>"progress-label-vertical"</w:t>
      </w:r>
    </w:p>
    <w:p w14:paraId="436A756F" w14:textId="77777777" w:rsidR="00F512C9" w:rsidRDefault="00F512C9" w:rsidP="00F512C9">
      <w:r>
        <w:rPr>
          <w:color w:val="187B34"/>
        </w:rPr>
        <w:t>           </w:t>
      </w:r>
      <w:r>
        <w:rPr>
          <w:color w:val="6E21BA"/>
        </w:rPr>
        <w:t>style=</w:t>
      </w:r>
      <w:r>
        <w:rPr>
          <w:color w:val="666666"/>
        </w:rPr>
        <w:t xml:space="preserve">{{ </w:t>
      </w:r>
      <w:r>
        <w:rPr>
          <w:color w:val="6E21BA"/>
        </w:rPr>
        <w:t>color:</w:t>
      </w:r>
      <w:r>
        <w:rPr>
          <w:color w:val="666666"/>
        </w:rPr>
        <w:t xml:space="preserve"> isActive </w:t>
      </w:r>
      <w:r>
        <w:rPr>
          <w:color w:val="6E21BA"/>
        </w:rPr>
        <w:t>?</w:t>
      </w:r>
      <w:r>
        <w:rPr>
          <w:color w:val="666666"/>
        </w:rPr>
        <w:t xml:space="preserve"> </w:t>
      </w:r>
      <w:r>
        <w:rPr>
          <w:color w:val="187B34"/>
        </w:rPr>
        <w:t>'var(--text)'</w:t>
      </w:r>
      <w:r>
        <w:rPr>
          <w:color w:val="666666"/>
        </w:rPr>
        <w:t xml:space="preserve"> </w:t>
      </w:r>
      <w:r>
        <w:rPr>
          <w:color w:val="6E21BA"/>
        </w:rPr>
        <w:t>:</w:t>
      </w:r>
      <w:r>
        <w:rPr>
          <w:color w:val="666666"/>
        </w:rPr>
        <w:t xml:space="preserve"> </w:t>
      </w:r>
      <w:r>
        <w:rPr>
          <w:color w:val="187B34"/>
        </w:rPr>
        <w:t>'var(--muted)'</w:t>
      </w:r>
      <w:r>
        <w:rPr>
          <w:color w:val="666666"/>
        </w:rPr>
        <w:t xml:space="preserve"> }}</w:t>
      </w:r>
    </w:p>
    <w:p w14:paraId="6627F60B" w14:textId="77777777" w:rsidR="00F512C9" w:rsidRDefault="00F512C9" w:rsidP="00F512C9">
      <w:r>
        <w:rPr>
          <w:color w:val="187B34"/>
        </w:rPr>
        <w:t>         </w:t>
      </w:r>
      <w:r>
        <w:rPr>
          <w:color w:val="666666"/>
        </w:rPr>
        <w:t>&gt;</w:t>
      </w:r>
    </w:p>
    <w:p w14:paraId="2616F238" w14:textId="77777777" w:rsidR="00F512C9" w:rsidRDefault="00F512C9" w:rsidP="00F512C9">
      <w:r>
        <w:rPr>
          <w:color w:val="187B34"/>
        </w:rPr>
        <w:t>           </w:t>
      </w:r>
      <w:r>
        <w:rPr>
          <w:color w:val="666666"/>
        </w:rPr>
        <w:t>{label}</w:t>
      </w:r>
    </w:p>
    <w:p w14:paraId="5957093C" w14:textId="77777777" w:rsidR="00F512C9" w:rsidRDefault="00F512C9" w:rsidP="00F512C9">
      <w:r>
        <w:rPr>
          <w:color w:val="187B34"/>
        </w:rPr>
        <w:t>         </w:t>
      </w:r>
      <w:r>
        <w:rPr>
          <w:color w:val="666666"/>
        </w:rPr>
        <w:t>&lt;/</w:t>
      </w:r>
      <w:r>
        <w:rPr>
          <w:color w:val="6E21BA"/>
        </w:rPr>
        <w:t>div</w:t>
      </w:r>
      <w:r>
        <w:rPr>
          <w:color w:val="666666"/>
        </w:rPr>
        <w:t>&gt;</w:t>
      </w:r>
    </w:p>
    <w:p w14:paraId="7B0A3A28" w14:textId="77777777" w:rsidR="00F512C9" w:rsidRDefault="00F512C9" w:rsidP="00F512C9"/>
    <w:p w14:paraId="5265F7EE" w14:textId="77777777" w:rsidR="00F512C9" w:rsidRDefault="00F512C9" w:rsidP="00F512C9">
      <w:r>
        <w:rPr>
          <w:color w:val="187B34"/>
        </w:rPr>
        <w:t>         </w:t>
      </w:r>
      <w:r>
        <w:rPr>
          <w:color w:val="666666"/>
        </w:rPr>
        <w:t>&lt;</w:t>
      </w:r>
      <w:r>
        <w:rPr>
          <w:color w:val="6E21BA"/>
        </w:rPr>
        <w:t>div</w:t>
      </w:r>
      <w:r>
        <w:rPr>
          <w:color w:val="187B34"/>
        </w:rPr>
        <w:t xml:space="preserve"> </w:t>
      </w:r>
      <w:r>
        <w:rPr>
          <w:color w:val="6E21BA"/>
        </w:rPr>
        <w:t>className=</w:t>
      </w:r>
      <w:r>
        <w:rPr>
          <w:color w:val="187B34"/>
        </w:rPr>
        <w:t>"progress-inner"</w:t>
      </w:r>
      <w:r>
        <w:rPr>
          <w:color w:val="666666"/>
        </w:rPr>
        <w:t>&gt;</w:t>
      </w:r>
    </w:p>
    <w:p w14:paraId="2CE558C7" w14:textId="77777777" w:rsidR="00F512C9" w:rsidRDefault="00F512C9" w:rsidP="00F512C9">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progress-circle </w:t>
      </w:r>
      <w:r>
        <w:rPr>
          <w:color w:val="0F58BD"/>
        </w:rPr>
        <w:t>${</w:t>
      </w:r>
      <w:r>
        <w:rPr>
          <w:color w:val="666666"/>
        </w:rPr>
        <w:t>isActive</w:t>
      </w:r>
      <w:r>
        <w:rPr>
          <w:color w:val="187B34"/>
        </w:rPr>
        <w:t xml:space="preserve"> </w:t>
      </w:r>
      <w:r>
        <w:rPr>
          <w:color w:val="6E21BA"/>
        </w:rPr>
        <w:t>?</w:t>
      </w:r>
      <w:r>
        <w:rPr>
          <w:color w:val="187B34"/>
        </w:rPr>
        <w:t xml:space="preserve"> 'is-active' </w:t>
      </w:r>
      <w:r>
        <w:rPr>
          <w:color w:val="6E21BA"/>
        </w:rPr>
        <w:t>:</w:t>
      </w:r>
      <w:r>
        <w:rPr>
          <w:color w:val="187B34"/>
        </w:rPr>
        <w:t xml:space="preserve"> ''</w:t>
      </w:r>
      <w:r>
        <w:rPr>
          <w:color w:val="0F58BD"/>
        </w:rPr>
        <w:t>}</w:t>
      </w:r>
      <w:r>
        <w:rPr>
          <w:color w:val="187B34"/>
        </w:rPr>
        <w:t>`</w:t>
      </w:r>
      <w:r>
        <w:rPr>
          <w:color w:val="666666"/>
        </w:rPr>
        <w:t>}</w:t>
      </w:r>
    </w:p>
    <w:p w14:paraId="758B92AC" w14:textId="77777777" w:rsidR="00F512C9" w:rsidRDefault="00F512C9" w:rsidP="00F512C9">
      <w:r>
        <w:rPr>
          <w:color w:val="187B34"/>
        </w:rPr>
        <w:t>             </w:t>
      </w:r>
      <w:r>
        <w:rPr>
          <w:color w:val="6E21BA"/>
        </w:rPr>
        <w:t>style=</w:t>
      </w:r>
      <w:r>
        <w:rPr>
          <w:color w:val="666666"/>
        </w:rPr>
        <w:t>{{</w:t>
      </w:r>
    </w:p>
    <w:p w14:paraId="0686BC29" w14:textId="77777777" w:rsidR="00F512C9" w:rsidRDefault="00F512C9" w:rsidP="00F512C9">
      <w:r>
        <w:rPr>
          <w:color w:val="666666"/>
        </w:rPr>
        <w:t>               </w:t>
      </w:r>
      <w:r>
        <w:rPr>
          <w:color w:val="6E21BA"/>
        </w:rPr>
        <w:t>background:</w:t>
      </w:r>
      <w:r>
        <w:rPr>
          <w:color w:val="666666"/>
        </w:rPr>
        <w:t xml:space="preserve"> isCompleted </w:t>
      </w:r>
      <w:r>
        <w:rPr>
          <w:color w:val="6E21BA"/>
        </w:rPr>
        <w:t>||</w:t>
      </w:r>
      <w:r>
        <w:rPr>
          <w:color w:val="666666"/>
        </w:rPr>
        <w:t xml:space="preserve"> isActive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p>
    <w:p w14:paraId="79ED251E" w14:textId="77777777" w:rsidR="00F512C9" w:rsidRDefault="00F512C9" w:rsidP="00F512C9">
      <w:r>
        <w:rPr>
          <w:color w:val="666666"/>
        </w:rPr>
        <w:t>             }}</w:t>
      </w:r>
    </w:p>
    <w:p w14:paraId="19B5E0E5" w14:textId="77777777" w:rsidR="00F512C9" w:rsidRDefault="00F512C9" w:rsidP="00F512C9">
      <w:r>
        <w:rPr>
          <w:color w:val="187B34"/>
        </w:rPr>
        <w:t>           </w:t>
      </w:r>
      <w:r>
        <w:rPr>
          <w:color w:val="666666"/>
        </w:rPr>
        <w:t>&gt;</w:t>
      </w:r>
    </w:p>
    <w:p w14:paraId="7181615E" w14:textId="77777777" w:rsidR="00F512C9" w:rsidRDefault="00F512C9" w:rsidP="00F512C9">
      <w:r>
        <w:rPr>
          <w:color w:val="187B34"/>
        </w:rPr>
        <w:t>             </w:t>
      </w:r>
      <w:r>
        <w:rPr>
          <w:color w:val="666666"/>
        </w:rPr>
        <w:t>{stepNumber}</w:t>
      </w:r>
    </w:p>
    <w:p w14:paraId="0B814B7D" w14:textId="77777777" w:rsidR="00F512C9" w:rsidRDefault="00F512C9" w:rsidP="00F512C9">
      <w:r>
        <w:rPr>
          <w:color w:val="187B34"/>
        </w:rPr>
        <w:lastRenderedPageBreak/>
        <w:t>           </w:t>
      </w:r>
      <w:r>
        <w:rPr>
          <w:color w:val="666666"/>
        </w:rPr>
        <w:t>&lt;/</w:t>
      </w:r>
      <w:r>
        <w:rPr>
          <w:color w:val="6E21BA"/>
        </w:rPr>
        <w:t>div</w:t>
      </w:r>
      <w:r>
        <w:rPr>
          <w:color w:val="666666"/>
        </w:rPr>
        <w:t>&gt;</w:t>
      </w:r>
    </w:p>
    <w:p w14:paraId="7A39A2F1" w14:textId="77777777" w:rsidR="00F512C9" w:rsidRDefault="00F512C9" w:rsidP="00F512C9"/>
    <w:p w14:paraId="102D0206" w14:textId="77777777" w:rsidR="00F512C9" w:rsidRDefault="00F512C9" w:rsidP="00F512C9">
      <w:r>
        <w:rPr>
          <w:color w:val="187B34"/>
        </w:rPr>
        <w:t>           </w:t>
      </w:r>
      <w:r>
        <w:rPr>
          <w:color w:val="666666"/>
        </w:rPr>
        <w:t xml:space="preserve">{index </w:t>
      </w:r>
      <w:r>
        <w:rPr>
          <w:color w:val="6E21BA"/>
        </w:rPr>
        <w:t>&lt;</w:t>
      </w:r>
      <w:r>
        <w:rPr>
          <w:color w:val="666666"/>
        </w:rPr>
        <w:t xml:space="preserve"> steps.</w:t>
      </w:r>
      <w:r>
        <w:rPr>
          <w:color w:val="6E21BA"/>
        </w:rPr>
        <w:t>length</w:t>
      </w:r>
      <w:r>
        <w:rPr>
          <w:color w:val="666666"/>
        </w:rPr>
        <w:t xml:space="preserve"> </w:t>
      </w:r>
      <w:r>
        <w:rPr>
          <w:color w:val="6E21BA"/>
        </w:rPr>
        <w:t>-</w:t>
      </w:r>
      <w:r>
        <w:rPr>
          <w:color w:val="666666"/>
        </w:rPr>
        <w:t xml:space="preserve"> </w:t>
      </w:r>
      <w:r>
        <w:rPr>
          <w:color w:val="187B34"/>
        </w:rPr>
        <w:t>1</w:t>
      </w:r>
      <w:r>
        <w:rPr>
          <w:color w:val="666666"/>
        </w:rPr>
        <w:t xml:space="preserve"> </w:t>
      </w:r>
      <w:r>
        <w:rPr>
          <w:color w:val="6E21BA"/>
        </w:rPr>
        <w:t>&amp;&amp;</w:t>
      </w:r>
      <w:r>
        <w:rPr>
          <w:color w:val="666666"/>
        </w:rPr>
        <w:t xml:space="preserve"> (</w:t>
      </w:r>
    </w:p>
    <w:p w14:paraId="29B34712" w14:textId="77777777" w:rsidR="00F512C9" w:rsidRDefault="00F512C9" w:rsidP="00F512C9">
      <w:r>
        <w:rPr>
          <w:color w:val="666666"/>
        </w:rPr>
        <w:t>             &lt;</w:t>
      </w:r>
      <w:r>
        <w:rPr>
          <w:color w:val="6E21BA"/>
        </w:rPr>
        <w:t>div</w:t>
      </w:r>
      <w:r>
        <w:rPr>
          <w:color w:val="666666"/>
        </w:rPr>
        <w:t xml:space="preserve"> </w:t>
      </w:r>
      <w:r>
        <w:rPr>
          <w:color w:val="6E21BA"/>
        </w:rPr>
        <w:t>className=</w:t>
      </w:r>
      <w:r>
        <w:rPr>
          <w:color w:val="187B34"/>
        </w:rPr>
        <w:t>"progress-line-vertical"</w:t>
      </w:r>
    </w:p>
    <w:p w14:paraId="5DBA3B6E" w14:textId="77777777" w:rsidR="00F512C9" w:rsidRDefault="00F512C9" w:rsidP="00F512C9">
      <w:r>
        <w:rPr>
          <w:color w:val="666666"/>
        </w:rPr>
        <w:t>               </w:t>
      </w:r>
      <w:r>
        <w:rPr>
          <w:color w:val="6E21BA"/>
        </w:rPr>
        <w:t>style=</w:t>
      </w:r>
      <w:r>
        <w:rPr>
          <w:color w:val="666666"/>
        </w:rPr>
        <w:t xml:space="preserve">{{ </w:t>
      </w:r>
      <w:r>
        <w:rPr>
          <w:color w:val="6E21BA"/>
        </w:rPr>
        <w:t>background:</w:t>
      </w:r>
      <w:r>
        <w:rPr>
          <w:color w:val="666666"/>
        </w:rPr>
        <w:t xml:space="preserve"> isCompleted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r>
        <w:rPr>
          <w:color w:val="666666"/>
        </w:rPr>
        <w:t xml:space="preserve"> }}</w:t>
      </w:r>
    </w:p>
    <w:p w14:paraId="4C86C626" w14:textId="77777777" w:rsidR="00F512C9" w:rsidRDefault="00F512C9" w:rsidP="00F512C9">
      <w:r>
        <w:rPr>
          <w:color w:val="666666"/>
        </w:rPr>
        <w:t>             /&gt;</w:t>
      </w:r>
    </w:p>
    <w:p w14:paraId="696C7BD0" w14:textId="77777777" w:rsidR="00F512C9" w:rsidRDefault="00F512C9" w:rsidP="00F512C9">
      <w:r>
        <w:rPr>
          <w:color w:val="666666"/>
        </w:rPr>
        <w:t>           )}</w:t>
      </w:r>
    </w:p>
    <w:p w14:paraId="01D6DCDE" w14:textId="77777777" w:rsidR="00F512C9" w:rsidRDefault="00F512C9" w:rsidP="00F512C9">
      <w:r>
        <w:rPr>
          <w:color w:val="187B34"/>
        </w:rPr>
        <w:t>         </w:t>
      </w:r>
      <w:r>
        <w:rPr>
          <w:color w:val="666666"/>
        </w:rPr>
        <w:t>&lt;/</w:t>
      </w:r>
      <w:r>
        <w:rPr>
          <w:color w:val="6E21BA"/>
        </w:rPr>
        <w:t>div</w:t>
      </w:r>
      <w:r>
        <w:rPr>
          <w:color w:val="666666"/>
        </w:rPr>
        <w:t>&gt;</w:t>
      </w:r>
    </w:p>
    <w:p w14:paraId="2AE3DF41" w14:textId="77777777" w:rsidR="00F512C9" w:rsidRDefault="00F512C9" w:rsidP="00F512C9">
      <w:r>
        <w:rPr>
          <w:color w:val="187B34"/>
        </w:rPr>
        <w:t>       </w:t>
      </w:r>
      <w:r>
        <w:rPr>
          <w:color w:val="666666"/>
        </w:rPr>
        <w:t>&lt;/</w:t>
      </w:r>
      <w:r>
        <w:rPr>
          <w:color w:val="6E21BA"/>
        </w:rPr>
        <w:t>div</w:t>
      </w:r>
      <w:r>
        <w:rPr>
          <w:color w:val="666666"/>
        </w:rPr>
        <w:t>&gt;</w:t>
      </w:r>
    </w:p>
    <w:p w14:paraId="02F899B6" w14:textId="77777777" w:rsidR="00F512C9" w:rsidRDefault="00F512C9" w:rsidP="00F512C9">
      <w:r>
        <w:rPr>
          <w:color w:val="666666"/>
        </w:rPr>
        <w:t>     )</w:t>
      </w:r>
    </w:p>
    <w:p w14:paraId="162D7E1D" w14:textId="77777777" w:rsidR="00F512C9" w:rsidRDefault="00F512C9" w:rsidP="00F512C9">
      <w:r>
        <w:rPr>
          <w:color w:val="666666"/>
        </w:rPr>
        <w:t>   })}</w:t>
      </w:r>
    </w:p>
    <w:p w14:paraId="6A4BCB58" w14:textId="77777777" w:rsidR="00F512C9" w:rsidRDefault="00F512C9" w:rsidP="00F512C9">
      <w:r>
        <w:rPr>
          <w:color w:val="187B34"/>
        </w:rPr>
        <w:t> </w:t>
      </w:r>
      <w:r>
        <w:rPr>
          <w:color w:val="666666"/>
        </w:rPr>
        <w:t>&lt;/</w:t>
      </w:r>
      <w:r>
        <w:rPr>
          <w:color w:val="6E21BA"/>
        </w:rPr>
        <w:t>div</w:t>
      </w:r>
      <w:r>
        <w:rPr>
          <w:color w:val="666666"/>
        </w:rPr>
        <w:t>&gt;</w:t>
      </w:r>
    </w:p>
    <w:p w14:paraId="78C4D146" w14:textId="77777777" w:rsidR="00F512C9" w:rsidRDefault="00F512C9" w:rsidP="00F512C9">
      <w:r>
        <w:rPr>
          <w:color w:val="666666"/>
        </w:rPr>
        <w:t>)</w:t>
      </w:r>
    </w:p>
    <w:p w14:paraId="319D5042" w14:textId="77777777" w:rsidR="00F512C9" w:rsidRDefault="00F512C9" w:rsidP="00F512C9"/>
    <w:p w14:paraId="7B1CC81E" w14:textId="60AC890D" w:rsidR="00F512C9" w:rsidRDefault="00F512C9" w:rsidP="004A3BA7">
      <w:pPr>
        <w:pStyle w:val="Heading5"/>
        <w:numPr>
          <w:ilvl w:val="0"/>
          <w:numId w:val="18"/>
        </w:numPr>
      </w:pPr>
      <w:r>
        <w:t>Smart Labels With Tooltips</w:t>
      </w:r>
    </w:p>
    <w:p w14:paraId="02FDADD9" w14:textId="77777777" w:rsidR="00F512C9" w:rsidRDefault="00F512C9" w:rsidP="00F512C9"/>
    <w:p w14:paraId="1A36266E" w14:textId="77777777" w:rsidR="00F512C9" w:rsidRDefault="00F512C9" w:rsidP="00F512C9">
      <w:r>
        <w:t>Each input is wrapped in a label component that quietly explains financial terms. The tooltip floats beside the field and prevents the user from guessing meanings.</w:t>
      </w:r>
    </w:p>
    <w:p w14:paraId="2A6D0348" w14:textId="77777777" w:rsidR="00F512C9" w:rsidRDefault="00F512C9" w:rsidP="00F512C9"/>
    <w:p w14:paraId="3323B946" w14:textId="77777777" w:rsidR="00F512C9" w:rsidRDefault="00F512C9" w:rsidP="00F512C9">
      <w:r>
        <w:rPr>
          <w:color w:val="6E21BA"/>
        </w:rPr>
        <w:t>const</w:t>
      </w:r>
      <w:r>
        <w:rPr>
          <w:color w:val="666666"/>
        </w:rPr>
        <w:t xml:space="preserve"> </w:t>
      </w:r>
      <w:r>
        <w:rPr>
          <w:color w:val="C45B1C"/>
        </w:rPr>
        <w:t>Label</w:t>
      </w:r>
      <w:r>
        <w:rPr>
          <w:color w:val="666666"/>
        </w:rPr>
        <w:t xml:space="preserve"> </w:t>
      </w:r>
      <w:r>
        <w:rPr>
          <w:color w:val="6E21BA"/>
        </w:rPr>
        <w:t>=</w:t>
      </w:r>
      <w:r>
        <w:rPr>
          <w:color w:val="666666"/>
        </w:rPr>
        <w:t xml:space="preserve"> ({ children</w:t>
      </w:r>
      <w:r>
        <w:rPr>
          <w:color w:val="6E21BA"/>
        </w:rPr>
        <w:t>,</w:t>
      </w:r>
      <w:r>
        <w:rPr>
          <w:color w:val="666666"/>
        </w:rPr>
        <w:t xml:space="preserve"> tip</w:t>
      </w:r>
      <w:r>
        <w:rPr>
          <w:color w:val="6E21BA"/>
        </w:rPr>
        <w:t>,</w:t>
      </w:r>
      <w:r>
        <w:rPr>
          <w:color w:val="666666"/>
        </w:rPr>
        <w:t xml:space="preserve"> required }</w:t>
      </w:r>
      <w:r>
        <w:rPr>
          <w:i/>
          <w:iCs/>
          <w:color w:val="6E21BA"/>
        </w:rPr>
        <w:t xml:space="preserve">: { children: </w:t>
      </w:r>
      <w:r>
        <w:rPr>
          <w:i/>
          <w:iCs/>
          <w:color w:val="0F58BD"/>
        </w:rPr>
        <w:t>React</w:t>
      </w:r>
      <w:r>
        <w:rPr>
          <w:i/>
          <w:iCs/>
          <w:color w:val="6E21BA"/>
        </w:rPr>
        <w:t>.</w:t>
      </w:r>
      <w:r>
        <w:rPr>
          <w:i/>
          <w:iCs/>
          <w:color w:val="0F58BD"/>
        </w:rPr>
        <w:t>ReactNode</w:t>
      </w:r>
      <w:r>
        <w:rPr>
          <w:i/>
          <w:iCs/>
          <w:color w:val="6E21BA"/>
        </w:rPr>
        <w:t>, tip: string, required?: boolean }</w:t>
      </w:r>
      <w:r>
        <w:rPr>
          <w:color w:val="666666"/>
        </w:rPr>
        <w:t xml:space="preserve">) </w:t>
      </w:r>
      <w:r>
        <w:rPr>
          <w:color w:val="6E21BA"/>
        </w:rPr>
        <w:t>=&gt;</w:t>
      </w:r>
      <w:r>
        <w:rPr>
          <w:color w:val="666666"/>
        </w:rPr>
        <w:t xml:space="preserve"> (</w:t>
      </w:r>
    </w:p>
    <w:p w14:paraId="7C877D48" w14:textId="77777777" w:rsidR="00F512C9" w:rsidRDefault="00F512C9" w:rsidP="00F512C9">
      <w:r>
        <w:rPr>
          <w:color w:val="666666"/>
        </w:rPr>
        <w:t> &lt;</w:t>
      </w:r>
      <w:r>
        <w:rPr>
          <w:color w:val="6E21BA"/>
        </w:rPr>
        <w:t>label</w:t>
      </w:r>
      <w:r>
        <w:rPr>
          <w:color w:val="666666"/>
        </w:rPr>
        <w:t xml:space="preserve"> </w:t>
      </w:r>
      <w:r>
        <w:rPr>
          <w:color w:val="6E21BA"/>
        </w:rPr>
        <w:t>className=</w:t>
      </w:r>
      <w:r>
        <w:rPr>
          <w:color w:val="187B34"/>
        </w:rPr>
        <w:t>"tooltip-container"</w:t>
      </w:r>
      <w:r>
        <w:rPr>
          <w:color w:val="666666"/>
        </w:rPr>
        <w:t>&gt;</w:t>
      </w:r>
    </w:p>
    <w:p w14:paraId="74DE1E9A" w14:textId="77777777" w:rsidR="00F512C9" w:rsidRDefault="00F512C9" w:rsidP="00F512C9">
      <w:r>
        <w:rPr>
          <w:color w:val="187B34"/>
        </w:rPr>
        <w:t>   </w:t>
      </w:r>
      <w:r>
        <w:rPr>
          <w:color w:val="666666"/>
        </w:rPr>
        <w:t>{children}</w:t>
      </w:r>
    </w:p>
    <w:p w14:paraId="0848E5EC" w14:textId="77777777" w:rsidR="00F512C9" w:rsidRDefault="00F512C9" w:rsidP="00F512C9">
      <w:r>
        <w:rPr>
          <w:color w:val="187B34"/>
        </w:rPr>
        <w:t>   </w:t>
      </w:r>
      <w:r>
        <w:rPr>
          <w:color w:val="666666"/>
        </w:rPr>
        <w:t xml:space="preserve">{required </w:t>
      </w:r>
      <w:r>
        <w:rPr>
          <w:color w:val="6E21BA"/>
        </w:rPr>
        <w:t>&amp;&amp;</w:t>
      </w:r>
      <w:r>
        <w:rPr>
          <w:color w:val="666666"/>
        </w:rPr>
        <w:t xml:space="preserve"> &lt;</w:t>
      </w:r>
      <w:r>
        <w:rPr>
          <w:color w:val="6E21BA"/>
        </w:rPr>
        <w:t>span</w:t>
      </w:r>
      <w:r>
        <w:rPr>
          <w:color w:val="666666"/>
        </w:rPr>
        <w:t xml:space="preserve"> </w:t>
      </w:r>
      <w:r>
        <w:rPr>
          <w:color w:val="6E21BA"/>
        </w:rPr>
        <w:t>className=</w:t>
      </w:r>
      <w:r>
        <w:rPr>
          <w:color w:val="187B34"/>
        </w:rPr>
        <w:t>"required-star"</w:t>
      </w:r>
      <w:r>
        <w:rPr>
          <w:color w:val="666666"/>
        </w:rPr>
        <w:t>&gt;</w:t>
      </w:r>
      <w:r>
        <w:rPr>
          <w:color w:val="187B34"/>
        </w:rPr>
        <w:t>*</w:t>
      </w:r>
      <w:r>
        <w:rPr>
          <w:color w:val="666666"/>
        </w:rPr>
        <w:t>&lt;/</w:t>
      </w:r>
      <w:r>
        <w:rPr>
          <w:color w:val="6E21BA"/>
        </w:rPr>
        <w:t>span</w:t>
      </w:r>
      <w:r>
        <w:rPr>
          <w:color w:val="666666"/>
        </w:rPr>
        <w:t>&gt;}</w:t>
      </w:r>
    </w:p>
    <w:p w14:paraId="6FA93878" w14:textId="77777777" w:rsidR="00F512C9" w:rsidRDefault="00F512C9" w:rsidP="00F512C9">
      <w:r>
        <w:rPr>
          <w:color w:val="187B34"/>
        </w:rPr>
        <w:t>   </w:t>
      </w:r>
      <w:r>
        <w:rPr>
          <w:color w:val="666666"/>
        </w:rPr>
        <w:t>&lt;</w:t>
      </w:r>
      <w:r>
        <w:rPr>
          <w:color w:val="6E21BA"/>
        </w:rPr>
        <w:t>span</w:t>
      </w:r>
      <w:r>
        <w:rPr>
          <w:color w:val="187B34"/>
        </w:rPr>
        <w:t xml:space="preserve"> </w:t>
      </w:r>
      <w:r>
        <w:rPr>
          <w:color w:val="6E21BA"/>
        </w:rPr>
        <w:t>className=</w:t>
      </w:r>
      <w:r>
        <w:rPr>
          <w:color w:val="187B34"/>
        </w:rPr>
        <w:t>"tooltip-icon"</w:t>
      </w:r>
      <w:r>
        <w:rPr>
          <w:color w:val="666666"/>
        </w:rPr>
        <w:t>&gt;</w:t>
      </w:r>
    </w:p>
    <w:p w14:paraId="49E8341A" w14:textId="77777777" w:rsidR="00F512C9" w:rsidRDefault="00F512C9" w:rsidP="00F512C9">
      <w:r>
        <w:rPr>
          <w:color w:val="187B34"/>
        </w:rPr>
        <w:t>     </w:t>
      </w:r>
      <w:r>
        <w:rPr>
          <w:rFonts w:ascii="MS Mincho" w:eastAsia="MS Mincho" w:hAnsi="MS Mincho" w:cs="MS Mincho" w:hint="eastAsia"/>
          <w:color w:val="187B34"/>
        </w:rPr>
        <w:t>ⓘ</w:t>
      </w:r>
    </w:p>
    <w:p w14:paraId="6C23A17C" w14:textId="77777777" w:rsidR="00F512C9" w:rsidRDefault="00F512C9" w:rsidP="00F512C9">
      <w:r>
        <w:rPr>
          <w:color w:val="187B34"/>
        </w:rPr>
        <w:t>     </w:t>
      </w:r>
      <w:r>
        <w:rPr>
          <w:color w:val="666666"/>
        </w:rPr>
        <w:t>&lt;</w:t>
      </w:r>
      <w:r>
        <w:rPr>
          <w:color w:val="6E21BA"/>
        </w:rPr>
        <w:t>span</w:t>
      </w:r>
      <w:r>
        <w:rPr>
          <w:color w:val="187B34"/>
        </w:rPr>
        <w:t xml:space="preserve"> </w:t>
      </w:r>
      <w:r>
        <w:rPr>
          <w:color w:val="6E21BA"/>
        </w:rPr>
        <w:t>className=</w:t>
      </w:r>
      <w:r>
        <w:rPr>
          <w:color w:val="187B34"/>
        </w:rPr>
        <w:t>"tooltip-text"</w:t>
      </w:r>
      <w:r>
        <w:rPr>
          <w:color w:val="666666"/>
        </w:rPr>
        <w:t>&gt;{tip}&lt;/</w:t>
      </w:r>
      <w:r>
        <w:rPr>
          <w:color w:val="6E21BA"/>
        </w:rPr>
        <w:t>span</w:t>
      </w:r>
      <w:r>
        <w:rPr>
          <w:color w:val="666666"/>
        </w:rPr>
        <w:t>&gt;</w:t>
      </w:r>
    </w:p>
    <w:p w14:paraId="2DF6FC4C" w14:textId="77777777" w:rsidR="00F512C9" w:rsidRDefault="00F512C9" w:rsidP="00F512C9">
      <w:r>
        <w:rPr>
          <w:color w:val="187B34"/>
        </w:rPr>
        <w:t>   </w:t>
      </w:r>
      <w:r>
        <w:rPr>
          <w:color w:val="666666"/>
        </w:rPr>
        <w:t>&lt;/</w:t>
      </w:r>
      <w:r>
        <w:rPr>
          <w:color w:val="6E21BA"/>
        </w:rPr>
        <w:t>span</w:t>
      </w:r>
      <w:r>
        <w:rPr>
          <w:color w:val="666666"/>
        </w:rPr>
        <w:t>&gt;</w:t>
      </w:r>
    </w:p>
    <w:p w14:paraId="7739B8D0" w14:textId="77777777" w:rsidR="00F512C9" w:rsidRDefault="00F512C9" w:rsidP="00F512C9">
      <w:r>
        <w:rPr>
          <w:color w:val="187B34"/>
        </w:rPr>
        <w:t> </w:t>
      </w:r>
      <w:r>
        <w:rPr>
          <w:color w:val="666666"/>
        </w:rPr>
        <w:t>&lt;/</w:t>
      </w:r>
      <w:r>
        <w:rPr>
          <w:color w:val="6E21BA"/>
        </w:rPr>
        <w:t>label</w:t>
      </w:r>
      <w:r>
        <w:rPr>
          <w:color w:val="666666"/>
        </w:rPr>
        <w:t>&gt;</w:t>
      </w:r>
    </w:p>
    <w:p w14:paraId="7C73EF28" w14:textId="77777777" w:rsidR="00F512C9" w:rsidRDefault="00F512C9" w:rsidP="00F512C9">
      <w:r>
        <w:rPr>
          <w:color w:val="666666"/>
        </w:rPr>
        <w:t>)</w:t>
      </w:r>
    </w:p>
    <w:p w14:paraId="06AACB72" w14:textId="77777777" w:rsidR="00F512C9" w:rsidRDefault="00F512C9" w:rsidP="00F512C9"/>
    <w:p w14:paraId="614B75E8" w14:textId="6BEE1019" w:rsidR="00F512C9" w:rsidRDefault="00F512C9" w:rsidP="004A3BA7">
      <w:pPr>
        <w:pStyle w:val="Heading5"/>
        <w:numPr>
          <w:ilvl w:val="0"/>
          <w:numId w:val="18"/>
        </w:numPr>
      </w:pPr>
      <w:r>
        <w:lastRenderedPageBreak/>
        <w:t xml:space="preserve">Step 1 </w:t>
      </w:r>
      <w:r w:rsidR="009C6E88">
        <w:t>-</w:t>
      </w:r>
      <w:r>
        <w:t xml:space="preserve"> Personal Information</w:t>
      </w:r>
    </w:p>
    <w:p w14:paraId="26F7268A" w14:textId="2D6EA7EE" w:rsidR="00F512C9" w:rsidRDefault="00F512C9" w:rsidP="00F512C9">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2559DA6D">
            <wp:extent cx="5731510" cy="3740785"/>
            <wp:effectExtent l="0" t="0" r="0" b="5715"/>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728E4D21" w14:textId="77777777" w:rsidR="00F512C9" w:rsidRDefault="00F512C9" w:rsidP="00F512C9"/>
    <w:p w14:paraId="5831D263" w14:textId="77777777" w:rsidR="00F512C9" w:rsidRDefault="00F512C9" w:rsidP="00F512C9">
      <w:r>
        <w:t>The first step collects basic demographic data such as dependents, education, etc. Validation fires as soon as users blur the field, with a red/green border giving instant feedback.</w:t>
      </w:r>
    </w:p>
    <w:p w14:paraId="0A611348" w14:textId="77777777" w:rsidR="00F512C9" w:rsidRDefault="00F512C9" w:rsidP="00F512C9"/>
    <w:p w14:paraId="492D7989" w14:textId="77777777" w:rsidR="00F512C9" w:rsidRDefault="00F512C9" w:rsidP="00F512C9">
      <w:r>
        <w:rPr>
          <w:color w:val="6E21BA"/>
        </w:rPr>
        <w:t>&lt;</w:t>
      </w:r>
      <w:r>
        <w:rPr>
          <w:color w:val="666666"/>
        </w:rPr>
        <w:t>input</w:t>
      </w:r>
    </w:p>
    <w:p w14:paraId="709C6870" w14:textId="77777777" w:rsidR="00F512C9" w:rsidRDefault="00F512C9" w:rsidP="00F512C9">
      <w:r>
        <w:rPr>
          <w:color w:val="666666"/>
        </w:rPr>
        <w:t> type</w:t>
      </w:r>
      <w:r>
        <w:rPr>
          <w:color w:val="6E21BA"/>
        </w:rPr>
        <w:t>=</w:t>
      </w:r>
      <w:r>
        <w:rPr>
          <w:color w:val="187B34"/>
        </w:rPr>
        <w:t>"number"</w:t>
      </w:r>
    </w:p>
    <w:p w14:paraId="3B5F9191" w14:textId="77777777" w:rsidR="00F512C9" w:rsidRDefault="00F512C9" w:rsidP="00F512C9">
      <w:r>
        <w:rPr>
          <w:color w:val="666666"/>
        </w:rPr>
        <w:t> name</w:t>
      </w:r>
      <w:r>
        <w:rPr>
          <w:color w:val="6E21BA"/>
        </w:rPr>
        <w:t>=</w:t>
      </w:r>
      <w:r>
        <w:rPr>
          <w:color w:val="187B34"/>
        </w:rPr>
        <w:t>"no_of_dependents"</w:t>
      </w:r>
    </w:p>
    <w:p w14:paraId="5C602B56" w14:textId="77777777" w:rsidR="00F512C9" w:rsidRDefault="00F512C9" w:rsidP="00F512C9">
      <w:r>
        <w:rPr>
          <w:color w:val="666666"/>
        </w:rPr>
        <w:t> value</w:t>
      </w:r>
      <w:r>
        <w:rPr>
          <w:color w:val="6E21BA"/>
        </w:rPr>
        <w:t>=</w:t>
      </w:r>
      <w:r>
        <w:rPr>
          <w:color w:val="666666"/>
        </w:rPr>
        <w:t>{form</w:t>
      </w:r>
      <w:r>
        <w:rPr>
          <w:color w:val="6E21BA"/>
        </w:rPr>
        <w:t>.</w:t>
      </w:r>
      <w:r>
        <w:rPr>
          <w:color w:val="C45B1C"/>
        </w:rPr>
        <w:t>no_of_dependents</w:t>
      </w:r>
      <w:r>
        <w:rPr>
          <w:color w:val="666666"/>
        </w:rPr>
        <w:t>}</w:t>
      </w:r>
    </w:p>
    <w:p w14:paraId="706B5CE7" w14:textId="77777777" w:rsidR="00F512C9" w:rsidRDefault="00F512C9" w:rsidP="00F512C9">
      <w:r>
        <w:rPr>
          <w:color w:val="666666"/>
        </w:rPr>
        <w:t> onChange</w:t>
      </w:r>
      <w:r>
        <w:rPr>
          <w:color w:val="6E21BA"/>
        </w:rPr>
        <w:t>=</w:t>
      </w:r>
      <w:r>
        <w:rPr>
          <w:color w:val="666666"/>
        </w:rPr>
        <w:t>{handleChange}</w:t>
      </w:r>
    </w:p>
    <w:p w14:paraId="61D801E0" w14:textId="77777777" w:rsidR="00F512C9" w:rsidRDefault="00F512C9" w:rsidP="00F512C9">
      <w:r>
        <w:rPr>
          <w:color w:val="666666"/>
        </w:rPr>
        <w:t> onBlur</w:t>
      </w:r>
      <w:r>
        <w:rPr>
          <w:color w:val="6E21BA"/>
        </w:rPr>
        <w:t>=</w:t>
      </w:r>
      <w:r>
        <w:rPr>
          <w:color w:val="666666"/>
        </w:rPr>
        <w:t>{handleBlur}</w:t>
      </w:r>
    </w:p>
    <w:p w14:paraId="36CCE73C" w14:textId="77777777" w:rsidR="00F512C9" w:rsidRDefault="00F512C9" w:rsidP="00F512C9">
      <w:r>
        <w:rPr>
          <w:color w:val="666666"/>
        </w:rPr>
        <w:t> className</w:t>
      </w:r>
      <w:r>
        <w:rPr>
          <w:color w:val="6E21BA"/>
        </w:rPr>
        <w:t>=</w:t>
      </w:r>
      <w:r>
        <w:rPr>
          <w:color w:val="666666"/>
        </w:rPr>
        <w:t>{touched</w:t>
      </w:r>
      <w:r>
        <w:rPr>
          <w:color w:val="6E21BA"/>
        </w:rPr>
        <w:t>.</w:t>
      </w:r>
      <w:r>
        <w:rPr>
          <w:color w:val="C45B1C"/>
        </w:rPr>
        <w:t>no_of_dependents</w:t>
      </w:r>
      <w:r>
        <w:rPr>
          <w:color w:val="666666"/>
        </w:rPr>
        <w:t xml:space="preserve"> </w:t>
      </w:r>
      <w:r>
        <w:rPr>
          <w:color w:val="6E21BA"/>
        </w:rPr>
        <w:t>&amp;&amp;</w:t>
      </w:r>
      <w:r>
        <w:rPr>
          <w:color w:val="666666"/>
        </w:rPr>
        <w:t xml:space="preserve"> inlineErrors</w:t>
      </w:r>
      <w:r>
        <w:rPr>
          <w:color w:val="6E21BA"/>
        </w:rPr>
        <w:t>.</w:t>
      </w:r>
      <w:r>
        <w:rPr>
          <w:color w:val="C45B1C"/>
        </w:rPr>
        <w:t>no_of_dependents</w:t>
      </w:r>
    </w:p>
    <w:p w14:paraId="6DCFC21C" w14:textId="77777777" w:rsidR="00F512C9" w:rsidRDefault="00F512C9" w:rsidP="00F512C9">
      <w:r>
        <w:rPr>
          <w:color w:val="666666"/>
        </w:rPr>
        <w:t>   </w:t>
      </w:r>
      <w:r>
        <w:rPr>
          <w:color w:val="6E21BA"/>
        </w:rPr>
        <w:t>?</w:t>
      </w:r>
      <w:r>
        <w:rPr>
          <w:color w:val="666666"/>
        </w:rPr>
        <w:t xml:space="preserve"> </w:t>
      </w:r>
      <w:r>
        <w:rPr>
          <w:color w:val="187B34"/>
        </w:rPr>
        <w:t>'error-input'</w:t>
      </w:r>
    </w:p>
    <w:p w14:paraId="565699CA" w14:textId="77777777" w:rsidR="00F512C9" w:rsidRDefault="00F512C9" w:rsidP="00F512C9">
      <w:r>
        <w:rPr>
          <w:color w:val="666666"/>
        </w:rPr>
        <w:t>   </w:t>
      </w:r>
      <w:r>
        <w:rPr>
          <w:color w:val="6E21BA"/>
        </w:rPr>
        <w:t>:</w:t>
      </w:r>
      <w:r>
        <w:rPr>
          <w:color w:val="666666"/>
        </w:rPr>
        <w:t xml:space="preserve"> touched</w:t>
      </w:r>
      <w:r>
        <w:rPr>
          <w:color w:val="6E21BA"/>
        </w:rPr>
        <w:t>.</w:t>
      </w:r>
      <w:r>
        <w:rPr>
          <w:color w:val="C45B1C"/>
        </w:rPr>
        <w:t>no_of_dependents</w:t>
      </w:r>
      <w:r>
        <w:rPr>
          <w:color w:val="666666"/>
        </w:rPr>
        <w:t xml:space="preserve"> </w:t>
      </w:r>
      <w:r>
        <w:rPr>
          <w:color w:val="6E21BA"/>
        </w:rPr>
        <w:t>&amp;&amp;</w:t>
      </w:r>
      <w:r>
        <w:rPr>
          <w:color w:val="666666"/>
        </w:rPr>
        <w:t xml:space="preserve"> form</w:t>
      </w:r>
      <w:r>
        <w:rPr>
          <w:color w:val="6E21BA"/>
        </w:rPr>
        <w:t>.</w:t>
      </w:r>
      <w:r>
        <w:rPr>
          <w:color w:val="C45B1C"/>
        </w:rPr>
        <w:t>no_of_dependents</w:t>
      </w:r>
      <w:r>
        <w:rPr>
          <w:color w:val="666666"/>
        </w:rPr>
        <w:t xml:space="preserve"> </w:t>
      </w:r>
      <w:r>
        <w:rPr>
          <w:color w:val="6E21BA"/>
        </w:rPr>
        <w:t>!==</w:t>
      </w:r>
      <w:r>
        <w:rPr>
          <w:color w:val="666666"/>
        </w:rPr>
        <w:t xml:space="preserve"> </w:t>
      </w:r>
      <w:r>
        <w:rPr>
          <w:color w:val="187B34"/>
        </w:rPr>
        <w:t>''</w:t>
      </w:r>
    </w:p>
    <w:p w14:paraId="5356D0B2" w14:textId="77777777" w:rsidR="00F512C9" w:rsidRDefault="00F512C9" w:rsidP="00F512C9">
      <w:r>
        <w:rPr>
          <w:color w:val="666666"/>
        </w:rPr>
        <w:t>   </w:t>
      </w:r>
      <w:r>
        <w:rPr>
          <w:color w:val="6E21BA"/>
        </w:rPr>
        <w:t>?</w:t>
      </w:r>
      <w:r>
        <w:rPr>
          <w:color w:val="666666"/>
        </w:rPr>
        <w:t xml:space="preserve"> </w:t>
      </w:r>
      <w:r>
        <w:rPr>
          <w:color w:val="187B34"/>
        </w:rPr>
        <w:t>'valid-input'</w:t>
      </w:r>
    </w:p>
    <w:p w14:paraId="44910F3C" w14:textId="77777777" w:rsidR="00F512C9" w:rsidRDefault="00F512C9" w:rsidP="00F512C9">
      <w:r>
        <w:rPr>
          <w:color w:val="666666"/>
        </w:rPr>
        <w:t>   </w:t>
      </w:r>
      <w:r>
        <w:rPr>
          <w:color w:val="6E21BA"/>
        </w:rPr>
        <w:t>:</w:t>
      </w:r>
      <w:r>
        <w:rPr>
          <w:color w:val="666666"/>
        </w:rPr>
        <w:t xml:space="preserve"> </w:t>
      </w:r>
      <w:r>
        <w:rPr>
          <w:color w:val="187B34"/>
        </w:rPr>
        <w:t>''</w:t>
      </w:r>
      <w:r>
        <w:rPr>
          <w:color w:val="666666"/>
        </w:rPr>
        <w:t>}</w:t>
      </w:r>
    </w:p>
    <w:p w14:paraId="0C025115" w14:textId="77777777" w:rsidR="00F512C9" w:rsidRDefault="00F512C9" w:rsidP="00F512C9">
      <w:r>
        <w:rPr>
          <w:color w:val="6E21BA"/>
        </w:rPr>
        <w:t>/&gt;</w:t>
      </w:r>
    </w:p>
    <w:p w14:paraId="4FED55C4" w14:textId="77777777" w:rsidR="00F512C9" w:rsidRDefault="00F512C9" w:rsidP="00F512C9"/>
    <w:p w14:paraId="5F001073" w14:textId="34042F09" w:rsidR="00F512C9" w:rsidRDefault="00F512C9" w:rsidP="004A3BA7">
      <w:pPr>
        <w:pStyle w:val="Heading5"/>
        <w:numPr>
          <w:ilvl w:val="0"/>
          <w:numId w:val="18"/>
        </w:numPr>
      </w:pPr>
      <w:r>
        <w:lastRenderedPageBreak/>
        <w:t xml:space="preserve">Step 2 </w:t>
      </w:r>
      <w:r w:rsidR="004A78C7">
        <w:t>-</w:t>
      </w:r>
      <w:r>
        <w:t xml:space="preserve"> Loan Details + Real-Time DTI Ratio</w:t>
      </w:r>
    </w:p>
    <w:p w14:paraId="2083FA39" w14:textId="421AAB3E" w:rsidR="00F512C9" w:rsidRDefault="00F512C9" w:rsidP="00F512C9">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2272B36B">
            <wp:extent cx="5731510" cy="3740785"/>
            <wp:effectExtent l="0" t="0" r="0" b="5715"/>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02232C82" w14:textId="77777777" w:rsidR="00F512C9" w:rsidRDefault="00F512C9" w:rsidP="00F512C9"/>
    <w:p w14:paraId="1A6F3BDD" w14:textId="77777777" w:rsidR="00F512C9" w:rsidRDefault="00F512C9" w:rsidP="00F512C9">
      <w:r>
        <w:t xml:space="preserve">The second step asks for income, loan amount, and term. Under Underneath the fields, the system calculates the </w:t>
      </w:r>
      <w:r>
        <w:rPr>
          <w:b/>
          <w:bCs/>
        </w:rPr>
        <w:t>Debt-to-Income ratio</w:t>
      </w:r>
      <w:r>
        <w:t xml:space="preserve"> in real time. The ratio turns green, amber, or red depending on how risky it looks.</w:t>
      </w:r>
    </w:p>
    <w:p w14:paraId="38584F73" w14:textId="77777777" w:rsidR="00F512C9" w:rsidRDefault="00F512C9" w:rsidP="00F512C9"/>
    <w:p w14:paraId="2EECC82B" w14:textId="77777777" w:rsidR="00F512C9" w:rsidRDefault="00F512C9" w:rsidP="00F512C9">
      <w:r>
        <w:rPr>
          <w:color w:val="666666"/>
        </w:rPr>
        <w:t>const dti = income ? loan / income : 0</w:t>
      </w:r>
    </w:p>
    <w:p w14:paraId="4CC7E7D9" w14:textId="77777777" w:rsidR="00F512C9" w:rsidRDefault="00F512C9" w:rsidP="00F512C9">
      <w:r>
        <w:rPr>
          <w:color w:val="666666"/>
        </w:rPr>
        <w:t>const dtiPercent = (dti ?? 0) * 100</w:t>
      </w:r>
    </w:p>
    <w:p w14:paraId="2C163B96" w14:textId="77777777" w:rsidR="00F512C9" w:rsidRDefault="00F512C9" w:rsidP="00F512C9"/>
    <w:p w14:paraId="6BF8B578" w14:textId="77777777" w:rsidR="00F512C9" w:rsidRDefault="00F512C9" w:rsidP="00F512C9">
      <w:r>
        <w:rPr>
          <w:color w:val="666666"/>
        </w:rPr>
        <w:t>&lt;</w:t>
      </w:r>
      <w:r>
        <w:rPr>
          <w:color w:val="6E21BA"/>
        </w:rPr>
        <w:t>div</w:t>
      </w:r>
    </w:p>
    <w:p w14:paraId="3F569D7A" w14:textId="77777777" w:rsidR="00F512C9" w:rsidRDefault="00F512C9" w:rsidP="00F512C9">
      <w:r>
        <w:rPr>
          <w:color w:val="666666"/>
        </w:rPr>
        <w:t> </w:t>
      </w:r>
      <w:r>
        <w:rPr>
          <w:color w:val="6E21BA"/>
        </w:rPr>
        <w:t>className=</w:t>
      </w:r>
      <w:r>
        <w:rPr>
          <w:color w:val="187B34"/>
        </w:rPr>
        <w:t>"value"</w:t>
      </w:r>
    </w:p>
    <w:p w14:paraId="78E425E9" w14:textId="77777777" w:rsidR="00F512C9" w:rsidRDefault="00F512C9" w:rsidP="00F512C9">
      <w:r>
        <w:rPr>
          <w:color w:val="666666"/>
        </w:rPr>
        <w:t> </w:t>
      </w:r>
      <w:r>
        <w:rPr>
          <w:color w:val="6E21BA"/>
        </w:rPr>
        <w:t>style=</w:t>
      </w:r>
      <w:r>
        <w:rPr>
          <w:color w:val="666666"/>
        </w:rPr>
        <w:t xml:space="preserve">{{ </w:t>
      </w:r>
      <w:r>
        <w:rPr>
          <w:color w:val="6E21BA"/>
        </w:rPr>
        <w:t>color:</w:t>
      </w:r>
      <w:r>
        <w:rPr>
          <w:color w:val="666666"/>
        </w:rPr>
        <w:t xml:space="preserve"> </w:t>
      </w:r>
      <w:r>
        <w:rPr>
          <w:color w:val="6E21BA"/>
        </w:rPr>
        <w:t>ratioColor?.(dti</w:t>
      </w:r>
      <w:r>
        <w:rPr>
          <w:color w:val="666666"/>
        </w:rPr>
        <w:t xml:space="preserve"> </w:t>
      </w:r>
      <w:r>
        <w:rPr>
          <w:color w:val="6E21BA"/>
        </w:rPr>
        <w:t>??</w:t>
      </w:r>
      <w:r>
        <w:rPr>
          <w:color w:val="666666"/>
        </w:rPr>
        <w:t xml:space="preserve"> </w:t>
      </w:r>
      <w:r>
        <w:rPr>
          <w:color w:val="6E21BA"/>
        </w:rPr>
        <w:t>0,</w:t>
      </w:r>
      <w:r>
        <w:rPr>
          <w:color w:val="666666"/>
        </w:rPr>
        <w:t xml:space="preserve"> </w:t>
      </w:r>
      <w:r>
        <w:rPr>
          <w:color w:val="6E21BA"/>
        </w:rPr>
        <w:t>40,</w:t>
      </w:r>
      <w:r>
        <w:rPr>
          <w:color w:val="666666"/>
        </w:rPr>
        <w:t xml:space="preserve"> </w:t>
      </w:r>
      <w:r>
        <w:rPr>
          <w:color w:val="6E21BA"/>
        </w:rPr>
        <w:t>60)</w:t>
      </w:r>
      <w:r>
        <w:rPr>
          <w:color w:val="666666"/>
        </w:rPr>
        <w:t xml:space="preserve"> </w:t>
      </w:r>
      <w:r>
        <w:rPr>
          <w:color w:val="6E21BA"/>
        </w:rPr>
        <w:t>}}</w:t>
      </w:r>
    </w:p>
    <w:p w14:paraId="638F5E9E" w14:textId="77777777" w:rsidR="00F512C9" w:rsidRDefault="00F512C9" w:rsidP="00F512C9">
      <w:r>
        <w:rPr>
          <w:color w:val="666666"/>
        </w:rPr>
        <w:t>&gt;</w:t>
      </w:r>
    </w:p>
    <w:p w14:paraId="0E2DC0B9" w14:textId="77777777" w:rsidR="00F512C9" w:rsidRDefault="00F512C9" w:rsidP="00F512C9">
      <w:r>
        <w:rPr>
          <w:color w:val="666666"/>
        </w:rPr>
        <w:t> {dtiPercent.toFixed(1)}%</w:t>
      </w:r>
    </w:p>
    <w:p w14:paraId="0C472D36" w14:textId="77777777" w:rsidR="00F512C9" w:rsidRDefault="00F512C9" w:rsidP="00F512C9">
      <w:r>
        <w:rPr>
          <w:color w:val="666666"/>
        </w:rPr>
        <w:t>&lt;/</w:t>
      </w:r>
      <w:r>
        <w:rPr>
          <w:color w:val="6E21BA"/>
        </w:rPr>
        <w:t>div</w:t>
      </w:r>
      <w:r>
        <w:rPr>
          <w:color w:val="666666"/>
        </w:rPr>
        <w:t>&gt;</w:t>
      </w:r>
    </w:p>
    <w:p w14:paraId="219E2658" w14:textId="77777777" w:rsidR="00F512C9" w:rsidRDefault="00F512C9" w:rsidP="00F512C9"/>
    <w:p w14:paraId="4B31BA83" w14:textId="77D9D646" w:rsidR="00F512C9" w:rsidRDefault="00F512C9" w:rsidP="004A3BA7">
      <w:pPr>
        <w:pStyle w:val="Heading5"/>
        <w:numPr>
          <w:ilvl w:val="0"/>
          <w:numId w:val="18"/>
        </w:numPr>
      </w:pPr>
      <w:r>
        <w:lastRenderedPageBreak/>
        <w:t xml:space="preserve">Step 3 </w:t>
      </w:r>
      <w:r w:rsidR="00034DBC">
        <w:t>-</w:t>
      </w:r>
      <w:r>
        <w:t xml:space="preserve"> Credit Score Slider + Category</w:t>
      </w:r>
    </w:p>
    <w:p w14:paraId="4DCD0470" w14:textId="0D21A6B5" w:rsidR="00F512C9" w:rsidRDefault="00F512C9" w:rsidP="00F512C9">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2BD195F5">
            <wp:extent cx="5731510" cy="3740785"/>
            <wp:effectExtent l="0" t="0" r="0" b="5715"/>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4D301627" w14:textId="77777777" w:rsidR="00F512C9" w:rsidRDefault="00F512C9" w:rsidP="00F512C9"/>
    <w:p w14:paraId="48CEAB5C" w14:textId="77777777" w:rsidR="00F512C9" w:rsidRDefault="00F512C9" w:rsidP="00F512C9">
      <w:r>
        <w:t xml:space="preserve">This step does not overwhelm the user. A simple slider moves from 300–900, and the category updates instantly as </w:t>
      </w:r>
      <w:r>
        <w:rPr>
          <w:i/>
          <w:iCs/>
        </w:rPr>
        <w:t>Poor</w:t>
      </w:r>
      <w:r>
        <w:t xml:space="preserve">, </w:t>
      </w:r>
      <w:r>
        <w:rPr>
          <w:i/>
          <w:iCs/>
        </w:rPr>
        <w:t>Fair</w:t>
      </w:r>
      <w:r>
        <w:t xml:space="preserve">, </w:t>
      </w:r>
      <w:r>
        <w:rPr>
          <w:i/>
          <w:iCs/>
        </w:rPr>
        <w:t>Excellent</w:t>
      </w:r>
      <w:r>
        <w:t>.</w:t>
      </w:r>
    </w:p>
    <w:p w14:paraId="3B90D66B" w14:textId="77777777" w:rsidR="00F512C9" w:rsidRDefault="00F512C9" w:rsidP="00F512C9"/>
    <w:p w14:paraId="3E7E9339" w14:textId="77777777" w:rsidR="00F512C9" w:rsidRDefault="00F512C9" w:rsidP="00F512C9">
      <w:r>
        <w:rPr>
          <w:color w:val="6E21BA"/>
        </w:rPr>
        <w:t>const</w:t>
      </w:r>
      <w:r>
        <w:rPr>
          <w:color w:val="666666"/>
        </w:rPr>
        <w:t xml:space="preserve"> cibilCategory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18E2CF12" w14:textId="77777777" w:rsidR="00F512C9" w:rsidRDefault="00F512C9" w:rsidP="00F512C9">
      <w:r>
        <w:rPr>
          <w:color w:val="666666"/>
        </w:rPr>
        <w:t> </w:t>
      </w:r>
      <w:r>
        <w:rPr>
          <w:color w:val="6E21BA"/>
        </w:rPr>
        <w:t>const</w:t>
      </w:r>
      <w:r>
        <w:rPr>
          <w:color w:val="666666"/>
        </w:rPr>
        <w:t xml:space="preserve"> score </w:t>
      </w:r>
      <w:r>
        <w:rPr>
          <w:color w:val="6E21BA"/>
        </w:rPr>
        <w:t>=</w:t>
      </w:r>
      <w:r>
        <w:rPr>
          <w:color w:val="666666"/>
        </w:rPr>
        <w:t xml:space="preserve"> </w:t>
      </w:r>
      <w:r>
        <w:rPr>
          <w:color w:val="C45B1C"/>
        </w:rPr>
        <w:t>Number</w:t>
      </w:r>
      <w:r>
        <w:rPr>
          <w:color w:val="666666"/>
        </w:rPr>
        <w:t>(form.</w:t>
      </w:r>
      <w:r>
        <w:rPr>
          <w:color w:val="6E21BA"/>
        </w:rPr>
        <w:t>cibil_score</w:t>
      </w:r>
      <w:r>
        <w:rPr>
          <w:color w:val="666666"/>
        </w:rPr>
        <w:t xml:space="preserve">) </w:t>
      </w:r>
      <w:r>
        <w:rPr>
          <w:color w:val="6E21BA"/>
        </w:rPr>
        <w:t>||</w:t>
      </w:r>
      <w:r>
        <w:rPr>
          <w:color w:val="666666"/>
        </w:rPr>
        <w:t xml:space="preserve"> </w:t>
      </w:r>
      <w:r>
        <w:rPr>
          <w:color w:val="187B34"/>
        </w:rPr>
        <w:t>0</w:t>
      </w:r>
    </w:p>
    <w:p w14:paraId="502EA574" w14:textId="77777777" w:rsidR="00F512C9" w:rsidRDefault="00F512C9" w:rsidP="00F512C9">
      <w:r>
        <w:rPr>
          <w:color w:val="666666"/>
        </w:rPr>
        <w:t> </w:t>
      </w:r>
      <w:r>
        <w:rPr>
          <w:color w:val="6E21BA"/>
        </w:rPr>
        <w:t>if</w:t>
      </w:r>
      <w:r>
        <w:rPr>
          <w:color w:val="666666"/>
        </w:rPr>
        <w:t xml:space="preserve"> (score </w:t>
      </w:r>
      <w:r>
        <w:rPr>
          <w:color w:val="6E21BA"/>
        </w:rPr>
        <w:t>&lt;</w:t>
      </w:r>
      <w:r>
        <w:rPr>
          <w:color w:val="666666"/>
        </w:rPr>
        <w:t xml:space="preserve"> </w:t>
      </w:r>
      <w:r>
        <w:rPr>
          <w:color w:val="187B34"/>
        </w:rPr>
        <w:t>600</w:t>
      </w:r>
      <w:r>
        <w:rPr>
          <w:color w:val="666666"/>
        </w:rPr>
        <w:t xml:space="preserve">) </w:t>
      </w:r>
      <w:r>
        <w:rPr>
          <w:color w:val="6E21BA"/>
        </w:rPr>
        <w:t>return</w:t>
      </w:r>
      <w:r>
        <w:rPr>
          <w:color w:val="666666"/>
        </w:rPr>
        <w:t xml:space="preserve"> </w:t>
      </w:r>
      <w:r>
        <w:rPr>
          <w:color w:val="187B34"/>
        </w:rPr>
        <w:t>'Poor'</w:t>
      </w:r>
    </w:p>
    <w:p w14:paraId="288E2AA9" w14:textId="77777777" w:rsidR="00F512C9" w:rsidRDefault="00F512C9" w:rsidP="00F512C9">
      <w:r>
        <w:rPr>
          <w:color w:val="666666"/>
        </w:rPr>
        <w:t> </w:t>
      </w:r>
      <w:r>
        <w:rPr>
          <w:color w:val="6E21BA"/>
        </w:rPr>
        <w:t>if</w:t>
      </w:r>
      <w:r>
        <w:rPr>
          <w:color w:val="666666"/>
        </w:rPr>
        <w:t xml:space="preserve"> (score </w:t>
      </w:r>
      <w:r>
        <w:rPr>
          <w:color w:val="6E21BA"/>
        </w:rPr>
        <w:t>&lt;</w:t>
      </w:r>
      <w:r>
        <w:rPr>
          <w:color w:val="666666"/>
        </w:rPr>
        <w:t xml:space="preserve"> </w:t>
      </w:r>
      <w:r>
        <w:rPr>
          <w:color w:val="187B34"/>
        </w:rPr>
        <w:t>750</w:t>
      </w:r>
      <w:r>
        <w:rPr>
          <w:color w:val="666666"/>
        </w:rPr>
        <w:t xml:space="preserve">) </w:t>
      </w:r>
      <w:r>
        <w:rPr>
          <w:color w:val="6E21BA"/>
        </w:rPr>
        <w:t>return</w:t>
      </w:r>
      <w:r>
        <w:rPr>
          <w:color w:val="666666"/>
        </w:rPr>
        <w:t xml:space="preserve"> </w:t>
      </w:r>
      <w:r>
        <w:rPr>
          <w:color w:val="187B34"/>
        </w:rPr>
        <w:t>'Fair'</w:t>
      </w:r>
    </w:p>
    <w:p w14:paraId="71074EDD" w14:textId="77777777" w:rsidR="00F512C9" w:rsidRDefault="00F512C9" w:rsidP="00F512C9">
      <w:r>
        <w:rPr>
          <w:color w:val="666666"/>
        </w:rPr>
        <w:t> </w:t>
      </w:r>
      <w:r>
        <w:rPr>
          <w:color w:val="6E21BA"/>
        </w:rPr>
        <w:t>return</w:t>
      </w:r>
      <w:r>
        <w:rPr>
          <w:color w:val="666666"/>
        </w:rPr>
        <w:t xml:space="preserve"> </w:t>
      </w:r>
      <w:r>
        <w:rPr>
          <w:color w:val="187B34"/>
        </w:rPr>
        <w:t>'Excellent'</w:t>
      </w:r>
    </w:p>
    <w:p w14:paraId="40695A56" w14:textId="77777777" w:rsidR="00F512C9" w:rsidRDefault="00F512C9" w:rsidP="00F512C9">
      <w:r>
        <w:rPr>
          <w:color w:val="666666"/>
        </w:rPr>
        <w:t>}</w:t>
      </w:r>
      <w:r>
        <w:rPr>
          <w:color w:val="6E21BA"/>
        </w:rPr>
        <w:t>,</w:t>
      </w:r>
      <w:r>
        <w:rPr>
          <w:color w:val="666666"/>
        </w:rPr>
        <w:t xml:space="preserve"> [form.</w:t>
      </w:r>
      <w:r>
        <w:rPr>
          <w:color w:val="6E21BA"/>
        </w:rPr>
        <w:t>cibil_score</w:t>
      </w:r>
      <w:r>
        <w:rPr>
          <w:color w:val="666666"/>
        </w:rPr>
        <w:t>])</w:t>
      </w:r>
    </w:p>
    <w:p w14:paraId="24BB7E38" w14:textId="77777777" w:rsidR="00F512C9" w:rsidRDefault="00F512C9" w:rsidP="00F512C9"/>
    <w:p w14:paraId="47E5F02D" w14:textId="74A38B56" w:rsidR="00F512C9" w:rsidRDefault="00F512C9" w:rsidP="004A3BA7">
      <w:pPr>
        <w:pStyle w:val="Heading5"/>
        <w:numPr>
          <w:ilvl w:val="0"/>
          <w:numId w:val="18"/>
        </w:numPr>
      </w:pPr>
      <w:r>
        <w:lastRenderedPageBreak/>
        <w:t xml:space="preserve">Step 4 </w:t>
      </w:r>
      <w:r w:rsidR="00FE6A9E">
        <w:t>-</w:t>
      </w:r>
      <w:r>
        <w:t xml:space="preserve"> Assets + Live Loan-to-Asset Ratio</w:t>
      </w:r>
    </w:p>
    <w:p w14:paraId="5B3BD346" w14:textId="152273A4" w:rsidR="00F512C9" w:rsidRDefault="00F512C9" w:rsidP="00F512C9">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4E584811">
            <wp:extent cx="5731510" cy="3740785"/>
            <wp:effectExtent l="0" t="0" r="0" b="5715"/>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212517F9" w14:textId="77777777" w:rsidR="00F512C9" w:rsidRDefault="00F512C9" w:rsidP="00F512C9"/>
    <w:p w14:paraId="27156262" w14:textId="77777777" w:rsidR="00F512C9" w:rsidRDefault="00F512C9" w:rsidP="00F512C9">
      <w:r>
        <w:t xml:space="preserve">This section collects property values, savings, and valuables. As the user fills in numbers, the system calculates the </w:t>
      </w:r>
      <w:r>
        <w:rPr>
          <w:b/>
          <w:bCs/>
        </w:rPr>
        <w:t>LTA ratio</w:t>
      </w:r>
      <w:r>
        <w:t>, another key risk metric. Again, the UI shows colour-coded risk and a sliding progress bar.</w:t>
      </w:r>
    </w:p>
    <w:p w14:paraId="7A6C028B" w14:textId="77777777" w:rsidR="00F512C9" w:rsidRDefault="00F512C9" w:rsidP="00F512C9"/>
    <w:p w14:paraId="1CAA9080" w14:textId="77777777" w:rsidR="00F512C9" w:rsidRDefault="00F512C9" w:rsidP="00F512C9">
      <w:r>
        <w:rPr>
          <w:color w:val="666666"/>
        </w:rPr>
        <w:t>const lta = totalAssets ? loan / totalAssets : 0</w:t>
      </w:r>
    </w:p>
    <w:p w14:paraId="567637AB" w14:textId="77777777" w:rsidR="00F512C9" w:rsidRDefault="00F512C9" w:rsidP="00F512C9">
      <w:r>
        <w:rPr>
          <w:color w:val="666666"/>
        </w:rPr>
        <w:t>const ltaPercent = lta * 100</w:t>
      </w:r>
    </w:p>
    <w:p w14:paraId="10428BAB" w14:textId="77777777" w:rsidR="00F512C9" w:rsidRDefault="00F512C9" w:rsidP="00F512C9"/>
    <w:p w14:paraId="63F4CBDA" w14:textId="77777777" w:rsidR="00F512C9" w:rsidRDefault="00F512C9" w:rsidP="00F512C9">
      <w:r>
        <w:rPr>
          <w:color w:val="666666"/>
        </w:rPr>
        <w:t>&lt;</w:t>
      </w:r>
      <w:r>
        <w:rPr>
          <w:color w:val="6E21BA"/>
        </w:rPr>
        <w:t>div</w:t>
      </w:r>
      <w:r>
        <w:rPr>
          <w:color w:val="666666"/>
        </w:rPr>
        <w:t xml:space="preserve"> </w:t>
      </w:r>
      <w:r>
        <w:rPr>
          <w:color w:val="6E21BA"/>
        </w:rPr>
        <w:t>className=</w:t>
      </w:r>
      <w:r>
        <w:rPr>
          <w:color w:val="187B34"/>
        </w:rPr>
        <w:t>"ratio-bar-fill"</w:t>
      </w:r>
      <w:r>
        <w:rPr>
          <w:color w:val="666666"/>
        </w:rPr>
        <w:t xml:space="preserve"> </w:t>
      </w:r>
      <w:r>
        <w:rPr>
          <w:color w:val="6E21BA"/>
        </w:rPr>
        <w:t>style=</w:t>
      </w:r>
      <w:r>
        <w:rPr>
          <w:color w:val="666666"/>
        </w:rPr>
        <w:t xml:space="preserve">{{ </w:t>
      </w:r>
      <w:r>
        <w:rPr>
          <w:color w:val="6E21BA"/>
        </w:rPr>
        <w:t>width:</w:t>
      </w:r>
      <w:r>
        <w:rPr>
          <w:color w:val="666666"/>
        </w:rPr>
        <w:t xml:space="preserve"> </w:t>
      </w:r>
      <w:r>
        <w:rPr>
          <w:color w:val="6E21BA"/>
        </w:rPr>
        <w:t>`${ltaPercent}%`</w:t>
      </w:r>
      <w:r>
        <w:rPr>
          <w:color w:val="666666"/>
        </w:rPr>
        <w:t xml:space="preserve"> </w:t>
      </w:r>
      <w:r>
        <w:rPr>
          <w:color w:val="6E21BA"/>
        </w:rPr>
        <w:t>}}</w:t>
      </w:r>
      <w:r>
        <w:rPr>
          <w:color w:val="666666"/>
        </w:rPr>
        <w:t xml:space="preserve"> </w:t>
      </w:r>
      <w:r>
        <w:rPr>
          <w:color w:val="A91E1E"/>
        </w:rPr>
        <w:t>/</w:t>
      </w:r>
      <w:r>
        <w:rPr>
          <w:color w:val="666666"/>
        </w:rPr>
        <w:t>&gt;</w:t>
      </w:r>
    </w:p>
    <w:p w14:paraId="413D54E5" w14:textId="77777777" w:rsidR="00F512C9" w:rsidRDefault="00F512C9" w:rsidP="00F512C9"/>
    <w:p w14:paraId="68EEA1D7" w14:textId="37288ABB" w:rsidR="00F512C9" w:rsidRDefault="00F512C9" w:rsidP="004A3BA7">
      <w:pPr>
        <w:pStyle w:val="Heading5"/>
        <w:numPr>
          <w:ilvl w:val="0"/>
          <w:numId w:val="18"/>
        </w:numPr>
      </w:pPr>
      <w:r>
        <w:t xml:space="preserve">Step 5 </w:t>
      </w:r>
      <w:r w:rsidR="00377A05">
        <w:t>-</w:t>
      </w:r>
      <w:r>
        <w:t xml:space="preserve"> Review Screen</w:t>
      </w:r>
    </w:p>
    <w:p w14:paraId="288B84AA" w14:textId="77777777" w:rsidR="00520C51" w:rsidRPr="00520C51" w:rsidRDefault="00520C51" w:rsidP="00520C51"/>
    <w:p w14:paraId="25C3AE57" w14:textId="61CDBB94" w:rsidR="00F512C9" w:rsidRDefault="00F512C9" w:rsidP="00F512C9">
      <w:r>
        <w:lastRenderedPageBreak/>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6C8BE836">
            <wp:extent cx="5731510" cy="3740785"/>
            <wp:effectExtent l="0" t="0" r="0" b="5715"/>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5F041566" w14:textId="77777777" w:rsidR="00F512C9" w:rsidRDefault="00F512C9" w:rsidP="00F512C9"/>
    <w:p w14:paraId="3AB5C312" w14:textId="77777777" w:rsidR="00F512C9" w:rsidRDefault="00F512C9" w:rsidP="00F512C9"/>
    <w:p w14:paraId="6A095B49" w14:textId="77777777" w:rsidR="00F512C9" w:rsidRDefault="00F512C9" w:rsidP="00F512C9">
      <w:r>
        <w:t>The last step shows everything in a nutshell, such as income, assets, etc.</w:t>
      </w:r>
    </w:p>
    <w:p w14:paraId="03FFDFE2" w14:textId="77777777" w:rsidR="00F512C9" w:rsidRDefault="00F512C9" w:rsidP="00F512C9"/>
    <w:p w14:paraId="0A3C84D9" w14:textId="77777777" w:rsidR="00F512C9" w:rsidRDefault="00F512C9" w:rsidP="00F512C9">
      <w:r>
        <w:rPr>
          <w:color w:val="666666"/>
        </w:rPr>
        <w:t>&lt;</w:t>
      </w:r>
      <w:r>
        <w:rPr>
          <w:color w:val="6E21BA"/>
        </w:rPr>
        <w:t>div</w:t>
      </w:r>
      <w:r>
        <w:rPr>
          <w:color w:val="666666"/>
        </w:rPr>
        <w:t xml:space="preserve"> </w:t>
      </w:r>
      <w:r>
        <w:rPr>
          <w:color w:val="6E21BA"/>
        </w:rPr>
        <w:t>className=</w:t>
      </w:r>
      <w:r>
        <w:rPr>
          <w:color w:val="187B34"/>
        </w:rPr>
        <w:t>"summary-card"</w:t>
      </w:r>
      <w:r>
        <w:rPr>
          <w:color w:val="666666"/>
        </w:rPr>
        <w:t>&gt;</w:t>
      </w:r>
    </w:p>
    <w:p w14:paraId="4EC11E98" w14:textId="77777777" w:rsidR="00F512C9" w:rsidRDefault="00F512C9" w:rsidP="00F512C9">
      <w:r>
        <w:rPr>
          <w:color w:val="666666"/>
        </w:rPr>
        <w:t> &lt;</w:t>
      </w:r>
      <w:r>
        <w:rPr>
          <w:color w:val="6E21BA"/>
        </w:rPr>
        <w:t>p</w:t>
      </w:r>
      <w:r>
        <w:rPr>
          <w:color w:val="666666"/>
        </w:rPr>
        <w:t>&gt;&lt;</w:t>
      </w:r>
      <w:r>
        <w:rPr>
          <w:color w:val="6E21BA"/>
        </w:rPr>
        <w:t>b</w:t>
      </w:r>
      <w:r>
        <w:rPr>
          <w:color w:val="666666"/>
        </w:rPr>
        <w:t>&gt;Annual Income:&lt;/</w:t>
      </w:r>
      <w:r>
        <w:rPr>
          <w:color w:val="6E21BA"/>
        </w:rPr>
        <w:t>b</w:t>
      </w:r>
      <w:r>
        <w:rPr>
          <w:color w:val="666666"/>
        </w:rPr>
        <w:t>&gt; Rs. {income.toLocaleString()}&lt;/</w:t>
      </w:r>
      <w:r>
        <w:rPr>
          <w:color w:val="6E21BA"/>
        </w:rPr>
        <w:t>p</w:t>
      </w:r>
      <w:r>
        <w:rPr>
          <w:color w:val="666666"/>
        </w:rPr>
        <w:t>&gt;</w:t>
      </w:r>
    </w:p>
    <w:p w14:paraId="61BF9C09" w14:textId="77777777" w:rsidR="00F512C9" w:rsidRDefault="00F512C9" w:rsidP="00F512C9">
      <w:r>
        <w:rPr>
          <w:color w:val="666666"/>
        </w:rPr>
        <w:t> &lt;</w:t>
      </w:r>
      <w:r>
        <w:rPr>
          <w:color w:val="6E21BA"/>
        </w:rPr>
        <w:t>p</w:t>
      </w:r>
      <w:r>
        <w:rPr>
          <w:color w:val="666666"/>
        </w:rPr>
        <w:t>&gt;&lt;</w:t>
      </w:r>
      <w:r>
        <w:rPr>
          <w:color w:val="6E21BA"/>
        </w:rPr>
        <w:t>b</w:t>
      </w:r>
      <w:r>
        <w:rPr>
          <w:color w:val="666666"/>
        </w:rPr>
        <w:t>&gt;Loan Amount:&lt;/</w:t>
      </w:r>
      <w:r>
        <w:rPr>
          <w:color w:val="6E21BA"/>
        </w:rPr>
        <w:t>b</w:t>
      </w:r>
      <w:r>
        <w:rPr>
          <w:color w:val="666666"/>
        </w:rPr>
        <w:t>&gt; Rs. {loan.toLocaleString()}&lt;/</w:t>
      </w:r>
      <w:r>
        <w:rPr>
          <w:color w:val="6E21BA"/>
        </w:rPr>
        <w:t>p</w:t>
      </w:r>
      <w:r>
        <w:rPr>
          <w:color w:val="666666"/>
        </w:rPr>
        <w:t>&gt;</w:t>
      </w:r>
    </w:p>
    <w:p w14:paraId="0ED1F7EA" w14:textId="77777777" w:rsidR="00F512C9" w:rsidRDefault="00F512C9" w:rsidP="00F512C9">
      <w:r>
        <w:rPr>
          <w:color w:val="666666"/>
        </w:rPr>
        <w:t> &lt;</w:t>
      </w:r>
      <w:r>
        <w:rPr>
          <w:color w:val="6E21BA"/>
        </w:rPr>
        <w:t>p</w:t>
      </w:r>
      <w:r>
        <w:rPr>
          <w:color w:val="666666"/>
        </w:rPr>
        <w:t>&gt;&lt;</w:t>
      </w:r>
      <w:r>
        <w:rPr>
          <w:color w:val="6E21BA"/>
        </w:rPr>
        <w:t>b</w:t>
      </w:r>
      <w:r>
        <w:rPr>
          <w:color w:val="666666"/>
        </w:rPr>
        <w:t>&gt;Total Assets:&lt;/</w:t>
      </w:r>
      <w:r>
        <w:rPr>
          <w:color w:val="6E21BA"/>
        </w:rPr>
        <w:t>b</w:t>
      </w:r>
      <w:r>
        <w:rPr>
          <w:color w:val="666666"/>
        </w:rPr>
        <w:t>&gt; Rs. {totalAssets.toLocaleString()}&lt;/</w:t>
      </w:r>
      <w:r>
        <w:rPr>
          <w:color w:val="6E21BA"/>
        </w:rPr>
        <w:t>p</w:t>
      </w:r>
      <w:r>
        <w:rPr>
          <w:color w:val="666666"/>
        </w:rPr>
        <w:t>&gt;</w:t>
      </w:r>
    </w:p>
    <w:p w14:paraId="28207C0A" w14:textId="77777777" w:rsidR="00F512C9" w:rsidRDefault="00F512C9" w:rsidP="00F512C9">
      <w:r>
        <w:rPr>
          <w:color w:val="666666"/>
        </w:rPr>
        <w:t> &lt;</w:t>
      </w:r>
      <w:r>
        <w:rPr>
          <w:color w:val="6E21BA"/>
        </w:rPr>
        <w:t>p</w:t>
      </w:r>
      <w:r>
        <w:rPr>
          <w:color w:val="666666"/>
        </w:rPr>
        <w:t>&gt;&lt;</w:t>
      </w:r>
      <w:r>
        <w:rPr>
          <w:color w:val="6E21BA"/>
        </w:rPr>
        <w:t>b</w:t>
      </w:r>
      <w:r>
        <w:rPr>
          <w:color w:val="666666"/>
        </w:rPr>
        <w:t>&gt;DTI Ratio:&lt;/</w:t>
      </w:r>
      <w:r>
        <w:rPr>
          <w:color w:val="6E21BA"/>
        </w:rPr>
        <w:t>b</w:t>
      </w:r>
      <w:r>
        <w:rPr>
          <w:color w:val="666666"/>
        </w:rPr>
        <w:t>&gt; {dtiPercent.toFixed(1)}%&lt;/</w:t>
      </w:r>
      <w:r>
        <w:rPr>
          <w:color w:val="6E21BA"/>
        </w:rPr>
        <w:t>p</w:t>
      </w:r>
      <w:r>
        <w:rPr>
          <w:color w:val="666666"/>
        </w:rPr>
        <w:t>&gt;</w:t>
      </w:r>
    </w:p>
    <w:p w14:paraId="01434FAC" w14:textId="77777777" w:rsidR="00F512C9" w:rsidRDefault="00F512C9" w:rsidP="00F512C9">
      <w:r>
        <w:rPr>
          <w:color w:val="666666"/>
        </w:rPr>
        <w:t> &lt;</w:t>
      </w:r>
      <w:r>
        <w:rPr>
          <w:color w:val="6E21BA"/>
        </w:rPr>
        <w:t>p</w:t>
      </w:r>
      <w:r>
        <w:rPr>
          <w:color w:val="666666"/>
        </w:rPr>
        <w:t>&gt;&lt;</w:t>
      </w:r>
      <w:r>
        <w:rPr>
          <w:color w:val="6E21BA"/>
        </w:rPr>
        <w:t>b</w:t>
      </w:r>
      <w:r>
        <w:rPr>
          <w:color w:val="666666"/>
        </w:rPr>
        <w:t>&gt;LTA Ratio:&lt;/</w:t>
      </w:r>
      <w:r>
        <w:rPr>
          <w:color w:val="6E21BA"/>
        </w:rPr>
        <w:t>b</w:t>
      </w:r>
      <w:r>
        <w:rPr>
          <w:color w:val="666666"/>
        </w:rPr>
        <w:t>&gt; {ltaPercent.toFixed(1)}%&lt;/</w:t>
      </w:r>
      <w:r>
        <w:rPr>
          <w:color w:val="6E21BA"/>
        </w:rPr>
        <w:t>p</w:t>
      </w:r>
      <w:r>
        <w:rPr>
          <w:color w:val="666666"/>
        </w:rPr>
        <w:t>&gt;</w:t>
      </w:r>
    </w:p>
    <w:p w14:paraId="0E542A44" w14:textId="77777777" w:rsidR="00F512C9" w:rsidRDefault="00F512C9" w:rsidP="00F512C9">
      <w:r>
        <w:rPr>
          <w:color w:val="666666"/>
        </w:rPr>
        <w:t> &lt;</w:t>
      </w:r>
      <w:r>
        <w:rPr>
          <w:color w:val="6E21BA"/>
        </w:rPr>
        <w:t>p</w:t>
      </w:r>
      <w:r>
        <w:rPr>
          <w:color w:val="666666"/>
        </w:rPr>
        <w:t>&gt;&lt;</w:t>
      </w:r>
      <w:r>
        <w:rPr>
          <w:color w:val="6E21BA"/>
        </w:rPr>
        <w:t>b</w:t>
      </w:r>
      <w:r>
        <w:rPr>
          <w:color w:val="666666"/>
        </w:rPr>
        <w:t>&gt;Credit Score:&lt;/</w:t>
      </w:r>
      <w:r>
        <w:rPr>
          <w:color w:val="6E21BA"/>
        </w:rPr>
        <w:t>b</w:t>
      </w:r>
      <w:r>
        <w:rPr>
          <w:color w:val="666666"/>
        </w:rPr>
        <w:t>&gt; {form.cibil_score}&lt;/</w:t>
      </w:r>
      <w:r>
        <w:rPr>
          <w:color w:val="6E21BA"/>
        </w:rPr>
        <w:t>p</w:t>
      </w:r>
      <w:r>
        <w:rPr>
          <w:color w:val="666666"/>
        </w:rPr>
        <w:t>&gt;</w:t>
      </w:r>
    </w:p>
    <w:p w14:paraId="4DE62FB2" w14:textId="77777777" w:rsidR="00F512C9" w:rsidRDefault="00F512C9" w:rsidP="00F512C9">
      <w:r>
        <w:rPr>
          <w:color w:val="666666"/>
        </w:rPr>
        <w:t>&lt;/</w:t>
      </w:r>
      <w:r>
        <w:rPr>
          <w:color w:val="6E21BA"/>
        </w:rPr>
        <w:t>div</w:t>
      </w:r>
      <w:r>
        <w:rPr>
          <w:color w:val="666666"/>
        </w:rPr>
        <w:t>&gt;</w:t>
      </w:r>
    </w:p>
    <w:p w14:paraId="12C09F77" w14:textId="77777777" w:rsidR="00F512C9" w:rsidRDefault="00F512C9" w:rsidP="00F512C9"/>
    <w:p w14:paraId="7686969C" w14:textId="04EF9125" w:rsidR="00520C51" w:rsidRPr="00520C51" w:rsidRDefault="00F512C9" w:rsidP="004A3BA7">
      <w:pPr>
        <w:pStyle w:val="Heading5"/>
        <w:numPr>
          <w:ilvl w:val="0"/>
          <w:numId w:val="18"/>
        </w:numPr>
      </w:pPr>
      <w:r w:rsidRPr="00520C51">
        <w:t>Inline Validation Engine</w:t>
      </w:r>
    </w:p>
    <w:p w14:paraId="0B7FA268" w14:textId="77777777" w:rsidR="00F512C9" w:rsidRDefault="00F512C9" w:rsidP="00F512C9">
      <w:r>
        <w:t>Validation is tied to steps. Each step enforces its own limits to prevent bad data from slipping through.</w:t>
      </w:r>
    </w:p>
    <w:p w14:paraId="3A862030" w14:textId="77777777" w:rsidR="00F512C9" w:rsidRDefault="00F512C9" w:rsidP="00F512C9"/>
    <w:p w14:paraId="468DA8F2" w14:textId="77777777" w:rsidR="00F512C9" w:rsidRDefault="00F512C9" w:rsidP="00F512C9">
      <w:r>
        <w:rPr>
          <w:color w:val="6E21BA"/>
        </w:rPr>
        <w:t>if</w:t>
      </w:r>
      <w:r>
        <w:rPr>
          <w:color w:val="666666"/>
        </w:rPr>
        <w:t xml:space="preserve"> (step </w:t>
      </w:r>
      <w:r>
        <w:rPr>
          <w:color w:val="6E21BA"/>
        </w:rPr>
        <w:t>===</w:t>
      </w:r>
      <w:r>
        <w:rPr>
          <w:color w:val="666666"/>
        </w:rPr>
        <w:t xml:space="preserve"> </w:t>
      </w:r>
      <w:r>
        <w:rPr>
          <w:color w:val="187B34"/>
        </w:rPr>
        <w:t>2</w:t>
      </w:r>
      <w:r>
        <w:rPr>
          <w:color w:val="666666"/>
        </w:rPr>
        <w:t>) {</w:t>
      </w:r>
    </w:p>
    <w:p w14:paraId="43971C76" w14:textId="77777777" w:rsidR="00F512C9" w:rsidRDefault="00F512C9" w:rsidP="00F512C9">
      <w:r>
        <w:rPr>
          <w:color w:val="666666"/>
        </w:rPr>
        <w:t> </w:t>
      </w:r>
      <w:r>
        <w:rPr>
          <w:color w:val="6E21BA"/>
        </w:rPr>
        <w:t>if</w:t>
      </w:r>
      <w:r>
        <w:rPr>
          <w:color w:val="666666"/>
        </w:rPr>
        <w:t xml:space="preserve"> (income </w:t>
      </w:r>
      <w:r>
        <w:rPr>
          <w:color w:val="6E21BA"/>
        </w:rPr>
        <w:t>&lt;=</w:t>
      </w:r>
      <w:r>
        <w:rPr>
          <w:color w:val="666666"/>
        </w:rPr>
        <w:t xml:space="preserve"> </w:t>
      </w:r>
      <w:r>
        <w:rPr>
          <w:color w:val="187B34"/>
        </w:rPr>
        <w:t>0</w:t>
      </w:r>
      <w:r>
        <w:rPr>
          <w:color w:val="666666"/>
        </w:rPr>
        <w:t>) inlineErrors.</w:t>
      </w:r>
      <w:r>
        <w:rPr>
          <w:color w:val="6E21BA"/>
        </w:rPr>
        <w:t>income_annum</w:t>
      </w:r>
      <w:r>
        <w:rPr>
          <w:color w:val="666666"/>
        </w:rPr>
        <w:t xml:space="preserve"> </w:t>
      </w:r>
      <w:r>
        <w:rPr>
          <w:color w:val="6E21BA"/>
        </w:rPr>
        <w:t>=</w:t>
      </w:r>
      <w:r>
        <w:rPr>
          <w:color w:val="666666"/>
        </w:rPr>
        <w:t xml:space="preserve"> </w:t>
      </w:r>
      <w:r>
        <w:rPr>
          <w:color w:val="187B34"/>
        </w:rPr>
        <w:t>'Annual income must be greater than 0.'</w:t>
      </w:r>
    </w:p>
    <w:p w14:paraId="172BBED3" w14:textId="77777777" w:rsidR="00F512C9" w:rsidRDefault="00F512C9" w:rsidP="00F512C9">
      <w:r>
        <w:rPr>
          <w:color w:val="666666"/>
        </w:rPr>
        <w:t> </w:t>
      </w:r>
      <w:r>
        <w:rPr>
          <w:color w:val="6E21BA"/>
        </w:rPr>
        <w:t>if</w:t>
      </w:r>
      <w:r>
        <w:rPr>
          <w:color w:val="666666"/>
        </w:rPr>
        <w:t xml:space="preserve"> (loan </w:t>
      </w:r>
      <w:r>
        <w:rPr>
          <w:color w:val="6E21BA"/>
        </w:rPr>
        <w:t>&lt;=</w:t>
      </w:r>
      <w:r>
        <w:rPr>
          <w:color w:val="666666"/>
        </w:rPr>
        <w:t xml:space="preserve"> </w:t>
      </w:r>
      <w:r>
        <w:rPr>
          <w:color w:val="187B34"/>
        </w:rPr>
        <w:t>0</w:t>
      </w:r>
      <w:r>
        <w:rPr>
          <w:color w:val="666666"/>
        </w:rPr>
        <w:t>) inlineErrors.</w:t>
      </w:r>
      <w:r>
        <w:rPr>
          <w:color w:val="6E21BA"/>
        </w:rPr>
        <w:t>loan_amount</w:t>
      </w:r>
      <w:r>
        <w:rPr>
          <w:color w:val="666666"/>
        </w:rPr>
        <w:t xml:space="preserve"> </w:t>
      </w:r>
      <w:r>
        <w:rPr>
          <w:color w:val="6E21BA"/>
        </w:rPr>
        <w:t>=</w:t>
      </w:r>
      <w:r>
        <w:rPr>
          <w:color w:val="666666"/>
        </w:rPr>
        <w:t xml:space="preserve"> </w:t>
      </w:r>
      <w:r>
        <w:rPr>
          <w:color w:val="187B34"/>
        </w:rPr>
        <w:t>'Loan amount must be greater than 0.'</w:t>
      </w:r>
    </w:p>
    <w:p w14:paraId="044463F9" w14:textId="77777777" w:rsidR="00F512C9" w:rsidRDefault="00F512C9" w:rsidP="00F512C9">
      <w:r>
        <w:rPr>
          <w:color w:val="666666"/>
        </w:rPr>
        <w:t>}</w:t>
      </w:r>
    </w:p>
    <w:p w14:paraId="4EBBE73A" w14:textId="77777777" w:rsidR="00F512C9" w:rsidRDefault="00F512C9" w:rsidP="00F512C9"/>
    <w:p w14:paraId="19A27683" w14:textId="78DB21D6" w:rsidR="00F512C9" w:rsidRDefault="00F512C9" w:rsidP="004A3BA7">
      <w:pPr>
        <w:pStyle w:val="Heading5"/>
        <w:numPr>
          <w:ilvl w:val="0"/>
          <w:numId w:val="18"/>
        </w:numPr>
      </w:pPr>
      <w:r>
        <w:t>Form Navigation + Gestures</w:t>
      </w:r>
    </w:p>
    <w:p w14:paraId="08A93C49" w14:textId="77777777" w:rsidR="00F512C9" w:rsidRDefault="00F512C9" w:rsidP="00F512C9"/>
    <w:p w14:paraId="5F7A74F0" w14:textId="77777777" w:rsidR="00F512C9" w:rsidRDefault="00F512C9" w:rsidP="00F512C9">
      <w:r>
        <w:t>Users can go forward and backwards using animations. On mobile, a swipe gesture lets them return to the previous step, which makes the form feel lighter.</w:t>
      </w:r>
    </w:p>
    <w:p w14:paraId="77E512C5" w14:textId="77777777" w:rsidR="00F512C9" w:rsidRDefault="00F512C9" w:rsidP="00F512C9"/>
    <w:p w14:paraId="2A0E0BE0" w14:textId="77777777" w:rsidR="00F512C9" w:rsidRDefault="00F512C9" w:rsidP="00F512C9">
      <w:r>
        <w:rPr>
          <w:color w:val="6E21BA"/>
        </w:rPr>
        <w:t>if</w:t>
      </w:r>
      <w:r>
        <w:rPr>
          <w:color w:val="666666"/>
        </w:rPr>
        <w:t xml:space="preserve"> (startX </w:t>
      </w:r>
      <w:r>
        <w:rPr>
          <w:color w:val="6E21BA"/>
        </w:rPr>
        <w:t>&lt;</w:t>
      </w:r>
      <w:r>
        <w:rPr>
          <w:color w:val="666666"/>
        </w:rPr>
        <w:t xml:space="preserve"> </w:t>
      </w:r>
      <w:r>
        <w:rPr>
          <w:color w:val="187B34"/>
        </w:rPr>
        <w:t>40</w:t>
      </w:r>
      <w:r>
        <w:rPr>
          <w:color w:val="666666"/>
        </w:rPr>
        <w:t xml:space="preserve"> </w:t>
      </w:r>
      <w:r>
        <w:rPr>
          <w:color w:val="6E21BA"/>
        </w:rPr>
        <w:t>&amp;&amp;</w:t>
      </w:r>
      <w:r>
        <w:rPr>
          <w:color w:val="666666"/>
        </w:rPr>
        <w:t xml:space="preserve"> endX </w:t>
      </w:r>
      <w:r>
        <w:rPr>
          <w:color w:val="6E21BA"/>
        </w:rPr>
        <w:t>-</w:t>
      </w:r>
      <w:r>
        <w:rPr>
          <w:color w:val="666666"/>
        </w:rPr>
        <w:t xml:space="preserve"> startX </w:t>
      </w:r>
      <w:r>
        <w:rPr>
          <w:color w:val="6E21BA"/>
        </w:rPr>
        <w:t>&gt;</w:t>
      </w:r>
      <w:r>
        <w:rPr>
          <w:color w:val="666666"/>
        </w:rPr>
        <w:t xml:space="preserve"> </w:t>
      </w:r>
      <w:r>
        <w:rPr>
          <w:color w:val="187B34"/>
        </w:rPr>
        <w:t>80</w:t>
      </w:r>
      <w:r>
        <w:rPr>
          <w:color w:val="666666"/>
        </w:rPr>
        <w:t xml:space="preserve"> </w:t>
      </w:r>
      <w:r>
        <w:rPr>
          <w:color w:val="6E21BA"/>
        </w:rPr>
        <w:t>&amp;&amp;</w:t>
      </w:r>
      <w:r>
        <w:rPr>
          <w:color w:val="666666"/>
        </w:rPr>
        <w:t xml:space="preserve"> step </w:t>
      </w:r>
      <w:r>
        <w:rPr>
          <w:color w:val="6E21BA"/>
        </w:rPr>
        <w:t>&gt;</w:t>
      </w:r>
      <w:r>
        <w:rPr>
          <w:color w:val="666666"/>
        </w:rPr>
        <w:t xml:space="preserve"> </w:t>
      </w:r>
      <w:r>
        <w:rPr>
          <w:color w:val="187B34"/>
        </w:rPr>
        <w:t>1</w:t>
      </w:r>
      <w:r>
        <w:rPr>
          <w:color w:val="666666"/>
        </w:rPr>
        <w:t>) {</w:t>
      </w:r>
    </w:p>
    <w:p w14:paraId="77EA5109" w14:textId="77777777" w:rsidR="00F512C9" w:rsidRDefault="00F512C9" w:rsidP="00F512C9">
      <w:r>
        <w:rPr>
          <w:color w:val="666666"/>
        </w:rPr>
        <w:lastRenderedPageBreak/>
        <w:t> </w:t>
      </w:r>
      <w:r>
        <w:rPr>
          <w:color w:val="C45B1C"/>
        </w:rPr>
        <w:t>setDirection</w:t>
      </w:r>
      <w:r>
        <w:rPr>
          <w:color w:val="666666"/>
        </w:rPr>
        <w:t>(</w:t>
      </w:r>
      <w:r>
        <w:rPr>
          <w:color w:val="187B34"/>
        </w:rPr>
        <w:t>'backward'</w:t>
      </w:r>
      <w:r>
        <w:rPr>
          <w:color w:val="666666"/>
        </w:rPr>
        <w:t>)</w:t>
      </w:r>
    </w:p>
    <w:p w14:paraId="7333BD1A" w14:textId="77777777" w:rsidR="00F512C9" w:rsidRDefault="00F512C9" w:rsidP="00F512C9">
      <w:r>
        <w:rPr>
          <w:color w:val="666666"/>
        </w:rPr>
        <w:t> </w:t>
      </w:r>
      <w:r>
        <w:rPr>
          <w:color w:val="C45B1C"/>
        </w:rPr>
        <w:t>setStep</w:t>
      </w:r>
      <w:r>
        <w:rPr>
          <w:color w:val="666666"/>
        </w:rPr>
        <w:t xml:space="preserve">(prev </w:t>
      </w:r>
      <w:r>
        <w:rPr>
          <w:color w:val="6E21BA"/>
        </w:rPr>
        <w:t>=&gt;</w:t>
      </w:r>
      <w:r>
        <w:rPr>
          <w:color w:val="666666"/>
        </w:rPr>
        <w:t xml:space="preserve"> prev </w:t>
      </w:r>
      <w:r>
        <w:rPr>
          <w:color w:val="6E21BA"/>
        </w:rPr>
        <w:t>-</w:t>
      </w:r>
      <w:r>
        <w:rPr>
          <w:color w:val="666666"/>
        </w:rPr>
        <w:t xml:space="preserve"> </w:t>
      </w:r>
      <w:r>
        <w:rPr>
          <w:color w:val="187B34"/>
        </w:rPr>
        <w:t>1</w:t>
      </w:r>
      <w:r>
        <w:rPr>
          <w:color w:val="666666"/>
        </w:rPr>
        <w:t>)</w:t>
      </w:r>
    </w:p>
    <w:p w14:paraId="22EA91CC" w14:textId="77777777" w:rsidR="00F512C9" w:rsidRDefault="00F512C9" w:rsidP="00F512C9">
      <w:r>
        <w:rPr>
          <w:color w:val="666666"/>
        </w:rPr>
        <w:t>}</w:t>
      </w:r>
    </w:p>
    <w:p w14:paraId="1BE8029F" w14:textId="77777777" w:rsidR="00F512C9" w:rsidRDefault="00F512C9" w:rsidP="00F512C9"/>
    <w:p w14:paraId="2EB95A7D" w14:textId="1717BE9A" w:rsidR="00F512C9" w:rsidRDefault="00F512C9" w:rsidP="004A3BA7">
      <w:pPr>
        <w:pStyle w:val="Heading5"/>
        <w:numPr>
          <w:ilvl w:val="0"/>
          <w:numId w:val="18"/>
        </w:numPr>
      </w:pPr>
      <w:r>
        <w:t xml:space="preserve">Submission to Backend </w:t>
      </w:r>
      <w:r w:rsidR="00EA374C">
        <w:t>and</w:t>
      </w:r>
      <w:r>
        <w:t xml:space="preserve"> Chat Logging</w:t>
      </w:r>
    </w:p>
    <w:p w14:paraId="17D14741" w14:textId="77777777" w:rsidR="00F512C9" w:rsidRDefault="00F512C9" w:rsidP="00F512C9"/>
    <w:p w14:paraId="52A733EC" w14:textId="77777777" w:rsidR="00F512C9" w:rsidRDefault="00F512C9" w:rsidP="00F512C9">
      <w:r>
        <w:t>When the form is submitted,</w:t>
      </w:r>
    </w:p>
    <w:p w14:paraId="737FBE1F" w14:textId="77777777" w:rsidR="00F512C9" w:rsidRDefault="00F512C9" w:rsidP="004A3BA7">
      <w:pPr>
        <w:numPr>
          <w:ilvl w:val="0"/>
          <w:numId w:val="17"/>
        </w:numPr>
        <w:spacing w:before="120" w:after="120"/>
      </w:pPr>
      <w:r>
        <w:t>It sends all values to /api/v1/loan/approval?variant=xai|baseline.</w:t>
      </w:r>
    </w:p>
    <w:p w14:paraId="06AD9FDB" w14:textId="77777777" w:rsidR="00F512C9" w:rsidRDefault="00F512C9" w:rsidP="004A3BA7">
      <w:pPr>
        <w:numPr>
          <w:ilvl w:val="0"/>
          <w:numId w:val="17"/>
        </w:numPr>
        <w:spacing w:before="120" w:after="120"/>
      </w:pPr>
      <w:r>
        <w:t>It logs both the user request and the model’s response into chat_history.</w:t>
      </w:r>
    </w:p>
    <w:p w14:paraId="4DDA39F3" w14:textId="77777777" w:rsidR="00F512C9" w:rsidRDefault="00F512C9" w:rsidP="004A3BA7">
      <w:pPr>
        <w:numPr>
          <w:ilvl w:val="0"/>
          <w:numId w:val="17"/>
        </w:numPr>
        <w:spacing w:before="120" w:after="120"/>
      </w:pPr>
      <w:r>
        <w:t>It redirects back to the chat screen.</w:t>
      </w:r>
    </w:p>
    <w:p w14:paraId="47EDEB41" w14:textId="77777777" w:rsidR="00F512C9" w:rsidRDefault="00F512C9" w:rsidP="00F512C9"/>
    <w:p w14:paraId="0D66FD80" w14:textId="77777777" w:rsidR="00F512C9" w:rsidRDefault="00F512C9" w:rsidP="00F512C9">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loan/approval?variant=</w:t>
      </w:r>
      <w:r>
        <w:rPr>
          <w:color w:val="0F58BD"/>
        </w:rPr>
        <w:t>${</w:t>
      </w:r>
      <w:r>
        <w:rPr>
          <w:color w:val="666666"/>
        </w:rPr>
        <w:t>mode</w:t>
      </w:r>
      <w:r>
        <w:rPr>
          <w:color w:val="0F58BD"/>
        </w:rPr>
        <w:t>}</w:t>
      </w:r>
      <w:r>
        <w:rPr>
          <w:color w:val="187B34"/>
        </w:rPr>
        <w:t>`</w:t>
      </w:r>
      <w:r>
        <w:rPr>
          <w:color w:val="6E21BA"/>
        </w:rPr>
        <w:t>,</w:t>
      </w:r>
      <w:r>
        <w:rPr>
          <w:color w:val="666666"/>
        </w:rPr>
        <w:t xml:space="preserve"> {</w:t>
      </w:r>
    </w:p>
    <w:p w14:paraId="4317C5A8" w14:textId="77777777" w:rsidR="00F512C9" w:rsidRDefault="00F512C9" w:rsidP="00F512C9">
      <w:r>
        <w:rPr>
          <w:color w:val="666666"/>
        </w:rPr>
        <w:t> </w:t>
      </w:r>
      <w:r>
        <w:rPr>
          <w:color w:val="6E21BA"/>
        </w:rPr>
        <w:t>method:</w:t>
      </w:r>
      <w:r>
        <w:rPr>
          <w:color w:val="666666"/>
        </w:rPr>
        <w:t xml:space="preserve"> </w:t>
      </w:r>
      <w:r>
        <w:rPr>
          <w:color w:val="187B34"/>
        </w:rPr>
        <w:t>'POST'</w:t>
      </w:r>
      <w:r>
        <w:rPr>
          <w:color w:val="6E21BA"/>
        </w:rPr>
        <w:t>,</w:t>
      </w:r>
    </w:p>
    <w:p w14:paraId="020693AE" w14:textId="77777777" w:rsidR="00F512C9" w:rsidRDefault="00F512C9" w:rsidP="00F512C9">
      <w:r>
        <w:rPr>
          <w:color w:val="666666"/>
        </w:rPr>
        <w:t> </w:t>
      </w:r>
      <w:r>
        <w:rPr>
          <w:color w:val="6E21BA"/>
        </w:rPr>
        <w:t>body:</w:t>
      </w:r>
      <w:r>
        <w:rPr>
          <w:color w:val="666666"/>
        </w:rPr>
        <w:t xml:space="preserve"> JSON.</w:t>
      </w:r>
      <w:r>
        <w:rPr>
          <w:color w:val="C45B1C"/>
        </w:rPr>
        <w:t>stringify</w:t>
      </w:r>
      <w:r>
        <w:rPr>
          <w:color w:val="666666"/>
        </w:rPr>
        <w:t>({</w:t>
      </w:r>
      <w:r>
        <w:rPr>
          <w:color w:val="6E21BA"/>
        </w:rPr>
        <w:t>...</w:t>
      </w:r>
      <w:r>
        <w:rPr>
          <w:color w:val="666666"/>
        </w:rPr>
        <w:t>})</w:t>
      </w:r>
    </w:p>
    <w:p w14:paraId="515C1EED" w14:textId="77777777" w:rsidR="00F512C9" w:rsidRDefault="00F512C9" w:rsidP="00F512C9">
      <w:r>
        <w:rPr>
          <w:color w:val="666666"/>
        </w:rPr>
        <w:t>})</w:t>
      </w:r>
    </w:p>
    <w:p w14:paraId="561B4416" w14:textId="77777777" w:rsidR="00F512C9" w:rsidRDefault="00F512C9" w:rsidP="00F512C9"/>
    <w:p w14:paraId="6F0FF69A" w14:textId="77777777" w:rsidR="00F512C9" w:rsidRDefault="00F512C9" w:rsidP="00F512C9">
      <w:r>
        <w:rPr>
          <w:color w:val="6E21BA"/>
        </w:rPr>
        <w:t>await</w:t>
      </w:r>
      <w:r>
        <w:rPr>
          <w:color w:val="666666"/>
        </w:rPr>
        <w:t xml:space="preserve"> supabase.</w:t>
      </w:r>
      <w:r>
        <w:rPr>
          <w:color w:val="C45B1C"/>
        </w:rPr>
        <w:t>from</w:t>
      </w:r>
      <w:r>
        <w:rPr>
          <w:color w:val="666666"/>
        </w:rPr>
        <w:t>(</w:t>
      </w:r>
      <w:r>
        <w:rPr>
          <w:color w:val="187B34"/>
        </w:rPr>
        <w:t>'chat_history'</w:t>
      </w:r>
      <w:r>
        <w:rPr>
          <w:color w:val="666666"/>
        </w:rPr>
        <w:t>).</w:t>
      </w:r>
      <w:r>
        <w:rPr>
          <w:color w:val="C45B1C"/>
        </w:rPr>
        <w:t>insert</w:t>
      </w:r>
      <w:r>
        <w:rPr>
          <w:color w:val="666666"/>
        </w:rPr>
        <w:t>([</w:t>
      </w:r>
    </w:p>
    <w:p w14:paraId="52746064" w14:textId="77777777" w:rsidR="00F512C9" w:rsidRDefault="00F512C9" w:rsidP="00F512C9">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message:</w:t>
      </w:r>
      <w:r>
        <w:rPr>
          <w:color w:val="666666"/>
        </w:rPr>
        <w:t xml:space="preserve"> JSON.</w:t>
      </w:r>
      <w:r>
        <w:rPr>
          <w:color w:val="C45B1C"/>
        </w:rPr>
        <w:t>stringify</w:t>
      </w:r>
      <w:r>
        <w:rPr>
          <w:color w:val="666666"/>
        </w:rPr>
        <w:t>(form)</w:t>
      </w:r>
      <w:r>
        <w:rPr>
          <w:color w:val="6E21BA"/>
        </w:rPr>
        <w:t>,</w:t>
      </w:r>
      <w:r>
        <w:rPr>
          <w:color w:val="666666"/>
        </w:rPr>
        <w:t xml:space="preserve"> </w:t>
      </w:r>
      <w:r>
        <w:rPr>
          <w:color w:val="6E21BA"/>
        </w:rPr>
        <w:t>context:</w:t>
      </w:r>
      <w:r>
        <w:rPr>
          <w:color w:val="666666"/>
        </w:rPr>
        <w:t xml:space="preserve"> </w:t>
      </w:r>
      <w:r>
        <w:rPr>
          <w:color w:val="187B34"/>
        </w:rPr>
        <w:t>'loan'</w:t>
      </w:r>
      <w:r>
        <w:rPr>
          <w:color w:val="666666"/>
        </w:rPr>
        <w:t xml:space="preserve"> }</w:t>
      </w:r>
      <w:r>
        <w:rPr>
          <w:color w:val="6E21BA"/>
        </w:rPr>
        <w:t>,</w:t>
      </w:r>
    </w:p>
    <w:p w14:paraId="55A2AC20" w14:textId="77777777" w:rsidR="00F512C9" w:rsidRDefault="00F512C9" w:rsidP="00F512C9">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message:</w:t>
      </w:r>
      <w:r>
        <w:rPr>
          <w:color w:val="666666"/>
        </w:rPr>
        <w:t xml:space="preserve"> data.</w:t>
      </w:r>
      <w:r>
        <w:rPr>
          <w:color w:val="6E21BA"/>
        </w:rPr>
        <w:t>human_message,</w:t>
      </w:r>
      <w:r>
        <w:rPr>
          <w:color w:val="666666"/>
        </w:rPr>
        <w:t xml:space="preserve"> </w:t>
      </w:r>
      <w:r>
        <w:rPr>
          <w:color w:val="6E21BA"/>
        </w:rPr>
        <w:t>prediction:</w:t>
      </w:r>
      <w:r>
        <w:rPr>
          <w:color w:val="666666"/>
        </w:rPr>
        <w:t xml:space="preserve"> data.</w:t>
      </w:r>
      <w:r>
        <w:rPr>
          <w:color w:val="6E21BA"/>
        </w:rPr>
        <w:t>prediction</w:t>
      </w:r>
      <w:r>
        <w:rPr>
          <w:color w:val="666666"/>
        </w:rPr>
        <w:t xml:space="preserve"> }</w:t>
      </w:r>
    </w:p>
    <w:p w14:paraId="5CB2329F" w14:textId="77777777" w:rsidR="00F512C9" w:rsidRDefault="00F512C9" w:rsidP="00F512C9">
      <w:r>
        <w:rPr>
          <w:color w:val="666666"/>
        </w:rPr>
        <w:t>])</w:t>
      </w:r>
    </w:p>
    <w:p w14:paraId="3B4CE64A" w14:textId="77777777" w:rsidR="00F512C9" w:rsidRDefault="00F512C9" w:rsidP="00F512C9"/>
    <w:p w14:paraId="102B6746" w14:textId="77777777" w:rsidR="00F512C9" w:rsidRDefault="00F512C9" w:rsidP="00F512C9">
      <w:r>
        <w:rPr>
          <w:color w:val="666666"/>
        </w:rPr>
        <w:t>router.</w:t>
      </w:r>
      <w:r>
        <w:rPr>
          <w:color w:val="C45B1C"/>
        </w:rPr>
        <w:t>push</w:t>
      </w:r>
      <w:r>
        <w:rPr>
          <w:color w:val="666666"/>
        </w:rPr>
        <w:t>(</w:t>
      </w:r>
      <w:r>
        <w:rPr>
          <w:color w:val="187B34"/>
        </w:rPr>
        <w:t>'/chat'</w:t>
      </w:r>
      <w:r>
        <w:rPr>
          <w:color w:val="666666"/>
        </w:rPr>
        <w:t>)</w:t>
      </w:r>
    </w:p>
    <w:p w14:paraId="6C25995B" w14:textId="77777777" w:rsidR="00F512C9" w:rsidRDefault="00F512C9" w:rsidP="00F512C9"/>
    <w:p w14:paraId="79792959" w14:textId="28096188" w:rsidR="00F512C9" w:rsidRDefault="00F512C9" w:rsidP="004A3BA7">
      <w:pPr>
        <w:pStyle w:val="Heading5"/>
        <w:numPr>
          <w:ilvl w:val="0"/>
          <w:numId w:val="18"/>
        </w:numPr>
      </w:pPr>
      <w:r>
        <w:t xml:space="preserve">Auto-Scroll </w:t>
      </w:r>
      <w:r w:rsidR="004D3672">
        <w:t>and</w:t>
      </w:r>
      <w:r>
        <w:t xml:space="preserve"> Vibration Feedback</w:t>
      </w:r>
    </w:p>
    <w:p w14:paraId="38342DC0" w14:textId="77777777" w:rsidR="00F512C9" w:rsidRDefault="00F512C9" w:rsidP="00F512C9"/>
    <w:p w14:paraId="44CBE050" w14:textId="77777777" w:rsidR="00F512C9" w:rsidRDefault="00F512C9" w:rsidP="00F512C9">
      <w:r>
        <w:t>Whenever the user moves to a new step, the screen scrolls to the top and triggers a tiny vibration (only on supported devices). It gives the transition a bit more physical sense.</w:t>
      </w:r>
    </w:p>
    <w:p w14:paraId="5C69346D" w14:textId="77777777" w:rsidR="00F512C9" w:rsidRDefault="00F512C9" w:rsidP="00F512C9"/>
    <w:p w14:paraId="4B0D31DB" w14:textId="77777777" w:rsidR="00F512C9" w:rsidRDefault="00F512C9" w:rsidP="00F512C9">
      <w:r>
        <w:rPr>
          <w:color w:val="666666"/>
        </w:rPr>
        <w:t>window.</w:t>
      </w:r>
      <w:r>
        <w:rPr>
          <w:color w:val="C45B1C"/>
        </w:rPr>
        <w:t>scrollTo</w:t>
      </w:r>
      <w:r>
        <w:rPr>
          <w:color w:val="666666"/>
        </w:rPr>
        <w:t xml:space="preserve">({ </w:t>
      </w:r>
      <w:r>
        <w:rPr>
          <w:color w:val="6E21BA"/>
        </w:rPr>
        <w:t>top:</w:t>
      </w:r>
      <w:r>
        <w:rPr>
          <w:color w:val="666666"/>
        </w:rPr>
        <w:t xml:space="preserve"> </w:t>
      </w:r>
      <w:r>
        <w:rPr>
          <w:color w:val="187B34"/>
        </w:rPr>
        <w:t>0</w:t>
      </w:r>
      <w:r>
        <w:rPr>
          <w:color w:val="6E21BA"/>
        </w:rPr>
        <w:t>,</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543E8CDA" w14:textId="77777777" w:rsidR="00F512C9" w:rsidRDefault="00F512C9" w:rsidP="00F512C9">
      <w:r>
        <w:rPr>
          <w:color w:val="666666"/>
        </w:rPr>
        <w:t>navigator.</w:t>
      </w:r>
      <w:r>
        <w:rPr>
          <w:color w:val="C45B1C"/>
        </w:rPr>
        <w:t>vibrate</w:t>
      </w:r>
      <w:r>
        <w:rPr>
          <w:color w:val="666666"/>
        </w:rPr>
        <w:t>?.(</w:t>
      </w:r>
      <w:r>
        <w:rPr>
          <w:color w:val="187B34"/>
        </w:rPr>
        <w:t>20</w:t>
      </w:r>
      <w:r>
        <w:rPr>
          <w:color w:val="666666"/>
        </w:rPr>
        <w:t>)</w:t>
      </w:r>
    </w:p>
    <w:p w14:paraId="7EAE6F6B" w14:textId="77777777" w:rsidR="00F512C9" w:rsidRDefault="00F512C9" w:rsidP="00F512C9"/>
    <w:p w14:paraId="04F54F1D" w14:textId="60B3B2D3" w:rsidR="00F512C9" w:rsidRPr="00CA5FCB" w:rsidRDefault="00F512C9" w:rsidP="004A3BA7">
      <w:pPr>
        <w:pStyle w:val="Heading5"/>
        <w:numPr>
          <w:ilvl w:val="0"/>
          <w:numId w:val="18"/>
        </w:numPr>
      </w:pPr>
      <w:r w:rsidRPr="00CA5FCB">
        <w:t>Colour-Coded Ratio Logic</w:t>
      </w:r>
    </w:p>
    <w:p w14:paraId="51428268" w14:textId="77777777" w:rsidR="00CA5FCB" w:rsidRDefault="00CA5FCB" w:rsidP="00CA5FCB"/>
    <w:p w14:paraId="51E8CCF2" w14:textId="77777777" w:rsidR="00F512C9" w:rsidRDefault="00F512C9" w:rsidP="00F512C9">
      <w:r>
        <w:t>A small helper decides whether a ratio is healthy, borderline, or risky.</w:t>
      </w:r>
    </w:p>
    <w:p w14:paraId="6B0B4FB4" w14:textId="605D0A17" w:rsidR="00F512C9" w:rsidRDefault="00F512C9" w:rsidP="00F512C9">
      <w:r>
        <w:lastRenderedPageBreak/>
        <w:fldChar w:fldCharType="begin"/>
      </w:r>
      <w:r>
        <w:instrText xml:space="preserve"> INCLUDEPICTURE "https://codahosted.io/docs/p2-NY3PaT6/blobs/bl-P_JGSNnbSJ/ecd31a7eeaa0207c95ed1758ba2e316544b2bafb651dce3ed6cffa571263a5a77e5112f7cd10b30c9c13763683e7edbf730c0b02397dc3e110c93a83936602760b3575690942afc6e0e3af78d02aea807e45aba75ed2c8aead6f119a4be8df251ecceee4" \* MERGEFORMATINET </w:instrText>
      </w:r>
      <w:r>
        <w:fldChar w:fldCharType="separate"/>
      </w:r>
      <w:r>
        <w:rPr>
          <w:noProof/>
        </w:rPr>
        <w:drawing>
          <wp:inline distT="0" distB="0" distL="0" distR="0" wp14:anchorId="1B800DCC" wp14:editId="2FBE425C">
            <wp:extent cx="5731510" cy="4606925"/>
            <wp:effectExtent l="0" t="0" r="0" b="3175"/>
            <wp:docPr id="456277524" name="Picture 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77524" name="Picture 8" descr="A screenshot of a phone&#10;&#10;AI-generated content may be incorrec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2BFDACE5" w14:textId="1CAFAE39" w:rsidR="00F512C9" w:rsidRDefault="00F512C9" w:rsidP="00F512C9">
      <w:r>
        <w:lastRenderedPageBreak/>
        <w:fldChar w:fldCharType="begin"/>
      </w:r>
      <w:r>
        <w:instrText xml:space="preserve"> INCLUDEPICTURE "https://codahosted.io/docs/p2-NY3PaT6/blobs/bl-TjLlc0DkKc/55a87b8ae23fe5f7e3e7845082f6e43405895c10693c0fca39436befbc360e3f5deaa4790cc06987065c332a8b971d085e0c5c279f505eee90273a4889472422e12dc8362a5749717a4254e7885d52f18ab1584e0dc45b7530f291955583a17a13f16b90" \* MERGEFORMATINET </w:instrText>
      </w:r>
      <w:r>
        <w:fldChar w:fldCharType="separate"/>
      </w:r>
      <w:r>
        <w:rPr>
          <w:noProof/>
        </w:rPr>
        <w:drawing>
          <wp:inline distT="0" distB="0" distL="0" distR="0" wp14:anchorId="1A9E0FE5" wp14:editId="310489DB">
            <wp:extent cx="5731510" cy="4606925"/>
            <wp:effectExtent l="0" t="0" r="0" b="3175"/>
            <wp:docPr id="1908626262"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26262" name="Picture 7" descr="A screenshot of a phone&#10;&#10;AI-generated content may be incorrec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3DDE9473" w14:textId="77777777" w:rsidR="00F512C9" w:rsidRDefault="00F512C9" w:rsidP="00F512C9"/>
    <w:p w14:paraId="1EF1CFA7" w14:textId="77777777" w:rsidR="00F512C9" w:rsidRDefault="00F512C9" w:rsidP="00F512C9">
      <w:r>
        <w:rPr>
          <w:color w:val="6E21BA"/>
        </w:rPr>
        <w:t>const</w:t>
      </w:r>
      <w:r>
        <w:rPr>
          <w:color w:val="666666"/>
        </w:rPr>
        <w:t xml:space="preserve"> </w:t>
      </w:r>
      <w:r>
        <w:rPr>
          <w:color w:val="C45B1C"/>
        </w:rPr>
        <w:t>ratioColor</w:t>
      </w:r>
      <w:r>
        <w:rPr>
          <w:color w:val="666666"/>
        </w:rPr>
        <w:t xml:space="preserve"> </w:t>
      </w:r>
      <w:r>
        <w:rPr>
          <w:color w:val="6E21BA"/>
        </w:rPr>
        <w:t>=</w:t>
      </w:r>
      <w:r>
        <w:rPr>
          <w:color w:val="666666"/>
        </w:rPr>
        <w:t xml:space="preserve"> (ratio</w:t>
      </w:r>
      <w:r>
        <w:rPr>
          <w:color w:val="6E21BA"/>
        </w:rPr>
        <w:t>,</w:t>
      </w:r>
      <w:r>
        <w:rPr>
          <w:color w:val="666666"/>
        </w:rPr>
        <w:t xml:space="preserve"> good</w:t>
      </w:r>
      <w:r>
        <w:rPr>
          <w:color w:val="6E21BA"/>
        </w:rPr>
        <w:t>,</w:t>
      </w:r>
      <w:r>
        <w:rPr>
          <w:color w:val="666666"/>
        </w:rPr>
        <w:t xml:space="preserve"> warn) </w:t>
      </w:r>
      <w:r>
        <w:rPr>
          <w:color w:val="6E21BA"/>
        </w:rPr>
        <w:t>=&gt;</w:t>
      </w:r>
      <w:r>
        <w:rPr>
          <w:color w:val="666666"/>
        </w:rPr>
        <w:t xml:space="preserve"> {</w:t>
      </w:r>
    </w:p>
    <w:p w14:paraId="3DB80545" w14:textId="77777777" w:rsidR="00F512C9" w:rsidRDefault="00F512C9" w:rsidP="00F512C9">
      <w:r>
        <w:rPr>
          <w:color w:val="666666"/>
        </w:rPr>
        <w:t> </w:t>
      </w:r>
      <w:r>
        <w:rPr>
          <w:color w:val="6E21BA"/>
        </w:rPr>
        <w:t>const</w:t>
      </w:r>
      <w:r>
        <w:rPr>
          <w:color w:val="666666"/>
        </w:rPr>
        <w:t xml:space="preserve"> percent </w:t>
      </w:r>
      <w:r>
        <w:rPr>
          <w:color w:val="6E21BA"/>
        </w:rPr>
        <w:t>=</w:t>
      </w:r>
      <w:r>
        <w:rPr>
          <w:color w:val="666666"/>
        </w:rPr>
        <w:t xml:space="preserve"> ratio </w:t>
      </w:r>
      <w:r>
        <w:rPr>
          <w:color w:val="6E21BA"/>
        </w:rPr>
        <w:t>*</w:t>
      </w:r>
      <w:r>
        <w:rPr>
          <w:color w:val="666666"/>
        </w:rPr>
        <w:t xml:space="preserve"> </w:t>
      </w:r>
      <w:r>
        <w:rPr>
          <w:color w:val="187B34"/>
        </w:rPr>
        <w:t>100</w:t>
      </w:r>
    </w:p>
    <w:p w14:paraId="57AF0C78" w14:textId="77777777" w:rsidR="00F512C9" w:rsidRDefault="00F512C9" w:rsidP="00F512C9">
      <w:r>
        <w:rPr>
          <w:color w:val="666666"/>
        </w:rPr>
        <w:t> </w:t>
      </w:r>
      <w:r>
        <w:rPr>
          <w:color w:val="6E21BA"/>
        </w:rPr>
        <w:t>if</w:t>
      </w:r>
      <w:r>
        <w:rPr>
          <w:color w:val="666666"/>
        </w:rPr>
        <w:t xml:space="preserve"> (percent </w:t>
      </w:r>
      <w:r>
        <w:rPr>
          <w:color w:val="6E21BA"/>
        </w:rPr>
        <w:t>&lt;</w:t>
      </w:r>
      <w:r>
        <w:rPr>
          <w:color w:val="666666"/>
        </w:rPr>
        <w:t xml:space="preserve"> good) </w:t>
      </w:r>
      <w:r>
        <w:rPr>
          <w:color w:val="6E21BA"/>
        </w:rPr>
        <w:t>return</w:t>
      </w:r>
      <w:r>
        <w:rPr>
          <w:color w:val="666666"/>
        </w:rPr>
        <w:t xml:space="preserve"> </w:t>
      </w:r>
      <w:r>
        <w:rPr>
          <w:color w:val="187B34"/>
        </w:rPr>
        <w:t>'#1e8e3e'</w:t>
      </w:r>
    </w:p>
    <w:p w14:paraId="717E40B7" w14:textId="77777777" w:rsidR="00F512C9" w:rsidRDefault="00F512C9" w:rsidP="00F512C9">
      <w:r>
        <w:rPr>
          <w:color w:val="666666"/>
        </w:rPr>
        <w:t> </w:t>
      </w:r>
      <w:r>
        <w:rPr>
          <w:color w:val="6E21BA"/>
        </w:rPr>
        <w:t>if</w:t>
      </w:r>
      <w:r>
        <w:rPr>
          <w:color w:val="666666"/>
        </w:rPr>
        <w:t xml:space="preserve"> (percent </w:t>
      </w:r>
      <w:r>
        <w:rPr>
          <w:color w:val="6E21BA"/>
        </w:rPr>
        <w:t>&lt;</w:t>
      </w:r>
      <w:r>
        <w:rPr>
          <w:color w:val="666666"/>
        </w:rPr>
        <w:t xml:space="preserve"> warn) </w:t>
      </w:r>
      <w:r>
        <w:rPr>
          <w:color w:val="6E21BA"/>
        </w:rPr>
        <w:t>return</w:t>
      </w:r>
      <w:r>
        <w:rPr>
          <w:color w:val="666666"/>
        </w:rPr>
        <w:t xml:space="preserve"> </w:t>
      </w:r>
      <w:r>
        <w:rPr>
          <w:color w:val="187B34"/>
        </w:rPr>
        <w:t>'#f0ad4e'</w:t>
      </w:r>
    </w:p>
    <w:p w14:paraId="1385A69E" w14:textId="77777777" w:rsidR="00F512C9" w:rsidRDefault="00F512C9" w:rsidP="00F512C9">
      <w:r>
        <w:rPr>
          <w:color w:val="666666"/>
        </w:rPr>
        <w:t> </w:t>
      </w:r>
      <w:r>
        <w:rPr>
          <w:color w:val="6E21BA"/>
        </w:rPr>
        <w:t>return</w:t>
      </w:r>
      <w:r>
        <w:rPr>
          <w:color w:val="666666"/>
        </w:rPr>
        <w:t xml:space="preserve"> </w:t>
      </w:r>
      <w:r>
        <w:rPr>
          <w:color w:val="187B34"/>
        </w:rPr>
        <w:t>'#d9534f'</w:t>
      </w:r>
    </w:p>
    <w:p w14:paraId="0955B1BA" w14:textId="77777777" w:rsidR="00F512C9" w:rsidRDefault="00F512C9" w:rsidP="00F512C9">
      <w:r>
        <w:rPr>
          <w:color w:val="666666"/>
        </w:rPr>
        <w:t>}</w:t>
      </w:r>
    </w:p>
    <w:p w14:paraId="378FD422" w14:textId="77777777" w:rsidR="00F512C9" w:rsidRDefault="00F512C9" w:rsidP="00F512C9"/>
    <w:p w14:paraId="5985D347" w14:textId="77777777" w:rsidR="00A020C5" w:rsidRDefault="00A020C5" w:rsidP="00A020C5">
      <w:pPr>
        <w:pStyle w:val="Heading4"/>
      </w:pPr>
      <w:r>
        <w:t>6.3.2.5 Admin Panel</w:t>
      </w:r>
    </w:p>
    <w:p w14:paraId="7E072A53" w14:textId="77777777" w:rsidR="00A020C5" w:rsidRDefault="00A020C5" w:rsidP="00A020C5"/>
    <w:p w14:paraId="73EFA2B1" w14:textId="34F58E95" w:rsidR="00A020C5" w:rsidRDefault="00A020C5" w:rsidP="004A3BA7">
      <w:pPr>
        <w:pStyle w:val="Heading5"/>
        <w:numPr>
          <w:ilvl w:val="0"/>
          <w:numId w:val="19"/>
        </w:numPr>
      </w:pPr>
      <w:r>
        <w:t>Admin Gatekeeping</w:t>
      </w:r>
    </w:p>
    <w:p w14:paraId="4B4159C2" w14:textId="77777777" w:rsidR="00A020C5" w:rsidRDefault="00A020C5" w:rsidP="00A020C5"/>
    <w:p w14:paraId="251D5240" w14:textId="77777777" w:rsidR="00A020C5" w:rsidRDefault="00A020C5" w:rsidP="00A020C5">
      <w:r>
        <w:t>Only listed admins can see analytics. Everyone else is bounced back to chat. This happens early, before any heavy work starts.</w:t>
      </w:r>
    </w:p>
    <w:p w14:paraId="70E934DE" w14:textId="77777777" w:rsidR="00A020C5" w:rsidRDefault="00A020C5" w:rsidP="00A020C5"/>
    <w:p w14:paraId="3D9E1DC3" w14:textId="77777777" w:rsidR="00A020C5" w:rsidRDefault="00A020C5" w:rsidP="00A020C5">
      <w:r>
        <w:rPr>
          <w:color w:val="666666"/>
        </w:rPr>
        <w:t>const { email, loading } = useSession(true)</w:t>
      </w:r>
    </w:p>
    <w:p w14:paraId="75E89814" w14:textId="77777777" w:rsidR="00A020C5" w:rsidRDefault="00A020C5" w:rsidP="00A020C5"/>
    <w:p w14:paraId="771F3A16" w14:textId="77777777" w:rsidR="00A020C5" w:rsidRDefault="00A020C5" w:rsidP="00A020C5">
      <w:r>
        <w:rPr>
          <w:color w:val="666666"/>
        </w:rPr>
        <w:t>useEffect(() =&gt; {</w:t>
      </w:r>
    </w:p>
    <w:p w14:paraId="040463BE" w14:textId="77777777" w:rsidR="00A020C5" w:rsidRDefault="00A020C5" w:rsidP="00A020C5">
      <w:r>
        <w:rPr>
          <w:color w:val="666666"/>
        </w:rPr>
        <w:t> if (!loading &amp;&amp; (!email || !ADMIN_EMAILS.includes(email))) {</w:t>
      </w:r>
    </w:p>
    <w:p w14:paraId="37732C57" w14:textId="77777777" w:rsidR="00A020C5" w:rsidRDefault="00A020C5" w:rsidP="00A020C5">
      <w:r>
        <w:rPr>
          <w:color w:val="666666"/>
        </w:rPr>
        <w:t>   router.replace('/chat')</w:t>
      </w:r>
    </w:p>
    <w:p w14:paraId="5878E7E9" w14:textId="77777777" w:rsidR="00A020C5" w:rsidRDefault="00A020C5" w:rsidP="00A020C5">
      <w:r>
        <w:rPr>
          <w:color w:val="666666"/>
        </w:rPr>
        <w:t> }</w:t>
      </w:r>
    </w:p>
    <w:p w14:paraId="3165BB79" w14:textId="77777777" w:rsidR="00A020C5" w:rsidRDefault="00A020C5" w:rsidP="00A020C5">
      <w:r>
        <w:rPr>
          <w:color w:val="666666"/>
        </w:rPr>
        <w:t>}, [email, loading, router])</w:t>
      </w:r>
    </w:p>
    <w:p w14:paraId="26D5E507" w14:textId="77777777" w:rsidR="00A020C5" w:rsidRDefault="00A020C5" w:rsidP="00A020C5"/>
    <w:p w14:paraId="76C00FBC" w14:textId="77777777" w:rsidR="00A020C5" w:rsidRDefault="00A020C5" w:rsidP="00A020C5">
      <w:r>
        <w:rPr>
          <w:color w:val="666666"/>
        </w:rPr>
        <w:lastRenderedPageBreak/>
        <w:t>if (loading)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Checking permissions…&lt;/</w:t>
      </w:r>
      <w:r>
        <w:rPr>
          <w:color w:val="6E21BA"/>
        </w:rPr>
        <w:t>div</w:t>
      </w:r>
      <w:r>
        <w:rPr>
          <w:color w:val="666666"/>
        </w:rPr>
        <w:t>&gt;&lt;/</w:t>
      </w:r>
      <w:r>
        <w:rPr>
          <w:color w:val="6E21BA"/>
        </w:rPr>
        <w:t>div</w:t>
      </w:r>
      <w:r>
        <w:rPr>
          <w:color w:val="666666"/>
        </w:rPr>
        <w:t>&gt;</w:t>
      </w:r>
    </w:p>
    <w:p w14:paraId="4128A977" w14:textId="77777777" w:rsidR="00A020C5" w:rsidRDefault="00A020C5" w:rsidP="00A020C5">
      <w:r>
        <w:rPr>
          <w:color w:val="666666"/>
        </w:rPr>
        <w:t>if (!email || !ADMIN_EMAILS.includes(email))</w:t>
      </w:r>
    </w:p>
    <w:p w14:paraId="4FFA11F9" w14:textId="77777777" w:rsidR="00A020C5" w:rsidRDefault="00A020C5" w:rsidP="00A020C5">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Access denied&lt;/</w:t>
      </w:r>
      <w:r>
        <w:rPr>
          <w:color w:val="6E21BA"/>
        </w:rPr>
        <w:t>div</w:t>
      </w:r>
      <w:r>
        <w:rPr>
          <w:color w:val="666666"/>
        </w:rPr>
        <w:t>&gt;&lt;/</w:t>
      </w:r>
      <w:r>
        <w:rPr>
          <w:color w:val="6E21BA"/>
        </w:rPr>
        <w:t>div</w:t>
      </w:r>
      <w:r>
        <w:rPr>
          <w:color w:val="666666"/>
        </w:rPr>
        <w:t>&gt;</w:t>
      </w:r>
    </w:p>
    <w:p w14:paraId="47904BD5" w14:textId="77777777" w:rsidR="00A020C5" w:rsidRDefault="00A020C5" w:rsidP="00A020C5"/>
    <w:p w14:paraId="05BA0412" w14:textId="77777777" w:rsidR="00A020C5" w:rsidRDefault="00A020C5" w:rsidP="00A020C5"/>
    <w:p w14:paraId="4C3AEA46" w14:textId="40D1B000" w:rsidR="00A020C5" w:rsidRDefault="00A020C5" w:rsidP="004A3BA7">
      <w:pPr>
        <w:pStyle w:val="Heading5"/>
        <w:numPr>
          <w:ilvl w:val="0"/>
          <w:numId w:val="19"/>
        </w:numPr>
      </w:pPr>
      <w:r>
        <w:t>Pull Survey Rows from Supabase</w:t>
      </w:r>
    </w:p>
    <w:p w14:paraId="0B3A6111" w14:textId="77777777" w:rsidR="00A020C5" w:rsidRDefault="00A020C5" w:rsidP="00A020C5"/>
    <w:p w14:paraId="59AA704A" w14:textId="77777777" w:rsidR="00A020C5" w:rsidRDefault="00A020C5" w:rsidP="00A020C5">
      <w:r>
        <w:t>Data is read once the user is verified. Rows are ordered by newest first to keep recent tests visible.</w:t>
      </w:r>
    </w:p>
    <w:p w14:paraId="7AA299AD" w14:textId="77777777" w:rsidR="00A020C5" w:rsidRDefault="00A020C5" w:rsidP="00A020C5"/>
    <w:p w14:paraId="4AEE7709" w14:textId="77777777" w:rsidR="00A020C5" w:rsidRDefault="00A020C5" w:rsidP="00A020C5">
      <w:r>
        <w:rPr>
          <w:color w:val="666666"/>
        </w:rPr>
        <w:t>const [rows, setRows] = useState&lt;</w:t>
      </w:r>
      <w:r>
        <w:rPr>
          <w:color w:val="6E21BA"/>
        </w:rPr>
        <w:t>SurveyRow[]</w:t>
      </w:r>
      <w:r>
        <w:rPr>
          <w:color w:val="666666"/>
        </w:rPr>
        <w:t>&gt;([])</w:t>
      </w:r>
    </w:p>
    <w:p w14:paraId="39597168" w14:textId="77777777" w:rsidR="00A020C5" w:rsidRDefault="00A020C5" w:rsidP="00A020C5">
      <w:r>
        <w:rPr>
          <w:color w:val="666666"/>
        </w:rPr>
        <w:t>const [loadingData, setLoadingData] = useState(true)</w:t>
      </w:r>
    </w:p>
    <w:p w14:paraId="37607427" w14:textId="77777777" w:rsidR="00A020C5" w:rsidRDefault="00A020C5" w:rsidP="00A020C5"/>
    <w:p w14:paraId="0A54E00D" w14:textId="77777777" w:rsidR="00A020C5" w:rsidRDefault="00A020C5" w:rsidP="00A020C5">
      <w:r>
        <w:rPr>
          <w:color w:val="666666"/>
        </w:rPr>
        <w:t>useEffect(() =&gt; {</w:t>
      </w:r>
    </w:p>
    <w:p w14:paraId="75240B11" w14:textId="77777777" w:rsidR="00A020C5" w:rsidRDefault="00A020C5" w:rsidP="00A020C5">
      <w:r>
        <w:rPr>
          <w:color w:val="666666"/>
        </w:rPr>
        <w:t> const fetchData = async () =&gt; {</w:t>
      </w:r>
    </w:p>
    <w:p w14:paraId="02C97BCC" w14:textId="77777777" w:rsidR="00A020C5" w:rsidRDefault="00A020C5" w:rsidP="00A020C5">
      <w:r>
        <w:rPr>
          <w:color w:val="666666"/>
        </w:rPr>
        <w:t>   if (!email || !ADMIN_EMAILS.includes(email)) return</w:t>
      </w:r>
    </w:p>
    <w:p w14:paraId="069EF4E3" w14:textId="77777777" w:rsidR="00A020C5" w:rsidRDefault="00A020C5" w:rsidP="00A020C5">
      <w:r>
        <w:rPr>
          <w:color w:val="666666"/>
        </w:rPr>
        <w:t>   const { data, error } = await supabase</w:t>
      </w:r>
    </w:p>
    <w:p w14:paraId="1B256FA7" w14:textId="77777777" w:rsidR="00A020C5" w:rsidRDefault="00A020C5" w:rsidP="00A020C5">
      <w:r>
        <w:rPr>
          <w:color w:val="666666"/>
        </w:rPr>
        <w:t>     .from('loan_trust_survey')</w:t>
      </w:r>
    </w:p>
    <w:p w14:paraId="06391336" w14:textId="77777777" w:rsidR="00A020C5" w:rsidRDefault="00A020C5" w:rsidP="00A020C5">
      <w:r>
        <w:rPr>
          <w:color w:val="666666"/>
        </w:rPr>
        <w:t>     .select('*')</w:t>
      </w:r>
    </w:p>
    <w:p w14:paraId="56A2BDA1" w14:textId="77777777" w:rsidR="00A020C5" w:rsidRDefault="00A020C5" w:rsidP="00A020C5">
      <w:r>
        <w:rPr>
          <w:color w:val="666666"/>
        </w:rPr>
        <w:t>     .order('created_at', { ascending: false })</w:t>
      </w:r>
    </w:p>
    <w:p w14:paraId="3C51C07A" w14:textId="77777777" w:rsidR="00A020C5" w:rsidRDefault="00A020C5" w:rsidP="00A020C5"/>
    <w:p w14:paraId="2751CCE2" w14:textId="77777777" w:rsidR="00A020C5" w:rsidRDefault="00A020C5" w:rsidP="00A020C5">
      <w:r>
        <w:rPr>
          <w:color w:val="666666"/>
        </w:rPr>
        <w:t>   if (!error &amp;&amp; data) setRows(data as SurveyRow[])</w:t>
      </w:r>
    </w:p>
    <w:p w14:paraId="082DB54C" w14:textId="77777777" w:rsidR="00A020C5" w:rsidRDefault="00A020C5" w:rsidP="00A020C5">
      <w:r>
        <w:rPr>
          <w:color w:val="666666"/>
        </w:rPr>
        <w:t>   setLoadingData(false)</w:t>
      </w:r>
    </w:p>
    <w:p w14:paraId="5C90EB1E" w14:textId="77777777" w:rsidR="00A020C5" w:rsidRDefault="00A020C5" w:rsidP="00A020C5">
      <w:r>
        <w:rPr>
          <w:color w:val="666666"/>
        </w:rPr>
        <w:t> }</w:t>
      </w:r>
    </w:p>
    <w:p w14:paraId="3E98B4D1" w14:textId="77777777" w:rsidR="00A020C5" w:rsidRDefault="00A020C5" w:rsidP="00A020C5">
      <w:r>
        <w:rPr>
          <w:color w:val="666666"/>
        </w:rPr>
        <w:t> fetchData()</w:t>
      </w:r>
    </w:p>
    <w:p w14:paraId="035D8461" w14:textId="77777777" w:rsidR="00A020C5" w:rsidRDefault="00A020C5" w:rsidP="00A020C5">
      <w:r>
        <w:rPr>
          <w:color w:val="666666"/>
        </w:rPr>
        <w:t>}, [email])</w:t>
      </w:r>
    </w:p>
    <w:p w14:paraId="35AC3789" w14:textId="77777777" w:rsidR="00A020C5" w:rsidRDefault="00A020C5" w:rsidP="00A020C5"/>
    <w:p w14:paraId="2ADB4263" w14:textId="77777777" w:rsidR="00A020C5" w:rsidRDefault="00A020C5" w:rsidP="00A020C5">
      <w:r>
        <w:rPr>
          <w:color w:val="666666"/>
        </w:rPr>
        <w:t>if (loadingData)</w:t>
      </w:r>
    </w:p>
    <w:p w14:paraId="388E8B9C" w14:textId="77777777" w:rsidR="00A020C5" w:rsidRDefault="00A020C5" w:rsidP="00A020C5">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Fetching analytics…&lt;/</w:t>
      </w:r>
      <w:r>
        <w:rPr>
          <w:color w:val="6E21BA"/>
        </w:rPr>
        <w:t>div</w:t>
      </w:r>
      <w:r>
        <w:rPr>
          <w:color w:val="666666"/>
        </w:rPr>
        <w:t>&gt;&lt;/</w:t>
      </w:r>
      <w:r>
        <w:rPr>
          <w:color w:val="6E21BA"/>
        </w:rPr>
        <w:t>div</w:t>
      </w:r>
      <w:r>
        <w:rPr>
          <w:color w:val="666666"/>
        </w:rPr>
        <w:t>&gt;</w:t>
      </w:r>
    </w:p>
    <w:p w14:paraId="4F8EA9A0" w14:textId="77777777" w:rsidR="00A020C5" w:rsidRDefault="00A020C5" w:rsidP="00A020C5"/>
    <w:p w14:paraId="2F0E43AE" w14:textId="0FF2A882" w:rsidR="00A020C5" w:rsidRDefault="00A020C5" w:rsidP="004A3BA7">
      <w:pPr>
        <w:pStyle w:val="Heading5"/>
        <w:numPr>
          <w:ilvl w:val="0"/>
          <w:numId w:val="19"/>
        </w:numPr>
      </w:pPr>
      <w:r>
        <w:t>Sample Overview</w:t>
      </w:r>
    </w:p>
    <w:p w14:paraId="2BB29909" w14:textId="77777777" w:rsidR="00825836" w:rsidRDefault="00825836" w:rsidP="00A020C5"/>
    <w:p w14:paraId="51473AE8" w14:textId="77777777" w:rsidR="00A020C5" w:rsidRDefault="00A020C5" w:rsidP="00A020C5">
      <w:r>
        <w:t>Small stat cards show basic counts such as total responses, unique users, and how many belong to each variant. It’s simple, but it sets the stage.</w:t>
      </w:r>
    </w:p>
    <w:p w14:paraId="73D2A57B" w14:textId="77777777" w:rsidR="00865C58" w:rsidRDefault="00865C58" w:rsidP="00A020C5"/>
    <w:p w14:paraId="34ABC82C" w14:textId="7B2A86A6" w:rsidR="00A020C5" w:rsidRDefault="00A020C5" w:rsidP="00A020C5">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A020C5"/>
    <w:p w14:paraId="3A147F1E" w14:textId="77777777" w:rsidR="00A020C5" w:rsidRDefault="00A020C5" w:rsidP="00A020C5">
      <w:r>
        <w:rPr>
          <w:color w:val="666666"/>
        </w:rPr>
        <w:t>const byVariant = (v: Variant) =&gt; rows.filter(r =&gt; r.variant === v)</w:t>
      </w:r>
    </w:p>
    <w:p w14:paraId="3F5D754B" w14:textId="77777777" w:rsidR="00A020C5" w:rsidRDefault="00A020C5" w:rsidP="00A020C5">
      <w:r>
        <w:rPr>
          <w:color w:val="666666"/>
        </w:rPr>
        <w:t>const uniqUsers = new Set(rows.map(r =&gt; r.user_email)).size</w:t>
      </w:r>
    </w:p>
    <w:p w14:paraId="7F699E73" w14:textId="77777777" w:rsidR="00A020C5" w:rsidRDefault="00A020C5" w:rsidP="00A020C5"/>
    <w:p w14:paraId="11F0AAAD" w14:textId="77777777" w:rsidR="00A020C5" w:rsidRDefault="00A020C5" w:rsidP="00A020C5">
      <w:r>
        <w:rPr>
          <w:color w:val="666666"/>
        </w:rPr>
        <w:t>const total = rows.length</w:t>
      </w:r>
    </w:p>
    <w:p w14:paraId="58D05CED" w14:textId="77777777" w:rsidR="00A020C5" w:rsidRDefault="00A020C5" w:rsidP="00A020C5">
      <w:r>
        <w:rPr>
          <w:color w:val="666666"/>
        </w:rPr>
        <w:t>const baselineN = byVariant('baseline').length</w:t>
      </w:r>
    </w:p>
    <w:p w14:paraId="4C89E523" w14:textId="77777777" w:rsidR="00A020C5" w:rsidRDefault="00A020C5" w:rsidP="00A020C5">
      <w:r>
        <w:rPr>
          <w:color w:val="666666"/>
        </w:rPr>
        <w:t>const xaiN = byVariant('xai').length</w:t>
      </w:r>
    </w:p>
    <w:p w14:paraId="61283EEA" w14:textId="77777777" w:rsidR="00A020C5" w:rsidRDefault="00A020C5" w:rsidP="00A020C5"/>
    <w:p w14:paraId="6002709F" w14:textId="77777777" w:rsidR="00A020C5" w:rsidRDefault="00A020C5" w:rsidP="00A020C5">
      <w:r>
        <w:rPr>
          <w:color w:val="666666"/>
        </w:rPr>
        <w:t>&lt;</w:t>
      </w:r>
      <w:r>
        <w:rPr>
          <w:color w:val="6E21BA"/>
        </w:rPr>
        <w:t>section</w:t>
      </w:r>
      <w:r>
        <w:rPr>
          <w:color w:val="666666"/>
        </w:rPr>
        <w:t xml:space="preserve"> </w:t>
      </w:r>
      <w:r>
        <w:rPr>
          <w:color w:val="6E21BA"/>
        </w:rPr>
        <w:t>className=</w:t>
      </w:r>
      <w:r>
        <w:rPr>
          <w:color w:val="187B34"/>
        </w:rPr>
        <w:t>"admin-section"</w:t>
      </w:r>
      <w:r>
        <w:rPr>
          <w:color w:val="666666"/>
        </w:rPr>
        <w:t>&gt;</w:t>
      </w:r>
    </w:p>
    <w:p w14:paraId="58A766E4" w14:textId="77777777" w:rsidR="00A020C5" w:rsidRDefault="00A020C5" w:rsidP="00A020C5">
      <w:r>
        <w:rPr>
          <w:color w:val="666666"/>
        </w:rPr>
        <w:t> &lt;</w:t>
      </w:r>
      <w:r>
        <w:rPr>
          <w:color w:val="6E21BA"/>
        </w:rPr>
        <w:t>h3</w:t>
      </w:r>
      <w:r>
        <w:rPr>
          <w:color w:val="666666"/>
        </w:rPr>
        <w:t xml:space="preserve"> </w:t>
      </w:r>
      <w:r>
        <w:rPr>
          <w:color w:val="6E21BA"/>
        </w:rPr>
        <w:t>className=</w:t>
      </w:r>
      <w:r>
        <w:rPr>
          <w:color w:val="187B34"/>
        </w:rPr>
        <w:t>"admin-section-title"</w:t>
      </w:r>
      <w:r>
        <w:rPr>
          <w:color w:val="666666"/>
        </w:rPr>
        <w:t>&gt;Section 1 — Sample Overview&lt;/</w:t>
      </w:r>
      <w:r>
        <w:rPr>
          <w:color w:val="6E21BA"/>
        </w:rPr>
        <w:t>h3</w:t>
      </w:r>
      <w:r>
        <w:rPr>
          <w:color w:val="666666"/>
        </w:rPr>
        <w:t>&gt;</w:t>
      </w:r>
    </w:p>
    <w:p w14:paraId="29231E95" w14:textId="77777777" w:rsidR="00A020C5" w:rsidRDefault="00A020C5" w:rsidP="00A020C5">
      <w:r>
        <w:rPr>
          <w:color w:val="666666"/>
        </w:rPr>
        <w:t> &lt;</w:t>
      </w:r>
      <w:r>
        <w:rPr>
          <w:color w:val="6E21BA"/>
        </w:rPr>
        <w:t>div</w:t>
      </w:r>
      <w:r>
        <w:rPr>
          <w:color w:val="666666"/>
        </w:rPr>
        <w:t xml:space="preserve"> </w:t>
      </w:r>
      <w:r>
        <w:rPr>
          <w:color w:val="6E21BA"/>
        </w:rPr>
        <w:t>className=</w:t>
      </w:r>
      <w:r>
        <w:rPr>
          <w:color w:val="187B34"/>
        </w:rPr>
        <w:t>"stats-grid"</w:t>
      </w:r>
      <w:r>
        <w:rPr>
          <w:color w:val="666666"/>
        </w:rPr>
        <w:t>&gt;</w:t>
      </w:r>
    </w:p>
    <w:p w14:paraId="4359073B" w14:textId="77777777" w:rsidR="00A020C5" w:rsidRDefault="00A020C5" w:rsidP="00A020C5">
      <w:r>
        <w:rPr>
          <w:color w:val="666666"/>
        </w:rPr>
        <w:t>   {[["Total Responses", total],["Unique Users", uniqUsers],["Baseline", baselineN],["XAI", xaiN]].map(([label,value]) =&gt; (</w:t>
      </w:r>
    </w:p>
    <w:p w14:paraId="497738C0" w14:textId="77777777" w:rsidR="00A020C5" w:rsidRDefault="00A020C5" w:rsidP="00A020C5">
      <w:r>
        <w:rPr>
          <w:color w:val="666666"/>
        </w:rPr>
        <w:t>     &lt;</w:t>
      </w:r>
      <w:r>
        <w:rPr>
          <w:color w:val="6E21BA"/>
        </w:rPr>
        <w:t>div</w:t>
      </w:r>
      <w:r>
        <w:rPr>
          <w:color w:val="666666"/>
        </w:rPr>
        <w:t xml:space="preserve"> </w:t>
      </w:r>
      <w:r>
        <w:rPr>
          <w:color w:val="6E21BA"/>
        </w:rPr>
        <w:t>className=</w:t>
      </w:r>
      <w:r>
        <w:rPr>
          <w:color w:val="187B34"/>
        </w:rPr>
        <w:t>"stat-card"</w:t>
      </w:r>
      <w:r>
        <w:rPr>
          <w:color w:val="666666"/>
        </w:rPr>
        <w:t xml:space="preserve"> </w:t>
      </w:r>
      <w:r>
        <w:rPr>
          <w:color w:val="6E21BA"/>
        </w:rPr>
        <w:t>key={label}</w:t>
      </w:r>
      <w:r>
        <w:rPr>
          <w:color w:val="666666"/>
        </w:rPr>
        <w:t>&gt;</w:t>
      </w:r>
    </w:p>
    <w:p w14:paraId="7DC9012D" w14:textId="77777777" w:rsidR="00A020C5" w:rsidRDefault="00A020C5" w:rsidP="00A020C5">
      <w:r>
        <w:rPr>
          <w:color w:val="666666"/>
        </w:rPr>
        <w:t>       &lt;</w:t>
      </w:r>
      <w:r>
        <w:rPr>
          <w:color w:val="6E21BA"/>
        </w:rPr>
        <w:t>div</w:t>
      </w:r>
      <w:r>
        <w:rPr>
          <w:color w:val="666666"/>
        </w:rPr>
        <w:t xml:space="preserve"> </w:t>
      </w:r>
      <w:r>
        <w:rPr>
          <w:color w:val="6E21BA"/>
        </w:rPr>
        <w:t>className=</w:t>
      </w:r>
      <w:r>
        <w:rPr>
          <w:color w:val="187B34"/>
        </w:rPr>
        <w:t>"stat-label"</w:t>
      </w:r>
      <w:r>
        <w:rPr>
          <w:color w:val="666666"/>
        </w:rPr>
        <w:t>&gt;{label}&lt;/</w:t>
      </w:r>
      <w:r>
        <w:rPr>
          <w:color w:val="6E21BA"/>
        </w:rPr>
        <w:t>div</w:t>
      </w:r>
      <w:r>
        <w:rPr>
          <w:color w:val="666666"/>
        </w:rPr>
        <w:t>&gt;</w:t>
      </w:r>
    </w:p>
    <w:p w14:paraId="233F1CFA" w14:textId="77777777" w:rsidR="00A020C5" w:rsidRDefault="00A020C5" w:rsidP="00A020C5">
      <w:r>
        <w:rPr>
          <w:color w:val="666666"/>
        </w:rPr>
        <w:t>       &lt;</w:t>
      </w:r>
      <w:r>
        <w:rPr>
          <w:color w:val="6E21BA"/>
        </w:rPr>
        <w:t>div</w:t>
      </w:r>
      <w:r>
        <w:rPr>
          <w:color w:val="666666"/>
        </w:rPr>
        <w:t xml:space="preserve"> </w:t>
      </w:r>
      <w:r>
        <w:rPr>
          <w:color w:val="6E21BA"/>
        </w:rPr>
        <w:t>className=</w:t>
      </w:r>
      <w:r>
        <w:rPr>
          <w:color w:val="187B34"/>
        </w:rPr>
        <w:t>"stat-value"</w:t>
      </w:r>
      <w:r>
        <w:rPr>
          <w:color w:val="666666"/>
        </w:rPr>
        <w:t>&gt;{value}&lt;/</w:t>
      </w:r>
      <w:r>
        <w:rPr>
          <w:color w:val="6E21BA"/>
        </w:rPr>
        <w:t>div</w:t>
      </w:r>
      <w:r>
        <w:rPr>
          <w:color w:val="666666"/>
        </w:rPr>
        <w:t>&gt;</w:t>
      </w:r>
    </w:p>
    <w:p w14:paraId="47475F70" w14:textId="77777777" w:rsidR="00A020C5" w:rsidRDefault="00A020C5" w:rsidP="00A020C5">
      <w:r>
        <w:rPr>
          <w:color w:val="666666"/>
        </w:rPr>
        <w:t>     &lt;/</w:t>
      </w:r>
      <w:r>
        <w:rPr>
          <w:color w:val="6E21BA"/>
        </w:rPr>
        <w:t>div</w:t>
      </w:r>
      <w:r>
        <w:rPr>
          <w:color w:val="666666"/>
        </w:rPr>
        <w:t>&gt;</w:t>
      </w:r>
    </w:p>
    <w:p w14:paraId="18252382" w14:textId="77777777" w:rsidR="00A020C5" w:rsidRDefault="00A020C5" w:rsidP="00A020C5">
      <w:r>
        <w:rPr>
          <w:color w:val="666666"/>
        </w:rPr>
        <w:t>   ))}</w:t>
      </w:r>
    </w:p>
    <w:p w14:paraId="63CFE134" w14:textId="77777777" w:rsidR="00A020C5" w:rsidRDefault="00A020C5" w:rsidP="00A020C5">
      <w:r>
        <w:rPr>
          <w:color w:val="666666"/>
        </w:rPr>
        <w:t> &lt;/</w:t>
      </w:r>
      <w:r>
        <w:rPr>
          <w:color w:val="6E21BA"/>
        </w:rPr>
        <w:t>div</w:t>
      </w:r>
      <w:r>
        <w:rPr>
          <w:color w:val="666666"/>
        </w:rPr>
        <w:t>&gt;</w:t>
      </w:r>
    </w:p>
    <w:p w14:paraId="38FF83D3" w14:textId="77777777" w:rsidR="00A020C5" w:rsidRDefault="00A020C5" w:rsidP="00A020C5">
      <w:r>
        <w:rPr>
          <w:color w:val="666666"/>
        </w:rPr>
        <w:t>&lt;/</w:t>
      </w:r>
      <w:r>
        <w:rPr>
          <w:color w:val="6E21BA"/>
        </w:rPr>
        <w:t>section</w:t>
      </w:r>
      <w:r>
        <w:rPr>
          <w:color w:val="666666"/>
        </w:rPr>
        <w:t>&gt;</w:t>
      </w:r>
    </w:p>
    <w:p w14:paraId="3D70F9C3" w14:textId="77777777" w:rsidR="00A020C5" w:rsidRDefault="00A020C5" w:rsidP="00A020C5"/>
    <w:p w14:paraId="322A8BF3" w14:textId="47CF100E" w:rsidR="00A020C5" w:rsidRDefault="00A020C5" w:rsidP="004A3BA7">
      <w:pPr>
        <w:pStyle w:val="Heading5"/>
        <w:numPr>
          <w:ilvl w:val="0"/>
          <w:numId w:val="19"/>
        </w:numPr>
      </w:pPr>
      <w:r>
        <w:t>Mean Trust (Baseline vs XAI)</w:t>
      </w:r>
    </w:p>
    <w:p w14:paraId="2547C883" w14:textId="77777777" w:rsidR="00A020C5" w:rsidRDefault="00A020C5" w:rsidP="00A020C5"/>
    <w:p w14:paraId="4DE41E42" w14:textId="77777777" w:rsidR="00A020C5" w:rsidRDefault="00A020C5" w:rsidP="00A020C5">
      <w:r>
        <w:t xml:space="preserve">A single bar chart compares the average </w:t>
      </w:r>
      <w:r>
        <w:rPr>
          <w:b/>
          <w:bCs/>
        </w:rPr>
        <w:t>trust score</w:t>
      </w:r>
      <w:r>
        <w:t xml:space="preserve"> across variants. It quickly answers the core question of whether the explanations change trust.</w:t>
      </w:r>
    </w:p>
    <w:p w14:paraId="76C6BD0A" w14:textId="77777777" w:rsidR="0088094C" w:rsidRDefault="0088094C" w:rsidP="00A020C5"/>
    <w:p w14:paraId="4369AD8E" w14:textId="4015E3B7" w:rsidR="00A020C5" w:rsidRDefault="00A020C5" w:rsidP="00A020C5">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58D0E831">
            <wp:extent cx="5731510" cy="3235325"/>
            <wp:effectExtent l="0" t="0" r="0" b="3175"/>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483409C9" w14:textId="77777777" w:rsidR="00A020C5" w:rsidRDefault="00A020C5" w:rsidP="00A020C5"/>
    <w:p w14:paraId="0F683EC3" w14:textId="77777777" w:rsidR="00A020C5" w:rsidRDefault="00A020C5" w:rsidP="00A020C5">
      <w:r>
        <w:rPr>
          <w:color w:val="6E21BA"/>
        </w:rPr>
        <w:t>const</w:t>
      </w:r>
      <w:r>
        <w:rPr>
          <w:color w:val="666666"/>
        </w:rPr>
        <w:t xml:space="preserve"> </w:t>
      </w:r>
      <w:r>
        <w:rPr>
          <w:color w:val="C45B1C"/>
        </w:rPr>
        <w:t>mean</w:t>
      </w:r>
      <w:r>
        <w:rPr>
          <w:color w:val="666666"/>
        </w:rPr>
        <w:t xml:space="preserve"> </w:t>
      </w:r>
      <w:r>
        <w:rPr>
          <w:color w:val="6E21BA"/>
        </w:rPr>
        <w:t>=</w:t>
      </w:r>
      <w:r>
        <w:rPr>
          <w:color w:val="666666"/>
        </w:rPr>
        <w:t xml:space="preserve"> (list</w:t>
      </w:r>
      <w:r>
        <w:rPr>
          <w:i/>
          <w:iCs/>
          <w:color w:val="6E21BA"/>
        </w:rPr>
        <w:t>: number[]</w:t>
      </w:r>
      <w:r>
        <w:rPr>
          <w:color w:val="666666"/>
        </w:rPr>
        <w:t xml:space="preserve">) </w:t>
      </w:r>
      <w:r>
        <w:rPr>
          <w:color w:val="6E21BA"/>
        </w:rPr>
        <w:t>=&gt;</w:t>
      </w:r>
      <w:r>
        <w:rPr>
          <w:color w:val="666666"/>
        </w:rPr>
        <w:t xml:space="preserve"> list.</w:t>
      </w:r>
      <w:r>
        <w:rPr>
          <w:color w:val="6E21BA"/>
        </w:rPr>
        <w:t>length</w:t>
      </w:r>
      <w:r>
        <w:rPr>
          <w:color w:val="666666"/>
        </w:rPr>
        <w:t xml:space="preserve"> </w:t>
      </w:r>
      <w:r>
        <w:rPr>
          <w:color w:val="6E21BA"/>
        </w:rPr>
        <w:t>?</w:t>
      </w:r>
      <w:r>
        <w:rPr>
          <w:color w:val="666666"/>
        </w:rPr>
        <w:t xml:space="preserve"> list.</w:t>
      </w:r>
      <w:r>
        <w:rPr>
          <w:color w:val="C45B1C"/>
        </w:rPr>
        <w:t>reduce</w:t>
      </w:r>
      <w:r>
        <w:rPr>
          <w:color w:val="666666"/>
        </w:rPr>
        <w:t>((a</w:t>
      </w:r>
      <w:r>
        <w:rPr>
          <w:color w:val="6E21BA"/>
        </w:rPr>
        <w:t>,</w:t>
      </w:r>
      <w:r>
        <w:rPr>
          <w:color w:val="666666"/>
        </w:rPr>
        <w:t>b)</w:t>
      </w:r>
      <w:r>
        <w:rPr>
          <w:color w:val="6E21BA"/>
        </w:rPr>
        <w:t>=&gt;</w:t>
      </w:r>
      <w:r>
        <w:rPr>
          <w:color w:val="666666"/>
        </w:rPr>
        <w:t>a</w:t>
      </w:r>
      <w:r>
        <w:rPr>
          <w:color w:val="6E21BA"/>
        </w:rPr>
        <w:t>+</w:t>
      </w:r>
      <w:r>
        <w:rPr>
          <w:color w:val="666666"/>
        </w:rPr>
        <w:t>b</w:t>
      </w:r>
      <w:r>
        <w:rPr>
          <w:color w:val="6E21BA"/>
        </w:rPr>
        <w:t>,</w:t>
      </w:r>
      <w:r>
        <w:rPr>
          <w:color w:val="187B34"/>
        </w:rPr>
        <w:t>0</w:t>
      </w:r>
      <w:r>
        <w:rPr>
          <w:color w:val="666666"/>
        </w:rPr>
        <w:t>)</w:t>
      </w:r>
      <w:r>
        <w:rPr>
          <w:color w:val="6E21BA"/>
        </w:rPr>
        <w:t>/</w:t>
      </w:r>
      <w:r>
        <w:rPr>
          <w:color w:val="666666"/>
        </w:rPr>
        <w:t>list.</w:t>
      </w:r>
      <w:r>
        <w:rPr>
          <w:color w:val="6E21BA"/>
        </w:rPr>
        <w:t>length</w:t>
      </w:r>
      <w:r>
        <w:rPr>
          <w:color w:val="666666"/>
        </w:rPr>
        <w:t xml:space="preserve"> </w:t>
      </w:r>
      <w:r>
        <w:rPr>
          <w:color w:val="6E21BA"/>
        </w:rPr>
        <w:t>:</w:t>
      </w:r>
      <w:r>
        <w:rPr>
          <w:color w:val="666666"/>
        </w:rPr>
        <w:t xml:space="preserve"> </w:t>
      </w:r>
      <w:r>
        <w:rPr>
          <w:color w:val="187B34"/>
        </w:rPr>
        <w:t>0</w:t>
      </w:r>
    </w:p>
    <w:p w14:paraId="2D3C710B" w14:textId="77777777" w:rsidR="00A020C5" w:rsidRDefault="00A020C5" w:rsidP="00A020C5">
      <w:r>
        <w:rPr>
          <w:color w:val="6E21BA"/>
        </w:rPr>
        <w:t>const</w:t>
      </w:r>
      <w:r>
        <w:rPr>
          <w:color w:val="666666"/>
        </w:rPr>
        <w:t xml:space="preserve"> baselineTrust </w:t>
      </w:r>
      <w:r>
        <w:rPr>
          <w:color w:val="6E21BA"/>
        </w:rPr>
        <w:t>=</w:t>
      </w:r>
      <w:r>
        <w:rPr>
          <w:color w:val="666666"/>
        </w:rPr>
        <w:t xml:space="preserve"> </w:t>
      </w:r>
      <w:r>
        <w:rPr>
          <w:color w:val="C45B1C"/>
        </w:rPr>
        <w:t>mean</w:t>
      </w:r>
      <w:r>
        <w:rPr>
          <w:color w:val="666666"/>
        </w:rPr>
        <w:t>(</w:t>
      </w:r>
      <w:r>
        <w:rPr>
          <w:color w:val="C45B1C"/>
        </w:rPr>
        <w:t>byVariant</w:t>
      </w:r>
      <w:r>
        <w:rPr>
          <w:color w:val="666666"/>
        </w:rPr>
        <w:t>(</w:t>
      </w:r>
      <w:r>
        <w:rPr>
          <w:color w:val="187B34"/>
        </w:rPr>
        <w:t>'baseline'</w:t>
      </w:r>
      <w:r>
        <w:rPr>
          <w:color w:val="666666"/>
        </w:rPr>
        <w:t>).</w:t>
      </w:r>
      <w:r>
        <w:rPr>
          <w:color w:val="C45B1C"/>
        </w:rPr>
        <w:t>map</w:t>
      </w:r>
      <w:r>
        <w:rPr>
          <w:color w:val="666666"/>
        </w:rPr>
        <w:t xml:space="preserve">(r </w:t>
      </w:r>
      <w:r>
        <w:rPr>
          <w:color w:val="6E21BA"/>
        </w:rPr>
        <w:t>=&gt;</w:t>
      </w:r>
      <w:r>
        <w:rPr>
          <w:color w:val="666666"/>
        </w:rPr>
        <w:t xml:space="preserve"> r.</w:t>
      </w:r>
      <w:r>
        <w:rPr>
          <w:color w:val="6E21BA"/>
        </w:rPr>
        <w:t>trust_score</w:t>
      </w:r>
      <w:r>
        <w:rPr>
          <w:color w:val="666666"/>
        </w:rPr>
        <w:t>))</w:t>
      </w:r>
    </w:p>
    <w:p w14:paraId="02C9814D" w14:textId="77777777" w:rsidR="00A020C5" w:rsidRDefault="00A020C5" w:rsidP="00A020C5">
      <w:r>
        <w:rPr>
          <w:color w:val="6E21BA"/>
        </w:rPr>
        <w:t>const</w:t>
      </w:r>
      <w:r>
        <w:rPr>
          <w:color w:val="666666"/>
        </w:rPr>
        <w:t xml:space="preserve"> xaiTrust </w:t>
      </w:r>
      <w:r>
        <w:rPr>
          <w:color w:val="6E21BA"/>
        </w:rPr>
        <w:t>=</w:t>
      </w:r>
      <w:r>
        <w:rPr>
          <w:color w:val="666666"/>
        </w:rPr>
        <w:t xml:space="preserve"> </w:t>
      </w:r>
      <w:r>
        <w:rPr>
          <w:color w:val="C45B1C"/>
        </w:rPr>
        <w:t>mean</w:t>
      </w:r>
      <w:r>
        <w:rPr>
          <w:color w:val="666666"/>
        </w:rPr>
        <w:t>(</w:t>
      </w:r>
      <w:r>
        <w:rPr>
          <w:color w:val="C45B1C"/>
        </w:rPr>
        <w:t>byVariant</w:t>
      </w:r>
      <w:r>
        <w:rPr>
          <w:color w:val="666666"/>
        </w:rPr>
        <w:t>(</w:t>
      </w:r>
      <w:r>
        <w:rPr>
          <w:color w:val="187B34"/>
        </w:rPr>
        <w:t>'xai'</w:t>
      </w:r>
      <w:r>
        <w:rPr>
          <w:color w:val="666666"/>
        </w:rPr>
        <w:t>).</w:t>
      </w:r>
      <w:r>
        <w:rPr>
          <w:color w:val="C45B1C"/>
        </w:rPr>
        <w:t>map</w:t>
      </w:r>
      <w:r>
        <w:rPr>
          <w:color w:val="666666"/>
        </w:rPr>
        <w:t xml:space="preserve">(r </w:t>
      </w:r>
      <w:r>
        <w:rPr>
          <w:color w:val="6E21BA"/>
        </w:rPr>
        <w:t>=&gt;</w:t>
      </w:r>
      <w:r>
        <w:rPr>
          <w:color w:val="666666"/>
        </w:rPr>
        <w:t xml:space="preserve"> r.</w:t>
      </w:r>
      <w:r>
        <w:rPr>
          <w:color w:val="6E21BA"/>
        </w:rPr>
        <w:t>trust_score</w:t>
      </w:r>
      <w:r>
        <w:rPr>
          <w:color w:val="666666"/>
        </w:rPr>
        <w:t>))</w:t>
      </w:r>
    </w:p>
    <w:p w14:paraId="07721356" w14:textId="77777777" w:rsidR="00A020C5" w:rsidRDefault="00A020C5" w:rsidP="00A020C5"/>
    <w:p w14:paraId="3E5C6BBD" w14:textId="77777777" w:rsidR="00A020C5" w:rsidRDefault="00A020C5" w:rsidP="00A020C5">
      <w:r>
        <w:rPr>
          <w:color w:val="6E21BA"/>
        </w:rPr>
        <w:t>const</w:t>
      </w:r>
      <w:r>
        <w:rPr>
          <w:color w:val="666666"/>
        </w:rPr>
        <w:t xml:space="preserve"> meanTrustData </w:t>
      </w:r>
      <w:r>
        <w:rPr>
          <w:color w:val="6E21BA"/>
        </w:rPr>
        <w:t>=</w:t>
      </w:r>
      <w:r>
        <w:rPr>
          <w:color w:val="666666"/>
        </w:rPr>
        <w:t xml:space="preserve"> {</w:t>
      </w:r>
    </w:p>
    <w:p w14:paraId="7A9E038B" w14:textId="77777777" w:rsidR="00A020C5" w:rsidRDefault="00A020C5" w:rsidP="00A020C5">
      <w:r>
        <w:rPr>
          <w:color w:val="666666"/>
        </w:rPr>
        <w:t> </w:t>
      </w:r>
      <w:r>
        <w:rPr>
          <w:color w:val="6E21BA"/>
        </w:rPr>
        <w:t>labels:</w:t>
      </w:r>
      <w:r>
        <w:rPr>
          <w:color w:val="666666"/>
        </w:rPr>
        <w:t xml:space="preserve"> [</w:t>
      </w:r>
      <w:r>
        <w:rPr>
          <w:color w:val="187B34"/>
        </w:rPr>
        <w:t>'BASELINE'</w:t>
      </w:r>
      <w:r>
        <w:rPr>
          <w:color w:val="6E21BA"/>
        </w:rPr>
        <w:t>,</w:t>
      </w:r>
      <w:r>
        <w:rPr>
          <w:color w:val="666666"/>
        </w:rPr>
        <w:t xml:space="preserve"> </w:t>
      </w:r>
      <w:r>
        <w:rPr>
          <w:color w:val="187B34"/>
        </w:rPr>
        <w:t>'XAI'</w:t>
      </w:r>
      <w:r>
        <w:rPr>
          <w:color w:val="666666"/>
        </w:rPr>
        <w:t>]</w:t>
      </w:r>
      <w:r>
        <w:rPr>
          <w:color w:val="6E21BA"/>
        </w:rPr>
        <w:t>,</w:t>
      </w:r>
    </w:p>
    <w:p w14:paraId="1AFAF0DF" w14:textId="77777777" w:rsidR="00A020C5" w:rsidRDefault="00A020C5" w:rsidP="00A020C5">
      <w:r>
        <w:rPr>
          <w:color w:val="666666"/>
        </w:rPr>
        <w:t> </w:t>
      </w:r>
      <w:r>
        <w:rPr>
          <w:color w:val="6E21BA"/>
        </w:rPr>
        <w:t>datasets:</w:t>
      </w:r>
      <w:r>
        <w:rPr>
          <w:color w:val="666666"/>
        </w:rPr>
        <w:t xml:space="preserve"> [{ </w:t>
      </w:r>
      <w:r>
        <w:rPr>
          <w:color w:val="6E21BA"/>
        </w:rPr>
        <w:t>label:</w:t>
      </w:r>
      <w:r>
        <w:rPr>
          <w:color w:val="666666"/>
        </w:rPr>
        <w:t xml:space="preserve"> </w:t>
      </w:r>
      <w:r>
        <w:rPr>
          <w:color w:val="187B34"/>
        </w:rPr>
        <w:t>'Avg Trust'</w:t>
      </w:r>
      <w:r>
        <w:rPr>
          <w:color w:val="6E21BA"/>
        </w:rPr>
        <w:t>,</w:t>
      </w:r>
      <w:r>
        <w:rPr>
          <w:color w:val="666666"/>
        </w:rPr>
        <w:t xml:space="preserve"> </w:t>
      </w:r>
      <w:r>
        <w:rPr>
          <w:color w:val="6E21BA"/>
        </w:rPr>
        <w:t>data:</w:t>
      </w:r>
      <w:r>
        <w:rPr>
          <w:color w:val="666666"/>
        </w:rPr>
        <w:t xml:space="preserve"> [baselineTrust</w:t>
      </w:r>
      <w:r>
        <w:rPr>
          <w:color w:val="6E21BA"/>
        </w:rPr>
        <w:t>,</w:t>
      </w:r>
      <w:r>
        <w:rPr>
          <w:color w:val="666666"/>
        </w:rPr>
        <w:t xml:space="preserve"> xaiTrust]</w:t>
      </w:r>
      <w:r>
        <w:rPr>
          <w:color w:val="6E21BA"/>
        </w:rPr>
        <w:t>,</w:t>
      </w:r>
    </w:p>
    <w:p w14:paraId="27F75AC7" w14:textId="77777777" w:rsidR="00A020C5" w:rsidRDefault="00A020C5" w:rsidP="00A020C5">
      <w:r>
        <w:rPr>
          <w:color w:val="666666"/>
        </w:rPr>
        <w:lastRenderedPageBreak/>
        <w:t>   </w:t>
      </w:r>
      <w:r>
        <w:rPr>
          <w:color w:val="6E21BA"/>
        </w:rPr>
        <w:t>backgroundColor:</w:t>
      </w:r>
      <w:r>
        <w:rPr>
          <w:color w:val="666666"/>
        </w:rPr>
        <w:t xml:space="preserve"> [MUTED</w:t>
      </w:r>
      <w:r>
        <w:rPr>
          <w:color w:val="6E21BA"/>
        </w:rPr>
        <w:t>,</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57624DDF" w14:textId="77777777" w:rsidR="00A020C5" w:rsidRDefault="00A020C5" w:rsidP="00A020C5">
      <w:r>
        <w:rPr>
          <w:color w:val="666666"/>
        </w:rPr>
        <w:t>}</w:t>
      </w:r>
    </w:p>
    <w:p w14:paraId="71524C16" w14:textId="77777777" w:rsidR="00A020C5" w:rsidRDefault="00A020C5" w:rsidP="00A020C5"/>
    <w:p w14:paraId="7D3DCD4B" w14:textId="77777777" w:rsidR="00A020C5" w:rsidRDefault="00A020C5" w:rsidP="00A020C5">
      <w:r>
        <w:rPr>
          <w:color w:val="6E21BA"/>
        </w:rPr>
        <w:t>const</w:t>
      </w:r>
      <w:r>
        <w:rPr>
          <w:color w:val="666666"/>
        </w:rPr>
        <w:t xml:space="preserve"> meanTrustOptions </w:t>
      </w:r>
      <w:r>
        <w:rPr>
          <w:color w:val="6E21BA"/>
        </w:rPr>
        <w:t>=</w:t>
      </w:r>
      <w:r>
        <w:rPr>
          <w:color w:val="666666"/>
        </w:rPr>
        <w:t xml:space="preserve"> {</w:t>
      </w:r>
    </w:p>
    <w:p w14:paraId="46F9A644" w14:textId="77777777" w:rsidR="00A020C5" w:rsidRDefault="00A020C5" w:rsidP="00A020C5">
      <w:r>
        <w:rPr>
          <w:color w:val="666666"/>
        </w:rPr>
        <w:t> </w:t>
      </w:r>
      <w:r>
        <w:rPr>
          <w:color w:val="6E21BA"/>
        </w:rPr>
        <w:t>scales:</w:t>
      </w:r>
      <w:r>
        <w:rPr>
          <w:color w:val="666666"/>
        </w:rPr>
        <w:t xml:space="preserve">{ </w:t>
      </w:r>
      <w:r>
        <w:rPr>
          <w:color w:val="6E21BA"/>
        </w:rPr>
        <w:t>x:</w:t>
      </w:r>
      <w:r>
        <w:rPr>
          <w:color w:val="666666"/>
        </w:rPr>
        <w:t>{</w:t>
      </w:r>
      <w:r>
        <w:rPr>
          <w:color w:val="6E21BA"/>
        </w:rPr>
        <w:t>ticks:</w:t>
      </w:r>
      <w:r>
        <w:rPr>
          <w:color w:val="666666"/>
        </w:rPr>
        <w:t>{</w:t>
      </w:r>
      <w:r>
        <w:rPr>
          <w:color w:val="6E21BA"/>
        </w:rPr>
        <w:t>color:</w:t>
      </w:r>
      <w:r>
        <w:rPr>
          <w:color w:val="666666"/>
        </w:rPr>
        <w:t>TEXT}</w:t>
      </w:r>
      <w:r>
        <w:rPr>
          <w:color w:val="6E21BA"/>
        </w:rPr>
        <w:t>,grid:</w:t>
      </w:r>
      <w:r>
        <w:rPr>
          <w:color w:val="666666"/>
        </w:rPr>
        <w:t>{</w:t>
      </w:r>
      <w:r>
        <w:rPr>
          <w:color w:val="6E21BA"/>
        </w:rPr>
        <w:t>color:</w:t>
      </w:r>
      <w:r>
        <w:rPr>
          <w:color w:val="666666"/>
        </w:rPr>
        <w:t>BORDER}}</w:t>
      </w:r>
      <w:r>
        <w:rPr>
          <w:color w:val="6E21BA"/>
        </w:rPr>
        <w:t>,</w:t>
      </w:r>
    </w:p>
    <w:p w14:paraId="726C4775" w14:textId="77777777" w:rsidR="00A020C5" w:rsidRDefault="00A020C5" w:rsidP="00A020C5">
      <w:r>
        <w:rPr>
          <w:color w:val="666666"/>
        </w:rPr>
        <w:t>         </w:t>
      </w:r>
      <w:r>
        <w:rPr>
          <w:color w:val="6E21BA"/>
        </w:rPr>
        <w:t>y:</w:t>
      </w:r>
      <w:r>
        <w:rPr>
          <w:color w:val="666666"/>
        </w:rPr>
        <w:t>{</w:t>
      </w:r>
      <w:r>
        <w:rPr>
          <w:color w:val="6E21BA"/>
        </w:rPr>
        <w:t>min:</w:t>
      </w:r>
      <w:r>
        <w:rPr>
          <w:color w:val="187B34"/>
        </w:rPr>
        <w:t>0</w:t>
      </w:r>
      <w:r>
        <w:rPr>
          <w:color w:val="6E21BA"/>
        </w:rPr>
        <w:t>,max:</w:t>
      </w:r>
      <w:r>
        <w:rPr>
          <w:color w:val="187B34"/>
        </w:rPr>
        <w:t>5</w:t>
      </w:r>
      <w:r>
        <w:rPr>
          <w:color w:val="6E21BA"/>
        </w:rPr>
        <w:t>,ticks:</w:t>
      </w:r>
      <w:r>
        <w:rPr>
          <w:color w:val="666666"/>
        </w:rPr>
        <w:t>{</w:t>
      </w:r>
      <w:r>
        <w:rPr>
          <w:color w:val="6E21BA"/>
        </w:rPr>
        <w:t>color:</w:t>
      </w:r>
      <w:r>
        <w:rPr>
          <w:color w:val="666666"/>
        </w:rPr>
        <w:t>TEXT</w:t>
      </w:r>
      <w:r>
        <w:rPr>
          <w:color w:val="6E21BA"/>
        </w:rPr>
        <w:t>,stepSize:</w:t>
      </w:r>
      <w:r>
        <w:rPr>
          <w:color w:val="187B34"/>
        </w:rPr>
        <w:t>1</w:t>
      </w:r>
      <w:r>
        <w:rPr>
          <w:color w:val="666666"/>
        </w:rPr>
        <w:t>}</w:t>
      </w:r>
      <w:r>
        <w:rPr>
          <w:color w:val="6E21BA"/>
        </w:rPr>
        <w:t>,grid:</w:t>
      </w:r>
      <w:r>
        <w:rPr>
          <w:color w:val="666666"/>
        </w:rPr>
        <w:t>{</w:t>
      </w:r>
      <w:r>
        <w:rPr>
          <w:color w:val="6E21BA"/>
        </w:rPr>
        <w:t>color:</w:t>
      </w:r>
      <w:r>
        <w:rPr>
          <w:color w:val="666666"/>
        </w:rPr>
        <w:t>BORDER}}}</w:t>
      </w:r>
      <w:r>
        <w:rPr>
          <w:color w:val="6E21BA"/>
        </w:rPr>
        <w:t>,</w:t>
      </w:r>
    </w:p>
    <w:p w14:paraId="3EFE3BA8" w14:textId="77777777" w:rsidR="00A020C5" w:rsidRDefault="00A020C5" w:rsidP="00A020C5">
      <w:r>
        <w:rPr>
          <w:color w:val="666666"/>
        </w:rPr>
        <w:t> </w:t>
      </w:r>
      <w:r>
        <w:rPr>
          <w:color w:val="6E21BA"/>
        </w:rPr>
        <w:t>plugins:</w:t>
      </w:r>
      <w:r>
        <w:rPr>
          <w:color w:val="666666"/>
        </w:rPr>
        <w:t xml:space="preserve">{ </w:t>
      </w:r>
      <w:r>
        <w:rPr>
          <w:color w:val="6E21BA"/>
        </w:rPr>
        <w:t>legend:</w:t>
      </w:r>
      <w:r>
        <w:rPr>
          <w:color w:val="666666"/>
        </w:rPr>
        <w:t xml:space="preserve">{ </w:t>
      </w:r>
      <w:r>
        <w:rPr>
          <w:color w:val="6E21BA"/>
        </w:rPr>
        <w:t>labels:</w:t>
      </w:r>
      <w:r>
        <w:rPr>
          <w:color w:val="666666"/>
        </w:rPr>
        <w:t xml:space="preserve">{ </w:t>
      </w:r>
      <w:r>
        <w:rPr>
          <w:color w:val="6E21BA"/>
        </w:rPr>
        <w:t>color:</w:t>
      </w:r>
      <w:r>
        <w:rPr>
          <w:color w:val="666666"/>
        </w:rPr>
        <w:t>TEXT } } }</w:t>
      </w:r>
      <w:r>
        <w:rPr>
          <w:color w:val="6E21BA"/>
        </w:rPr>
        <w:t>,</w:t>
      </w:r>
    </w:p>
    <w:p w14:paraId="3A4361F1" w14:textId="77777777" w:rsidR="00A020C5" w:rsidRDefault="00A020C5" w:rsidP="00A020C5">
      <w:r>
        <w:rPr>
          <w:color w:val="666666"/>
        </w:rPr>
        <w:t>}</w:t>
      </w:r>
    </w:p>
    <w:p w14:paraId="46112016" w14:textId="77777777" w:rsidR="00A020C5" w:rsidRDefault="00A020C5" w:rsidP="00A020C5"/>
    <w:p w14:paraId="1A08B50D" w14:textId="206051AE" w:rsidR="00A020C5" w:rsidRDefault="00A020C5" w:rsidP="004A3BA7">
      <w:pPr>
        <w:pStyle w:val="Heading5"/>
        <w:numPr>
          <w:ilvl w:val="0"/>
          <w:numId w:val="19"/>
        </w:numPr>
      </w:pPr>
      <w:r>
        <w:t>Six Trust Dimensions</w:t>
      </w:r>
    </w:p>
    <w:p w14:paraId="5B166B05" w14:textId="77777777" w:rsidR="00A020C5" w:rsidRDefault="00A020C5" w:rsidP="00A020C5"/>
    <w:p w14:paraId="06147A9C" w14:textId="77777777" w:rsidR="00A020C5" w:rsidRDefault="00A020C5" w:rsidP="00A020C5">
      <w:r>
        <w:t>Trust breaks into six parts, such as reasoning confidence, accuracy, understanding, repeat use, comfort, plus the main trust score. Bars show mean values for each, by variant.</w:t>
      </w:r>
    </w:p>
    <w:p w14:paraId="5AB05357" w14:textId="77777777" w:rsidR="00A020C5" w:rsidRDefault="00A020C5" w:rsidP="00A020C5"/>
    <w:p w14:paraId="397A11F0" w14:textId="2D590959" w:rsidR="00A020C5" w:rsidRDefault="00A020C5" w:rsidP="00A020C5">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2D8B6C92">
            <wp:extent cx="5731510" cy="3235325"/>
            <wp:effectExtent l="0" t="0" r="0" b="3175"/>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1B0EFC28" w14:textId="77777777" w:rsidR="00A020C5" w:rsidRDefault="00A020C5" w:rsidP="00A020C5"/>
    <w:p w14:paraId="28EC4773" w14:textId="77777777" w:rsidR="00A020C5" w:rsidRDefault="00A020C5" w:rsidP="00A020C5">
      <w:r>
        <w:rPr>
          <w:color w:val="6E21BA"/>
        </w:rPr>
        <w:t>const</w:t>
      </w:r>
      <w:r>
        <w:rPr>
          <w:color w:val="666666"/>
        </w:rPr>
        <w:t xml:space="preserve"> dims </w:t>
      </w:r>
      <w:r>
        <w:rPr>
          <w:color w:val="6E21BA"/>
        </w:rPr>
        <w:t>=</w:t>
      </w:r>
      <w:r>
        <w:rPr>
          <w:color w:val="666666"/>
        </w:rPr>
        <w:t xml:space="preserve"> [</w:t>
      </w:r>
    </w:p>
    <w:p w14:paraId="0B7DD41B" w14:textId="77777777" w:rsidR="00A020C5" w:rsidRDefault="00A020C5" w:rsidP="00A020C5">
      <w:r>
        <w:rPr>
          <w:color w:val="666666"/>
        </w:rPr>
        <w:t xml:space="preserve"> { </w:t>
      </w:r>
      <w:r>
        <w:rPr>
          <w:color w:val="6E21BA"/>
        </w:rPr>
        <w:t>key:</w:t>
      </w:r>
      <w:r>
        <w:rPr>
          <w:color w:val="666666"/>
        </w:rPr>
        <w:t xml:space="preserve"> </w:t>
      </w:r>
      <w:r>
        <w:rPr>
          <w:color w:val="187B34"/>
        </w:rPr>
        <w:t>'trust_score'</w:t>
      </w:r>
      <w:r>
        <w:rPr>
          <w:color w:val="6E21BA"/>
        </w:rPr>
        <w:t>,</w:t>
      </w:r>
      <w:r>
        <w:rPr>
          <w:color w:val="666666"/>
        </w:rPr>
        <w:t xml:space="preserve"> </w:t>
      </w:r>
      <w:r>
        <w:rPr>
          <w:color w:val="6E21BA"/>
        </w:rPr>
        <w:t>label:</w:t>
      </w:r>
      <w:r>
        <w:rPr>
          <w:color w:val="666666"/>
        </w:rPr>
        <w:t xml:space="preserve"> </w:t>
      </w:r>
      <w:r>
        <w:rPr>
          <w:color w:val="187B34"/>
        </w:rPr>
        <w:t>'Trust'</w:t>
      </w:r>
      <w:r>
        <w:rPr>
          <w:color w:val="666666"/>
        </w:rPr>
        <w:t xml:space="preserve"> }</w:t>
      </w:r>
      <w:r>
        <w:rPr>
          <w:color w:val="6E21BA"/>
        </w:rPr>
        <w:t>,</w:t>
      </w:r>
    </w:p>
    <w:p w14:paraId="753ED4AA" w14:textId="77777777" w:rsidR="00A020C5" w:rsidRDefault="00A020C5" w:rsidP="00A020C5">
      <w:r>
        <w:rPr>
          <w:color w:val="666666"/>
        </w:rPr>
        <w:t xml:space="preserve"> { </w:t>
      </w:r>
      <w:r>
        <w:rPr>
          <w:color w:val="6E21BA"/>
        </w:rPr>
        <w:t>key:</w:t>
      </w:r>
      <w:r>
        <w:rPr>
          <w:color w:val="666666"/>
        </w:rPr>
        <w:t xml:space="preserve"> </w:t>
      </w:r>
      <w:r>
        <w:rPr>
          <w:color w:val="187B34"/>
        </w:rPr>
        <w:t>'reasoning_confidence_score'</w:t>
      </w:r>
      <w:r>
        <w:rPr>
          <w:color w:val="6E21BA"/>
        </w:rPr>
        <w:t>,</w:t>
      </w:r>
      <w:r>
        <w:rPr>
          <w:color w:val="666666"/>
        </w:rPr>
        <w:t xml:space="preserve"> </w:t>
      </w:r>
      <w:r>
        <w:rPr>
          <w:color w:val="6E21BA"/>
        </w:rPr>
        <w:t>label:</w:t>
      </w:r>
      <w:r>
        <w:rPr>
          <w:color w:val="666666"/>
        </w:rPr>
        <w:t xml:space="preserve"> </w:t>
      </w:r>
      <w:r>
        <w:rPr>
          <w:color w:val="187B34"/>
        </w:rPr>
        <w:t>'Reasoning Confidence'</w:t>
      </w:r>
      <w:r>
        <w:rPr>
          <w:color w:val="666666"/>
        </w:rPr>
        <w:t xml:space="preserve"> }</w:t>
      </w:r>
      <w:r>
        <w:rPr>
          <w:color w:val="6E21BA"/>
        </w:rPr>
        <w:t>,</w:t>
      </w:r>
    </w:p>
    <w:p w14:paraId="06717B31" w14:textId="77777777" w:rsidR="00A020C5" w:rsidRDefault="00A020C5" w:rsidP="00A020C5">
      <w:r>
        <w:rPr>
          <w:color w:val="666666"/>
        </w:rPr>
        <w:t xml:space="preserve"> { </w:t>
      </w:r>
      <w:r>
        <w:rPr>
          <w:color w:val="6E21BA"/>
        </w:rPr>
        <w:t>key:</w:t>
      </w:r>
      <w:r>
        <w:rPr>
          <w:color w:val="666666"/>
        </w:rPr>
        <w:t xml:space="preserve"> </w:t>
      </w:r>
      <w:r>
        <w:rPr>
          <w:color w:val="187B34"/>
        </w:rPr>
        <w:t>'accuracy_score'</w:t>
      </w:r>
      <w:r>
        <w:rPr>
          <w:color w:val="6E21BA"/>
        </w:rPr>
        <w:t>,</w:t>
      </w:r>
      <w:r>
        <w:rPr>
          <w:color w:val="666666"/>
        </w:rPr>
        <w:t xml:space="preserve"> </w:t>
      </w:r>
      <w:r>
        <w:rPr>
          <w:color w:val="6E21BA"/>
        </w:rPr>
        <w:t>label:</w:t>
      </w:r>
      <w:r>
        <w:rPr>
          <w:color w:val="666666"/>
        </w:rPr>
        <w:t xml:space="preserve"> </w:t>
      </w:r>
      <w:r>
        <w:rPr>
          <w:color w:val="187B34"/>
        </w:rPr>
        <w:t>'Accuracy'</w:t>
      </w:r>
      <w:r>
        <w:rPr>
          <w:color w:val="666666"/>
        </w:rPr>
        <w:t xml:space="preserve"> }</w:t>
      </w:r>
      <w:r>
        <w:rPr>
          <w:color w:val="6E21BA"/>
        </w:rPr>
        <w:t>,</w:t>
      </w:r>
    </w:p>
    <w:p w14:paraId="4A8FBCD3" w14:textId="77777777" w:rsidR="00A020C5" w:rsidRDefault="00A020C5" w:rsidP="00A020C5">
      <w:r>
        <w:rPr>
          <w:color w:val="666666"/>
        </w:rPr>
        <w:t xml:space="preserve"> { </w:t>
      </w:r>
      <w:r>
        <w:rPr>
          <w:color w:val="6E21BA"/>
        </w:rPr>
        <w:t>key:</w:t>
      </w:r>
      <w:r>
        <w:rPr>
          <w:color w:val="666666"/>
        </w:rPr>
        <w:t xml:space="preserve"> </w:t>
      </w:r>
      <w:r>
        <w:rPr>
          <w:color w:val="187B34"/>
        </w:rPr>
        <w:t>'understanding_score'</w:t>
      </w:r>
      <w:r>
        <w:rPr>
          <w:color w:val="6E21BA"/>
        </w:rPr>
        <w:t>,</w:t>
      </w:r>
      <w:r>
        <w:rPr>
          <w:color w:val="666666"/>
        </w:rPr>
        <w:t xml:space="preserve"> </w:t>
      </w:r>
      <w:r>
        <w:rPr>
          <w:color w:val="6E21BA"/>
        </w:rPr>
        <w:t>label:</w:t>
      </w:r>
      <w:r>
        <w:rPr>
          <w:color w:val="666666"/>
        </w:rPr>
        <w:t xml:space="preserve"> </w:t>
      </w:r>
      <w:r>
        <w:rPr>
          <w:color w:val="187B34"/>
        </w:rPr>
        <w:t>'Understanding'</w:t>
      </w:r>
      <w:r>
        <w:rPr>
          <w:color w:val="666666"/>
        </w:rPr>
        <w:t xml:space="preserve"> }</w:t>
      </w:r>
      <w:r>
        <w:rPr>
          <w:color w:val="6E21BA"/>
        </w:rPr>
        <w:t>,</w:t>
      </w:r>
    </w:p>
    <w:p w14:paraId="074BC312" w14:textId="77777777" w:rsidR="00A020C5" w:rsidRDefault="00A020C5" w:rsidP="00A020C5">
      <w:r>
        <w:rPr>
          <w:color w:val="666666"/>
        </w:rPr>
        <w:t xml:space="preserve"> { </w:t>
      </w:r>
      <w:r>
        <w:rPr>
          <w:color w:val="6E21BA"/>
        </w:rPr>
        <w:t>key:</w:t>
      </w:r>
      <w:r>
        <w:rPr>
          <w:color w:val="666666"/>
        </w:rPr>
        <w:t xml:space="preserve"> </w:t>
      </w:r>
      <w:r>
        <w:rPr>
          <w:color w:val="187B34"/>
        </w:rPr>
        <w:t>'repeat_usage_score'</w:t>
      </w:r>
      <w:r>
        <w:rPr>
          <w:color w:val="6E21BA"/>
        </w:rPr>
        <w:t>,</w:t>
      </w:r>
      <w:r>
        <w:rPr>
          <w:color w:val="666666"/>
        </w:rPr>
        <w:t xml:space="preserve"> </w:t>
      </w:r>
      <w:r>
        <w:rPr>
          <w:color w:val="6E21BA"/>
        </w:rPr>
        <w:t>label:</w:t>
      </w:r>
      <w:r>
        <w:rPr>
          <w:color w:val="666666"/>
        </w:rPr>
        <w:t xml:space="preserve"> </w:t>
      </w:r>
      <w:r>
        <w:rPr>
          <w:color w:val="187B34"/>
        </w:rPr>
        <w:t>'Repeat Usage'</w:t>
      </w:r>
      <w:r>
        <w:rPr>
          <w:color w:val="666666"/>
        </w:rPr>
        <w:t xml:space="preserve"> }</w:t>
      </w:r>
      <w:r>
        <w:rPr>
          <w:color w:val="6E21BA"/>
        </w:rPr>
        <w:t>,</w:t>
      </w:r>
    </w:p>
    <w:p w14:paraId="008749E8" w14:textId="77777777" w:rsidR="00A020C5" w:rsidRDefault="00A020C5" w:rsidP="00A020C5">
      <w:r>
        <w:rPr>
          <w:color w:val="666666"/>
        </w:rPr>
        <w:t xml:space="preserve"> { </w:t>
      </w:r>
      <w:r>
        <w:rPr>
          <w:color w:val="6E21BA"/>
        </w:rPr>
        <w:t>key:</w:t>
      </w:r>
      <w:r>
        <w:rPr>
          <w:color w:val="666666"/>
        </w:rPr>
        <w:t xml:space="preserve"> </w:t>
      </w:r>
      <w:r>
        <w:rPr>
          <w:color w:val="187B34"/>
        </w:rPr>
        <w:t>'comfort_score'</w:t>
      </w:r>
      <w:r>
        <w:rPr>
          <w:color w:val="6E21BA"/>
        </w:rPr>
        <w:t>,</w:t>
      </w:r>
      <w:r>
        <w:rPr>
          <w:color w:val="666666"/>
        </w:rPr>
        <w:t xml:space="preserve"> </w:t>
      </w:r>
      <w:r>
        <w:rPr>
          <w:color w:val="6E21BA"/>
        </w:rPr>
        <w:t>label:</w:t>
      </w:r>
      <w:r>
        <w:rPr>
          <w:color w:val="666666"/>
        </w:rPr>
        <w:t xml:space="preserve"> </w:t>
      </w:r>
      <w:r>
        <w:rPr>
          <w:color w:val="187B34"/>
        </w:rPr>
        <w:t>'Comfort'</w:t>
      </w:r>
      <w:r>
        <w:rPr>
          <w:color w:val="666666"/>
        </w:rPr>
        <w:t xml:space="preserve"> }</w:t>
      </w:r>
      <w:r>
        <w:rPr>
          <w:color w:val="6E21BA"/>
        </w:rPr>
        <w:t>,</w:t>
      </w:r>
    </w:p>
    <w:p w14:paraId="612AFDE1" w14:textId="77777777" w:rsidR="00A020C5" w:rsidRDefault="00A020C5" w:rsidP="00A020C5">
      <w:r>
        <w:rPr>
          <w:color w:val="666666"/>
        </w:rPr>
        <w:t xml:space="preserve">] </w:t>
      </w:r>
      <w:r>
        <w:rPr>
          <w:color w:val="6E21BA"/>
        </w:rPr>
        <w:t>as</w:t>
      </w:r>
      <w:r>
        <w:rPr>
          <w:color w:val="666666"/>
        </w:rPr>
        <w:t xml:space="preserve"> </w:t>
      </w:r>
      <w:r>
        <w:rPr>
          <w:color w:val="6E21BA"/>
        </w:rPr>
        <w:t>const</w:t>
      </w:r>
    </w:p>
    <w:p w14:paraId="495A8E36" w14:textId="77777777" w:rsidR="00A020C5" w:rsidRDefault="00A020C5" w:rsidP="00A020C5"/>
    <w:p w14:paraId="320E7B05" w14:textId="77777777" w:rsidR="00A020C5" w:rsidRDefault="00A020C5" w:rsidP="00A020C5">
      <w:r>
        <w:rPr>
          <w:color w:val="6E21BA"/>
        </w:rPr>
        <w:t>const</w:t>
      </w:r>
      <w:r>
        <w:rPr>
          <w:color w:val="666666"/>
        </w:rPr>
        <w:t xml:space="preserve"> baseline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baseline'</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70923AA4" w14:textId="77777777" w:rsidR="00A020C5" w:rsidRDefault="00A020C5" w:rsidP="00A020C5">
      <w:r>
        <w:rPr>
          <w:color w:val="6E21BA"/>
        </w:rPr>
        <w:t>const</w:t>
      </w:r>
      <w:r>
        <w:rPr>
          <w:color w:val="666666"/>
        </w:rPr>
        <w:t xml:space="preserve"> xai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xai'</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34E09EE3" w14:textId="77777777" w:rsidR="00A020C5" w:rsidRDefault="00A020C5" w:rsidP="00A020C5"/>
    <w:p w14:paraId="283C474E" w14:textId="77777777" w:rsidR="00A020C5" w:rsidRDefault="00A020C5" w:rsidP="00A020C5">
      <w:r>
        <w:rPr>
          <w:color w:val="6E21BA"/>
        </w:rPr>
        <w:t>const</w:t>
      </w:r>
      <w:r>
        <w:rPr>
          <w:color w:val="666666"/>
        </w:rPr>
        <w:t xml:space="preserve"> dimsData </w:t>
      </w:r>
      <w:r>
        <w:rPr>
          <w:color w:val="6E21BA"/>
        </w:rPr>
        <w:t>=</w:t>
      </w:r>
      <w:r>
        <w:rPr>
          <w:color w:val="666666"/>
        </w:rPr>
        <w:t xml:space="preserve"> {</w:t>
      </w:r>
    </w:p>
    <w:p w14:paraId="2B8830D6" w14:textId="77777777" w:rsidR="00A020C5" w:rsidRDefault="00A020C5" w:rsidP="00A020C5">
      <w:r>
        <w:rPr>
          <w:color w:val="666666"/>
        </w:rPr>
        <w:t> </w:t>
      </w:r>
      <w:r>
        <w:rPr>
          <w:color w:val="6E21BA"/>
        </w:rPr>
        <w:t>labels:</w:t>
      </w:r>
      <w:r>
        <w:rPr>
          <w:color w:val="666666"/>
        </w:rPr>
        <w:t xml:space="preserve"> dims.</w:t>
      </w:r>
      <w:r>
        <w:rPr>
          <w:color w:val="C45B1C"/>
        </w:rPr>
        <w:t>map</w:t>
      </w:r>
      <w:r>
        <w:rPr>
          <w:color w:val="666666"/>
        </w:rPr>
        <w:t xml:space="preserve">(d </w:t>
      </w:r>
      <w:r>
        <w:rPr>
          <w:color w:val="6E21BA"/>
        </w:rPr>
        <w:t>=&gt;</w:t>
      </w:r>
      <w:r>
        <w:rPr>
          <w:color w:val="666666"/>
        </w:rPr>
        <w:t xml:space="preserve"> d.</w:t>
      </w:r>
      <w:r>
        <w:rPr>
          <w:color w:val="6E21BA"/>
        </w:rPr>
        <w:t>label</w:t>
      </w:r>
      <w:r>
        <w:rPr>
          <w:color w:val="666666"/>
        </w:rPr>
        <w:t>)</w:t>
      </w:r>
      <w:r>
        <w:rPr>
          <w:color w:val="6E21BA"/>
        </w:rPr>
        <w:t>,</w:t>
      </w:r>
    </w:p>
    <w:p w14:paraId="22C64FBF" w14:textId="77777777" w:rsidR="00A020C5" w:rsidRDefault="00A020C5" w:rsidP="00A020C5">
      <w:r>
        <w:rPr>
          <w:color w:val="666666"/>
        </w:rPr>
        <w:t> </w:t>
      </w:r>
      <w:r>
        <w:rPr>
          <w:color w:val="6E21BA"/>
        </w:rPr>
        <w:t>datasets:</w:t>
      </w:r>
      <w:r>
        <w:rPr>
          <w:color w:val="666666"/>
        </w:rPr>
        <w:t xml:space="preserve"> [</w:t>
      </w:r>
    </w:p>
    <w:p w14:paraId="2CEE093C" w14:textId="77777777" w:rsidR="00A020C5" w:rsidRDefault="00A020C5" w:rsidP="00A020C5">
      <w:r>
        <w:rPr>
          <w:color w:val="666666"/>
        </w:rPr>
        <w:lastRenderedPageBreak/>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mMeans</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42E51B23" w14:textId="77777777" w:rsidR="00A020C5" w:rsidRDefault="00A020C5" w:rsidP="00A020C5">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mMeans</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6A4EED79" w14:textId="77777777" w:rsidR="00A020C5" w:rsidRDefault="00A020C5" w:rsidP="00A020C5">
      <w:r>
        <w:rPr>
          <w:color w:val="666666"/>
        </w:rPr>
        <w:t> ]</w:t>
      </w:r>
      <w:r>
        <w:rPr>
          <w:color w:val="6E21BA"/>
        </w:rPr>
        <w:t>,</w:t>
      </w:r>
    </w:p>
    <w:p w14:paraId="70F91A0A" w14:textId="77777777" w:rsidR="00A020C5" w:rsidRDefault="00A020C5" w:rsidP="00A020C5">
      <w:pPr>
        <w:rPr>
          <w:color w:val="666666"/>
        </w:rPr>
      </w:pPr>
      <w:r>
        <w:rPr>
          <w:color w:val="666666"/>
        </w:rPr>
        <w:t>}</w:t>
      </w:r>
    </w:p>
    <w:p w14:paraId="75C3FAF3" w14:textId="77777777" w:rsidR="00070072" w:rsidRDefault="00070072" w:rsidP="00A020C5"/>
    <w:p w14:paraId="1F68DEBB" w14:textId="46C6931D" w:rsidR="00A020C5" w:rsidRDefault="00A020C5" w:rsidP="004A3BA7">
      <w:pPr>
        <w:pStyle w:val="Heading5"/>
        <w:numPr>
          <w:ilvl w:val="0"/>
          <w:numId w:val="19"/>
        </w:numPr>
      </w:pPr>
      <w:r>
        <w:t>Trust Distribution (1–5 Buckets)</w:t>
      </w:r>
    </w:p>
    <w:p w14:paraId="7DECB01A" w14:textId="77777777" w:rsidR="00070072" w:rsidRDefault="00070072" w:rsidP="00A020C5"/>
    <w:p w14:paraId="15357165" w14:textId="77777777" w:rsidR="00A020C5" w:rsidRDefault="00A020C5" w:rsidP="00A020C5">
      <w:r>
        <w:t>Counts how many users chose each trust level (1 to 5). It shows spread and skew, which means you can spot if a single outlier pulled the mean.</w:t>
      </w:r>
    </w:p>
    <w:p w14:paraId="5FA84C11" w14:textId="77777777" w:rsidR="00070072" w:rsidRDefault="00070072" w:rsidP="00A020C5"/>
    <w:p w14:paraId="3E4BF1C7" w14:textId="364FE3B3" w:rsidR="00A020C5" w:rsidRDefault="00A020C5" w:rsidP="00A020C5">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78BE09D0">
            <wp:extent cx="5731510" cy="3235325"/>
            <wp:effectExtent l="0" t="0" r="0" b="3175"/>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02874114" w14:textId="77777777" w:rsidR="00A020C5" w:rsidRDefault="00A020C5" w:rsidP="00A020C5"/>
    <w:p w14:paraId="19D85151" w14:textId="77777777" w:rsidR="00A020C5" w:rsidRDefault="00A020C5" w:rsidP="00A020C5">
      <w:r>
        <w:rPr>
          <w:color w:val="6E21BA"/>
        </w:rPr>
        <w:t>const</w:t>
      </w:r>
      <w:r>
        <w:rPr>
          <w:color w:val="666666"/>
        </w:rPr>
        <w:t xml:space="preserve"> buckets </w:t>
      </w:r>
      <w:r>
        <w:rPr>
          <w:color w:val="6E21BA"/>
        </w:rPr>
        <w:t>=</w:t>
      </w:r>
      <w:r>
        <w:rPr>
          <w:color w:val="666666"/>
        </w:rPr>
        <w:t xml:space="preserve"> [</w:t>
      </w:r>
      <w:r>
        <w:rPr>
          <w:color w:val="187B34"/>
        </w:rPr>
        <w:t>1</w:t>
      </w:r>
      <w:r>
        <w:rPr>
          <w:color w:val="6E21BA"/>
        </w:rPr>
        <w:t>,</w:t>
      </w:r>
      <w:r>
        <w:rPr>
          <w:color w:val="187B34"/>
        </w:rPr>
        <w:t>2</w:t>
      </w:r>
      <w:r>
        <w:rPr>
          <w:color w:val="6E21BA"/>
        </w:rPr>
        <w:t>,</w:t>
      </w:r>
      <w:r>
        <w:rPr>
          <w:color w:val="187B34"/>
        </w:rPr>
        <w:t>3</w:t>
      </w:r>
      <w:r>
        <w:rPr>
          <w:color w:val="6E21BA"/>
        </w:rPr>
        <w:t>,</w:t>
      </w:r>
      <w:r>
        <w:rPr>
          <w:color w:val="187B34"/>
        </w:rPr>
        <w:t>4</w:t>
      </w:r>
      <w:r>
        <w:rPr>
          <w:color w:val="6E21BA"/>
        </w:rPr>
        <w:t>,</w:t>
      </w:r>
      <w:r>
        <w:rPr>
          <w:color w:val="187B34"/>
        </w:rPr>
        <w:t>5</w:t>
      </w:r>
      <w:r>
        <w:rPr>
          <w:color w:val="666666"/>
        </w:rPr>
        <w:t>]</w:t>
      </w:r>
    </w:p>
    <w:p w14:paraId="1AB45AFC" w14:textId="77777777" w:rsidR="00A020C5" w:rsidRDefault="00A020C5" w:rsidP="00A020C5">
      <w:r>
        <w:rPr>
          <w:color w:val="6E21BA"/>
        </w:rPr>
        <w:t>const</w:t>
      </w:r>
      <w:r>
        <w:rPr>
          <w:color w:val="666666"/>
        </w:rPr>
        <w:t xml:space="preserve"> baseline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baseline'</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141335C3" w14:textId="77777777" w:rsidR="00A020C5" w:rsidRDefault="00A020C5" w:rsidP="00A020C5">
      <w:r>
        <w:rPr>
          <w:color w:val="6E21BA"/>
        </w:rPr>
        <w:t>const</w:t>
      </w:r>
      <w:r>
        <w:rPr>
          <w:color w:val="666666"/>
        </w:rPr>
        <w:t xml:space="preserve"> xai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xai'</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400246DE" w14:textId="77777777" w:rsidR="00A020C5" w:rsidRDefault="00A020C5" w:rsidP="00A020C5"/>
    <w:p w14:paraId="32658200" w14:textId="77777777" w:rsidR="00A020C5" w:rsidRDefault="00A020C5" w:rsidP="00A020C5">
      <w:r>
        <w:rPr>
          <w:color w:val="6E21BA"/>
        </w:rPr>
        <w:t>const</w:t>
      </w:r>
      <w:r>
        <w:rPr>
          <w:color w:val="666666"/>
        </w:rPr>
        <w:t xml:space="preserve"> distData </w:t>
      </w:r>
      <w:r>
        <w:rPr>
          <w:color w:val="6E21BA"/>
        </w:rPr>
        <w:t>=</w:t>
      </w:r>
      <w:r>
        <w:rPr>
          <w:color w:val="666666"/>
        </w:rPr>
        <w:t xml:space="preserve"> {</w:t>
      </w:r>
    </w:p>
    <w:p w14:paraId="7B38FB2F" w14:textId="77777777" w:rsidR="00A020C5" w:rsidRDefault="00A020C5" w:rsidP="00A020C5">
      <w:r>
        <w:rPr>
          <w:color w:val="666666"/>
        </w:rPr>
        <w:t> </w:t>
      </w:r>
      <w:r>
        <w:rPr>
          <w:color w:val="6E21BA"/>
        </w:rPr>
        <w:t>labels:</w:t>
      </w:r>
      <w:r>
        <w:rPr>
          <w:color w:val="666666"/>
        </w:rPr>
        <w:t xml:space="preserve"> buckets.</w:t>
      </w:r>
      <w:r>
        <w:rPr>
          <w:color w:val="C45B1C"/>
        </w:rPr>
        <w:t>map</w:t>
      </w:r>
      <w:r>
        <w:rPr>
          <w:color w:val="666666"/>
        </w:rPr>
        <w:t>(String)</w:t>
      </w:r>
      <w:r>
        <w:rPr>
          <w:color w:val="6E21BA"/>
        </w:rPr>
        <w:t>,</w:t>
      </w:r>
    </w:p>
    <w:p w14:paraId="54093B53" w14:textId="77777777" w:rsidR="00A020C5" w:rsidRDefault="00A020C5" w:rsidP="00A020C5">
      <w:r>
        <w:rPr>
          <w:color w:val="666666"/>
        </w:rPr>
        <w:t> </w:t>
      </w:r>
      <w:r>
        <w:rPr>
          <w:color w:val="6E21BA"/>
        </w:rPr>
        <w:t>datasets:</w:t>
      </w:r>
      <w:r>
        <w:rPr>
          <w:color w:val="666666"/>
        </w:rPr>
        <w:t xml:space="preserve"> [</w:t>
      </w:r>
    </w:p>
    <w:p w14:paraId="0135C5BC" w14:textId="77777777" w:rsidR="00A020C5" w:rsidRDefault="00A020C5" w:rsidP="00A020C5">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st</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06EF63F7" w14:textId="77777777" w:rsidR="00A020C5" w:rsidRDefault="00A020C5" w:rsidP="00A020C5">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st</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28DAA3B8" w14:textId="77777777" w:rsidR="00A020C5" w:rsidRDefault="00A020C5" w:rsidP="00A020C5">
      <w:r>
        <w:rPr>
          <w:color w:val="666666"/>
        </w:rPr>
        <w:t> ]</w:t>
      </w:r>
    </w:p>
    <w:p w14:paraId="66C79688" w14:textId="77777777" w:rsidR="00A020C5" w:rsidRDefault="00A020C5" w:rsidP="00A020C5">
      <w:r>
        <w:rPr>
          <w:color w:val="666666"/>
        </w:rPr>
        <w:t>}</w:t>
      </w:r>
    </w:p>
    <w:p w14:paraId="11E6C8F2" w14:textId="77777777" w:rsidR="00A020C5" w:rsidRDefault="00A020C5" w:rsidP="00A020C5"/>
    <w:p w14:paraId="5DB7AC80" w14:textId="232DD976" w:rsidR="00A020C5" w:rsidRDefault="00A020C5" w:rsidP="004A3BA7">
      <w:pPr>
        <w:pStyle w:val="Heading5"/>
        <w:numPr>
          <w:ilvl w:val="0"/>
          <w:numId w:val="19"/>
        </w:numPr>
      </w:pPr>
      <w:r>
        <w:t>Lightweight Word Cloud</w:t>
      </w:r>
    </w:p>
    <w:p w14:paraId="1E1D7581" w14:textId="77777777" w:rsidR="002669B5" w:rsidRDefault="002669B5" w:rsidP="00A020C5"/>
    <w:p w14:paraId="6A619A5E" w14:textId="77777777" w:rsidR="00A020C5" w:rsidRDefault="00A020C5" w:rsidP="00A020C5">
      <w:r>
        <w:lastRenderedPageBreak/>
        <w:t>No external library. Comments are tokenised, stopwords removed, and the top terms are rendered with size/opacity proportional to frequency. Quick and explanatory.</w:t>
      </w:r>
    </w:p>
    <w:p w14:paraId="43B0B3F1" w14:textId="77777777" w:rsidR="00A018AE" w:rsidRDefault="00A018AE" w:rsidP="00A020C5"/>
    <w:p w14:paraId="3D6BE942" w14:textId="019A2887" w:rsidR="00A020C5" w:rsidRDefault="00A020C5" w:rsidP="00A020C5">
      <w:r>
        <w:fldChar w:fldCharType="begin"/>
      </w:r>
      <w: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fldChar w:fldCharType="separate"/>
      </w:r>
      <w:r>
        <w:rPr>
          <w:noProof/>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fldChar w:fldCharType="end"/>
      </w:r>
    </w:p>
    <w:p w14:paraId="6FE04C09" w14:textId="77777777" w:rsidR="00A020C5" w:rsidRDefault="00A020C5" w:rsidP="00A020C5"/>
    <w:p w14:paraId="0AD1E4EB" w14:textId="77777777" w:rsidR="00A020C5" w:rsidRDefault="00A020C5" w:rsidP="00A020C5">
      <w:r>
        <w:rPr>
          <w:color w:val="6E21BA"/>
        </w:rPr>
        <w:t>const</w:t>
      </w:r>
      <w:r>
        <w:rPr>
          <w:color w:val="666666"/>
        </w:rPr>
        <w:t xml:space="preserve"> topWords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3147B136" w14:textId="77777777" w:rsidR="00A020C5" w:rsidRDefault="00A020C5" w:rsidP="00A020C5">
      <w:r>
        <w:rPr>
          <w:color w:val="666666"/>
        </w:rPr>
        <w:t> </w:t>
      </w:r>
      <w:r>
        <w:rPr>
          <w:color w:val="6E21BA"/>
        </w:rPr>
        <w:t>const</w:t>
      </w:r>
      <w:r>
        <w:rPr>
          <w:color w:val="666666"/>
        </w:rPr>
        <w:t xml:space="preserve"> freq</w:t>
      </w:r>
      <w:r>
        <w:rPr>
          <w:i/>
          <w:iCs/>
          <w:color w:val="6E21BA"/>
        </w:rPr>
        <w:t xml:space="preserve">: </w:t>
      </w:r>
      <w:r>
        <w:rPr>
          <w:i/>
          <w:iCs/>
          <w:color w:val="0F58BD"/>
        </w:rPr>
        <w:t>Record</w:t>
      </w:r>
      <w:r>
        <w:rPr>
          <w:i/>
          <w:iCs/>
          <w:color w:val="6E21BA"/>
        </w:rPr>
        <w:t xml:space="preserve">&lt;string, number&gt; </w:t>
      </w:r>
      <w:r>
        <w:rPr>
          <w:color w:val="6E21BA"/>
        </w:rPr>
        <w:t>=</w:t>
      </w:r>
      <w:r>
        <w:rPr>
          <w:color w:val="666666"/>
        </w:rPr>
        <w:t xml:space="preserve"> {}</w:t>
      </w:r>
    </w:p>
    <w:p w14:paraId="2666340B" w14:textId="77777777" w:rsidR="00A020C5" w:rsidRDefault="00A020C5" w:rsidP="00A020C5">
      <w:r>
        <w:rPr>
          <w:color w:val="666666"/>
        </w:rPr>
        <w:t> </w:t>
      </w:r>
      <w:r>
        <w:rPr>
          <w:color w:val="6E21BA"/>
        </w:rPr>
        <w:t>const</w:t>
      </w:r>
      <w:r>
        <w:rPr>
          <w:color w:val="666666"/>
        </w:rPr>
        <w:t xml:space="preserve"> stop </w:t>
      </w:r>
      <w:r>
        <w:rPr>
          <w:color w:val="6E21BA"/>
        </w:rPr>
        <w:t>=</w:t>
      </w:r>
      <w:r>
        <w:rPr>
          <w:color w:val="666666"/>
        </w:rPr>
        <w:t xml:space="preserve"> </w:t>
      </w:r>
      <w:r>
        <w:rPr>
          <w:color w:val="6E21BA"/>
        </w:rPr>
        <w:t>new</w:t>
      </w:r>
      <w:r>
        <w:rPr>
          <w:color w:val="666666"/>
        </w:rPr>
        <w:t xml:space="preserve"> </w:t>
      </w:r>
      <w:r>
        <w:rPr>
          <w:color w:val="C45B1C"/>
        </w:rPr>
        <w:t>Set</w:t>
      </w:r>
      <w:r>
        <w:rPr>
          <w:color w:val="666666"/>
        </w:rPr>
        <w:t>([</w:t>
      </w:r>
      <w:r>
        <w:rPr>
          <w:color w:val="187B34"/>
        </w:rPr>
        <w:t>'the'</w:t>
      </w:r>
      <w:r>
        <w:rPr>
          <w:color w:val="6E21BA"/>
        </w:rPr>
        <w:t>,</w:t>
      </w:r>
      <w:r>
        <w:rPr>
          <w:color w:val="187B34"/>
        </w:rPr>
        <w:t>'and'</w:t>
      </w:r>
      <w:r>
        <w:rPr>
          <w:color w:val="6E21BA"/>
        </w:rPr>
        <w:t>,</w:t>
      </w:r>
      <w:r>
        <w:rPr>
          <w:color w:val="187B34"/>
        </w:rPr>
        <w:t>'for'</w:t>
      </w:r>
      <w:r>
        <w:rPr>
          <w:color w:val="6E21BA"/>
        </w:rPr>
        <w:t>,</w:t>
      </w:r>
      <w:r>
        <w:rPr>
          <w:color w:val="187B34"/>
        </w:rPr>
        <w:t>'with'</w:t>
      </w:r>
      <w:r>
        <w:rPr>
          <w:color w:val="6E21BA"/>
        </w:rPr>
        <w:t>,</w:t>
      </w:r>
      <w:r>
        <w:rPr>
          <w:color w:val="187B34"/>
        </w:rPr>
        <w:t>'from'</w:t>
      </w:r>
      <w:r>
        <w:rPr>
          <w:color w:val="6E21BA"/>
        </w:rPr>
        <w:t>,</w:t>
      </w:r>
      <w:r>
        <w:rPr>
          <w:color w:val="187B34"/>
        </w:rPr>
        <w:t>'that'</w:t>
      </w:r>
      <w:r>
        <w:rPr>
          <w:color w:val="6E21BA"/>
        </w:rPr>
        <w:t>,</w:t>
      </w:r>
      <w:r>
        <w:rPr>
          <w:color w:val="187B34"/>
        </w:rPr>
        <w:t>'this'</w:t>
      </w:r>
      <w:r>
        <w:rPr>
          <w:color w:val="6E21BA"/>
        </w:rPr>
        <w:t>,</w:t>
      </w:r>
      <w:r>
        <w:rPr>
          <w:color w:val="187B34"/>
        </w:rPr>
        <w:t>'your'</w:t>
      </w:r>
      <w:r>
        <w:rPr>
          <w:color w:val="6E21BA"/>
        </w:rPr>
        <w:t>,</w:t>
      </w:r>
      <w:r>
        <w:rPr>
          <w:color w:val="187B34"/>
        </w:rPr>
        <w:t>'have'</w:t>
      </w:r>
      <w:r>
        <w:rPr>
          <w:color w:val="6E21BA"/>
        </w:rPr>
        <w:t>,</w:t>
      </w:r>
      <w:r>
        <w:rPr>
          <w:color w:val="187B34"/>
        </w:rPr>
        <w:t>'was'</w:t>
      </w:r>
      <w:r>
        <w:rPr>
          <w:color w:val="6E21BA"/>
        </w:rPr>
        <w:t>,</w:t>
      </w:r>
    </w:p>
    <w:p w14:paraId="39E75227" w14:textId="77777777" w:rsidR="00A020C5" w:rsidRDefault="00A020C5" w:rsidP="00A020C5">
      <w:r>
        <w:rPr>
          <w:color w:val="666666"/>
        </w:rPr>
        <w:t>   </w:t>
      </w:r>
      <w:r>
        <w:rPr>
          <w:color w:val="187B34"/>
        </w:rPr>
        <w:t>'were'</w:t>
      </w:r>
      <w:r>
        <w:rPr>
          <w:color w:val="6E21BA"/>
        </w:rPr>
        <w:t>,</w:t>
      </w:r>
      <w:r>
        <w:rPr>
          <w:color w:val="187B34"/>
        </w:rPr>
        <w:t>'about'</w:t>
      </w:r>
      <w:r>
        <w:rPr>
          <w:color w:val="6E21BA"/>
        </w:rPr>
        <w:t>,</w:t>
      </w:r>
      <w:r>
        <w:rPr>
          <w:color w:val="187B34"/>
        </w:rPr>
        <w:t>'into'</w:t>
      </w:r>
      <w:r>
        <w:rPr>
          <w:color w:val="6E21BA"/>
        </w:rPr>
        <w:t>,</w:t>
      </w:r>
      <w:r>
        <w:rPr>
          <w:color w:val="187B34"/>
        </w:rPr>
        <w:t>'very'</w:t>
      </w:r>
      <w:r>
        <w:rPr>
          <w:color w:val="6E21BA"/>
        </w:rPr>
        <w:t>,</w:t>
      </w:r>
      <w:r>
        <w:rPr>
          <w:color w:val="187B34"/>
        </w:rPr>
        <w:t>'more'</w:t>
      </w:r>
      <w:r>
        <w:rPr>
          <w:color w:val="6E21BA"/>
        </w:rPr>
        <w:t>,</w:t>
      </w:r>
      <w:r>
        <w:rPr>
          <w:color w:val="187B34"/>
        </w:rPr>
        <w:t>'less'</w:t>
      </w:r>
      <w:r>
        <w:rPr>
          <w:color w:val="6E21BA"/>
        </w:rPr>
        <w:t>,</w:t>
      </w:r>
      <w:r>
        <w:rPr>
          <w:color w:val="187B34"/>
        </w:rPr>
        <w:t>'then'</w:t>
      </w:r>
      <w:r>
        <w:rPr>
          <w:color w:val="6E21BA"/>
        </w:rPr>
        <w:t>,</w:t>
      </w:r>
      <w:r>
        <w:rPr>
          <w:color w:val="187B34"/>
        </w:rPr>
        <w:t>'also'</w:t>
      </w:r>
      <w:r>
        <w:rPr>
          <w:color w:val="6E21BA"/>
        </w:rPr>
        <w:t>,</w:t>
      </w:r>
      <w:r>
        <w:rPr>
          <w:color w:val="187B34"/>
        </w:rPr>
        <w:t>'just'</w:t>
      </w:r>
      <w:r>
        <w:rPr>
          <w:color w:val="6E21BA"/>
        </w:rPr>
        <w:t>,</w:t>
      </w:r>
      <w:r>
        <w:rPr>
          <w:color w:val="187B34"/>
        </w:rPr>
        <w:t>'they'</w:t>
      </w:r>
      <w:r>
        <w:rPr>
          <w:color w:val="6E21BA"/>
        </w:rPr>
        <w:t>,</w:t>
      </w:r>
      <w:r>
        <w:rPr>
          <w:color w:val="187B34"/>
        </w:rPr>
        <w:t>'are'</w:t>
      </w:r>
      <w:r>
        <w:rPr>
          <w:color w:val="666666"/>
        </w:rPr>
        <w:t>])</w:t>
      </w:r>
    </w:p>
    <w:p w14:paraId="7A4778EF" w14:textId="77777777" w:rsidR="00A020C5" w:rsidRDefault="00A020C5" w:rsidP="00A020C5"/>
    <w:p w14:paraId="22F74FB4" w14:textId="77777777" w:rsidR="00A020C5" w:rsidRDefault="00A020C5" w:rsidP="00A020C5">
      <w:r>
        <w:rPr>
          <w:color w:val="666666"/>
        </w:rPr>
        <w:t> rows.</w:t>
      </w:r>
      <w:r>
        <w:rPr>
          <w:color w:val="C45B1C"/>
        </w:rPr>
        <w:t>forEach</w:t>
      </w:r>
      <w:r>
        <w:rPr>
          <w:color w:val="666666"/>
        </w:rPr>
        <w:t xml:space="preserve">(r </w:t>
      </w:r>
      <w:r>
        <w:rPr>
          <w:color w:val="6E21BA"/>
        </w:rPr>
        <w:t>=&gt;</w:t>
      </w:r>
      <w:r>
        <w:rPr>
          <w:color w:val="666666"/>
        </w:rPr>
        <w:t xml:space="preserve"> {</w:t>
      </w:r>
    </w:p>
    <w:p w14:paraId="04B96F01" w14:textId="77777777" w:rsidR="00A020C5" w:rsidRDefault="00A020C5" w:rsidP="00A020C5">
      <w:r>
        <w:rPr>
          <w:color w:val="666666"/>
        </w:rPr>
        <w:t>   </w:t>
      </w:r>
      <w:r>
        <w:rPr>
          <w:color w:val="6E21BA"/>
        </w:rPr>
        <w:t>if</w:t>
      </w:r>
      <w:r>
        <w:rPr>
          <w:color w:val="666666"/>
        </w:rPr>
        <w:t xml:space="preserve"> (</w:t>
      </w:r>
      <w:r>
        <w:rPr>
          <w:color w:val="6E21BA"/>
        </w:rPr>
        <w:t>!</w:t>
      </w:r>
      <w:r>
        <w:rPr>
          <w:color w:val="666666"/>
        </w:rPr>
        <w:t>r.</w:t>
      </w:r>
      <w:r>
        <w:rPr>
          <w:color w:val="6E21BA"/>
        </w:rPr>
        <w:t>comment</w:t>
      </w:r>
      <w:r>
        <w:rPr>
          <w:color w:val="666666"/>
        </w:rPr>
        <w:t xml:space="preserve">) </w:t>
      </w:r>
      <w:r>
        <w:rPr>
          <w:color w:val="6E21BA"/>
        </w:rPr>
        <w:t>return</w:t>
      </w:r>
    </w:p>
    <w:p w14:paraId="58E43F32" w14:textId="77777777" w:rsidR="00A020C5" w:rsidRDefault="00A020C5" w:rsidP="00A020C5">
      <w:r>
        <w:rPr>
          <w:color w:val="666666"/>
        </w:rPr>
        <w:t>   r.</w:t>
      </w:r>
      <w:r>
        <w:rPr>
          <w:color w:val="6E21BA"/>
        </w:rPr>
        <w:t>comment</w:t>
      </w:r>
      <w:r>
        <w:rPr>
          <w:color w:val="666666"/>
        </w:rPr>
        <w:t>.</w:t>
      </w:r>
      <w:r>
        <w:rPr>
          <w:color w:val="C45B1C"/>
        </w:rPr>
        <w:t>toLowerCase</w:t>
      </w:r>
      <w:r>
        <w:rPr>
          <w:color w:val="666666"/>
        </w:rPr>
        <w:t>()</w:t>
      </w:r>
    </w:p>
    <w:p w14:paraId="47594618" w14:textId="77777777" w:rsidR="00A020C5" w:rsidRDefault="00A020C5" w:rsidP="00A020C5">
      <w:r>
        <w:rPr>
          <w:color w:val="666666"/>
        </w:rPr>
        <w:t>     .</w:t>
      </w:r>
      <w:r>
        <w:rPr>
          <w:color w:val="C45B1C"/>
        </w:rPr>
        <w:t>replace</w:t>
      </w:r>
      <w:r>
        <w:rPr>
          <w:color w:val="666666"/>
        </w:rPr>
        <w:t>(</w:t>
      </w:r>
      <w:r>
        <w:rPr>
          <w:color w:val="187B34"/>
        </w:rPr>
        <w:t>/[</w:t>
      </w:r>
      <w:r>
        <w:rPr>
          <w:color w:val="6E21BA"/>
        </w:rPr>
        <w:t>^</w:t>
      </w:r>
      <w:r>
        <w:rPr>
          <w:color w:val="187B34"/>
        </w:rPr>
        <w:t>a-z0-9\s]/</w:t>
      </w:r>
      <w:r>
        <w:rPr>
          <w:color w:val="6E21BA"/>
        </w:rPr>
        <w:t>g,</w:t>
      </w:r>
      <w:r>
        <w:rPr>
          <w:color w:val="666666"/>
        </w:rPr>
        <w:t xml:space="preserve"> </w:t>
      </w:r>
      <w:r>
        <w:rPr>
          <w:color w:val="187B34"/>
        </w:rPr>
        <w:t>' '</w:t>
      </w:r>
      <w:r>
        <w:rPr>
          <w:color w:val="666666"/>
        </w:rPr>
        <w:t>)</w:t>
      </w:r>
    </w:p>
    <w:p w14:paraId="46E2D3E5" w14:textId="77777777" w:rsidR="00A020C5" w:rsidRDefault="00A020C5" w:rsidP="00A020C5">
      <w:r>
        <w:rPr>
          <w:color w:val="666666"/>
        </w:rPr>
        <w:t>     .</w:t>
      </w:r>
      <w:r>
        <w:rPr>
          <w:color w:val="C45B1C"/>
        </w:rPr>
        <w:t>split</w:t>
      </w:r>
      <w:r>
        <w:rPr>
          <w:color w:val="666666"/>
        </w:rPr>
        <w:t>(</w:t>
      </w:r>
      <w:r>
        <w:rPr>
          <w:color w:val="187B34"/>
        </w:rPr>
        <w:t>/\s</w:t>
      </w:r>
      <w:r>
        <w:rPr>
          <w:color w:val="6E21BA"/>
        </w:rPr>
        <w:t>+</w:t>
      </w:r>
      <w:r>
        <w:rPr>
          <w:color w:val="187B34"/>
        </w:rPr>
        <w:t>/</w:t>
      </w:r>
      <w:r>
        <w:rPr>
          <w:color w:val="666666"/>
        </w:rPr>
        <w:t>)</w:t>
      </w:r>
    </w:p>
    <w:p w14:paraId="06E7D57B" w14:textId="77777777" w:rsidR="00A020C5" w:rsidRDefault="00A020C5" w:rsidP="00A020C5">
      <w:r>
        <w:rPr>
          <w:color w:val="666666"/>
        </w:rPr>
        <w:t>     .</w:t>
      </w:r>
      <w:r>
        <w:rPr>
          <w:color w:val="C45B1C"/>
        </w:rPr>
        <w:t>filter</w:t>
      </w:r>
      <w:r>
        <w:rPr>
          <w:color w:val="666666"/>
        </w:rPr>
        <w:t xml:space="preserve">(w </w:t>
      </w:r>
      <w:r>
        <w:rPr>
          <w:color w:val="6E21BA"/>
        </w:rPr>
        <w:t>=&gt;</w:t>
      </w:r>
      <w:r>
        <w:rPr>
          <w:color w:val="666666"/>
        </w:rPr>
        <w:t xml:space="preserve"> w.</w:t>
      </w:r>
      <w:r>
        <w:rPr>
          <w:color w:val="6E21BA"/>
        </w:rPr>
        <w:t>length</w:t>
      </w:r>
      <w:r>
        <w:rPr>
          <w:color w:val="666666"/>
        </w:rPr>
        <w:t xml:space="preserve"> </w:t>
      </w:r>
      <w:r>
        <w:rPr>
          <w:color w:val="6E21BA"/>
        </w:rPr>
        <w:t>&gt;</w:t>
      </w:r>
      <w:r>
        <w:rPr>
          <w:color w:val="666666"/>
        </w:rPr>
        <w:t xml:space="preserve"> </w:t>
      </w:r>
      <w:r>
        <w:rPr>
          <w:color w:val="187B34"/>
        </w:rPr>
        <w:t>2</w:t>
      </w:r>
      <w:r>
        <w:rPr>
          <w:color w:val="666666"/>
        </w:rPr>
        <w:t xml:space="preserve"> </w:t>
      </w:r>
      <w:r>
        <w:rPr>
          <w:color w:val="6E21BA"/>
        </w:rPr>
        <w:t>&amp;&amp;</w:t>
      </w:r>
      <w:r>
        <w:rPr>
          <w:color w:val="666666"/>
        </w:rPr>
        <w:t xml:space="preserve"> </w:t>
      </w:r>
      <w:r>
        <w:rPr>
          <w:color w:val="6E21BA"/>
        </w:rPr>
        <w:t>!</w:t>
      </w:r>
      <w:r>
        <w:rPr>
          <w:color w:val="666666"/>
        </w:rPr>
        <w:t>stop.</w:t>
      </w:r>
      <w:r>
        <w:rPr>
          <w:color w:val="C45B1C"/>
        </w:rPr>
        <w:t>has</w:t>
      </w:r>
      <w:r>
        <w:rPr>
          <w:color w:val="666666"/>
        </w:rPr>
        <w:t>(w))</w:t>
      </w:r>
    </w:p>
    <w:p w14:paraId="06F588A2" w14:textId="77777777" w:rsidR="00A020C5" w:rsidRDefault="00A020C5" w:rsidP="00A020C5">
      <w:r>
        <w:rPr>
          <w:color w:val="666666"/>
        </w:rPr>
        <w:t>     .</w:t>
      </w:r>
      <w:r>
        <w:rPr>
          <w:color w:val="C45B1C"/>
        </w:rPr>
        <w:t>forEach</w:t>
      </w:r>
      <w:r>
        <w:rPr>
          <w:color w:val="666666"/>
        </w:rPr>
        <w:t xml:space="preserve">(w </w:t>
      </w:r>
      <w:r>
        <w:rPr>
          <w:color w:val="6E21BA"/>
        </w:rPr>
        <w:t>=&gt;</w:t>
      </w:r>
      <w:r>
        <w:rPr>
          <w:color w:val="666666"/>
        </w:rPr>
        <w:t xml:space="preserve"> freq[w] </w:t>
      </w:r>
      <w:r>
        <w:rPr>
          <w:color w:val="6E21BA"/>
        </w:rPr>
        <w:t>=</w:t>
      </w:r>
      <w:r>
        <w:rPr>
          <w:color w:val="666666"/>
        </w:rPr>
        <w:t xml:space="preserve"> (freq[w] </w:t>
      </w:r>
      <w:r>
        <w:rPr>
          <w:color w:val="6E21BA"/>
        </w:rPr>
        <w:t>||</w:t>
      </w:r>
      <w:r>
        <w:rPr>
          <w:color w:val="666666"/>
        </w:rPr>
        <w:t xml:space="preserve"> </w:t>
      </w:r>
      <w:r>
        <w:rPr>
          <w:color w:val="187B34"/>
        </w:rPr>
        <w:t>0</w:t>
      </w:r>
      <w:r>
        <w:rPr>
          <w:color w:val="666666"/>
        </w:rPr>
        <w:t xml:space="preserve">) </w:t>
      </w:r>
      <w:r>
        <w:rPr>
          <w:color w:val="6E21BA"/>
        </w:rPr>
        <w:t>+</w:t>
      </w:r>
      <w:r>
        <w:rPr>
          <w:color w:val="666666"/>
        </w:rPr>
        <w:t xml:space="preserve"> </w:t>
      </w:r>
      <w:r>
        <w:rPr>
          <w:color w:val="187B34"/>
        </w:rPr>
        <w:t>1</w:t>
      </w:r>
      <w:r>
        <w:rPr>
          <w:color w:val="666666"/>
        </w:rPr>
        <w:t>)</w:t>
      </w:r>
    </w:p>
    <w:p w14:paraId="14876421" w14:textId="77777777" w:rsidR="00A020C5" w:rsidRDefault="00A020C5" w:rsidP="00A020C5">
      <w:r>
        <w:rPr>
          <w:color w:val="666666"/>
        </w:rPr>
        <w:t> })</w:t>
      </w:r>
    </w:p>
    <w:p w14:paraId="2918FF16" w14:textId="77777777" w:rsidR="00A020C5" w:rsidRDefault="00A020C5" w:rsidP="00A020C5"/>
    <w:p w14:paraId="3EFEB234" w14:textId="77777777" w:rsidR="00A020C5" w:rsidRDefault="00A020C5" w:rsidP="00A020C5">
      <w:r>
        <w:rPr>
          <w:color w:val="666666"/>
        </w:rPr>
        <w:t> </w:t>
      </w:r>
      <w:r>
        <w:rPr>
          <w:color w:val="6E21BA"/>
        </w:rPr>
        <w:t>const</w:t>
      </w:r>
      <w:r>
        <w:rPr>
          <w:color w:val="666666"/>
        </w:rPr>
        <w:t xml:space="preserve"> entries </w:t>
      </w:r>
      <w:r>
        <w:rPr>
          <w:color w:val="6E21BA"/>
        </w:rPr>
        <w:t>=</w:t>
      </w:r>
      <w:r>
        <w:rPr>
          <w:color w:val="666666"/>
        </w:rPr>
        <w:t xml:space="preserve"> Object.</w:t>
      </w:r>
      <w:r>
        <w:rPr>
          <w:color w:val="C45B1C"/>
        </w:rPr>
        <w:t>entries</w:t>
      </w:r>
      <w:r>
        <w:rPr>
          <w:color w:val="666666"/>
        </w:rPr>
        <w:t>(freq).</w:t>
      </w:r>
      <w:r>
        <w:rPr>
          <w:color w:val="C45B1C"/>
        </w:rPr>
        <w:t>sort</w:t>
      </w:r>
      <w:r>
        <w:rPr>
          <w:color w:val="666666"/>
        </w:rPr>
        <w:t>((a</w:t>
      </w:r>
      <w:r>
        <w:rPr>
          <w:color w:val="6E21BA"/>
        </w:rPr>
        <w:t>,</w:t>
      </w:r>
      <w:r>
        <w:rPr>
          <w:color w:val="666666"/>
        </w:rPr>
        <w:t xml:space="preserve">b) </w:t>
      </w:r>
      <w:r>
        <w:rPr>
          <w:color w:val="6E21BA"/>
        </w:rPr>
        <w:t>=&gt;</w:t>
      </w:r>
      <w:r>
        <w:rPr>
          <w:color w:val="666666"/>
        </w:rPr>
        <w:t xml:space="preserve"> b[</w:t>
      </w:r>
      <w:r>
        <w:rPr>
          <w:color w:val="187B34"/>
        </w:rPr>
        <w:t>1</w:t>
      </w:r>
      <w:r>
        <w:rPr>
          <w:color w:val="666666"/>
        </w:rPr>
        <w:t>]</w:t>
      </w:r>
      <w:r>
        <w:rPr>
          <w:color w:val="6E21BA"/>
        </w:rPr>
        <w:t>-</w:t>
      </w:r>
      <w:r>
        <w:rPr>
          <w:color w:val="666666"/>
        </w:rPr>
        <w:t>a[</w:t>
      </w:r>
      <w:r>
        <w:rPr>
          <w:color w:val="187B34"/>
        </w:rPr>
        <w:t>1</w:t>
      </w:r>
      <w:r>
        <w:rPr>
          <w:color w:val="666666"/>
        </w:rPr>
        <w:t>]).</w:t>
      </w:r>
      <w:r>
        <w:rPr>
          <w:color w:val="C45B1C"/>
        </w:rPr>
        <w:t>slice</w:t>
      </w:r>
      <w:r>
        <w:rPr>
          <w:color w:val="666666"/>
        </w:rPr>
        <w:t>(</w:t>
      </w:r>
      <w:r>
        <w:rPr>
          <w:color w:val="187B34"/>
        </w:rPr>
        <w:t>0</w:t>
      </w:r>
      <w:r>
        <w:rPr>
          <w:color w:val="6E21BA"/>
        </w:rPr>
        <w:t>,</w:t>
      </w:r>
      <w:r>
        <w:rPr>
          <w:color w:val="666666"/>
        </w:rPr>
        <w:t xml:space="preserve"> </w:t>
      </w:r>
      <w:r>
        <w:rPr>
          <w:color w:val="187B34"/>
        </w:rPr>
        <w:t>40</w:t>
      </w:r>
      <w:r>
        <w:rPr>
          <w:color w:val="666666"/>
        </w:rPr>
        <w:t>)</w:t>
      </w:r>
    </w:p>
    <w:p w14:paraId="4C074C1B" w14:textId="77777777" w:rsidR="00A020C5" w:rsidRDefault="00A020C5" w:rsidP="00A020C5">
      <w:r>
        <w:rPr>
          <w:color w:val="666666"/>
        </w:rPr>
        <w:t> </w:t>
      </w:r>
      <w:r>
        <w:rPr>
          <w:color w:val="6E21BA"/>
        </w:rPr>
        <w:t>const</w:t>
      </w:r>
      <w:r>
        <w:rPr>
          <w:color w:val="666666"/>
        </w:rPr>
        <w:t xml:space="preserve"> max </w:t>
      </w:r>
      <w:r>
        <w:rPr>
          <w:color w:val="6E21BA"/>
        </w:rPr>
        <w:t>=</w:t>
      </w:r>
      <w:r>
        <w:rPr>
          <w:color w:val="666666"/>
        </w:rPr>
        <w:t xml:space="preserve"> entries[</w:t>
      </w:r>
      <w:r>
        <w:rPr>
          <w:color w:val="187B34"/>
        </w:rPr>
        <w:t>0</w:t>
      </w:r>
      <w:r>
        <w:rPr>
          <w:color w:val="666666"/>
        </w:rPr>
        <w:t>]?.[</w:t>
      </w:r>
      <w:r>
        <w:rPr>
          <w:color w:val="187B34"/>
        </w:rPr>
        <w:t>1</w:t>
      </w:r>
      <w:r>
        <w:rPr>
          <w:color w:val="666666"/>
        </w:rPr>
        <w:t xml:space="preserve">] </w:t>
      </w:r>
      <w:r>
        <w:rPr>
          <w:color w:val="6E21BA"/>
        </w:rPr>
        <w:t>??</w:t>
      </w:r>
      <w:r>
        <w:rPr>
          <w:color w:val="666666"/>
        </w:rPr>
        <w:t xml:space="preserve"> </w:t>
      </w:r>
      <w:r>
        <w:rPr>
          <w:color w:val="187B34"/>
        </w:rPr>
        <w:t>1</w:t>
      </w:r>
    </w:p>
    <w:p w14:paraId="4EFF9222" w14:textId="77777777" w:rsidR="00A020C5" w:rsidRDefault="00A020C5" w:rsidP="00A020C5">
      <w:r>
        <w:rPr>
          <w:color w:val="666666"/>
        </w:rPr>
        <w:t> </w:t>
      </w:r>
      <w:r>
        <w:rPr>
          <w:color w:val="6E21BA"/>
        </w:rPr>
        <w:t>return</w:t>
      </w:r>
      <w:r>
        <w:rPr>
          <w:color w:val="666666"/>
        </w:rPr>
        <w:t xml:space="preserve"> entries.</w:t>
      </w:r>
      <w:r>
        <w:rPr>
          <w:color w:val="C45B1C"/>
        </w:rPr>
        <w:t>map</w:t>
      </w:r>
      <w:r>
        <w:rPr>
          <w:color w:val="666666"/>
        </w:rPr>
        <w:t>(([word</w:t>
      </w:r>
      <w:r>
        <w:rPr>
          <w:color w:val="6E21BA"/>
        </w:rPr>
        <w:t>,</w:t>
      </w:r>
      <w:r>
        <w:rPr>
          <w:color w:val="666666"/>
        </w:rPr>
        <w:t xml:space="preserve"> count]) </w:t>
      </w:r>
      <w:r>
        <w:rPr>
          <w:color w:val="6E21BA"/>
        </w:rPr>
        <w:t>=&gt;</w:t>
      </w:r>
      <w:r>
        <w:rPr>
          <w:color w:val="666666"/>
        </w:rPr>
        <w:t xml:space="preserve"> ({</w:t>
      </w:r>
    </w:p>
    <w:p w14:paraId="3D95F286" w14:textId="77777777" w:rsidR="00A020C5" w:rsidRDefault="00A020C5" w:rsidP="00A020C5">
      <w:r>
        <w:rPr>
          <w:color w:val="666666"/>
        </w:rPr>
        <w:t>   word</w:t>
      </w:r>
      <w:r>
        <w:rPr>
          <w:color w:val="6E21BA"/>
        </w:rPr>
        <w:t>,</w:t>
      </w:r>
      <w:r>
        <w:rPr>
          <w:color w:val="666666"/>
        </w:rPr>
        <w:t xml:space="preserve"> count</w:t>
      </w:r>
      <w:r>
        <w:rPr>
          <w:color w:val="6E21BA"/>
        </w:rPr>
        <w:t>,</w:t>
      </w:r>
      <w:r>
        <w:rPr>
          <w:color w:val="666666"/>
        </w:rPr>
        <w:t xml:space="preserve"> </w:t>
      </w:r>
      <w:r>
        <w:rPr>
          <w:color w:val="6E21BA"/>
        </w:rPr>
        <w:t>size:</w:t>
      </w:r>
      <w:r>
        <w:rPr>
          <w:color w:val="666666"/>
        </w:rPr>
        <w:t xml:space="preserve"> </w:t>
      </w:r>
      <w:r>
        <w:rPr>
          <w:color w:val="187B34"/>
        </w:rPr>
        <w:t>12</w:t>
      </w:r>
      <w:r>
        <w:rPr>
          <w:color w:val="666666"/>
        </w:rPr>
        <w:t xml:space="preserve"> </w:t>
      </w:r>
      <w:r>
        <w:rPr>
          <w:color w:val="6E21BA"/>
        </w:rPr>
        <w:t>+</w:t>
      </w:r>
      <w:r>
        <w:rPr>
          <w:color w:val="666666"/>
        </w:rPr>
        <w:t xml:space="preserve"> Math.</w:t>
      </w:r>
      <w:r>
        <w:rPr>
          <w:color w:val="C45B1C"/>
        </w:rPr>
        <w:t>round</w:t>
      </w:r>
      <w:r>
        <w:rPr>
          <w:color w:val="666666"/>
        </w:rPr>
        <w:t xml:space="preserve">((count </w:t>
      </w:r>
      <w:r>
        <w:rPr>
          <w:color w:val="6E21BA"/>
        </w:rPr>
        <w:t>/</w:t>
      </w:r>
      <w:r>
        <w:rPr>
          <w:color w:val="666666"/>
        </w:rPr>
        <w:t xml:space="preserve"> max) </w:t>
      </w:r>
      <w:r>
        <w:rPr>
          <w:color w:val="6E21BA"/>
        </w:rPr>
        <w:t>*</w:t>
      </w:r>
      <w:r>
        <w:rPr>
          <w:color w:val="666666"/>
        </w:rPr>
        <w:t xml:space="preserve"> </w:t>
      </w:r>
      <w:r>
        <w:rPr>
          <w:color w:val="187B34"/>
        </w:rPr>
        <w:t>22</w:t>
      </w:r>
      <w:r>
        <w:rPr>
          <w:color w:val="666666"/>
        </w:rPr>
        <w:t>)</w:t>
      </w:r>
      <w:r>
        <w:rPr>
          <w:color w:val="6E21BA"/>
        </w:rPr>
        <w:t>,</w:t>
      </w:r>
    </w:p>
    <w:p w14:paraId="3C85E628" w14:textId="77777777" w:rsidR="00A020C5" w:rsidRDefault="00A020C5" w:rsidP="00A020C5">
      <w:r>
        <w:rPr>
          <w:color w:val="666666"/>
        </w:rPr>
        <w:t>   </w:t>
      </w:r>
      <w:r>
        <w:rPr>
          <w:color w:val="6E21BA"/>
        </w:rPr>
        <w:t>opacity:</w:t>
      </w:r>
      <w:r>
        <w:rPr>
          <w:color w:val="666666"/>
        </w:rPr>
        <w:t xml:space="preserve"> </w:t>
      </w:r>
      <w:r>
        <w:rPr>
          <w:color w:val="187B34"/>
        </w:rPr>
        <w:t>0.5</w:t>
      </w:r>
      <w:r>
        <w:rPr>
          <w:color w:val="666666"/>
        </w:rPr>
        <w:t xml:space="preserve"> </w:t>
      </w:r>
      <w:r>
        <w:rPr>
          <w:color w:val="6E21BA"/>
        </w:rPr>
        <w:t>+</w:t>
      </w:r>
      <w:r>
        <w:rPr>
          <w:color w:val="666666"/>
        </w:rPr>
        <w:t xml:space="preserve"> (count </w:t>
      </w:r>
      <w:r>
        <w:rPr>
          <w:color w:val="6E21BA"/>
        </w:rPr>
        <w:t>/</w:t>
      </w:r>
      <w:r>
        <w:rPr>
          <w:color w:val="666666"/>
        </w:rPr>
        <w:t xml:space="preserve"> max) </w:t>
      </w:r>
      <w:r>
        <w:rPr>
          <w:color w:val="6E21BA"/>
        </w:rPr>
        <w:t>*</w:t>
      </w:r>
      <w:r>
        <w:rPr>
          <w:color w:val="666666"/>
        </w:rPr>
        <w:t xml:space="preserve"> </w:t>
      </w:r>
      <w:r>
        <w:rPr>
          <w:color w:val="187B34"/>
        </w:rPr>
        <w:t>0.5</w:t>
      </w:r>
      <w:r>
        <w:rPr>
          <w:color w:val="6E21BA"/>
        </w:rPr>
        <w:t>,</w:t>
      </w:r>
    </w:p>
    <w:p w14:paraId="77DB6073" w14:textId="77777777" w:rsidR="00A020C5" w:rsidRDefault="00A020C5" w:rsidP="00A020C5">
      <w:r>
        <w:rPr>
          <w:color w:val="666666"/>
        </w:rPr>
        <w:t> }))</w:t>
      </w:r>
    </w:p>
    <w:p w14:paraId="36100667" w14:textId="77777777" w:rsidR="00A020C5" w:rsidRDefault="00A020C5" w:rsidP="00A020C5">
      <w:r>
        <w:rPr>
          <w:color w:val="666666"/>
        </w:rPr>
        <w:t>}</w:t>
      </w:r>
      <w:r>
        <w:rPr>
          <w:color w:val="6E21BA"/>
        </w:rPr>
        <w:t>,</w:t>
      </w:r>
      <w:r>
        <w:rPr>
          <w:color w:val="666666"/>
        </w:rPr>
        <w:t xml:space="preserve"> [rows])</w:t>
      </w:r>
    </w:p>
    <w:p w14:paraId="1FD2632E" w14:textId="77777777" w:rsidR="00A020C5" w:rsidRDefault="00A020C5" w:rsidP="00A020C5"/>
    <w:p w14:paraId="6533934E" w14:textId="77777777" w:rsidR="00A020C5" w:rsidRDefault="00A020C5" w:rsidP="00A020C5">
      <w:r>
        <w:rPr>
          <w:color w:val="666666"/>
        </w:rPr>
        <w:t>{</w:t>
      </w:r>
      <w:r>
        <w:rPr>
          <w:i/>
          <w:iCs/>
          <w:color w:val="6E21BA"/>
        </w:rPr>
        <w:t>/* render */</w:t>
      </w:r>
      <w:r>
        <w:rPr>
          <w:color w:val="666666"/>
        </w:rPr>
        <w:t>}</w:t>
      </w:r>
    </w:p>
    <w:p w14:paraId="06A70F00" w14:textId="77777777" w:rsidR="00A020C5" w:rsidRDefault="00A020C5" w:rsidP="00A020C5">
      <w:r>
        <w:rPr>
          <w:color w:val="6E21BA"/>
        </w:rPr>
        <w:t>&lt;</w:t>
      </w:r>
      <w:r>
        <w:rPr>
          <w:color w:val="666666"/>
        </w:rPr>
        <w:t>section className</w:t>
      </w:r>
      <w:r>
        <w:rPr>
          <w:color w:val="6E21BA"/>
        </w:rPr>
        <w:t>=</w:t>
      </w:r>
      <w:r>
        <w:rPr>
          <w:color w:val="187B34"/>
        </w:rPr>
        <w:t>"admin-section"</w:t>
      </w:r>
      <w:r>
        <w:rPr>
          <w:color w:val="6E21BA"/>
        </w:rPr>
        <w:t>&gt;</w:t>
      </w:r>
    </w:p>
    <w:p w14:paraId="51F7298C" w14:textId="77777777" w:rsidR="00A020C5" w:rsidRDefault="00A020C5" w:rsidP="00A020C5">
      <w:r>
        <w:rPr>
          <w:color w:val="666666"/>
        </w:rPr>
        <w:t> </w:t>
      </w:r>
      <w:r>
        <w:rPr>
          <w:color w:val="6E21BA"/>
        </w:rPr>
        <w:t>&lt;</w:t>
      </w:r>
      <w:r>
        <w:rPr>
          <w:color w:val="666666"/>
        </w:rPr>
        <w:t>h3 className</w:t>
      </w:r>
      <w:r>
        <w:rPr>
          <w:color w:val="6E21BA"/>
        </w:rPr>
        <w:t>=</w:t>
      </w:r>
      <w:r>
        <w:rPr>
          <w:color w:val="187B34"/>
        </w:rPr>
        <w:t>"admin-section-title"</w:t>
      </w:r>
      <w:r>
        <w:rPr>
          <w:color w:val="6E21BA"/>
        </w:rPr>
        <w:t>&gt;</w:t>
      </w:r>
      <w:r>
        <w:rPr>
          <w:color w:val="666666"/>
        </w:rPr>
        <w:t xml:space="preserve">Section </w:t>
      </w:r>
      <w:r>
        <w:rPr>
          <w:color w:val="187B34"/>
        </w:rPr>
        <w:t>5</w:t>
      </w:r>
      <w:r>
        <w:rPr>
          <w:color w:val="666666"/>
        </w:rPr>
        <w:t xml:space="preserve"> — Word Cloud</w:t>
      </w:r>
      <w:r>
        <w:rPr>
          <w:color w:val="6E21BA"/>
        </w:rPr>
        <w:t>&lt;/</w:t>
      </w:r>
      <w:r>
        <w:rPr>
          <w:color w:val="666666"/>
        </w:rPr>
        <w:t>h3</w:t>
      </w:r>
      <w:r>
        <w:rPr>
          <w:color w:val="6E21BA"/>
        </w:rPr>
        <w:t>&gt;</w:t>
      </w:r>
    </w:p>
    <w:p w14:paraId="1201C2B1" w14:textId="77777777" w:rsidR="00A020C5" w:rsidRDefault="00A020C5" w:rsidP="00A020C5">
      <w:r>
        <w:rPr>
          <w:color w:val="666666"/>
        </w:rPr>
        <w:t> {topWords.</w:t>
      </w:r>
      <w:r>
        <w:rPr>
          <w:color w:val="6E21BA"/>
        </w:rPr>
        <w:t>length</w:t>
      </w:r>
      <w:r>
        <w:rPr>
          <w:color w:val="666666"/>
        </w:rPr>
        <w:t xml:space="preserve"> </w:t>
      </w:r>
      <w:r>
        <w:rPr>
          <w:color w:val="6E21BA"/>
        </w:rPr>
        <w:t>?</w:t>
      </w:r>
      <w:r>
        <w:rPr>
          <w:color w:val="666666"/>
        </w:rPr>
        <w:t xml:space="preserve"> (</w:t>
      </w:r>
    </w:p>
    <w:p w14:paraId="6896CA2E" w14:textId="77777777" w:rsidR="00A020C5" w:rsidRDefault="00A020C5" w:rsidP="00A020C5">
      <w:r>
        <w:rPr>
          <w:color w:val="666666"/>
        </w:rPr>
        <w:t>   </w:t>
      </w:r>
      <w:r>
        <w:rPr>
          <w:color w:val="6E21BA"/>
        </w:rPr>
        <w:t>&lt;</w:t>
      </w:r>
      <w:r>
        <w:rPr>
          <w:color w:val="666666"/>
        </w:rPr>
        <w:t>div className</w:t>
      </w:r>
      <w:r>
        <w:rPr>
          <w:color w:val="6E21BA"/>
        </w:rPr>
        <w:t>=</w:t>
      </w:r>
      <w:r>
        <w:rPr>
          <w:color w:val="187B34"/>
        </w:rPr>
        <w:t>"word-cloud"</w:t>
      </w:r>
      <w:r>
        <w:rPr>
          <w:color w:val="6E21BA"/>
        </w:rPr>
        <w:t>&gt;</w:t>
      </w:r>
    </w:p>
    <w:p w14:paraId="7BD7244B" w14:textId="77777777" w:rsidR="00A020C5" w:rsidRDefault="00A020C5" w:rsidP="00A020C5">
      <w:r>
        <w:rPr>
          <w:color w:val="666666"/>
        </w:rPr>
        <w:t>     {topWords.map((w</w:t>
      </w:r>
      <w:r>
        <w:rPr>
          <w:color w:val="6E21BA"/>
        </w:rPr>
        <w:t>,</w:t>
      </w:r>
      <w:r>
        <w:rPr>
          <w:color w:val="666666"/>
        </w:rPr>
        <w:t>i) =&gt; (</w:t>
      </w:r>
    </w:p>
    <w:p w14:paraId="07984C6F" w14:textId="77777777" w:rsidR="00A020C5" w:rsidRDefault="00A020C5" w:rsidP="00A020C5">
      <w:r>
        <w:rPr>
          <w:color w:val="666666"/>
        </w:rPr>
        <w:t>       &lt;span key</w:t>
      </w:r>
      <w:r>
        <w:rPr>
          <w:color w:val="6E21BA"/>
        </w:rPr>
        <w:t>=</w:t>
      </w:r>
      <w:r>
        <w:rPr>
          <w:color w:val="666666"/>
        </w:rPr>
        <w:t>{i} style</w:t>
      </w:r>
      <w:r>
        <w:rPr>
          <w:color w:val="6E21BA"/>
        </w:rPr>
        <w:t>=</w:t>
      </w:r>
      <w:r>
        <w:rPr>
          <w:color w:val="666666"/>
        </w:rPr>
        <w:t xml:space="preserve">{{ </w:t>
      </w:r>
      <w:r>
        <w:rPr>
          <w:color w:val="C45B1C"/>
        </w:rPr>
        <w:t>fontSize</w:t>
      </w:r>
      <w:r>
        <w:rPr>
          <w:color w:val="6E21BA"/>
        </w:rPr>
        <w:t>:</w:t>
      </w:r>
      <w:r>
        <w:rPr>
          <w:color w:val="666666"/>
        </w:rPr>
        <w:t>w.</w:t>
      </w:r>
      <w:r>
        <w:rPr>
          <w:color w:val="6E21BA"/>
        </w:rPr>
        <w:t>size,</w:t>
      </w:r>
      <w:r>
        <w:rPr>
          <w:color w:val="666666"/>
        </w:rPr>
        <w:t xml:space="preserve"> </w:t>
      </w:r>
      <w:r>
        <w:rPr>
          <w:color w:val="C45B1C"/>
        </w:rPr>
        <w:t>opacity</w:t>
      </w:r>
      <w:r>
        <w:rPr>
          <w:color w:val="6E21BA"/>
        </w:rPr>
        <w:t>:</w:t>
      </w:r>
      <w:r>
        <w:rPr>
          <w:color w:val="666666"/>
        </w:rPr>
        <w:t>w.</w:t>
      </w:r>
      <w:r>
        <w:rPr>
          <w:color w:val="6E21BA"/>
        </w:rPr>
        <w:t>opacity</w:t>
      </w:r>
      <w:r>
        <w:rPr>
          <w:color w:val="666666"/>
        </w:rPr>
        <w:t xml:space="preserve"> }} className</w:t>
      </w:r>
      <w:r>
        <w:rPr>
          <w:color w:val="6E21BA"/>
        </w:rPr>
        <w:t>=</w:t>
      </w:r>
      <w:r>
        <w:rPr>
          <w:color w:val="187B34"/>
        </w:rPr>
        <w:t>"word-token"</w:t>
      </w:r>
      <w:r>
        <w:rPr>
          <w:color w:val="6E21BA"/>
        </w:rPr>
        <w:t>&gt;</w:t>
      </w:r>
    </w:p>
    <w:p w14:paraId="78B8E31C" w14:textId="77777777" w:rsidR="00A020C5" w:rsidRDefault="00A020C5" w:rsidP="00A020C5">
      <w:r>
        <w:rPr>
          <w:color w:val="666666"/>
        </w:rPr>
        <w:t>         {w.</w:t>
      </w:r>
      <w:r>
        <w:rPr>
          <w:color w:val="6E21BA"/>
        </w:rPr>
        <w:t>word</w:t>
      </w:r>
      <w:r>
        <w:rPr>
          <w:color w:val="666666"/>
        </w:rPr>
        <w:t>}</w:t>
      </w:r>
    </w:p>
    <w:p w14:paraId="67EDB07E" w14:textId="77777777" w:rsidR="00A020C5" w:rsidRDefault="00A020C5" w:rsidP="00A020C5">
      <w:r>
        <w:rPr>
          <w:color w:val="666666"/>
        </w:rPr>
        <w:t>       &lt;/span&gt;</w:t>
      </w:r>
    </w:p>
    <w:p w14:paraId="2498AD43" w14:textId="77777777" w:rsidR="00A020C5" w:rsidRDefault="00A020C5" w:rsidP="00A020C5">
      <w:r>
        <w:rPr>
          <w:color w:val="666666"/>
        </w:rPr>
        <w:t>     ))}</w:t>
      </w:r>
    </w:p>
    <w:p w14:paraId="103BB4DD" w14:textId="77777777" w:rsidR="00A020C5" w:rsidRDefault="00A020C5" w:rsidP="00A020C5">
      <w:r>
        <w:rPr>
          <w:color w:val="666666"/>
        </w:rPr>
        <w:t>   </w:t>
      </w:r>
      <w:r>
        <w:rPr>
          <w:color w:val="6E21BA"/>
        </w:rPr>
        <w:t>&lt;/</w:t>
      </w:r>
      <w:r>
        <w:rPr>
          <w:color w:val="666666"/>
        </w:rPr>
        <w:t>div</w:t>
      </w:r>
      <w:r>
        <w:rPr>
          <w:color w:val="6E21BA"/>
        </w:rPr>
        <w:t>&gt;</w:t>
      </w:r>
    </w:p>
    <w:p w14:paraId="5D964DBD" w14:textId="77777777" w:rsidR="00A020C5" w:rsidRDefault="00A020C5" w:rsidP="00A020C5">
      <w:r>
        <w:rPr>
          <w:color w:val="666666"/>
        </w:rPr>
        <w:t xml:space="preserve"> ) </w:t>
      </w:r>
      <w:r>
        <w:rPr>
          <w:color w:val="6E21BA"/>
        </w:rPr>
        <w:t>:</w:t>
      </w:r>
      <w:r>
        <w:rPr>
          <w:color w:val="666666"/>
        </w:rPr>
        <w:t xml:space="preserve"> &lt;</w:t>
      </w:r>
      <w:r>
        <w:rPr>
          <w:color w:val="0F58BD"/>
        </w:rPr>
        <w:t>div</w:t>
      </w:r>
      <w:r>
        <w:rPr>
          <w:color w:val="666666"/>
        </w:rPr>
        <w:t>&gt;No feedback yet.</w:t>
      </w:r>
      <w:r>
        <w:rPr>
          <w:color w:val="6E21BA"/>
        </w:rPr>
        <w:t>&lt;/</w:t>
      </w:r>
      <w:r>
        <w:rPr>
          <w:color w:val="666666"/>
        </w:rPr>
        <w:t>div</w:t>
      </w:r>
      <w:r>
        <w:rPr>
          <w:color w:val="6E21BA"/>
        </w:rPr>
        <w:t>&gt;</w:t>
      </w:r>
      <w:r>
        <w:rPr>
          <w:color w:val="666666"/>
        </w:rPr>
        <w:t>}</w:t>
      </w:r>
    </w:p>
    <w:p w14:paraId="6A312220" w14:textId="77777777" w:rsidR="00A020C5" w:rsidRDefault="00A020C5" w:rsidP="00A020C5">
      <w:r>
        <w:rPr>
          <w:color w:val="6E21BA"/>
        </w:rPr>
        <w:t>&lt;/</w:t>
      </w:r>
      <w:r>
        <w:rPr>
          <w:color w:val="666666"/>
        </w:rPr>
        <w:t>section</w:t>
      </w:r>
      <w:r>
        <w:rPr>
          <w:color w:val="6E21BA"/>
        </w:rPr>
        <w:t>&gt;</w:t>
      </w:r>
    </w:p>
    <w:p w14:paraId="79F716FD" w14:textId="77777777" w:rsidR="00A020C5" w:rsidRDefault="00A020C5" w:rsidP="00A020C5"/>
    <w:p w14:paraId="0F579440" w14:textId="77777777" w:rsidR="00F512C9" w:rsidRDefault="00F512C9" w:rsidP="00D6119B"/>
    <w:p w14:paraId="49862D1C" w14:textId="77777777" w:rsidR="00D6119B" w:rsidRDefault="00D6119B" w:rsidP="00434B25">
      <w:pPr>
        <w:rPr>
          <w:lang w:val="en-US"/>
        </w:rPr>
      </w:pPr>
    </w:p>
    <w:p w14:paraId="0EC803A3" w14:textId="77777777" w:rsidR="00D6119B" w:rsidRDefault="00D6119B" w:rsidP="00434B25">
      <w:pPr>
        <w:rPr>
          <w:lang w:val="en-US"/>
        </w:rPr>
      </w:pPr>
    </w:p>
    <w:p w14:paraId="7BF8DABB" w14:textId="77777777" w:rsidR="00D6119B" w:rsidRDefault="00D6119B" w:rsidP="00434B25">
      <w:pPr>
        <w:rPr>
          <w:lang w:val="en-US"/>
        </w:rPr>
      </w:pPr>
    </w:p>
    <w:p w14:paraId="577CBD25" w14:textId="7725412B" w:rsidR="00DC0984" w:rsidRDefault="00DC0984" w:rsidP="00DC0984">
      <w:pPr>
        <w:pStyle w:val="Heading3"/>
        <w:spacing w:before="240" w:after="120"/>
      </w:pPr>
      <w:r>
        <w:lastRenderedPageBreak/>
        <w:t>6.3.3 Backend</w:t>
      </w:r>
    </w:p>
    <w:p w14:paraId="3EBF59C2" w14:textId="77777777" w:rsidR="00DC0984" w:rsidRDefault="00DC0984" w:rsidP="00DC0984">
      <w:r>
        <w:t>The prototype backend consists of two components. One is for routing, which is handled by Node.js, while the other is a microservice that handles loan decision prediction and SHAP explanations.</w:t>
      </w:r>
    </w:p>
    <w:p w14:paraId="0EB20AA5" w14:textId="77777777" w:rsidR="00DC0984" w:rsidRDefault="00DC0984" w:rsidP="00607733">
      <w:pPr>
        <w:pStyle w:val="Heading2"/>
        <w:spacing w:before="120" w:after="120"/>
      </w:pPr>
    </w:p>
    <w:p w14:paraId="6A553E14" w14:textId="5886ECD0" w:rsidR="00DC0984" w:rsidRDefault="00DC0984" w:rsidP="00DC0984">
      <w:pPr>
        <w:pStyle w:val="Heading3"/>
        <w:spacing w:before="240" w:after="120"/>
      </w:pPr>
      <w:r>
        <w:t xml:space="preserve">6.3.3.1 </w:t>
      </w:r>
      <w:r w:rsidR="0008622C">
        <w:t xml:space="preserve">Node.js </w:t>
      </w:r>
      <w:r>
        <w:t>Backend</w:t>
      </w:r>
    </w:p>
    <w:p w14:paraId="10821B12" w14:textId="77777777" w:rsidR="00DC0984" w:rsidRDefault="00DC0984" w:rsidP="00DC0984"/>
    <w:p w14:paraId="3DD9E9A6" w14:textId="77777777" w:rsidR="0008622C" w:rsidRDefault="0008622C" w:rsidP="0008622C">
      <w:r>
        <w:t>The Node backend sits in the middle of everything. It’s the traffic controller.</w:t>
      </w:r>
    </w:p>
    <w:p w14:paraId="6BE55926" w14:textId="77777777" w:rsidR="0008622C" w:rsidRDefault="0008622C" w:rsidP="0008622C">
      <w:r>
        <w:t>The frontend talks to it first, not the Flask model, and not Supabase directly.</w:t>
      </w:r>
    </w:p>
    <w:p w14:paraId="5899EA75" w14:textId="77777777" w:rsidR="0008622C" w:rsidRDefault="0008622C" w:rsidP="0008622C">
      <w:r>
        <w:t>Most of the important logic happens inside four routes:</w:t>
      </w:r>
    </w:p>
    <w:p w14:paraId="23C47AAC" w14:textId="77777777" w:rsidR="0008622C" w:rsidRDefault="0008622C" w:rsidP="004A3BA7">
      <w:pPr>
        <w:numPr>
          <w:ilvl w:val="0"/>
          <w:numId w:val="21"/>
        </w:numPr>
        <w:spacing w:before="120" w:after="120"/>
      </w:pPr>
      <w:r>
        <w:rPr>
          <w:b/>
          <w:bCs/>
        </w:rPr>
        <w:t>User Mode Allocation</w:t>
      </w:r>
    </w:p>
    <w:p w14:paraId="43A2EF1A" w14:textId="77777777" w:rsidR="0008622C" w:rsidRDefault="0008622C" w:rsidP="004A3BA7">
      <w:pPr>
        <w:numPr>
          <w:ilvl w:val="0"/>
          <w:numId w:val="21"/>
        </w:numPr>
        <w:spacing w:before="120" w:after="120"/>
      </w:pPr>
      <w:r>
        <w:rPr>
          <w:b/>
          <w:bCs/>
        </w:rPr>
        <w:t>Loan Approval (Proxy to Flask)</w:t>
      </w:r>
    </w:p>
    <w:p w14:paraId="5CBB9162" w14:textId="77777777" w:rsidR="0008622C" w:rsidRDefault="0008622C" w:rsidP="004A3BA7">
      <w:pPr>
        <w:numPr>
          <w:ilvl w:val="0"/>
          <w:numId w:val="21"/>
        </w:numPr>
        <w:spacing w:before="120" w:after="120"/>
      </w:pPr>
      <w:r>
        <w:rPr>
          <w:b/>
          <w:bCs/>
        </w:rPr>
        <w:t>FAQ Answering</w:t>
      </w:r>
    </w:p>
    <w:p w14:paraId="22C54DBF" w14:textId="77777777" w:rsidR="0008622C" w:rsidRDefault="0008622C" w:rsidP="004A3BA7">
      <w:pPr>
        <w:numPr>
          <w:ilvl w:val="0"/>
          <w:numId w:val="21"/>
        </w:numPr>
        <w:spacing w:before="120" w:after="120"/>
      </w:pPr>
      <w:r>
        <w:rPr>
          <w:b/>
          <w:bCs/>
        </w:rPr>
        <w:t>Loan-Trust Survey Submission</w:t>
      </w:r>
    </w:p>
    <w:p w14:paraId="06445682" w14:textId="77777777" w:rsidR="0008622C" w:rsidRDefault="0008622C" w:rsidP="0008622C"/>
    <w:p w14:paraId="06B75C99" w14:textId="77777777" w:rsidR="0008622C" w:rsidRDefault="0008622C" w:rsidP="0008622C">
      <w:r>
        <w:t>These routes carry the weight of the system. The rest of the server setup is just noise. Below is what each one does and the key code behind it.</w:t>
      </w:r>
    </w:p>
    <w:p w14:paraId="436802DE" w14:textId="77777777" w:rsidR="0008622C" w:rsidRDefault="0008622C" w:rsidP="0008622C"/>
    <w:p w14:paraId="0842DBB7" w14:textId="4156F8D6" w:rsidR="0008622C" w:rsidRDefault="00A7291C" w:rsidP="004A3BA7">
      <w:pPr>
        <w:pStyle w:val="Heading4"/>
        <w:numPr>
          <w:ilvl w:val="0"/>
          <w:numId w:val="25"/>
        </w:numPr>
      </w:pPr>
      <w:r>
        <w:t xml:space="preserve">Route:- </w:t>
      </w:r>
      <w:r w:rsidR="0008622C" w:rsidRPr="0008622C">
        <w:t>/api/v1/users/mode - User Mode Allocation</w:t>
      </w:r>
    </w:p>
    <w:p w14:paraId="07F39F86" w14:textId="77777777" w:rsidR="0008622C" w:rsidRDefault="0008622C" w:rsidP="0008622C"/>
    <w:p w14:paraId="283B9952" w14:textId="77777777" w:rsidR="0008622C" w:rsidRDefault="0008622C" w:rsidP="0008622C">
      <w:r>
        <w:t xml:space="preserve">This route is the gatekeeper for A/B testing. Every new user is dropped into either </w:t>
      </w:r>
      <w:r>
        <w:rPr>
          <w:b/>
          <w:bCs/>
        </w:rPr>
        <w:t>baseline</w:t>
      </w:r>
      <w:r>
        <w:t xml:space="preserve"> or </w:t>
      </w:r>
      <w:r>
        <w:rPr>
          <w:b/>
          <w:bCs/>
        </w:rPr>
        <w:t>XAI</w:t>
      </w:r>
      <w:r>
        <w:t xml:space="preserve"> mode. Admins skip the randomization and always land in </w:t>
      </w:r>
      <w:r>
        <w:rPr>
          <w:b/>
          <w:bCs/>
        </w:rPr>
        <w:t>XAI</w:t>
      </w:r>
      <w:r>
        <w:t xml:space="preserve"> mode.</w:t>
      </w:r>
    </w:p>
    <w:p w14:paraId="117596C3" w14:textId="77777777" w:rsidR="0008622C" w:rsidRDefault="0008622C" w:rsidP="0008622C"/>
    <w:p w14:paraId="6725849D" w14:textId="77777777" w:rsidR="0008622C" w:rsidRDefault="0008622C" w:rsidP="0008622C">
      <w:r>
        <w:t>The route checks if the user already exists in the database:</w:t>
      </w:r>
    </w:p>
    <w:p w14:paraId="255D69B5" w14:textId="77777777" w:rsidR="0008622C" w:rsidRDefault="0008622C" w:rsidP="004A3BA7">
      <w:pPr>
        <w:numPr>
          <w:ilvl w:val="0"/>
          <w:numId w:val="22"/>
        </w:numPr>
        <w:spacing w:before="120" w:after="120"/>
      </w:pPr>
      <w:r>
        <w:t>If yes → return their existing mode and role.</w:t>
      </w:r>
    </w:p>
    <w:p w14:paraId="0BAD0319" w14:textId="77777777" w:rsidR="0008622C" w:rsidRDefault="0008622C" w:rsidP="004A3BA7">
      <w:pPr>
        <w:numPr>
          <w:ilvl w:val="0"/>
          <w:numId w:val="22"/>
        </w:numPr>
        <w:spacing w:before="120" w:after="120"/>
      </w:pPr>
      <w:r>
        <w:t>If not → create a new entry, randomly assigning baseline/xai for normal users.</w:t>
      </w:r>
    </w:p>
    <w:p w14:paraId="075C8E5B" w14:textId="77777777" w:rsidR="0008622C" w:rsidRDefault="0008622C" w:rsidP="0008622C"/>
    <w:p w14:paraId="04CDFC59" w14:textId="77777777" w:rsidR="0008622C" w:rsidRDefault="0008622C" w:rsidP="0008622C">
      <w:r>
        <w:t>This is what decides whether a user will see SHAP explanations in the system.</w:t>
      </w:r>
    </w:p>
    <w:p w14:paraId="6D569A27" w14:textId="77777777" w:rsidR="0008622C" w:rsidRDefault="0008622C" w:rsidP="0008622C"/>
    <w:p w14:paraId="2E64B05F" w14:textId="77777777" w:rsidR="0008622C" w:rsidRDefault="0008622C" w:rsidP="0008622C">
      <w:r>
        <w:rPr>
          <w:color w:val="666666"/>
        </w:rPr>
        <w:t>router.</w:t>
      </w:r>
      <w:r>
        <w:rPr>
          <w:color w:val="C45B1C"/>
        </w:rPr>
        <w:t>post</w:t>
      </w:r>
      <w:r>
        <w:rPr>
          <w:color w:val="666666"/>
        </w:rPr>
        <w:t>(</w:t>
      </w:r>
      <w:r>
        <w:rPr>
          <w:color w:val="187B34"/>
        </w:rPr>
        <w:t>"/mode"</w:t>
      </w:r>
      <w:r>
        <w:rPr>
          <w:color w:val="6E21BA"/>
        </w:rPr>
        <w:t>,</w:t>
      </w:r>
      <w:r>
        <w:rPr>
          <w:color w:val="666666"/>
        </w:rPr>
        <w:t xml:space="preserve"> userMode);</w:t>
      </w:r>
    </w:p>
    <w:p w14:paraId="67CEFD0F" w14:textId="77777777" w:rsidR="0008622C" w:rsidRDefault="0008622C" w:rsidP="0008622C"/>
    <w:p w14:paraId="0ACF0C68" w14:textId="77777777" w:rsidR="0008622C" w:rsidRDefault="0008622C" w:rsidP="0008622C">
      <w:r>
        <w:rPr>
          <w:color w:val="6E21BA"/>
        </w:rPr>
        <w:t>const</w:t>
      </w:r>
      <w:r>
        <w:rPr>
          <w:color w:val="666666"/>
        </w:rPr>
        <w:t xml:space="preserve"> </w:t>
      </w:r>
      <w:r>
        <w:rPr>
          <w:color w:val="C45B1C"/>
        </w:rPr>
        <w:t>userMode</w:t>
      </w:r>
      <w:r>
        <w:rPr>
          <w:color w:val="666666"/>
        </w:rPr>
        <w:t xml:space="preserve"> </w:t>
      </w:r>
      <w:r>
        <w:rPr>
          <w:color w:val="6E21BA"/>
        </w:rPr>
        <w:t>=</w:t>
      </w:r>
      <w:r>
        <w:rPr>
          <w:color w:val="666666"/>
        </w:rPr>
        <w:t xml:space="preserve"> </w:t>
      </w:r>
      <w:r>
        <w:rPr>
          <w:i/>
          <w:iCs/>
          <w:color w:val="6E21BA"/>
        </w:rPr>
        <w:t>async</w:t>
      </w:r>
      <w:r>
        <w:rPr>
          <w:color w:val="666666"/>
        </w:rPr>
        <w:t xml:space="preserve"> (req</w:t>
      </w:r>
      <w:r>
        <w:rPr>
          <w:color w:val="6E21BA"/>
        </w:rPr>
        <w:t>,</w:t>
      </w:r>
      <w:r>
        <w:rPr>
          <w:color w:val="666666"/>
        </w:rPr>
        <w:t xml:space="preserve"> res) </w:t>
      </w:r>
      <w:r>
        <w:rPr>
          <w:color w:val="6E21BA"/>
        </w:rPr>
        <w:t>=&gt;</w:t>
      </w:r>
      <w:r>
        <w:rPr>
          <w:color w:val="666666"/>
        </w:rPr>
        <w:t xml:space="preserve"> {</w:t>
      </w:r>
    </w:p>
    <w:p w14:paraId="441BB119" w14:textId="77777777" w:rsidR="0008622C" w:rsidRDefault="0008622C" w:rsidP="0008622C">
      <w:r>
        <w:rPr>
          <w:color w:val="666666"/>
        </w:rPr>
        <w:t> </w:t>
      </w:r>
      <w:r>
        <w:rPr>
          <w:color w:val="6E21BA"/>
        </w:rPr>
        <w:t>const</w:t>
      </w:r>
      <w:r>
        <w:rPr>
          <w:color w:val="666666"/>
        </w:rPr>
        <w:t xml:space="preserve"> { email } </w:t>
      </w:r>
      <w:r>
        <w:rPr>
          <w:color w:val="6E21BA"/>
        </w:rPr>
        <w:t>=</w:t>
      </w:r>
      <w:r>
        <w:rPr>
          <w:color w:val="666666"/>
        </w:rPr>
        <w:t xml:space="preserve"> req.</w:t>
      </w:r>
      <w:r>
        <w:rPr>
          <w:color w:val="6E21BA"/>
        </w:rPr>
        <w:t>body</w:t>
      </w:r>
      <w:r>
        <w:rPr>
          <w:color w:val="666666"/>
        </w:rPr>
        <w:t>;</w:t>
      </w:r>
    </w:p>
    <w:p w14:paraId="7565D236" w14:textId="77777777" w:rsidR="0008622C" w:rsidRDefault="0008622C" w:rsidP="0008622C">
      <w:r>
        <w:rPr>
          <w:color w:val="666666"/>
        </w:rPr>
        <w:t> </w:t>
      </w:r>
      <w:r>
        <w:rPr>
          <w:color w:val="6E21BA"/>
        </w:rPr>
        <w:t>const</w:t>
      </w:r>
      <w:r>
        <w:rPr>
          <w:color w:val="666666"/>
        </w:rPr>
        <w:t xml:space="preserve"> role </w:t>
      </w:r>
      <w:r>
        <w:rPr>
          <w:color w:val="6E21BA"/>
        </w:rPr>
        <w:t>=</w:t>
      </w:r>
      <w:r>
        <w:rPr>
          <w:color w:val="666666"/>
        </w:rPr>
        <w:t xml:space="preserve"> ADMIN_EMAILS.</w:t>
      </w:r>
      <w:r>
        <w:rPr>
          <w:color w:val="C45B1C"/>
        </w:rPr>
        <w:t>includes</w:t>
      </w:r>
      <w:r>
        <w:rPr>
          <w:color w:val="666666"/>
        </w:rPr>
        <w:t xml:space="preserve">(email) </w:t>
      </w:r>
      <w:r>
        <w:rPr>
          <w:color w:val="6E21BA"/>
        </w:rPr>
        <w:t>?</w:t>
      </w:r>
      <w:r>
        <w:rPr>
          <w:color w:val="666666"/>
        </w:rPr>
        <w:t xml:space="preserve"> </w:t>
      </w:r>
      <w:r>
        <w:rPr>
          <w:color w:val="187B34"/>
        </w:rPr>
        <w:t>"admin"</w:t>
      </w:r>
      <w:r>
        <w:rPr>
          <w:color w:val="666666"/>
        </w:rPr>
        <w:t xml:space="preserve"> </w:t>
      </w:r>
      <w:r>
        <w:rPr>
          <w:color w:val="6E21BA"/>
        </w:rPr>
        <w:t>:</w:t>
      </w:r>
      <w:r>
        <w:rPr>
          <w:color w:val="666666"/>
        </w:rPr>
        <w:t xml:space="preserve"> </w:t>
      </w:r>
      <w:r>
        <w:rPr>
          <w:color w:val="187B34"/>
        </w:rPr>
        <w:t>"user"</w:t>
      </w:r>
      <w:r>
        <w:rPr>
          <w:color w:val="666666"/>
        </w:rPr>
        <w:t>;</w:t>
      </w:r>
    </w:p>
    <w:p w14:paraId="5E3E626B" w14:textId="77777777" w:rsidR="0008622C" w:rsidRDefault="0008622C" w:rsidP="0008622C"/>
    <w:p w14:paraId="1A528601" w14:textId="77777777" w:rsidR="0008622C" w:rsidRDefault="0008622C" w:rsidP="0008622C">
      <w:r>
        <w:rPr>
          <w:color w:val="666666"/>
        </w:rPr>
        <w:t> </w:t>
      </w:r>
      <w:r>
        <w:rPr>
          <w:color w:val="6E21BA"/>
        </w:rPr>
        <w:t>const</w:t>
      </w:r>
      <w:r>
        <w:rPr>
          <w:color w:val="666666"/>
        </w:rPr>
        <w:t xml:space="preserve"> existing </w:t>
      </w:r>
      <w:r>
        <w:rPr>
          <w:color w:val="6E21BA"/>
        </w:rPr>
        <w:t>=</w:t>
      </w:r>
      <w:r>
        <w:rPr>
          <w:color w:val="666666"/>
        </w:rPr>
        <w:t xml:space="preserve"> </w:t>
      </w:r>
      <w:r>
        <w:rPr>
          <w:color w:val="6E21BA"/>
        </w:rPr>
        <w:t>await</w:t>
      </w:r>
      <w:r>
        <w:rPr>
          <w:color w:val="666666"/>
        </w:rPr>
        <w:t xml:space="preserve"> </w:t>
      </w:r>
      <w:r>
        <w:rPr>
          <w:color w:val="C45B1C"/>
        </w:rPr>
        <w:t>getUserByEmail</w:t>
      </w:r>
      <w:r>
        <w:rPr>
          <w:color w:val="666666"/>
        </w:rPr>
        <w:t>(email);</w:t>
      </w:r>
    </w:p>
    <w:p w14:paraId="6AEB93C0" w14:textId="77777777" w:rsidR="0008622C" w:rsidRDefault="0008622C" w:rsidP="0008622C">
      <w:r>
        <w:rPr>
          <w:color w:val="666666"/>
        </w:rPr>
        <w:t> </w:t>
      </w:r>
      <w:r>
        <w:rPr>
          <w:color w:val="6E21BA"/>
        </w:rPr>
        <w:t>if</w:t>
      </w:r>
      <w:r>
        <w:rPr>
          <w:color w:val="666666"/>
        </w:rPr>
        <w:t xml:space="preserve"> (existing) </w:t>
      </w: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existing);</w:t>
      </w:r>
    </w:p>
    <w:p w14:paraId="6A902036" w14:textId="77777777" w:rsidR="0008622C" w:rsidRDefault="0008622C" w:rsidP="0008622C"/>
    <w:p w14:paraId="3630B460" w14:textId="77777777" w:rsidR="0008622C" w:rsidRDefault="0008622C" w:rsidP="0008622C">
      <w:r>
        <w:rPr>
          <w:color w:val="666666"/>
        </w:rPr>
        <w:t> </w:t>
      </w:r>
      <w:r>
        <w:rPr>
          <w:color w:val="6E21BA"/>
        </w:rPr>
        <w:t>const</w:t>
      </w:r>
      <w:r>
        <w:rPr>
          <w:color w:val="666666"/>
        </w:rPr>
        <w:t xml:space="preserve"> inserted </w:t>
      </w:r>
      <w:r>
        <w:rPr>
          <w:color w:val="6E21BA"/>
        </w:rPr>
        <w:t>=</w:t>
      </w:r>
      <w:r>
        <w:rPr>
          <w:color w:val="666666"/>
        </w:rPr>
        <w:t xml:space="preserve"> </w:t>
      </w:r>
      <w:r>
        <w:rPr>
          <w:color w:val="6E21BA"/>
        </w:rPr>
        <w:t>await</w:t>
      </w:r>
      <w:r>
        <w:rPr>
          <w:color w:val="666666"/>
        </w:rPr>
        <w:t xml:space="preserve"> </w:t>
      </w:r>
      <w:r>
        <w:rPr>
          <w:color w:val="C45B1C"/>
        </w:rPr>
        <w:t>createNewUser</w:t>
      </w:r>
      <w:r>
        <w:rPr>
          <w:color w:val="666666"/>
        </w:rPr>
        <w:t>(email</w:t>
      </w:r>
      <w:r>
        <w:rPr>
          <w:color w:val="6E21BA"/>
        </w:rPr>
        <w:t>,</w:t>
      </w:r>
      <w:r>
        <w:rPr>
          <w:color w:val="666666"/>
        </w:rPr>
        <w:t xml:space="preserve"> role);</w:t>
      </w:r>
    </w:p>
    <w:p w14:paraId="05848AEA" w14:textId="77777777" w:rsidR="0008622C" w:rsidRDefault="0008622C" w:rsidP="0008622C">
      <w:r>
        <w:rPr>
          <w:color w:val="666666"/>
        </w:rPr>
        <w:t> </w:t>
      </w:r>
      <w:r>
        <w:rPr>
          <w:color w:val="6E21BA"/>
        </w:rPr>
        <w:t>return</w:t>
      </w:r>
      <w:r>
        <w:rPr>
          <w:color w:val="666666"/>
        </w:rPr>
        <w:t xml:space="preserve"> res.</w:t>
      </w:r>
      <w:r>
        <w:rPr>
          <w:color w:val="C45B1C"/>
        </w:rPr>
        <w:t>status</w:t>
      </w:r>
      <w:r>
        <w:rPr>
          <w:color w:val="666666"/>
        </w:rPr>
        <w:t>(</w:t>
      </w:r>
      <w:r>
        <w:rPr>
          <w:color w:val="187B34"/>
        </w:rPr>
        <w:t>201</w:t>
      </w:r>
      <w:r>
        <w:rPr>
          <w:color w:val="666666"/>
        </w:rPr>
        <w:t>).</w:t>
      </w:r>
      <w:r>
        <w:rPr>
          <w:color w:val="C45B1C"/>
        </w:rPr>
        <w:t>json</w:t>
      </w:r>
      <w:r>
        <w:rPr>
          <w:color w:val="666666"/>
        </w:rPr>
        <w:t>(inserted);</w:t>
      </w:r>
    </w:p>
    <w:p w14:paraId="48D1E3C9" w14:textId="77777777" w:rsidR="0008622C" w:rsidRDefault="0008622C" w:rsidP="0008622C">
      <w:pPr>
        <w:rPr>
          <w:color w:val="666666"/>
        </w:rPr>
      </w:pPr>
      <w:r>
        <w:rPr>
          <w:color w:val="666666"/>
        </w:rPr>
        <w:t>};</w:t>
      </w:r>
    </w:p>
    <w:p w14:paraId="34388869" w14:textId="77777777" w:rsidR="0008622C" w:rsidRDefault="0008622C" w:rsidP="0008622C"/>
    <w:p w14:paraId="371C7960" w14:textId="55ED45E8" w:rsidR="0008622C" w:rsidRDefault="000316A1" w:rsidP="004A3BA7">
      <w:pPr>
        <w:pStyle w:val="Heading4"/>
        <w:numPr>
          <w:ilvl w:val="0"/>
          <w:numId w:val="25"/>
        </w:numPr>
      </w:pPr>
      <w:r>
        <w:lastRenderedPageBreak/>
        <w:t xml:space="preserve">Route:- </w:t>
      </w:r>
      <w:r w:rsidR="0008622C">
        <w:t>/api/v1/loan/approval - Loan Prediction (Proxy to Flask)</w:t>
      </w:r>
    </w:p>
    <w:p w14:paraId="5A692C2B" w14:textId="77777777" w:rsidR="0008622C" w:rsidRDefault="0008622C" w:rsidP="0008622C"/>
    <w:p w14:paraId="0FD054BA" w14:textId="77777777" w:rsidR="0008622C" w:rsidRDefault="0008622C" w:rsidP="0008622C">
      <w:r>
        <w:t>This route does not do the prediction itself. It acts more like a messenger:</w:t>
      </w:r>
    </w:p>
    <w:p w14:paraId="464F14A6" w14:textId="77777777" w:rsidR="0008622C" w:rsidRDefault="0008622C" w:rsidP="004A3BA7">
      <w:pPr>
        <w:numPr>
          <w:ilvl w:val="0"/>
          <w:numId w:val="23"/>
        </w:numPr>
        <w:spacing w:before="120" w:after="120"/>
      </w:pPr>
      <w:r>
        <w:t>Takes the user’s loan form</w:t>
      </w:r>
    </w:p>
    <w:p w14:paraId="62D7FD2B" w14:textId="77777777" w:rsidR="0008622C" w:rsidRDefault="0008622C" w:rsidP="004A3BA7">
      <w:pPr>
        <w:numPr>
          <w:ilvl w:val="0"/>
          <w:numId w:val="23"/>
        </w:numPr>
        <w:spacing w:before="120" w:after="120"/>
      </w:pPr>
      <w:r>
        <w:t>Checks the query param variant=xai | baseline</w:t>
      </w:r>
    </w:p>
    <w:p w14:paraId="131844CC" w14:textId="77777777" w:rsidR="0008622C" w:rsidRDefault="0008622C" w:rsidP="004A3BA7">
      <w:pPr>
        <w:numPr>
          <w:ilvl w:val="0"/>
          <w:numId w:val="23"/>
        </w:numPr>
        <w:spacing w:before="120" w:after="120"/>
      </w:pPr>
      <w:r>
        <w:t>Forwards the payload to the Flask backend</w:t>
      </w:r>
    </w:p>
    <w:p w14:paraId="25140859" w14:textId="77777777" w:rsidR="0008622C" w:rsidRDefault="0008622C" w:rsidP="004A3BA7">
      <w:pPr>
        <w:numPr>
          <w:ilvl w:val="0"/>
          <w:numId w:val="23"/>
        </w:numPr>
        <w:spacing w:before="120" w:after="120"/>
      </w:pPr>
      <w:r>
        <w:t>Returns the exact prediction and explanation back to the UI</w:t>
      </w:r>
    </w:p>
    <w:p w14:paraId="0C9107B1" w14:textId="77777777" w:rsidR="0008622C" w:rsidRDefault="0008622C" w:rsidP="0008622C"/>
    <w:p w14:paraId="32E0BE1C" w14:textId="77777777" w:rsidR="0008622C" w:rsidRDefault="0008622C" w:rsidP="0008622C">
      <w:r>
        <w:t>The Node server keeps the Python service separate and lightweight — a smart choice given Render’s memory limits.</w:t>
      </w:r>
    </w:p>
    <w:p w14:paraId="72EA0379" w14:textId="77777777" w:rsidR="0008622C" w:rsidRDefault="0008622C" w:rsidP="0008622C"/>
    <w:p w14:paraId="169427DB" w14:textId="77777777" w:rsidR="0008622C" w:rsidRDefault="0008622C" w:rsidP="0008622C">
      <w:r>
        <w:rPr>
          <w:color w:val="666666"/>
        </w:rPr>
        <w:t>router.</w:t>
      </w:r>
      <w:r>
        <w:rPr>
          <w:color w:val="C45B1C"/>
        </w:rPr>
        <w:t>post</w:t>
      </w:r>
      <w:r>
        <w:rPr>
          <w:color w:val="666666"/>
        </w:rPr>
        <w:t>(</w:t>
      </w:r>
      <w:r>
        <w:rPr>
          <w:color w:val="187B34"/>
        </w:rPr>
        <w:t>"/approval"</w:t>
      </w:r>
      <w:r>
        <w:rPr>
          <w:color w:val="6E21BA"/>
        </w:rPr>
        <w:t>,</w:t>
      </w:r>
      <w:r>
        <w:rPr>
          <w:color w:val="666666"/>
        </w:rPr>
        <w:t xml:space="preserve"> loanApproval);</w:t>
      </w:r>
    </w:p>
    <w:p w14:paraId="4CC9A971" w14:textId="77777777" w:rsidR="0008622C" w:rsidRDefault="0008622C" w:rsidP="0008622C"/>
    <w:p w14:paraId="6F762652" w14:textId="77777777" w:rsidR="0008622C" w:rsidRDefault="0008622C" w:rsidP="0008622C">
      <w:r>
        <w:rPr>
          <w:color w:val="6E21BA"/>
        </w:rPr>
        <w:t>const</w:t>
      </w:r>
      <w:r>
        <w:rPr>
          <w:color w:val="666666"/>
        </w:rPr>
        <w:t xml:space="preserve"> backendUrl </w:t>
      </w:r>
      <w:r>
        <w:rPr>
          <w:color w:val="6E21BA"/>
        </w:rPr>
        <w:t>=</w:t>
      </w:r>
      <w:r>
        <w:rPr>
          <w:color w:val="666666"/>
        </w:rPr>
        <w:t xml:space="preserve"> </w:t>
      </w:r>
      <w:r>
        <w:rPr>
          <w:color w:val="187B34"/>
        </w:rPr>
        <w:t>`</w:t>
      </w:r>
      <w:r>
        <w:rPr>
          <w:color w:val="0F58BD"/>
        </w:rPr>
        <w:t>${</w:t>
      </w:r>
      <w:r>
        <w:rPr>
          <w:color w:val="666666"/>
        </w:rPr>
        <w:t>process</w:t>
      </w:r>
      <w:r>
        <w:rPr>
          <w:color w:val="187B34"/>
        </w:rPr>
        <w:t>.</w:t>
      </w:r>
      <w:r>
        <w:rPr>
          <w:color w:val="6E21BA"/>
        </w:rPr>
        <w:t>env</w:t>
      </w:r>
      <w:r>
        <w:rPr>
          <w:color w:val="187B34"/>
        </w:rPr>
        <w:t>.</w:t>
      </w:r>
      <w:r>
        <w:rPr>
          <w:color w:val="6E21BA"/>
        </w:rPr>
        <w:t>PYTHON_BACKEND_URL</w:t>
      </w:r>
      <w:r>
        <w:rPr>
          <w:color w:val="0F58BD"/>
        </w:rPr>
        <w:t>}</w:t>
      </w:r>
      <w:r>
        <w:rPr>
          <w:color w:val="187B34"/>
        </w:rPr>
        <w:t>/loan_form_test?variant=</w:t>
      </w:r>
      <w:r>
        <w:rPr>
          <w:color w:val="0F58BD"/>
        </w:rPr>
        <w:t>${</w:t>
      </w:r>
      <w:r>
        <w:rPr>
          <w:color w:val="666666"/>
        </w:rPr>
        <w:t>mode</w:t>
      </w:r>
      <w:r>
        <w:rPr>
          <w:color w:val="0F58BD"/>
        </w:rPr>
        <w:t>}</w:t>
      </w:r>
      <w:r>
        <w:rPr>
          <w:color w:val="187B34"/>
        </w:rPr>
        <w:t>`</w:t>
      </w:r>
      <w:r>
        <w:rPr>
          <w:color w:val="666666"/>
        </w:rPr>
        <w:t>;</w:t>
      </w:r>
    </w:p>
    <w:p w14:paraId="22A90290" w14:textId="77777777" w:rsidR="0008622C" w:rsidRDefault="0008622C" w:rsidP="0008622C"/>
    <w:p w14:paraId="48D42202" w14:textId="77777777" w:rsidR="0008622C" w:rsidRDefault="0008622C" w:rsidP="0008622C">
      <w:r>
        <w:rPr>
          <w:color w:val="6E21BA"/>
        </w:rPr>
        <w:t>const</w:t>
      </w:r>
      <w:r>
        <w:rPr>
          <w:color w:val="666666"/>
        </w:rPr>
        <w:t xml:space="preserve"> response </w:t>
      </w:r>
      <w:r>
        <w:rPr>
          <w:color w:val="6E21BA"/>
        </w:rPr>
        <w:t>=</w:t>
      </w:r>
      <w:r>
        <w:rPr>
          <w:color w:val="666666"/>
        </w:rPr>
        <w:t xml:space="preserve"> </w:t>
      </w:r>
      <w:r>
        <w:rPr>
          <w:color w:val="6E21BA"/>
        </w:rPr>
        <w:t>await</w:t>
      </w:r>
      <w:r>
        <w:rPr>
          <w:color w:val="666666"/>
        </w:rPr>
        <w:t xml:space="preserve"> </w:t>
      </w:r>
      <w:r>
        <w:rPr>
          <w:color w:val="C45B1C"/>
        </w:rPr>
        <w:t>fetch</w:t>
      </w:r>
      <w:r>
        <w:rPr>
          <w:color w:val="666666"/>
        </w:rPr>
        <w:t>(backendUrl</w:t>
      </w:r>
      <w:r>
        <w:rPr>
          <w:color w:val="6E21BA"/>
        </w:rPr>
        <w:t>,</w:t>
      </w:r>
      <w:r>
        <w:rPr>
          <w:color w:val="666666"/>
        </w:rPr>
        <w:t xml:space="preserve"> {</w:t>
      </w:r>
    </w:p>
    <w:p w14:paraId="0D297C73" w14:textId="77777777" w:rsidR="0008622C" w:rsidRDefault="0008622C" w:rsidP="0008622C">
      <w:r>
        <w:rPr>
          <w:color w:val="666666"/>
        </w:rPr>
        <w:t> </w:t>
      </w:r>
      <w:r>
        <w:rPr>
          <w:color w:val="6E21BA"/>
        </w:rPr>
        <w:t>method:</w:t>
      </w:r>
      <w:r>
        <w:rPr>
          <w:color w:val="666666"/>
        </w:rPr>
        <w:t xml:space="preserve"> </w:t>
      </w:r>
      <w:r>
        <w:rPr>
          <w:color w:val="187B34"/>
        </w:rPr>
        <w:t>"POST"</w:t>
      </w:r>
      <w:r>
        <w:rPr>
          <w:color w:val="6E21BA"/>
        </w:rPr>
        <w:t>,</w:t>
      </w:r>
    </w:p>
    <w:p w14:paraId="0B97F377" w14:textId="77777777" w:rsidR="0008622C" w:rsidRDefault="0008622C" w:rsidP="0008622C">
      <w:r>
        <w:rPr>
          <w:color w:val="666666"/>
        </w:rPr>
        <w:t> </w:t>
      </w:r>
      <w:r>
        <w:rPr>
          <w:color w:val="6E21BA"/>
        </w:rPr>
        <w:t>headers:</w:t>
      </w:r>
      <w:r>
        <w:rPr>
          <w:color w:val="666666"/>
        </w:rPr>
        <w:t xml:space="preserve"> { </w:t>
      </w:r>
      <w:r>
        <w:rPr>
          <w:color w:val="187B34"/>
        </w:rPr>
        <w:t>"Content-Type"</w:t>
      </w:r>
      <w:r>
        <w:rPr>
          <w:color w:val="6E21BA"/>
        </w:rPr>
        <w:t>:</w:t>
      </w:r>
      <w:r>
        <w:rPr>
          <w:color w:val="666666"/>
        </w:rPr>
        <w:t xml:space="preserve"> </w:t>
      </w:r>
      <w:r>
        <w:rPr>
          <w:color w:val="187B34"/>
        </w:rPr>
        <w:t>"application/json"</w:t>
      </w:r>
      <w:r>
        <w:rPr>
          <w:color w:val="666666"/>
        </w:rPr>
        <w:t xml:space="preserve"> }</w:t>
      </w:r>
      <w:r>
        <w:rPr>
          <w:color w:val="6E21BA"/>
        </w:rPr>
        <w:t>,</w:t>
      </w:r>
    </w:p>
    <w:p w14:paraId="5F63CBBC" w14:textId="77777777" w:rsidR="0008622C" w:rsidRDefault="0008622C" w:rsidP="0008622C">
      <w:r>
        <w:rPr>
          <w:color w:val="666666"/>
        </w:rPr>
        <w:t> </w:t>
      </w:r>
      <w:r>
        <w:rPr>
          <w:color w:val="6E21BA"/>
        </w:rPr>
        <w:t>body:</w:t>
      </w:r>
      <w:r>
        <w:rPr>
          <w:color w:val="666666"/>
        </w:rPr>
        <w:t xml:space="preserve"> JSON.</w:t>
      </w:r>
      <w:r>
        <w:rPr>
          <w:color w:val="C45B1C"/>
        </w:rPr>
        <w:t>stringify</w:t>
      </w:r>
      <w:r>
        <w:rPr>
          <w:color w:val="666666"/>
        </w:rPr>
        <w:t>(req.</w:t>
      </w:r>
      <w:r>
        <w:rPr>
          <w:color w:val="6E21BA"/>
        </w:rPr>
        <w:t>body</w:t>
      </w:r>
      <w:r>
        <w:rPr>
          <w:color w:val="666666"/>
        </w:rPr>
        <w:t>)</w:t>
      </w:r>
      <w:r>
        <w:rPr>
          <w:color w:val="6E21BA"/>
        </w:rPr>
        <w:t>,</w:t>
      </w:r>
    </w:p>
    <w:p w14:paraId="128BCB48" w14:textId="77777777" w:rsidR="0008622C" w:rsidRDefault="0008622C" w:rsidP="0008622C">
      <w:r>
        <w:rPr>
          <w:color w:val="666666"/>
        </w:rPr>
        <w:t>});</w:t>
      </w:r>
    </w:p>
    <w:p w14:paraId="180256C9" w14:textId="77777777" w:rsidR="0008622C" w:rsidRDefault="0008622C" w:rsidP="0008622C"/>
    <w:p w14:paraId="2CC81764" w14:textId="77777777" w:rsidR="0008622C" w:rsidRDefault="0008622C" w:rsidP="0008622C">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response.</w:t>
      </w:r>
      <w:r>
        <w:rPr>
          <w:color w:val="C45B1C"/>
        </w:rPr>
        <w:t>json</w:t>
      </w:r>
      <w:r>
        <w:rPr>
          <w:color w:val="666666"/>
        </w:rPr>
        <w:t>();</w:t>
      </w:r>
    </w:p>
    <w:p w14:paraId="13361DEA" w14:textId="77777777" w:rsidR="0008622C" w:rsidRDefault="0008622C" w:rsidP="0008622C">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data);</w:t>
      </w:r>
    </w:p>
    <w:p w14:paraId="1E265188" w14:textId="77777777" w:rsidR="0008622C" w:rsidRDefault="0008622C" w:rsidP="0008622C"/>
    <w:p w14:paraId="3F1298BC" w14:textId="4025057F" w:rsidR="0008622C" w:rsidRDefault="00263EC3" w:rsidP="004A3BA7">
      <w:pPr>
        <w:pStyle w:val="Heading4"/>
        <w:numPr>
          <w:ilvl w:val="0"/>
          <w:numId w:val="25"/>
        </w:numPr>
      </w:pPr>
      <w:r>
        <w:t xml:space="preserve">Route:- </w:t>
      </w:r>
      <w:r w:rsidR="0008622C">
        <w:t>/api/v1/faq/answer - FAQ and ChatGPT Handler</w:t>
      </w:r>
    </w:p>
    <w:p w14:paraId="477A4554" w14:textId="77777777" w:rsidR="0008622C" w:rsidRDefault="0008622C" w:rsidP="0008622C"/>
    <w:p w14:paraId="38C289F9" w14:textId="77777777" w:rsidR="0008622C" w:rsidRDefault="0008622C" w:rsidP="0008622C">
      <w:r>
        <w:t xml:space="preserve">This route handles any financial question typed in the chat. It simply takes the user’s question and passes it to </w:t>
      </w:r>
      <w:r>
        <w:rPr>
          <w:b/>
          <w:bCs/>
        </w:rPr>
        <w:t>GPT-4o-mini</w:t>
      </w:r>
      <w:r>
        <w:t xml:space="preserve"> with a fixed financial assistant prompt. The answer is returned as-is.</w:t>
      </w:r>
    </w:p>
    <w:p w14:paraId="1A33E2DC" w14:textId="77777777" w:rsidR="0008622C" w:rsidRDefault="0008622C" w:rsidP="0008622C"/>
    <w:p w14:paraId="5392DDC0" w14:textId="77777777" w:rsidR="0008622C" w:rsidRDefault="0008622C" w:rsidP="0008622C">
      <w:r>
        <w:t>There’s no dataset fallback anymore. The system moved fully to ChatGPT after dataset failures.</w:t>
      </w:r>
    </w:p>
    <w:p w14:paraId="4451E1B2" w14:textId="77777777" w:rsidR="0008622C" w:rsidRDefault="0008622C" w:rsidP="0008622C"/>
    <w:p w14:paraId="144C466E" w14:textId="77777777" w:rsidR="0008622C" w:rsidRDefault="0008622C" w:rsidP="0008622C">
      <w:r>
        <w:t>Supabase logs each query in the background.</w:t>
      </w:r>
    </w:p>
    <w:p w14:paraId="4D36987E" w14:textId="77777777" w:rsidR="0008622C" w:rsidRDefault="0008622C" w:rsidP="0008622C"/>
    <w:p w14:paraId="4284EBE5" w14:textId="77777777" w:rsidR="0008622C" w:rsidRDefault="0008622C" w:rsidP="0008622C">
      <w:r>
        <w:rPr>
          <w:color w:val="666666"/>
        </w:rPr>
        <w:t>router.</w:t>
      </w:r>
      <w:r>
        <w:rPr>
          <w:color w:val="C45B1C"/>
        </w:rPr>
        <w:t>post</w:t>
      </w:r>
      <w:r>
        <w:rPr>
          <w:color w:val="666666"/>
        </w:rPr>
        <w:t>(</w:t>
      </w:r>
      <w:r>
        <w:rPr>
          <w:color w:val="187B34"/>
        </w:rPr>
        <w:t>"/answer"</w:t>
      </w:r>
      <w:r>
        <w:rPr>
          <w:color w:val="6E21BA"/>
        </w:rPr>
        <w:t>,</w:t>
      </w:r>
      <w:r>
        <w:rPr>
          <w:color w:val="666666"/>
        </w:rPr>
        <w:t xml:space="preserve"> faqAnswer);</w:t>
      </w:r>
    </w:p>
    <w:p w14:paraId="005A8D08" w14:textId="77777777" w:rsidR="0008622C" w:rsidRDefault="0008622C" w:rsidP="0008622C"/>
    <w:p w14:paraId="2CE12168" w14:textId="77777777" w:rsidR="0008622C" w:rsidRDefault="0008622C" w:rsidP="0008622C">
      <w:r>
        <w:rPr>
          <w:color w:val="6E21BA"/>
        </w:rPr>
        <w:t>const</w:t>
      </w:r>
      <w:r>
        <w:rPr>
          <w:color w:val="666666"/>
        </w:rPr>
        <w:t xml:space="preserve"> answer </w:t>
      </w:r>
      <w:r>
        <w:rPr>
          <w:color w:val="6E21BA"/>
        </w:rPr>
        <w:t>=</w:t>
      </w:r>
      <w:r>
        <w:rPr>
          <w:color w:val="666666"/>
        </w:rPr>
        <w:t xml:space="preserve"> </w:t>
      </w:r>
      <w:r>
        <w:rPr>
          <w:color w:val="6E21BA"/>
        </w:rPr>
        <w:t>await</w:t>
      </w:r>
      <w:r>
        <w:rPr>
          <w:color w:val="666666"/>
        </w:rPr>
        <w:t xml:space="preserve"> </w:t>
      </w:r>
      <w:r>
        <w:rPr>
          <w:color w:val="C45B1C"/>
        </w:rPr>
        <w:t>generateGptAnswer</w:t>
      </w:r>
      <w:r>
        <w:rPr>
          <w:color w:val="666666"/>
        </w:rPr>
        <w:t>(query);</w:t>
      </w:r>
    </w:p>
    <w:p w14:paraId="53CB60C8" w14:textId="77777777" w:rsidR="0008622C" w:rsidRDefault="0008622C" w:rsidP="0008622C">
      <w:r>
        <w:rPr>
          <w:color w:val="C45B1C"/>
        </w:rPr>
        <w:t>logFaqQuery</w:t>
      </w:r>
      <w:r>
        <w:rPr>
          <w:color w:val="666666"/>
        </w:rPr>
        <w:t>(email</w:t>
      </w:r>
      <w:r>
        <w:rPr>
          <w:color w:val="6E21BA"/>
        </w:rPr>
        <w:t>,</w:t>
      </w:r>
      <w:r>
        <w:rPr>
          <w:color w:val="666666"/>
        </w:rPr>
        <w:t xml:space="preserve"> query);</w:t>
      </w:r>
    </w:p>
    <w:p w14:paraId="3C4CC441" w14:textId="77777777" w:rsidR="0008622C" w:rsidRDefault="0008622C" w:rsidP="0008622C"/>
    <w:p w14:paraId="6811C528" w14:textId="77777777" w:rsidR="0008622C" w:rsidRDefault="0008622C" w:rsidP="0008622C">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w:t>
      </w:r>
    </w:p>
    <w:p w14:paraId="0CC57DAE" w14:textId="77777777" w:rsidR="0008622C" w:rsidRDefault="0008622C" w:rsidP="0008622C">
      <w:r>
        <w:rPr>
          <w:color w:val="666666"/>
        </w:rPr>
        <w:t> answer</w:t>
      </w:r>
      <w:r>
        <w:rPr>
          <w:color w:val="6E21BA"/>
        </w:rPr>
        <w:t>,</w:t>
      </w:r>
    </w:p>
    <w:p w14:paraId="0F733024" w14:textId="77777777" w:rsidR="0008622C" w:rsidRDefault="0008622C" w:rsidP="0008622C">
      <w:r>
        <w:rPr>
          <w:color w:val="666666"/>
        </w:rPr>
        <w:t> </w:t>
      </w:r>
      <w:r>
        <w:rPr>
          <w:color w:val="6E21BA"/>
        </w:rPr>
        <w:t>source:</w:t>
      </w:r>
      <w:r>
        <w:rPr>
          <w:color w:val="666666"/>
        </w:rPr>
        <w:t xml:space="preserve"> </w:t>
      </w:r>
      <w:r>
        <w:rPr>
          <w:color w:val="187B34"/>
        </w:rPr>
        <w:t>"gpt-4o-mini"</w:t>
      </w:r>
      <w:r>
        <w:rPr>
          <w:color w:val="6E21BA"/>
        </w:rPr>
        <w:t>,</w:t>
      </w:r>
    </w:p>
    <w:p w14:paraId="510A83D5" w14:textId="77777777" w:rsidR="0008622C" w:rsidRDefault="0008622C" w:rsidP="0008622C">
      <w:r>
        <w:rPr>
          <w:color w:val="666666"/>
        </w:rPr>
        <w:t>});</w:t>
      </w:r>
    </w:p>
    <w:p w14:paraId="1B706968" w14:textId="77777777" w:rsidR="0008622C" w:rsidRDefault="0008622C" w:rsidP="0008622C"/>
    <w:p w14:paraId="42888B41" w14:textId="072F643C" w:rsidR="0008622C" w:rsidRDefault="00263EC3" w:rsidP="004A3BA7">
      <w:pPr>
        <w:pStyle w:val="Heading4"/>
        <w:numPr>
          <w:ilvl w:val="0"/>
          <w:numId w:val="25"/>
        </w:numPr>
      </w:pPr>
      <w:r>
        <w:lastRenderedPageBreak/>
        <w:t xml:space="preserve">Route:- </w:t>
      </w:r>
      <w:r w:rsidR="0008622C">
        <w:t>/api/v1/survey/loan-trust - Trust Survey Logging</w:t>
      </w:r>
    </w:p>
    <w:p w14:paraId="0B53199A" w14:textId="77777777" w:rsidR="0008622C" w:rsidRDefault="0008622C" w:rsidP="0008622C"/>
    <w:p w14:paraId="0E09EC62" w14:textId="77777777" w:rsidR="0008622C" w:rsidRDefault="0008622C" w:rsidP="0008622C">
      <w:r>
        <w:t>After a loan prediction is shown, the frontend triggers a trust survey. This route receives the trust data and pushes it directly into Supabase.</w:t>
      </w:r>
    </w:p>
    <w:p w14:paraId="2DBE315C" w14:textId="77777777" w:rsidR="0008622C" w:rsidRDefault="0008622C" w:rsidP="0008622C"/>
    <w:p w14:paraId="74787461" w14:textId="77777777" w:rsidR="0008622C" w:rsidRDefault="0008622C" w:rsidP="0008622C">
      <w:r>
        <w:t>It checks:</w:t>
      </w:r>
    </w:p>
    <w:p w14:paraId="4C15A4E6" w14:textId="77777777" w:rsidR="0008622C" w:rsidRDefault="0008622C" w:rsidP="004A3BA7">
      <w:pPr>
        <w:numPr>
          <w:ilvl w:val="0"/>
          <w:numId w:val="24"/>
        </w:numPr>
        <w:spacing w:before="120" w:after="120"/>
      </w:pPr>
      <w:r>
        <w:t>The user's email</w:t>
      </w:r>
    </w:p>
    <w:p w14:paraId="7563E88A" w14:textId="77777777" w:rsidR="0008622C" w:rsidRDefault="0008622C" w:rsidP="004A3BA7">
      <w:pPr>
        <w:numPr>
          <w:ilvl w:val="0"/>
          <w:numId w:val="24"/>
        </w:numPr>
        <w:spacing w:before="120" w:after="120"/>
      </w:pPr>
      <w:r>
        <w:t>Variant (xai/baseline)</w:t>
      </w:r>
    </w:p>
    <w:p w14:paraId="14DCDFEF" w14:textId="77777777" w:rsidR="0008622C" w:rsidRDefault="0008622C" w:rsidP="004A3BA7">
      <w:pPr>
        <w:numPr>
          <w:ilvl w:val="0"/>
          <w:numId w:val="24"/>
        </w:numPr>
        <w:spacing w:before="120" w:after="120"/>
      </w:pPr>
      <w:r>
        <w:t>The model’s prediction</w:t>
      </w:r>
    </w:p>
    <w:p w14:paraId="78879994" w14:textId="77777777" w:rsidR="0008622C" w:rsidRDefault="0008622C" w:rsidP="004A3BA7">
      <w:pPr>
        <w:numPr>
          <w:ilvl w:val="0"/>
          <w:numId w:val="24"/>
        </w:numPr>
        <w:spacing w:before="120" w:after="120"/>
      </w:pPr>
      <w:r>
        <w:t>All six rating dimensions</w:t>
      </w:r>
    </w:p>
    <w:p w14:paraId="051BC718" w14:textId="77777777" w:rsidR="0008622C" w:rsidRDefault="0008622C" w:rsidP="004A3BA7">
      <w:pPr>
        <w:numPr>
          <w:ilvl w:val="0"/>
          <w:numId w:val="24"/>
        </w:numPr>
        <w:spacing w:before="120" w:after="120"/>
      </w:pPr>
      <w:r>
        <w:t>Optional comment</w:t>
      </w:r>
    </w:p>
    <w:p w14:paraId="15B18EA8" w14:textId="77777777" w:rsidR="0008622C" w:rsidRDefault="0008622C" w:rsidP="0008622C"/>
    <w:p w14:paraId="57BA7994" w14:textId="77777777" w:rsidR="0008622C" w:rsidRDefault="0008622C" w:rsidP="0008622C">
      <w:r>
        <w:t xml:space="preserve">Everything ends up inside the </w:t>
      </w:r>
      <w:r>
        <w:rPr>
          <w:b/>
          <w:bCs/>
        </w:rPr>
        <w:t>loan_trust_survey</w:t>
      </w:r>
      <w:r>
        <w:t xml:space="preserve"> table.</w:t>
      </w:r>
    </w:p>
    <w:p w14:paraId="27D70599" w14:textId="77777777" w:rsidR="0008622C" w:rsidRDefault="0008622C" w:rsidP="0008622C"/>
    <w:p w14:paraId="7EFE8875" w14:textId="77777777" w:rsidR="0008622C" w:rsidRDefault="0008622C" w:rsidP="0008622C">
      <w:r>
        <w:rPr>
          <w:color w:val="666666"/>
        </w:rPr>
        <w:t>router.</w:t>
      </w:r>
      <w:r>
        <w:rPr>
          <w:color w:val="C45B1C"/>
        </w:rPr>
        <w:t>post</w:t>
      </w:r>
      <w:r>
        <w:rPr>
          <w:color w:val="666666"/>
        </w:rPr>
        <w:t>(</w:t>
      </w:r>
      <w:r>
        <w:rPr>
          <w:color w:val="187B34"/>
        </w:rPr>
        <w:t>"/loan-trust"</w:t>
      </w:r>
      <w:r>
        <w:rPr>
          <w:color w:val="6E21BA"/>
        </w:rPr>
        <w:t>,</w:t>
      </w:r>
      <w:r>
        <w:rPr>
          <w:color w:val="666666"/>
        </w:rPr>
        <w:t xml:space="preserve"> loanTrustSurvey);</w:t>
      </w:r>
    </w:p>
    <w:p w14:paraId="05C5F475" w14:textId="77777777" w:rsidR="0008622C" w:rsidRDefault="0008622C" w:rsidP="0008622C"/>
    <w:p w14:paraId="163FDB0A" w14:textId="77777777" w:rsidR="0008622C" w:rsidRDefault="0008622C" w:rsidP="0008622C">
      <w:r>
        <w:rPr>
          <w:color w:val="6E21BA"/>
        </w:rPr>
        <w:t>const</w:t>
      </w:r>
      <w:r>
        <w:rPr>
          <w:color w:val="666666"/>
        </w:rPr>
        <w:t xml:space="preserve"> { user_email</w:t>
      </w:r>
      <w:r>
        <w:rPr>
          <w:color w:val="6E21BA"/>
        </w:rPr>
        <w:t>,</w:t>
      </w:r>
      <w:r>
        <w:rPr>
          <w:color w:val="666666"/>
        </w:rPr>
        <w:t xml:space="preserve"> variant</w:t>
      </w:r>
      <w:r>
        <w:rPr>
          <w:color w:val="6E21BA"/>
        </w:rPr>
        <w:t>,</w:t>
      </w:r>
      <w:r>
        <w:rPr>
          <w:color w:val="666666"/>
        </w:rPr>
        <w:t xml:space="preserve"> prediction</w:t>
      </w:r>
      <w:r>
        <w:rPr>
          <w:color w:val="6E21BA"/>
        </w:rPr>
        <w:t>,</w:t>
      </w:r>
      <w:r>
        <w:rPr>
          <w:color w:val="666666"/>
        </w:rPr>
        <w:t xml:space="preserve"> trust</w:t>
      </w:r>
      <w:r>
        <w:rPr>
          <w:color w:val="6E21BA"/>
        </w:rPr>
        <w:t>,</w:t>
      </w:r>
      <w:r>
        <w:rPr>
          <w:color w:val="666666"/>
        </w:rPr>
        <w:t xml:space="preserve"> feedback } </w:t>
      </w:r>
      <w:r>
        <w:rPr>
          <w:color w:val="6E21BA"/>
        </w:rPr>
        <w:t>=</w:t>
      </w:r>
      <w:r>
        <w:rPr>
          <w:color w:val="666666"/>
        </w:rPr>
        <w:t xml:space="preserve"> req.</w:t>
      </w:r>
      <w:r>
        <w:rPr>
          <w:color w:val="6E21BA"/>
        </w:rPr>
        <w:t>body</w:t>
      </w:r>
      <w:r>
        <w:rPr>
          <w:color w:val="666666"/>
        </w:rPr>
        <w:t>;</w:t>
      </w:r>
    </w:p>
    <w:p w14:paraId="2AC2BA64" w14:textId="77777777" w:rsidR="0008622C" w:rsidRDefault="0008622C" w:rsidP="0008622C"/>
    <w:p w14:paraId="0B756B2B" w14:textId="77777777" w:rsidR="0008622C" w:rsidRDefault="0008622C" w:rsidP="0008622C">
      <w:r>
        <w:rPr>
          <w:color w:val="6E21BA"/>
        </w:rPr>
        <w:t>await</w:t>
      </w:r>
      <w:r>
        <w:rPr>
          <w:color w:val="666666"/>
        </w:rPr>
        <w:t xml:space="preserve"> supabase.</w:t>
      </w:r>
      <w:r>
        <w:rPr>
          <w:color w:val="C45B1C"/>
        </w:rPr>
        <w:t>from</w:t>
      </w:r>
      <w:r>
        <w:rPr>
          <w:color w:val="666666"/>
        </w:rPr>
        <w:t>(</w:t>
      </w:r>
      <w:r>
        <w:rPr>
          <w:color w:val="187B34"/>
        </w:rPr>
        <w:t>"loan_trust_survey"</w:t>
      </w:r>
      <w:r>
        <w:rPr>
          <w:color w:val="666666"/>
        </w:rPr>
        <w:t>).</w:t>
      </w:r>
      <w:r>
        <w:rPr>
          <w:color w:val="C45B1C"/>
        </w:rPr>
        <w:t>insert</w:t>
      </w:r>
      <w:r>
        <w:rPr>
          <w:color w:val="666666"/>
        </w:rPr>
        <w:t>({</w:t>
      </w:r>
    </w:p>
    <w:p w14:paraId="329D061F" w14:textId="77777777" w:rsidR="0008622C" w:rsidRDefault="0008622C" w:rsidP="0008622C">
      <w:r>
        <w:rPr>
          <w:color w:val="666666"/>
        </w:rPr>
        <w:t> user_email</w:t>
      </w:r>
      <w:r>
        <w:rPr>
          <w:color w:val="6E21BA"/>
        </w:rPr>
        <w:t>,</w:t>
      </w:r>
    </w:p>
    <w:p w14:paraId="4D00A143" w14:textId="77777777" w:rsidR="0008622C" w:rsidRDefault="0008622C" w:rsidP="0008622C">
      <w:r>
        <w:rPr>
          <w:color w:val="666666"/>
        </w:rPr>
        <w:t> variant</w:t>
      </w:r>
      <w:r>
        <w:rPr>
          <w:color w:val="6E21BA"/>
        </w:rPr>
        <w:t>,</w:t>
      </w:r>
    </w:p>
    <w:p w14:paraId="2C37648D" w14:textId="77777777" w:rsidR="0008622C" w:rsidRDefault="0008622C" w:rsidP="0008622C">
      <w:r>
        <w:rPr>
          <w:color w:val="666666"/>
        </w:rPr>
        <w:t> prediction</w:t>
      </w:r>
      <w:r>
        <w:rPr>
          <w:color w:val="6E21BA"/>
        </w:rPr>
        <w:t>,</w:t>
      </w:r>
    </w:p>
    <w:p w14:paraId="64194D90" w14:textId="77777777" w:rsidR="0008622C" w:rsidRDefault="0008622C" w:rsidP="0008622C">
      <w:r>
        <w:rPr>
          <w:color w:val="666666"/>
        </w:rPr>
        <w:t> </w:t>
      </w:r>
      <w:r>
        <w:rPr>
          <w:color w:val="6E21BA"/>
        </w:rPr>
        <w:t>trust_score:</w:t>
      </w:r>
      <w:r>
        <w:rPr>
          <w:color w:val="666666"/>
        </w:rPr>
        <w:t xml:space="preserve"> trust.</w:t>
      </w:r>
      <w:r>
        <w:rPr>
          <w:color w:val="6E21BA"/>
        </w:rPr>
        <w:t>trust_score,</w:t>
      </w:r>
    </w:p>
    <w:p w14:paraId="39C16D12" w14:textId="77777777" w:rsidR="0008622C" w:rsidRDefault="0008622C" w:rsidP="0008622C">
      <w:r>
        <w:rPr>
          <w:color w:val="666666"/>
        </w:rPr>
        <w:t> </w:t>
      </w:r>
      <w:r>
        <w:rPr>
          <w:color w:val="6E21BA"/>
        </w:rPr>
        <w:t>reasoning_confidence_score:</w:t>
      </w:r>
      <w:r>
        <w:rPr>
          <w:color w:val="666666"/>
        </w:rPr>
        <w:t xml:space="preserve"> trust.</w:t>
      </w:r>
      <w:r>
        <w:rPr>
          <w:color w:val="6E21BA"/>
        </w:rPr>
        <w:t>reasoning_confidence_score,</w:t>
      </w:r>
    </w:p>
    <w:p w14:paraId="4C822A9F" w14:textId="77777777" w:rsidR="0008622C" w:rsidRDefault="0008622C" w:rsidP="0008622C">
      <w:r>
        <w:rPr>
          <w:color w:val="666666"/>
        </w:rPr>
        <w:t> </w:t>
      </w:r>
      <w:r>
        <w:rPr>
          <w:color w:val="6E21BA"/>
        </w:rPr>
        <w:t>accuracy_score:</w:t>
      </w:r>
      <w:r>
        <w:rPr>
          <w:color w:val="666666"/>
        </w:rPr>
        <w:t xml:space="preserve"> trust.</w:t>
      </w:r>
      <w:r>
        <w:rPr>
          <w:color w:val="6E21BA"/>
        </w:rPr>
        <w:t>accuracy_score,</w:t>
      </w:r>
    </w:p>
    <w:p w14:paraId="38AA02DC" w14:textId="77777777" w:rsidR="0008622C" w:rsidRDefault="0008622C" w:rsidP="0008622C">
      <w:r>
        <w:rPr>
          <w:color w:val="666666"/>
        </w:rPr>
        <w:t> </w:t>
      </w:r>
      <w:r>
        <w:rPr>
          <w:color w:val="6E21BA"/>
        </w:rPr>
        <w:t>understanding_score:</w:t>
      </w:r>
      <w:r>
        <w:rPr>
          <w:color w:val="666666"/>
        </w:rPr>
        <w:t xml:space="preserve"> trust.</w:t>
      </w:r>
      <w:r>
        <w:rPr>
          <w:color w:val="6E21BA"/>
        </w:rPr>
        <w:t>understanding_score,</w:t>
      </w:r>
    </w:p>
    <w:p w14:paraId="6D3C7761" w14:textId="77777777" w:rsidR="0008622C" w:rsidRDefault="0008622C" w:rsidP="0008622C">
      <w:r>
        <w:rPr>
          <w:color w:val="666666"/>
        </w:rPr>
        <w:t> </w:t>
      </w:r>
      <w:r>
        <w:rPr>
          <w:color w:val="6E21BA"/>
        </w:rPr>
        <w:t>repeat_usage_score:</w:t>
      </w:r>
      <w:r>
        <w:rPr>
          <w:color w:val="666666"/>
        </w:rPr>
        <w:t xml:space="preserve"> trust.</w:t>
      </w:r>
      <w:r>
        <w:rPr>
          <w:color w:val="6E21BA"/>
        </w:rPr>
        <w:t>repeat_usage_score,</w:t>
      </w:r>
    </w:p>
    <w:p w14:paraId="43BCACB0" w14:textId="77777777" w:rsidR="0008622C" w:rsidRDefault="0008622C" w:rsidP="0008622C">
      <w:r>
        <w:rPr>
          <w:color w:val="666666"/>
        </w:rPr>
        <w:t> </w:t>
      </w:r>
      <w:r>
        <w:rPr>
          <w:color w:val="6E21BA"/>
        </w:rPr>
        <w:t>comfort_score:</w:t>
      </w:r>
      <w:r>
        <w:rPr>
          <w:color w:val="666666"/>
        </w:rPr>
        <w:t xml:space="preserve"> trust.</w:t>
      </w:r>
      <w:r>
        <w:rPr>
          <w:color w:val="6E21BA"/>
        </w:rPr>
        <w:t>comfort_score,</w:t>
      </w:r>
    </w:p>
    <w:p w14:paraId="3839BDB8" w14:textId="77777777" w:rsidR="0008622C" w:rsidRDefault="0008622C" w:rsidP="0008622C">
      <w:r>
        <w:rPr>
          <w:color w:val="666666"/>
        </w:rPr>
        <w:t> </w:t>
      </w:r>
      <w:r>
        <w:rPr>
          <w:color w:val="6E21BA"/>
        </w:rPr>
        <w:t>comment:</w:t>
      </w:r>
      <w:r>
        <w:rPr>
          <w:color w:val="666666"/>
        </w:rPr>
        <w:t xml:space="preserve"> feedback </w:t>
      </w:r>
      <w:r>
        <w:rPr>
          <w:color w:val="6E21BA"/>
        </w:rPr>
        <w:t>||</w:t>
      </w:r>
      <w:r>
        <w:rPr>
          <w:color w:val="666666"/>
        </w:rPr>
        <w:t xml:space="preserve"> </w:t>
      </w:r>
      <w:r>
        <w:rPr>
          <w:color w:val="187B34"/>
        </w:rPr>
        <w:t>null</w:t>
      </w:r>
      <w:r>
        <w:rPr>
          <w:color w:val="6E21BA"/>
        </w:rPr>
        <w:t>,</w:t>
      </w:r>
    </w:p>
    <w:p w14:paraId="1A301742" w14:textId="77777777" w:rsidR="0008622C" w:rsidRDefault="0008622C" w:rsidP="0008622C">
      <w:r>
        <w:rPr>
          <w:color w:val="666666"/>
        </w:rPr>
        <w:t>});</w:t>
      </w:r>
    </w:p>
    <w:p w14:paraId="41F90988" w14:textId="77777777" w:rsidR="0008622C" w:rsidRDefault="0008622C" w:rsidP="0008622C"/>
    <w:p w14:paraId="09EF75FC" w14:textId="5F2C5AAD" w:rsidR="0008622C" w:rsidRDefault="0008622C" w:rsidP="004A3BA7">
      <w:pPr>
        <w:pStyle w:val="Heading4"/>
        <w:numPr>
          <w:ilvl w:val="0"/>
          <w:numId w:val="25"/>
        </w:numPr>
      </w:pPr>
      <w:r>
        <w:t>Global Error Handling</w:t>
      </w:r>
    </w:p>
    <w:p w14:paraId="428DF447" w14:textId="77777777" w:rsidR="0008622C" w:rsidRDefault="0008622C" w:rsidP="0008622C"/>
    <w:p w14:paraId="5AE11651" w14:textId="77777777" w:rsidR="0008622C" w:rsidRDefault="0008622C" w:rsidP="0008622C">
      <w:r>
        <w:t>Every route passes through a single error handler. In development, it dumps the entire stack trace. In production, it keeps the response neat and hides internal details.</w:t>
      </w:r>
    </w:p>
    <w:p w14:paraId="0822090E" w14:textId="77777777" w:rsidR="0008622C" w:rsidRDefault="0008622C" w:rsidP="0008622C"/>
    <w:p w14:paraId="1CC21995" w14:textId="77777777" w:rsidR="0008622C" w:rsidRDefault="0008622C" w:rsidP="0008622C">
      <w:r>
        <w:rPr>
          <w:color w:val="666666"/>
        </w:rPr>
        <w:t>app.</w:t>
      </w:r>
      <w:r>
        <w:rPr>
          <w:color w:val="C45B1C"/>
        </w:rPr>
        <w:t>use</w:t>
      </w:r>
      <w:r>
        <w:rPr>
          <w:color w:val="666666"/>
        </w:rPr>
        <w:t>(globalErrorHandler);</w:t>
      </w:r>
    </w:p>
    <w:p w14:paraId="5D5C2525" w14:textId="77777777" w:rsidR="0008622C" w:rsidRDefault="0008622C" w:rsidP="0008622C"/>
    <w:p w14:paraId="3309E93D" w14:textId="77777777" w:rsidR="0008622C" w:rsidRDefault="0008622C" w:rsidP="0008622C">
      <w:r>
        <w:rPr>
          <w:color w:val="6E21BA"/>
        </w:rPr>
        <w:t>if</w:t>
      </w:r>
      <w:r>
        <w:rPr>
          <w:color w:val="666666"/>
        </w:rPr>
        <w:t xml:space="preserve"> (process.</w:t>
      </w:r>
      <w:r>
        <w:rPr>
          <w:color w:val="6E21BA"/>
        </w:rPr>
        <w:t>env</w:t>
      </w:r>
      <w:r>
        <w:rPr>
          <w:color w:val="666666"/>
        </w:rPr>
        <w:t>.</w:t>
      </w:r>
      <w:r>
        <w:rPr>
          <w:color w:val="6E21BA"/>
        </w:rPr>
        <w:t>NODE_ENV</w:t>
      </w:r>
      <w:r>
        <w:rPr>
          <w:color w:val="666666"/>
        </w:rPr>
        <w:t xml:space="preserve"> </w:t>
      </w:r>
      <w:r>
        <w:rPr>
          <w:color w:val="6E21BA"/>
        </w:rPr>
        <w:t>===</w:t>
      </w:r>
      <w:r>
        <w:rPr>
          <w:color w:val="666666"/>
        </w:rPr>
        <w:t xml:space="preserve"> </w:t>
      </w:r>
      <w:r>
        <w:rPr>
          <w:color w:val="187B34"/>
        </w:rPr>
        <w:t>"development"</w:t>
      </w:r>
      <w:r>
        <w:rPr>
          <w:color w:val="666666"/>
        </w:rPr>
        <w:t>) {</w:t>
      </w:r>
    </w:p>
    <w:p w14:paraId="1E45991C" w14:textId="77777777" w:rsidR="0008622C" w:rsidRDefault="0008622C" w:rsidP="0008622C">
      <w:r>
        <w:rPr>
          <w:color w:val="666666"/>
        </w:rPr>
        <w:t> </w:t>
      </w:r>
      <w:r>
        <w:rPr>
          <w:color w:val="C45B1C"/>
        </w:rPr>
        <w:t>sendErrorForDev</w:t>
      </w:r>
      <w:r>
        <w:rPr>
          <w:color w:val="666666"/>
        </w:rPr>
        <w:t>(err</w:t>
      </w:r>
      <w:r>
        <w:rPr>
          <w:color w:val="6E21BA"/>
        </w:rPr>
        <w:t>,</w:t>
      </w:r>
      <w:r>
        <w:rPr>
          <w:color w:val="666666"/>
        </w:rPr>
        <w:t xml:space="preserve"> res);</w:t>
      </w:r>
    </w:p>
    <w:p w14:paraId="6F0F99BE" w14:textId="77777777" w:rsidR="0008622C" w:rsidRDefault="0008622C" w:rsidP="0008622C">
      <w:r>
        <w:rPr>
          <w:color w:val="666666"/>
        </w:rPr>
        <w:t xml:space="preserve">} </w:t>
      </w:r>
      <w:r>
        <w:rPr>
          <w:color w:val="6E21BA"/>
        </w:rPr>
        <w:t>else</w:t>
      </w:r>
      <w:r>
        <w:rPr>
          <w:color w:val="666666"/>
        </w:rPr>
        <w:t xml:space="preserve"> {</w:t>
      </w:r>
    </w:p>
    <w:p w14:paraId="4489EE4E" w14:textId="77777777" w:rsidR="0008622C" w:rsidRDefault="0008622C" w:rsidP="0008622C">
      <w:r>
        <w:rPr>
          <w:color w:val="666666"/>
        </w:rPr>
        <w:t> </w:t>
      </w:r>
      <w:r>
        <w:rPr>
          <w:color w:val="C45B1C"/>
        </w:rPr>
        <w:t>sendErrorForProd</w:t>
      </w:r>
      <w:r>
        <w:rPr>
          <w:color w:val="666666"/>
        </w:rPr>
        <w:t>(err</w:t>
      </w:r>
      <w:r>
        <w:rPr>
          <w:color w:val="6E21BA"/>
        </w:rPr>
        <w:t>,</w:t>
      </w:r>
      <w:r>
        <w:rPr>
          <w:color w:val="666666"/>
        </w:rPr>
        <w:t xml:space="preserve"> res);</w:t>
      </w:r>
    </w:p>
    <w:p w14:paraId="7A880FE8" w14:textId="77777777" w:rsidR="0008622C" w:rsidRDefault="0008622C" w:rsidP="0008622C">
      <w:r>
        <w:rPr>
          <w:color w:val="666666"/>
        </w:rPr>
        <w:t>}</w:t>
      </w:r>
    </w:p>
    <w:p w14:paraId="50D734DC" w14:textId="77777777" w:rsidR="0008622C" w:rsidRDefault="0008622C" w:rsidP="0008622C"/>
    <w:p w14:paraId="6B13C63E" w14:textId="0A587F50" w:rsidR="0008622C" w:rsidRDefault="0008622C" w:rsidP="004A3BA7">
      <w:pPr>
        <w:pStyle w:val="Heading4"/>
        <w:numPr>
          <w:ilvl w:val="0"/>
          <w:numId w:val="25"/>
        </w:numPr>
      </w:pPr>
      <w:r>
        <w:t>The Express App Structure (High-Level Routing)</w:t>
      </w:r>
    </w:p>
    <w:p w14:paraId="70A92F0F" w14:textId="77777777" w:rsidR="0008622C" w:rsidRDefault="0008622C" w:rsidP="0008622C"/>
    <w:p w14:paraId="257F39ED" w14:textId="77777777" w:rsidR="0008622C" w:rsidRDefault="0008622C" w:rsidP="0008622C">
      <w:r>
        <w:lastRenderedPageBreak/>
        <w:t>The app itself only wires the pieces together.</w:t>
      </w:r>
    </w:p>
    <w:p w14:paraId="1CDE0D18" w14:textId="77777777" w:rsidR="0008622C" w:rsidRDefault="0008622C" w:rsidP="0008622C"/>
    <w:p w14:paraId="0DA91CF3" w14:textId="77777777" w:rsidR="0008622C" w:rsidRDefault="0008622C" w:rsidP="0008622C">
      <w:r>
        <w:rPr>
          <w:color w:val="666666"/>
        </w:rPr>
        <w:t>app.</w:t>
      </w:r>
      <w:r>
        <w:rPr>
          <w:color w:val="C45B1C"/>
        </w:rPr>
        <w:t>use</w:t>
      </w:r>
      <w:r>
        <w:rPr>
          <w:color w:val="666666"/>
        </w:rPr>
        <w:t>(</w:t>
      </w:r>
      <w:r>
        <w:rPr>
          <w:color w:val="187B34"/>
        </w:rPr>
        <w:t>"/api/v1/users"</w:t>
      </w:r>
      <w:r>
        <w:rPr>
          <w:color w:val="6E21BA"/>
        </w:rPr>
        <w:t>,</w:t>
      </w:r>
      <w:r>
        <w:rPr>
          <w:color w:val="666666"/>
        </w:rPr>
        <w:t xml:space="preserve"> userRoutes);</w:t>
      </w:r>
    </w:p>
    <w:p w14:paraId="2BC857D7" w14:textId="77777777" w:rsidR="0008622C" w:rsidRDefault="0008622C" w:rsidP="0008622C">
      <w:r>
        <w:rPr>
          <w:color w:val="666666"/>
        </w:rPr>
        <w:t>app.</w:t>
      </w:r>
      <w:r>
        <w:rPr>
          <w:color w:val="C45B1C"/>
        </w:rPr>
        <w:t>use</w:t>
      </w:r>
      <w:r>
        <w:rPr>
          <w:color w:val="666666"/>
        </w:rPr>
        <w:t>(</w:t>
      </w:r>
      <w:r>
        <w:rPr>
          <w:color w:val="187B34"/>
        </w:rPr>
        <w:t>"/api/v1/loan"</w:t>
      </w:r>
      <w:r>
        <w:rPr>
          <w:color w:val="6E21BA"/>
        </w:rPr>
        <w:t>,</w:t>
      </w:r>
      <w:r>
        <w:rPr>
          <w:color w:val="666666"/>
        </w:rPr>
        <w:t xml:space="preserve"> loanRoutes);</w:t>
      </w:r>
    </w:p>
    <w:p w14:paraId="3FDEAA79" w14:textId="77777777" w:rsidR="0008622C" w:rsidRDefault="0008622C" w:rsidP="0008622C">
      <w:r>
        <w:rPr>
          <w:color w:val="666666"/>
        </w:rPr>
        <w:t>app.</w:t>
      </w:r>
      <w:r>
        <w:rPr>
          <w:color w:val="C45B1C"/>
        </w:rPr>
        <w:t>use</w:t>
      </w:r>
      <w:r>
        <w:rPr>
          <w:color w:val="666666"/>
        </w:rPr>
        <w:t>(</w:t>
      </w:r>
      <w:r>
        <w:rPr>
          <w:color w:val="187B34"/>
        </w:rPr>
        <w:t>"/api/v1/faq"</w:t>
      </w:r>
      <w:r>
        <w:rPr>
          <w:color w:val="6E21BA"/>
        </w:rPr>
        <w:t>,</w:t>
      </w:r>
      <w:r>
        <w:rPr>
          <w:color w:val="666666"/>
        </w:rPr>
        <w:t xml:space="preserve"> faqRoutes);</w:t>
      </w:r>
    </w:p>
    <w:p w14:paraId="5C3EB5DA" w14:textId="77777777" w:rsidR="0008622C" w:rsidRDefault="0008622C" w:rsidP="0008622C">
      <w:r>
        <w:rPr>
          <w:color w:val="666666"/>
        </w:rPr>
        <w:t>app.</w:t>
      </w:r>
      <w:r>
        <w:rPr>
          <w:color w:val="C45B1C"/>
        </w:rPr>
        <w:t>use</w:t>
      </w:r>
      <w:r>
        <w:rPr>
          <w:color w:val="666666"/>
        </w:rPr>
        <w:t>(</w:t>
      </w:r>
      <w:r>
        <w:rPr>
          <w:color w:val="187B34"/>
        </w:rPr>
        <w:t>"/api/v1/survey"</w:t>
      </w:r>
      <w:r>
        <w:rPr>
          <w:color w:val="6E21BA"/>
        </w:rPr>
        <w:t>,</w:t>
      </w:r>
      <w:r>
        <w:rPr>
          <w:color w:val="666666"/>
        </w:rPr>
        <w:t xml:space="preserve"> surveyRoutes);</w:t>
      </w:r>
    </w:p>
    <w:p w14:paraId="383F38D8" w14:textId="77777777" w:rsidR="0008622C" w:rsidRDefault="0008622C" w:rsidP="00DC0984"/>
    <w:p w14:paraId="7398ACA3" w14:textId="79BA6C3A" w:rsidR="00D8689A" w:rsidRDefault="00D8689A" w:rsidP="00D8689A">
      <w:pPr>
        <w:pStyle w:val="Heading3"/>
        <w:spacing w:before="240" w:after="120"/>
      </w:pPr>
      <w:r>
        <w:t>6.3.3.</w:t>
      </w:r>
      <w:r w:rsidR="000C064F">
        <w:t>2</w:t>
      </w:r>
      <w:r>
        <w:t xml:space="preserve"> </w:t>
      </w:r>
      <w:r w:rsidR="0039503D">
        <w:t>Flask</w:t>
      </w:r>
      <w:r>
        <w:t xml:space="preserve"> Microservice</w:t>
      </w:r>
    </w:p>
    <w:p w14:paraId="20ACC397" w14:textId="77777777" w:rsidR="00622C46" w:rsidRDefault="00622C46" w:rsidP="00622C46"/>
    <w:p w14:paraId="4EFDC600" w14:textId="77777777" w:rsidR="0039503D" w:rsidRPr="0039503D" w:rsidRDefault="0039503D" w:rsidP="0039503D">
      <w:r w:rsidRPr="0039503D">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39503D"/>
    <w:p w14:paraId="74C68EE2" w14:textId="72BAD127" w:rsidR="0039503D" w:rsidRPr="0039503D" w:rsidRDefault="00F879C3" w:rsidP="004A3BA7">
      <w:pPr>
        <w:pStyle w:val="Heading4"/>
        <w:numPr>
          <w:ilvl w:val="0"/>
          <w:numId w:val="28"/>
        </w:numPr>
      </w:pPr>
      <w:r>
        <w:t xml:space="preserve">Route:- </w:t>
      </w:r>
      <w:r w:rsidR="0039503D" w:rsidRPr="0039503D">
        <w:t>/loan_form_test?variant=xai | baseline - Loan Prediction + (optional) SHAP</w:t>
      </w:r>
    </w:p>
    <w:p w14:paraId="006461BA" w14:textId="77777777" w:rsidR="0039503D" w:rsidRPr="0039503D" w:rsidRDefault="0039503D" w:rsidP="0039503D"/>
    <w:p w14:paraId="2605C628" w14:textId="77777777" w:rsidR="0039503D" w:rsidRDefault="0039503D" w:rsidP="0039503D">
      <w:r w:rsidRPr="0039503D">
        <w:t>This is the core endpoint. It accepts the 11 raw loan fields, validates them, engineers new features, scales, and predicts. If variant=xai, it adds SHAP contributions and a short, human-readable explanation.</w:t>
      </w:r>
    </w:p>
    <w:p w14:paraId="347C4454" w14:textId="77777777" w:rsidR="00E31394" w:rsidRPr="0039503D" w:rsidRDefault="00E31394" w:rsidP="0039503D"/>
    <w:p w14:paraId="468FBF1B" w14:textId="77777777" w:rsidR="0039503D" w:rsidRPr="0039503D" w:rsidRDefault="0039503D" w:rsidP="00E31394">
      <w:pPr>
        <w:pStyle w:val="Heading5"/>
      </w:pPr>
      <w:r w:rsidRPr="0039503D">
        <w:t>What it does, in plain words</w:t>
      </w:r>
    </w:p>
    <w:p w14:paraId="13A3371E" w14:textId="77777777" w:rsidR="0039503D" w:rsidRPr="0039503D" w:rsidRDefault="0039503D" w:rsidP="004A3BA7">
      <w:pPr>
        <w:numPr>
          <w:ilvl w:val="0"/>
          <w:numId w:val="26"/>
        </w:numPr>
        <w:spacing w:before="120" w:after="120"/>
      </w:pPr>
      <w:r w:rsidRPr="0039503D">
        <w:t>Reads variant from the query string (xai or baseline).</w:t>
      </w:r>
    </w:p>
    <w:p w14:paraId="7786383C" w14:textId="77777777" w:rsidR="0039503D" w:rsidRPr="0039503D" w:rsidRDefault="0039503D" w:rsidP="004A3BA7">
      <w:pPr>
        <w:numPr>
          <w:ilvl w:val="0"/>
          <w:numId w:val="26"/>
        </w:numPr>
        <w:spacing w:before="120" w:after="120"/>
      </w:pPr>
      <w:r w:rsidRPr="0039503D">
        <w:t>Validates body against LoanApplication.</w:t>
      </w:r>
    </w:p>
    <w:p w14:paraId="73285ACB" w14:textId="77777777" w:rsidR="0039503D" w:rsidRPr="0039503D" w:rsidRDefault="0039503D" w:rsidP="004A3BA7">
      <w:pPr>
        <w:numPr>
          <w:ilvl w:val="0"/>
          <w:numId w:val="26"/>
        </w:numPr>
        <w:spacing w:before="120" w:after="120"/>
      </w:pPr>
      <w:r w:rsidRPr="0039503D">
        <w:t xml:space="preserve">Runs the </w:t>
      </w:r>
      <w:r w:rsidRPr="0039503D">
        <w:rPr>
          <w:b/>
          <w:bCs/>
        </w:rPr>
        <w:t>LoanPipeline</w:t>
      </w:r>
      <w:r w:rsidRPr="0039503D">
        <w:t>: FeatureEngineer → Predictor → (SHAP if XAI) → GPT summary.</w:t>
      </w:r>
    </w:p>
    <w:p w14:paraId="6E300778" w14:textId="77777777" w:rsidR="0039503D" w:rsidRPr="0039503D" w:rsidRDefault="0039503D" w:rsidP="004A3BA7">
      <w:pPr>
        <w:numPr>
          <w:ilvl w:val="0"/>
          <w:numId w:val="26"/>
        </w:numPr>
        <w:spacing w:before="120" w:after="120"/>
      </w:pPr>
      <w:r w:rsidRPr="0039503D">
        <w:t>Returns: prediction, probability, optional explanation, and a human-friendly message.</w:t>
      </w:r>
    </w:p>
    <w:p w14:paraId="439B6BD2" w14:textId="77777777" w:rsidR="0039503D" w:rsidRPr="0039503D" w:rsidRDefault="0039503D" w:rsidP="0039503D"/>
    <w:p w14:paraId="3C84406A" w14:textId="77777777" w:rsidR="0039503D" w:rsidRDefault="0039503D" w:rsidP="00E31394">
      <w:pPr>
        <w:pStyle w:val="Heading5"/>
      </w:pPr>
      <w:r w:rsidRPr="0039503D">
        <w:t>Route</w:t>
      </w:r>
    </w:p>
    <w:p w14:paraId="12836E0B" w14:textId="77777777" w:rsidR="00C573E1" w:rsidRPr="00C573E1" w:rsidRDefault="00C573E1" w:rsidP="00C573E1"/>
    <w:p w14:paraId="38A7F647" w14:textId="77777777" w:rsidR="0039503D" w:rsidRPr="0039503D" w:rsidRDefault="0039503D" w:rsidP="0039503D">
      <w:r w:rsidRPr="0039503D">
        <w:rPr>
          <w:color w:val="C45B1C"/>
        </w:rPr>
        <w:t>@app</w:t>
      </w:r>
      <w:r w:rsidRPr="0039503D">
        <w:rPr>
          <w:color w:val="6E21BA"/>
        </w:rPr>
        <w:t>.</w:t>
      </w:r>
      <w:r w:rsidRPr="0039503D">
        <w:rPr>
          <w:color w:val="C45B1C"/>
        </w:rPr>
        <w:t>post</w:t>
      </w:r>
      <w:r w:rsidRPr="0039503D">
        <w:rPr>
          <w:color w:val="666666"/>
        </w:rPr>
        <w:t>(</w:t>
      </w:r>
      <w:r w:rsidRPr="0039503D">
        <w:rPr>
          <w:color w:val="187B34"/>
        </w:rPr>
        <w:t>"/loan_form_test"</w:t>
      </w:r>
      <w:r w:rsidRPr="0039503D">
        <w:rPr>
          <w:color w:val="666666"/>
        </w:rPr>
        <w:t>)</w:t>
      </w:r>
    </w:p>
    <w:p w14:paraId="1E9FDE7B" w14:textId="77777777" w:rsidR="0039503D" w:rsidRPr="0039503D" w:rsidRDefault="0039503D" w:rsidP="0039503D">
      <w:r w:rsidRPr="0039503D">
        <w:rPr>
          <w:color w:val="6E21BA"/>
        </w:rPr>
        <w:t>def</w:t>
      </w:r>
      <w:r w:rsidRPr="0039503D">
        <w:rPr>
          <w:color w:val="666666"/>
        </w:rPr>
        <w:t xml:space="preserve"> </w:t>
      </w:r>
      <w:r w:rsidRPr="0039503D">
        <w:rPr>
          <w:color w:val="C45B1C"/>
        </w:rPr>
        <w:t>loan_form_test</w:t>
      </w:r>
      <w:r w:rsidRPr="0039503D">
        <w:rPr>
          <w:i/>
          <w:iCs/>
          <w:color w:val="666666"/>
        </w:rPr>
        <w:t>(request</w:t>
      </w:r>
      <w:r w:rsidRPr="0039503D">
        <w:rPr>
          <w:i/>
          <w:iCs/>
          <w:color w:val="6E21BA"/>
        </w:rPr>
        <w:t>:</w:t>
      </w:r>
      <w:r w:rsidRPr="0039503D">
        <w:rPr>
          <w:i/>
          <w:iCs/>
          <w:color w:val="666666"/>
        </w:rPr>
        <w:t xml:space="preserve"> Request</w:t>
      </w:r>
      <w:r w:rsidRPr="0039503D">
        <w:rPr>
          <w:i/>
          <w:iCs/>
          <w:color w:val="6E21BA"/>
        </w:rPr>
        <w:t>,</w:t>
      </w:r>
      <w:r w:rsidRPr="0039503D">
        <w:rPr>
          <w:i/>
          <w:iCs/>
          <w:color w:val="666666"/>
        </w:rPr>
        <w:t xml:space="preserve"> data</w:t>
      </w:r>
      <w:r w:rsidRPr="0039503D">
        <w:rPr>
          <w:i/>
          <w:iCs/>
          <w:color w:val="6E21BA"/>
        </w:rPr>
        <w:t>:</w:t>
      </w:r>
      <w:r w:rsidRPr="0039503D">
        <w:rPr>
          <w:i/>
          <w:iCs/>
          <w:color w:val="666666"/>
        </w:rPr>
        <w:t xml:space="preserve"> LoanApplication)</w:t>
      </w:r>
      <w:r w:rsidRPr="0039503D">
        <w:rPr>
          <w:color w:val="666666"/>
        </w:rPr>
        <w:t>:</w:t>
      </w:r>
    </w:p>
    <w:p w14:paraId="7626E29B" w14:textId="77777777" w:rsidR="0039503D" w:rsidRPr="0039503D" w:rsidRDefault="0039503D" w:rsidP="0039503D">
      <w:r w:rsidRPr="0039503D">
        <w:rPr>
          <w:color w:val="666666"/>
        </w:rPr>
        <w:t xml:space="preserve">   variant </w:t>
      </w:r>
      <w:r w:rsidRPr="0039503D">
        <w:rPr>
          <w:color w:val="6E21BA"/>
        </w:rPr>
        <w:t>=</w:t>
      </w:r>
      <w:r w:rsidRPr="0039503D">
        <w:rPr>
          <w:color w:val="666666"/>
        </w:rPr>
        <w:t xml:space="preserve"> request</w:t>
      </w:r>
      <w:r w:rsidRPr="0039503D">
        <w:rPr>
          <w:color w:val="6E21BA"/>
        </w:rPr>
        <w:t>.query_params.</w:t>
      </w:r>
      <w:r w:rsidRPr="0039503D">
        <w:rPr>
          <w:color w:val="C45B1C"/>
        </w:rPr>
        <w:t>get</w:t>
      </w:r>
      <w:r w:rsidRPr="0039503D">
        <w:rPr>
          <w:color w:val="666666"/>
        </w:rPr>
        <w:t>(</w:t>
      </w:r>
      <w:r w:rsidRPr="0039503D">
        <w:rPr>
          <w:color w:val="187B34"/>
        </w:rPr>
        <w:t>"variant"</w:t>
      </w:r>
      <w:r w:rsidRPr="0039503D">
        <w:rPr>
          <w:color w:val="6E21BA"/>
        </w:rPr>
        <w:t>,</w:t>
      </w:r>
      <w:r w:rsidRPr="0039503D">
        <w:rPr>
          <w:color w:val="666666"/>
        </w:rPr>
        <w:t xml:space="preserve"> </w:t>
      </w:r>
      <w:r w:rsidRPr="0039503D">
        <w:rPr>
          <w:color w:val="187B34"/>
        </w:rPr>
        <w:t>"xai"</w:t>
      </w:r>
      <w:r w:rsidRPr="0039503D">
        <w:rPr>
          <w:color w:val="666666"/>
        </w:rPr>
        <w:t>)</w:t>
      </w:r>
    </w:p>
    <w:p w14:paraId="4CD050EA" w14:textId="77777777" w:rsidR="0039503D" w:rsidRPr="0039503D" w:rsidRDefault="0039503D" w:rsidP="0039503D">
      <w:r w:rsidRPr="0039503D">
        <w:rPr>
          <w:color w:val="666666"/>
        </w:rPr>
        <w:t>   </w:t>
      </w:r>
      <w:r w:rsidRPr="0039503D">
        <w:rPr>
          <w:color w:val="6E21BA"/>
        </w:rPr>
        <w:t>return</w:t>
      </w:r>
      <w:r w:rsidRPr="0039503D">
        <w:rPr>
          <w:color w:val="666666"/>
        </w:rPr>
        <w:t xml:space="preserve"> pipeline</w:t>
      </w:r>
      <w:r w:rsidRPr="0039503D">
        <w:rPr>
          <w:color w:val="6E21BA"/>
        </w:rPr>
        <w:t>.</w:t>
      </w:r>
      <w:r w:rsidRPr="0039503D">
        <w:rPr>
          <w:color w:val="C45B1C"/>
        </w:rPr>
        <w:t>run</w:t>
      </w:r>
      <w:r w:rsidRPr="0039503D">
        <w:rPr>
          <w:color w:val="666666"/>
        </w:rPr>
        <w:t>(data</w:t>
      </w:r>
      <w:r w:rsidRPr="0039503D">
        <w:rPr>
          <w:color w:val="6E21BA"/>
        </w:rPr>
        <w:t>.</w:t>
      </w:r>
      <w:r w:rsidRPr="0039503D">
        <w:rPr>
          <w:color w:val="C45B1C"/>
        </w:rPr>
        <w:t>dict</w:t>
      </w:r>
      <w:r w:rsidRPr="0039503D">
        <w:rPr>
          <w:color w:val="666666"/>
        </w:rPr>
        <w:t>()</w:t>
      </w:r>
      <w:r w:rsidRPr="0039503D">
        <w:rPr>
          <w:color w:val="6E21BA"/>
        </w:rPr>
        <w:t>,</w:t>
      </w:r>
      <w:r w:rsidRPr="0039503D">
        <w:rPr>
          <w:color w:val="666666"/>
        </w:rPr>
        <w:t xml:space="preserve"> variant)</w:t>
      </w:r>
    </w:p>
    <w:p w14:paraId="6EBCFD8B" w14:textId="77777777" w:rsidR="0039503D" w:rsidRPr="0039503D" w:rsidRDefault="0039503D" w:rsidP="0039503D"/>
    <w:p w14:paraId="6357A3D9" w14:textId="77777777" w:rsidR="0039503D" w:rsidRPr="0039503D" w:rsidRDefault="0039503D" w:rsidP="00E31394">
      <w:pPr>
        <w:pStyle w:val="Heading5"/>
      </w:pPr>
      <w:r w:rsidRPr="0039503D">
        <w:t>Pipeline wiring</w:t>
      </w:r>
    </w:p>
    <w:p w14:paraId="34359A51"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loader </w:t>
      </w:r>
      <w:r w:rsidRPr="0039503D">
        <w:rPr>
          <w:color w:val="6E21BA"/>
        </w:rPr>
        <w:t>import</w:t>
      </w:r>
      <w:r w:rsidRPr="0039503D">
        <w:rPr>
          <w:color w:val="666666"/>
        </w:rPr>
        <w:t xml:space="preserve"> load_models</w:t>
      </w:r>
    </w:p>
    <w:p w14:paraId="076DF124"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feature_engineering </w:t>
      </w:r>
      <w:r w:rsidRPr="0039503D">
        <w:rPr>
          <w:color w:val="6E21BA"/>
        </w:rPr>
        <w:t>import</w:t>
      </w:r>
      <w:r w:rsidRPr="0039503D">
        <w:rPr>
          <w:color w:val="666666"/>
        </w:rPr>
        <w:t xml:space="preserve"> FeatureEngineer</w:t>
      </w:r>
    </w:p>
    <w:p w14:paraId="1FC8B225"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predictor </w:t>
      </w:r>
      <w:r w:rsidRPr="0039503D">
        <w:rPr>
          <w:color w:val="6E21BA"/>
        </w:rPr>
        <w:t>import</w:t>
      </w:r>
      <w:r w:rsidRPr="0039503D">
        <w:rPr>
          <w:color w:val="666666"/>
        </w:rPr>
        <w:t xml:space="preserve"> LoanPredictor</w:t>
      </w:r>
    </w:p>
    <w:p w14:paraId="7166F487"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shap_explainer </w:t>
      </w:r>
      <w:r w:rsidRPr="0039503D">
        <w:rPr>
          <w:color w:val="6E21BA"/>
        </w:rPr>
        <w:t>import</w:t>
      </w:r>
      <w:r w:rsidRPr="0039503D">
        <w:rPr>
          <w:color w:val="666666"/>
        </w:rPr>
        <w:t xml:space="preserve"> ShapExplainer</w:t>
      </w:r>
    </w:p>
    <w:p w14:paraId="15BFDD00"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loan_pipeline </w:t>
      </w:r>
      <w:r w:rsidRPr="0039503D">
        <w:rPr>
          <w:color w:val="6E21BA"/>
        </w:rPr>
        <w:t>import</w:t>
      </w:r>
      <w:r w:rsidRPr="0039503D">
        <w:rPr>
          <w:color w:val="666666"/>
        </w:rPr>
        <w:t xml:space="preserve"> LoanPipeline</w:t>
      </w:r>
    </w:p>
    <w:p w14:paraId="7C8E0983" w14:textId="77777777" w:rsidR="0039503D" w:rsidRPr="0039503D" w:rsidRDefault="0039503D" w:rsidP="0039503D">
      <w:r w:rsidRPr="0039503D">
        <w:rPr>
          <w:color w:val="6E21BA"/>
        </w:rPr>
        <w:t>from</w:t>
      </w:r>
      <w:r w:rsidRPr="0039503D">
        <w:rPr>
          <w:color w:val="666666"/>
        </w:rPr>
        <w:t xml:space="preserve"> services</w:t>
      </w:r>
      <w:r w:rsidRPr="0039503D">
        <w:rPr>
          <w:color w:val="6E21BA"/>
        </w:rPr>
        <w:t>.</w:t>
      </w:r>
      <w:r w:rsidRPr="0039503D">
        <w:rPr>
          <w:color w:val="666666"/>
        </w:rPr>
        <w:t xml:space="preserve">explanation_service </w:t>
      </w:r>
      <w:r w:rsidRPr="0039503D">
        <w:rPr>
          <w:color w:val="6E21BA"/>
        </w:rPr>
        <w:t>import</w:t>
      </w:r>
      <w:r w:rsidRPr="0039503D">
        <w:rPr>
          <w:color w:val="666666"/>
        </w:rPr>
        <w:t xml:space="preserve"> generate_human_explanation</w:t>
      </w:r>
    </w:p>
    <w:p w14:paraId="700FCF7D" w14:textId="77777777" w:rsidR="0039503D" w:rsidRPr="0039503D" w:rsidRDefault="0039503D" w:rsidP="0039503D"/>
    <w:p w14:paraId="2997D3A4" w14:textId="77777777" w:rsidR="0039503D" w:rsidRPr="0039503D" w:rsidRDefault="0039503D" w:rsidP="0039503D">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explainer </w:t>
      </w:r>
      <w:r w:rsidRPr="0039503D">
        <w:rPr>
          <w:color w:val="6E21BA"/>
        </w:rPr>
        <w:t>=</w:t>
      </w:r>
      <w:r w:rsidRPr="0039503D">
        <w:rPr>
          <w:color w:val="666666"/>
        </w:rPr>
        <w:t xml:space="preserve"> </w:t>
      </w:r>
      <w:r w:rsidRPr="0039503D">
        <w:rPr>
          <w:color w:val="C45B1C"/>
        </w:rPr>
        <w:t>load_models</w:t>
      </w:r>
      <w:r w:rsidRPr="0039503D">
        <w:rPr>
          <w:color w:val="666666"/>
        </w:rPr>
        <w:t>()</w:t>
      </w:r>
    </w:p>
    <w:p w14:paraId="409EFD57" w14:textId="77777777" w:rsidR="0039503D" w:rsidRPr="0039503D" w:rsidRDefault="0039503D" w:rsidP="0039503D"/>
    <w:p w14:paraId="2E69C660" w14:textId="77777777" w:rsidR="0039503D" w:rsidRPr="0039503D" w:rsidRDefault="0039503D" w:rsidP="0039503D">
      <w:r w:rsidRPr="0039503D">
        <w:rPr>
          <w:color w:val="666666"/>
        </w:rPr>
        <w:t xml:space="preserve">feature_order </w:t>
      </w:r>
      <w:r w:rsidRPr="0039503D">
        <w:rPr>
          <w:color w:val="6E21BA"/>
        </w:rPr>
        <w:t>=</w:t>
      </w:r>
      <w:r w:rsidRPr="0039503D">
        <w:rPr>
          <w:color w:val="666666"/>
        </w:rPr>
        <w:t xml:space="preserve"> [</w:t>
      </w:r>
    </w:p>
    <w:p w14:paraId="2AEC2D90" w14:textId="77777777" w:rsidR="0039503D" w:rsidRPr="0039503D" w:rsidRDefault="0039503D" w:rsidP="0039503D">
      <w:r w:rsidRPr="0039503D">
        <w:rPr>
          <w:color w:val="666666"/>
        </w:rPr>
        <w:t>   </w:t>
      </w:r>
      <w:r w:rsidRPr="0039503D">
        <w:rPr>
          <w:color w:val="187B34"/>
        </w:rPr>
        <w:t>"no_of_dependents"</w:t>
      </w:r>
      <w:r w:rsidRPr="0039503D">
        <w:rPr>
          <w:color w:val="6E21BA"/>
        </w:rPr>
        <w:t>,</w:t>
      </w:r>
      <w:r w:rsidRPr="0039503D">
        <w:rPr>
          <w:color w:val="187B34"/>
        </w:rPr>
        <w:t>"education"</w:t>
      </w:r>
      <w:r w:rsidRPr="0039503D">
        <w:rPr>
          <w:color w:val="6E21BA"/>
        </w:rPr>
        <w:t>,</w:t>
      </w:r>
      <w:r w:rsidRPr="0039503D">
        <w:rPr>
          <w:color w:val="187B34"/>
        </w:rPr>
        <w:t>"self_employed"</w:t>
      </w:r>
      <w:r w:rsidRPr="0039503D">
        <w:rPr>
          <w:color w:val="6E21BA"/>
        </w:rPr>
        <w:t>,</w:t>
      </w:r>
      <w:r w:rsidRPr="0039503D">
        <w:rPr>
          <w:color w:val="187B34"/>
        </w:rPr>
        <w:t>"income_annum"</w:t>
      </w:r>
      <w:r w:rsidRPr="0039503D">
        <w:rPr>
          <w:color w:val="6E21BA"/>
        </w:rPr>
        <w:t>,</w:t>
      </w:r>
      <w:r w:rsidRPr="0039503D">
        <w:rPr>
          <w:color w:val="187B34"/>
        </w:rPr>
        <w:t>"loan_amount"</w:t>
      </w:r>
      <w:r w:rsidRPr="0039503D">
        <w:rPr>
          <w:color w:val="6E21BA"/>
        </w:rPr>
        <w:t>,</w:t>
      </w:r>
    </w:p>
    <w:p w14:paraId="419CBB3D" w14:textId="77777777" w:rsidR="0039503D" w:rsidRPr="0039503D" w:rsidRDefault="0039503D" w:rsidP="0039503D">
      <w:r w:rsidRPr="0039503D">
        <w:rPr>
          <w:color w:val="666666"/>
        </w:rPr>
        <w:lastRenderedPageBreak/>
        <w:t>   </w:t>
      </w:r>
      <w:r w:rsidRPr="0039503D">
        <w:rPr>
          <w:color w:val="187B34"/>
        </w:rPr>
        <w:t>"loan_term"</w:t>
      </w:r>
      <w:r w:rsidRPr="0039503D">
        <w:rPr>
          <w:color w:val="6E21BA"/>
        </w:rPr>
        <w:t>,</w:t>
      </w:r>
      <w:r w:rsidRPr="0039503D">
        <w:rPr>
          <w:color w:val="187B34"/>
        </w:rPr>
        <w:t>"cibil_score"</w:t>
      </w:r>
      <w:r w:rsidRPr="0039503D">
        <w:rPr>
          <w:color w:val="6E21BA"/>
        </w:rPr>
        <w:t>,</w:t>
      </w:r>
      <w:r w:rsidRPr="0039503D">
        <w:rPr>
          <w:color w:val="187B34"/>
        </w:rPr>
        <w:t>"residential_assets_value"</w:t>
      </w:r>
      <w:r w:rsidRPr="0039503D">
        <w:rPr>
          <w:color w:val="6E21BA"/>
        </w:rPr>
        <w:t>,</w:t>
      </w:r>
      <w:r w:rsidRPr="0039503D">
        <w:rPr>
          <w:color w:val="187B34"/>
        </w:rPr>
        <w:t>"commercial_assets_value"</w:t>
      </w:r>
      <w:r w:rsidRPr="0039503D">
        <w:rPr>
          <w:color w:val="6E21BA"/>
        </w:rPr>
        <w:t>,</w:t>
      </w:r>
    </w:p>
    <w:p w14:paraId="34C7E967" w14:textId="77777777" w:rsidR="0039503D" w:rsidRPr="0039503D" w:rsidRDefault="0039503D" w:rsidP="0039503D">
      <w:r w:rsidRPr="0039503D">
        <w:rPr>
          <w:color w:val="666666"/>
        </w:rPr>
        <w:t>   </w:t>
      </w:r>
      <w:r w:rsidRPr="0039503D">
        <w:rPr>
          <w:color w:val="187B34"/>
        </w:rPr>
        <w:t>"luxury_assets_value"</w:t>
      </w:r>
      <w:r w:rsidRPr="0039503D">
        <w:rPr>
          <w:color w:val="6E21BA"/>
        </w:rPr>
        <w:t>,</w:t>
      </w:r>
      <w:r w:rsidRPr="0039503D">
        <w:rPr>
          <w:color w:val="187B34"/>
        </w:rPr>
        <w:t>"bank_asset_value"</w:t>
      </w:r>
      <w:r w:rsidRPr="0039503D">
        <w:rPr>
          <w:color w:val="6E21BA"/>
        </w:rPr>
        <w:t>,</w:t>
      </w:r>
      <w:r w:rsidRPr="0039503D">
        <w:rPr>
          <w:color w:val="187B34"/>
        </w:rPr>
        <w:t>"has_residential_assets_value"</w:t>
      </w:r>
      <w:r w:rsidRPr="0039503D">
        <w:rPr>
          <w:color w:val="6E21BA"/>
        </w:rPr>
        <w:t>,</w:t>
      </w:r>
    </w:p>
    <w:p w14:paraId="7451F0E0" w14:textId="77777777" w:rsidR="0039503D" w:rsidRPr="0039503D" w:rsidRDefault="0039503D" w:rsidP="0039503D">
      <w:r w:rsidRPr="0039503D">
        <w:rPr>
          <w:color w:val="666666"/>
        </w:rPr>
        <w:t>   </w:t>
      </w:r>
      <w:r w:rsidRPr="0039503D">
        <w:rPr>
          <w:color w:val="187B34"/>
        </w:rPr>
        <w:t>"has_commercial_assets_value"</w:t>
      </w:r>
      <w:r w:rsidRPr="0039503D">
        <w:rPr>
          <w:color w:val="6E21BA"/>
        </w:rPr>
        <w:t>,</w:t>
      </w:r>
      <w:r w:rsidRPr="0039503D">
        <w:rPr>
          <w:color w:val="187B34"/>
        </w:rPr>
        <w:t>"has_luxury_assets_value"</w:t>
      </w:r>
      <w:r w:rsidRPr="0039503D">
        <w:rPr>
          <w:color w:val="6E21BA"/>
        </w:rPr>
        <w:t>,</w:t>
      </w:r>
      <w:r w:rsidRPr="0039503D">
        <w:rPr>
          <w:color w:val="187B34"/>
        </w:rPr>
        <w:t>"has_bank_asset_value"</w:t>
      </w:r>
      <w:r w:rsidRPr="0039503D">
        <w:rPr>
          <w:color w:val="6E21BA"/>
        </w:rPr>
        <w:t>,</w:t>
      </w:r>
    </w:p>
    <w:p w14:paraId="0692C720" w14:textId="77777777" w:rsidR="0039503D" w:rsidRPr="0039503D" w:rsidRDefault="0039503D" w:rsidP="0039503D">
      <w:r w:rsidRPr="0039503D">
        <w:rPr>
          <w:color w:val="666666"/>
        </w:rPr>
        <w:t>   </w:t>
      </w:r>
      <w:r w:rsidRPr="0039503D">
        <w:rPr>
          <w:color w:val="187B34"/>
        </w:rPr>
        <w:t>"income_annum_log"</w:t>
      </w:r>
      <w:r w:rsidRPr="0039503D">
        <w:rPr>
          <w:color w:val="6E21BA"/>
        </w:rPr>
        <w:t>,</w:t>
      </w:r>
      <w:r w:rsidRPr="0039503D">
        <w:rPr>
          <w:color w:val="187B34"/>
        </w:rPr>
        <w:t>"loan_amount_log"</w:t>
      </w:r>
      <w:r w:rsidRPr="0039503D">
        <w:rPr>
          <w:color w:val="6E21BA"/>
        </w:rPr>
        <w:t>,</w:t>
      </w:r>
      <w:r w:rsidRPr="0039503D">
        <w:rPr>
          <w:color w:val="187B34"/>
        </w:rPr>
        <w:t>"residential_assets_value_log"</w:t>
      </w:r>
      <w:r w:rsidRPr="0039503D">
        <w:rPr>
          <w:color w:val="6E21BA"/>
        </w:rPr>
        <w:t>,</w:t>
      </w:r>
    </w:p>
    <w:p w14:paraId="47EDD2F1" w14:textId="77777777" w:rsidR="0039503D" w:rsidRPr="0039503D" w:rsidRDefault="0039503D" w:rsidP="0039503D">
      <w:r w:rsidRPr="0039503D">
        <w:rPr>
          <w:color w:val="666666"/>
        </w:rPr>
        <w:t>   </w:t>
      </w:r>
      <w:r w:rsidRPr="0039503D">
        <w:rPr>
          <w:color w:val="187B34"/>
        </w:rPr>
        <w:t>"commercial_assets_value_log"</w:t>
      </w:r>
      <w:r w:rsidRPr="0039503D">
        <w:rPr>
          <w:color w:val="6E21BA"/>
        </w:rPr>
        <w:t>,</w:t>
      </w:r>
      <w:r w:rsidRPr="0039503D">
        <w:rPr>
          <w:color w:val="187B34"/>
        </w:rPr>
        <w:t>"luxury_assets_value_log"</w:t>
      </w:r>
      <w:r w:rsidRPr="0039503D">
        <w:rPr>
          <w:color w:val="6E21BA"/>
        </w:rPr>
        <w:t>,</w:t>
      </w:r>
      <w:r w:rsidRPr="0039503D">
        <w:rPr>
          <w:color w:val="187B34"/>
        </w:rPr>
        <w:t>"bank_asset_value_log"</w:t>
      </w:r>
      <w:r w:rsidRPr="0039503D">
        <w:rPr>
          <w:color w:val="6E21BA"/>
        </w:rPr>
        <w:t>,</w:t>
      </w:r>
    </w:p>
    <w:p w14:paraId="09C249DC" w14:textId="77777777" w:rsidR="0039503D" w:rsidRPr="0039503D" w:rsidRDefault="0039503D" w:rsidP="0039503D">
      <w:r w:rsidRPr="0039503D">
        <w:rPr>
          <w:color w:val="666666"/>
        </w:rPr>
        <w:t>   </w:t>
      </w:r>
      <w:r w:rsidRPr="0039503D">
        <w:rPr>
          <w:color w:val="187B34"/>
        </w:rPr>
        <w:t>"debt_to_income_ratio"</w:t>
      </w:r>
      <w:r w:rsidRPr="0039503D">
        <w:rPr>
          <w:color w:val="6E21BA"/>
        </w:rPr>
        <w:t>,</w:t>
      </w:r>
      <w:r w:rsidRPr="0039503D">
        <w:rPr>
          <w:color w:val="187B34"/>
        </w:rPr>
        <w:t>"total_asset_value"</w:t>
      </w:r>
      <w:r w:rsidRPr="0039503D">
        <w:rPr>
          <w:color w:val="6E21BA"/>
        </w:rPr>
        <w:t>,</w:t>
      </w:r>
      <w:r w:rsidRPr="0039503D">
        <w:rPr>
          <w:color w:val="187B34"/>
        </w:rPr>
        <w:t>"loan_to_asset_ratio"</w:t>
      </w:r>
      <w:r w:rsidRPr="0039503D">
        <w:rPr>
          <w:color w:val="6E21BA"/>
        </w:rPr>
        <w:t>,</w:t>
      </w:r>
    </w:p>
    <w:p w14:paraId="7D983C62" w14:textId="77777777" w:rsidR="0039503D" w:rsidRPr="0039503D" w:rsidRDefault="0039503D" w:rsidP="0039503D">
      <w:r w:rsidRPr="0039503D">
        <w:rPr>
          <w:color w:val="666666"/>
        </w:rPr>
        <w:t>   </w:t>
      </w:r>
      <w:r w:rsidRPr="0039503D">
        <w:rPr>
          <w:color w:val="187B34"/>
        </w:rPr>
        <w:t>"cibil_category_encoded"</w:t>
      </w:r>
      <w:r w:rsidRPr="0039503D">
        <w:rPr>
          <w:color w:val="6E21BA"/>
        </w:rPr>
        <w:t>,</w:t>
      </w:r>
    </w:p>
    <w:p w14:paraId="54517609" w14:textId="77777777" w:rsidR="0039503D" w:rsidRPr="0039503D" w:rsidRDefault="0039503D" w:rsidP="0039503D">
      <w:r w:rsidRPr="0039503D">
        <w:rPr>
          <w:color w:val="666666"/>
        </w:rPr>
        <w:t>]</w:t>
      </w:r>
    </w:p>
    <w:p w14:paraId="542A0977" w14:textId="77777777" w:rsidR="0039503D" w:rsidRPr="0039503D" w:rsidRDefault="0039503D" w:rsidP="0039503D"/>
    <w:p w14:paraId="6BB9FE08" w14:textId="77777777" w:rsidR="0039503D" w:rsidRPr="0039503D" w:rsidRDefault="0039503D" w:rsidP="0039503D">
      <w:r w:rsidRPr="0039503D">
        <w:rPr>
          <w:color w:val="666666"/>
        </w:rPr>
        <w:t xml:space="preserve">engineer </w:t>
      </w:r>
      <w:r w:rsidRPr="0039503D">
        <w:rPr>
          <w:color w:val="6E21BA"/>
        </w:rPr>
        <w:t>=</w:t>
      </w:r>
      <w:r w:rsidRPr="0039503D">
        <w:rPr>
          <w:color w:val="666666"/>
        </w:rPr>
        <w:t xml:space="preserve"> </w:t>
      </w:r>
      <w:r w:rsidRPr="0039503D">
        <w:rPr>
          <w:color w:val="C45B1C"/>
        </w:rPr>
        <w:t>FeatureEngineer</w:t>
      </w:r>
      <w:r w:rsidRPr="0039503D">
        <w:rPr>
          <w:color w:val="666666"/>
        </w:rPr>
        <w:t>()</w:t>
      </w:r>
    </w:p>
    <w:p w14:paraId="59537702" w14:textId="77777777" w:rsidR="0039503D" w:rsidRPr="0039503D" w:rsidRDefault="0039503D" w:rsidP="0039503D">
      <w:r w:rsidRPr="0039503D">
        <w:rPr>
          <w:color w:val="666666"/>
        </w:rPr>
        <w:t xml:space="preserve">predictor </w:t>
      </w:r>
      <w:r w:rsidRPr="0039503D">
        <w:rPr>
          <w:color w:val="6E21BA"/>
        </w:rPr>
        <w:t>=</w:t>
      </w:r>
      <w:r w:rsidRPr="0039503D">
        <w:rPr>
          <w:color w:val="666666"/>
        </w:rPr>
        <w:t xml:space="preserve"> </w:t>
      </w:r>
      <w:r w:rsidRPr="0039503D">
        <w:rPr>
          <w:color w:val="C45B1C"/>
        </w:rPr>
        <w:t>LoanPredictor</w:t>
      </w: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feature_order)</w:t>
      </w:r>
    </w:p>
    <w:p w14:paraId="72097C89" w14:textId="77777777" w:rsidR="0039503D" w:rsidRPr="0039503D" w:rsidRDefault="0039503D" w:rsidP="0039503D">
      <w:r w:rsidRPr="0039503D">
        <w:rPr>
          <w:color w:val="666666"/>
        </w:rPr>
        <w:t xml:space="preserve">shap </w:t>
      </w:r>
      <w:r w:rsidRPr="0039503D">
        <w:rPr>
          <w:color w:val="6E21BA"/>
        </w:rPr>
        <w:t>=</w:t>
      </w:r>
      <w:r w:rsidRPr="0039503D">
        <w:rPr>
          <w:color w:val="666666"/>
        </w:rPr>
        <w:t xml:space="preserve"> </w:t>
      </w:r>
      <w:r w:rsidRPr="0039503D">
        <w:rPr>
          <w:color w:val="C45B1C"/>
        </w:rPr>
        <w:t>ShapExplainer</w:t>
      </w:r>
      <w:r w:rsidRPr="0039503D">
        <w:rPr>
          <w:color w:val="666666"/>
        </w:rPr>
        <w:t>(explainer</w:t>
      </w:r>
      <w:r w:rsidRPr="0039503D">
        <w:rPr>
          <w:color w:val="6E21BA"/>
        </w:rPr>
        <w:t>,</w:t>
      </w:r>
      <w:r w:rsidRPr="0039503D">
        <w:rPr>
          <w:color w:val="666666"/>
        </w:rPr>
        <w:t xml:space="preserve"> feature_order)</w:t>
      </w:r>
    </w:p>
    <w:p w14:paraId="70FB9ACA" w14:textId="77777777" w:rsidR="0039503D" w:rsidRPr="0039503D" w:rsidRDefault="0039503D" w:rsidP="0039503D">
      <w:r w:rsidRPr="0039503D">
        <w:rPr>
          <w:color w:val="666666"/>
        </w:rPr>
        <w:t xml:space="preserve">pipeline </w:t>
      </w:r>
      <w:r w:rsidRPr="0039503D">
        <w:rPr>
          <w:color w:val="6E21BA"/>
        </w:rPr>
        <w:t>=</w:t>
      </w:r>
      <w:r w:rsidRPr="0039503D">
        <w:rPr>
          <w:color w:val="666666"/>
        </w:rPr>
        <w:t xml:space="preserve"> </w:t>
      </w:r>
      <w:r w:rsidRPr="0039503D">
        <w:rPr>
          <w:color w:val="C45B1C"/>
        </w:rPr>
        <w:t>LoanPipeline</w:t>
      </w:r>
      <w:r w:rsidRPr="0039503D">
        <w:rPr>
          <w:color w:val="666666"/>
        </w:rPr>
        <w:t>(engineer</w:t>
      </w:r>
      <w:r w:rsidRPr="0039503D">
        <w:rPr>
          <w:color w:val="6E21BA"/>
        </w:rPr>
        <w:t>,</w:t>
      </w:r>
      <w:r w:rsidRPr="0039503D">
        <w:rPr>
          <w:color w:val="666666"/>
        </w:rPr>
        <w:t xml:space="preserve"> predictor</w:t>
      </w:r>
      <w:r w:rsidRPr="0039503D">
        <w:rPr>
          <w:color w:val="6E21BA"/>
        </w:rPr>
        <w:t>,</w:t>
      </w:r>
      <w:r w:rsidRPr="0039503D">
        <w:rPr>
          <w:color w:val="666666"/>
        </w:rPr>
        <w:t xml:space="preserve"> shap</w:t>
      </w:r>
      <w:r w:rsidRPr="0039503D">
        <w:rPr>
          <w:color w:val="6E21BA"/>
        </w:rPr>
        <w:t>,</w:t>
      </w:r>
      <w:r w:rsidRPr="0039503D">
        <w:rPr>
          <w:color w:val="666666"/>
        </w:rPr>
        <w:t xml:space="preserve"> generate_human_explanation)</w:t>
      </w:r>
    </w:p>
    <w:p w14:paraId="7F6E1D5B" w14:textId="77777777" w:rsidR="0039503D" w:rsidRPr="0039503D" w:rsidRDefault="0039503D" w:rsidP="0039503D"/>
    <w:p w14:paraId="3E693481" w14:textId="77777777" w:rsidR="0039503D" w:rsidRDefault="0039503D" w:rsidP="00E31394">
      <w:pPr>
        <w:pStyle w:val="Heading5"/>
      </w:pPr>
      <w:r w:rsidRPr="0039503D">
        <w:t xml:space="preserve">Request schema </w:t>
      </w:r>
    </w:p>
    <w:p w14:paraId="38509961" w14:textId="77777777" w:rsidR="00896416" w:rsidRPr="00896416" w:rsidRDefault="00896416" w:rsidP="00896416"/>
    <w:p w14:paraId="651009DC"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schemas </w:t>
      </w:r>
      <w:r w:rsidRPr="0039503D">
        <w:rPr>
          <w:color w:val="6E21BA"/>
        </w:rPr>
        <w:t>import</w:t>
      </w:r>
      <w:r w:rsidRPr="0039503D">
        <w:rPr>
          <w:color w:val="666666"/>
        </w:rPr>
        <w:t xml:space="preserve"> LoanApplication</w:t>
      </w:r>
    </w:p>
    <w:p w14:paraId="33572453" w14:textId="77777777" w:rsidR="0039503D" w:rsidRPr="0039503D" w:rsidRDefault="0039503D" w:rsidP="0039503D">
      <w:r w:rsidRPr="0039503D">
        <w:rPr>
          <w:i/>
          <w:iCs/>
          <w:color w:val="6E21BA"/>
        </w:rPr>
        <w:t># Pydantic model checks ranges. loan_term 1–20, cibil 300–900, non-negative amounts, etc.</w:t>
      </w:r>
    </w:p>
    <w:p w14:paraId="3119511B" w14:textId="77777777" w:rsidR="0039503D" w:rsidRPr="0039503D" w:rsidRDefault="0039503D" w:rsidP="0039503D"/>
    <w:p w14:paraId="33494131" w14:textId="60BE736A" w:rsidR="0039503D" w:rsidRPr="0039503D" w:rsidRDefault="0039503D" w:rsidP="004A3BA7">
      <w:pPr>
        <w:pStyle w:val="Heading4"/>
        <w:numPr>
          <w:ilvl w:val="0"/>
          <w:numId w:val="28"/>
        </w:numPr>
      </w:pPr>
      <w:r w:rsidRPr="0039503D">
        <w:t>SHAP Explainer – Feature Contribution Extraction</w:t>
      </w:r>
    </w:p>
    <w:p w14:paraId="1C56BA1D" w14:textId="77777777" w:rsidR="0039503D" w:rsidRPr="0039503D" w:rsidRDefault="0039503D" w:rsidP="0039503D"/>
    <w:p w14:paraId="462E9EAF" w14:textId="77777777" w:rsidR="0039503D" w:rsidRPr="0039503D" w:rsidRDefault="0039503D" w:rsidP="0039503D">
      <w:r w:rsidRPr="0039503D">
        <w:t xml:space="preserve">This component is responsible for extracting feature-level contribution values from the model. It is used </w:t>
      </w:r>
      <w:r w:rsidRPr="0039503D">
        <w:rPr>
          <w:b/>
          <w:bCs/>
        </w:rPr>
        <w:t>only for users assigned to XAI mode</w:t>
      </w:r>
      <w:r w:rsidRPr="0039503D">
        <w:t>, and only for loan-prediction requests.</w:t>
      </w:r>
    </w:p>
    <w:p w14:paraId="058A899A" w14:textId="77777777" w:rsidR="0039503D" w:rsidRPr="0039503D" w:rsidRDefault="0039503D" w:rsidP="0039503D"/>
    <w:p w14:paraId="2ECD8D3F" w14:textId="77777777" w:rsidR="0039503D" w:rsidRPr="0039503D" w:rsidRDefault="0039503D" w:rsidP="0039503D">
      <w:r w:rsidRPr="0039503D">
        <w:t xml:space="preserve">The explainer receives the </w:t>
      </w:r>
      <w:r w:rsidRPr="0039503D">
        <w:rPr>
          <w:b/>
          <w:bCs/>
        </w:rPr>
        <w:t>scaled feature vector</w:t>
      </w:r>
      <w:r w:rsidRPr="0039503D">
        <w:t>, queries the preloaded SHAP model, normalizes the output (SHAP formats vary across models), and returns a clean dictionary like below,</w:t>
      </w:r>
    </w:p>
    <w:p w14:paraId="1EB07B7C" w14:textId="77777777" w:rsidR="0039503D" w:rsidRPr="0039503D" w:rsidRDefault="0039503D" w:rsidP="0039503D"/>
    <w:p w14:paraId="737E1677" w14:textId="77777777" w:rsidR="0039503D" w:rsidRPr="0039503D" w:rsidRDefault="0039503D" w:rsidP="0039503D">
      <w:r w:rsidRPr="0039503D">
        <w:rPr>
          <w:color w:val="666666"/>
        </w:rPr>
        <w:t>{</w:t>
      </w:r>
    </w:p>
    <w:p w14:paraId="4730CBF1" w14:textId="77777777" w:rsidR="0039503D" w:rsidRPr="0039503D" w:rsidRDefault="0039503D" w:rsidP="0039503D">
      <w:r w:rsidRPr="0039503D">
        <w:rPr>
          <w:color w:val="666666"/>
        </w:rPr>
        <w:t xml:space="preserve">  </w:t>
      </w:r>
      <w:r w:rsidRPr="0039503D">
        <w:rPr>
          <w:color w:val="187B34"/>
        </w:rPr>
        <w:t>"income_annum"</w:t>
      </w:r>
      <w:r w:rsidRPr="0039503D">
        <w:rPr>
          <w:color w:val="6E21BA"/>
        </w:rPr>
        <w:t>:</w:t>
      </w:r>
      <w:r w:rsidRPr="0039503D">
        <w:rPr>
          <w:color w:val="666666"/>
        </w:rPr>
        <w:t xml:space="preserve"> </w:t>
      </w:r>
      <w:r w:rsidRPr="0039503D">
        <w:rPr>
          <w:color w:val="187B34"/>
        </w:rPr>
        <w:t>0.2411</w:t>
      </w:r>
      <w:r w:rsidRPr="0039503D">
        <w:rPr>
          <w:color w:val="6E21BA"/>
        </w:rPr>
        <w:t>,</w:t>
      </w:r>
    </w:p>
    <w:p w14:paraId="360CA801" w14:textId="77777777" w:rsidR="0039503D" w:rsidRPr="0039503D" w:rsidRDefault="0039503D" w:rsidP="0039503D">
      <w:r w:rsidRPr="0039503D">
        <w:rPr>
          <w:color w:val="666666"/>
        </w:rPr>
        <w:t xml:space="preserve">  </w:t>
      </w:r>
      <w:r w:rsidRPr="0039503D">
        <w:rPr>
          <w:color w:val="187B34"/>
        </w:rPr>
        <w:t>"loan_amount"</w:t>
      </w:r>
      <w:r w:rsidRPr="0039503D">
        <w:rPr>
          <w:color w:val="6E21BA"/>
        </w:rPr>
        <w:t>:</w:t>
      </w:r>
      <w:r w:rsidRPr="0039503D">
        <w:rPr>
          <w:color w:val="666666"/>
        </w:rPr>
        <w:t xml:space="preserve"> </w:t>
      </w:r>
      <w:r w:rsidRPr="0039503D">
        <w:rPr>
          <w:color w:val="6E21BA"/>
        </w:rPr>
        <w:t>-</w:t>
      </w:r>
      <w:r w:rsidRPr="0039503D">
        <w:rPr>
          <w:color w:val="187B34"/>
        </w:rPr>
        <w:t>0.1355</w:t>
      </w:r>
      <w:r w:rsidRPr="0039503D">
        <w:rPr>
          <w:color w:val="6E21BA"/>
        </w:rPr>
        <w:t>,</w:t>
      </w:r>
    </w:p>
    <w:p w14:paraId="1E9604D5" w14:textId="77777777" w:rsidR="0039503D" w:rsidRPr="0039503D" w:rsidRDefault="0039503D" w:rsidP="0039503D">
      <w:r w:rsidRPr="0039503D">
        <w:rPr>
          <w:color w:val="666666"/>
        </w:rPr>
        <w:t xml:space="preserve">  </w:t>
      </w:r>
      <w:r w:rsidRPr="0039503D">
        <w:rPr>
          <w:color w:val="187B34"/>
        </w:rPr>
        <w:t>...</w:t>
      </w:r>
    </w:p>
    <w:p w14:paraId="7C442A61" w14:textId="77777777" w:rsidR="0039503D" w:rsidRPr="0039503D" w:rsidRDefault="0039503D" w:rsidP="0039503D">
      <w:r w:rsidRPr="0039503D">
        <w:rPr>
          <w:color w:val="666666"/>
        </w:rPr>
        <w:t>}</w:t>
      </w:r>
    </w:p>
    <w:p w14:paraId="5E1AC49F" w14:textId="77777777" w:rsidR="0039503D" w:rsidRPr="0039503D" w:rsidRDefault="0039503D" w:rsidP="0039503D"/>
    <w:p w14:paraId="43F5EB7E" w14:textId="77777777" w:rsidR="0039503D" w:rsidRPr="0039503D" w:rsidRDefault="0039503D" w:rsidP="0039503D">
      <w:r w:rsidRPr="0039503D">
        <w:t xml:space="preserve">These raw SHAP values are fed into the human explanation generator but are </w:t>
      </w:r>
      <w:r w:rsidRPr="0039503D">
        <w:rPr>
          <w:b/>
          <w:bCs/>
        </w:rPr>
        <w:t>never exposed directly to the user</w:t>
      </w:r>
      <w:r w:rsidRPr="0039503D">
        <w:t>.</w:t>
      </w:r>
    </w:p>
    <w:p w14:paraId="4C58118C" w14:textId="77777777" w:rsidR="0039503D" w:rsidRPr="0039503D" w:rsidRDefault="0039503D" w:rsidP="0039503D"/>
    <w:p w14:paraId="69A5FA5A" w14:textId="77777777" w:rsidR="0039503D" w:rsidRPr="0039503D" w:rsidRDefault="0039503D" w:rsidP="002E354A">
      <w:pPr>
        <w:pStyle w:val="Heading5"/>
      </w:pPr>
      <w:r w:rsidRPr="0039503D">
        <w:t>Key Functions</w:t>
      </w:r>
    </w:p>
    <w:p w14:paraId="1F824E60" w14:textId="77777777" w:rsidR="0039503D" w:rsidRPr="0039503D" w:rsidRDefault="0039503D" w:rsidP="004A3BA7">
      <w:pPr>
        <w:numPr>
          <w:ilvl w:val="0"/>
          <w:numId w:val="27"/>
        </w:numPr>
        <w:spacing w:before="120" w:after="120"/>
      </w:pPr>
      <w:r w:rsidRPr="0039503D">
        <w:t>Converts SHAP output to a stable 1×N numeric array.</w:t>
      </w:r>
    </w:p>
    <w:p w14:paraId="65058021" w14:textId="77777777" w:rsidR="0039503D" w:rsidRPr="0039503D" w:rsidRDefault="0039503D" w:rsidP="004A3BA7">
      <w:pPr>
        <w:numPr>
          <w:ilvl w:val="0"/>
          <w:numId w:val="27"/>
        </w:numPr>
        <w:spacing w:before="120" w:after="120"/>
      </w:pPr>
      <w:r w:rsidRPr="0039503D">
        <w:t>Handles multi-output SHAP formats (list vs array).</w:t>
      </w:r>
    </w:p>
    <w:p w14:paraId="1F11683A" w14:textId="77777777" w:rsidR="0039503D" w:rsidRPr="0039503D" w:rsidRDefault="0039503D" w:rsidP="004A3BA7">
      <w:pPr>
        <w:numPr>
          <w:ilvl w:val="0"/>
          <w:numId w:val="27"/>
        </w:numPr>
        <w:spacing w:before="120" w:after="120"/>
      </w:pPr>
      <w:r w:rsidRPr="0039503D">
        <w:t>Aligns each SHAP value with the correct feature name.</w:t>
      </w:r>
    </w:p>
    <w:p w14:paraId="79D844AB" w14:textId="77777777" w:rsidR="0039503D" w:rsidRDefault="0039503D" w:rsidP="004A3BA7">
      <w:pPr>
        <w:numPr>
          <w:ilvl w:val="0"/>
          <w:numId w:val="27"/>
        </w:numPr>
        <w:spacing w:before="120" w:after="120"/>
      </w:pPr>
      <w:r w:rsidRPr="0039503D">
        <w:t>Returns a compact dictionary ready for the explanation pipeline.</w:t>
      </w:r>
    </w:p>
    <w:p w14:paraId="1CBF1A90" w14:textId="77777777" w:rsidR="002E354A" w:rsidRPr="0039503D" w:rsidRDefault="002E354A" w:rsidP="002E354A">
      <w:pPr>
        <w:spacing w:before="120" w:after="120"/>
      </w:pPr>
    </w:p>
    <w:p w14:paraId="78CF5EE3" w14:textId="77777777" w:rsidR="0039503D" w:rsidRPr="0039503D" w:rsidRDefault="0039503D" w:rsidP="002E354A">
      <w:pPr>
        <w:pStyle w:val="Heading5"/>
      </w:pPr>
      <w:r w:rsidRPr="0039503D">
        <w:t>Route/Module</w:t>
      </w:r>
    </w:p>
    <w:p w14:paraId="46781397" w14:textId="77777777" w:rsidR="0039503D" w:rsidRPr="0039503D" w:rsidRDefault="0039503D" w:rsidP="0039503D"/>
    <w:p w14:paraId="07945BB4" w14:textId="77777777" w:rsidR="0039503D" w:rsidRPr="0039503D" w:rsidRDefault="0039503D" w:rsidP="0039503D">
      <w:r w:rsidRPr="0039503D">
        <w:lastRenderedPageBreak/>
        <w:t xml:space="preserve">This logic lives inside the </w:t>
      </w:r>
      <w:r w:rsidRPr="0039503D">
        <w:rPr>
          <w:b/>
          <w:bCs/>
        </w:rPr>
        <w:t>Python microservice</w:t>
      </w:r>
      <w:r w:rsidRPr="0039503D">
        <w:t xml:space="preserve"> and is called through the loan pipelin. Not directly via an external route.</w:t>
      </w:r>
    </w:p>
    <w:p w14:paraId="618EC5AE" w14:textId="77777777" w:rsidR="0039503D" w:rsidRPr="0039503D" w:rsidRDefault="0039503D" w:rsidP="0039503D"/>
    <w:p w14:paraId="3D429461" w14:textId="77777777" w:rsidR="0039503D" w:rsidRPr="0039503D" w:rsidRDefault="0039503D" w:rsidP="0039503D">
      <w:r w:rsidRPr="0039503D">
        <w:rPr>
          <w:color w:val="6E21BA"/>
        </w:rPr>
        <w:t>class</w:t>
      </w:r>
      <w:r w:rsidRPr="0039503D">
        <w:rPr>
          <w:color w:val="666666"/>
        </w:rPr>
        <w:t xml:space="preserve"> </w:t>
      </w:r>
      <w:r w:rsidRPr="0039503D">
        <w:rPr>
          <w:color w:val="0F58BD"/>
        </w:rPr>
        <w:t>ShapExplainer</w:t>
      </w:r>
      <w:r w:rsidRPr="0039503D">
        <w:rPr>
          <w:color w:val="666666"/>
        </w:rPr>
        <w:t>:</w:t>
      </w:r>
    </w:p>
    <w:p w14:paraId="3E4323DB" w14:textId="77777777" w:rsidR="0039503D" w:rsidRPr="0039503D" w:rsidRDefault="0039503D" w:rsidP="0039503D">
      <w:r w:rsidRPr="0039503D">
        <w:rPr>
          <w:color w:val="666666"/>
        </w:rPr>
        <w:t>   </w:t>
      </w:r>
      <w:r w:rsidRPr="0039503D">
        <w:rPr>
          <w:color w:val="6E21BA"/>
        </w:rPr>
        <w:t>def</w:t>
      </w:r>
      <w:r w:rsidRPr="0039503D">
        <w:rPr>
          <w:color w:val="666666"/>
        </w:rPr>
        <w:t xml:space="preserve"> </w:t>
      </w:r>
      <w:r w:rsidRPr="0039503D">
        <w:rPr>
          <w:color w:val="C45B1C"/>
        </w:rPr>
        <w:t>__init__</w:t>
      </w:r>
      <w:r w:rsidRPr="0039503D">
        <w:rPr>
          <w:i/>
          <w:iCs/>
          <w:color w:val="666666"/>
        </w:rPr>
        <w:t>(self</w:t>
      </w:r>
      <w:r w:rsidRPr="0039503D">
        <w:rPr>
          <w:i/>
          <w:iCs/>
          <w:color w:val="6E21BA"/>
        </w:rPr>
        <w:t>,</w:t>
      </w:r>
      <w:r w:rsidRPr="0039503D">
        <w:rPr>
          <w:i/>
          <w:iCs/>
          <w:color w:val="666666"/>
        </w:rPr>
        <w:t xml:space="preserve"> explainer</w:t>
      </w:r>
      <w:r w:rsidRPr="0039503D">
        <w:rPr>
          <w:i/>
          <w:iCs/>
          <w:color w:val="6E21BA"/>
        </w:rPr>
        <w:t>,</w:t>
      </w:r>
      <w:r w:rsidRPr="0039503D">
        <w:rPr>
          <w:i/>
          <w:iCs/>
          <w:color w:val="666666"/>
        </w:rPr>
        <w:t xml:space="preserve"> feature_order)</w:t>
      </w:r>
      <w:r w:rsidRPr="0039503D">
        <w:rPr>
          <w:color w:val="666666"/>
        </w:rPr>
        <w:t>:</w:t>
      </w:r>
    </w:p>
    <w:p w14:paraId="30C36180" w14:textId="77777777" w:rsidR="0039503D" w:rsidRPr="0039503D" w:rsidRDefault="0039503D" w:rsidP="0039503D">
      <w:r w:rsidRPr="0039503D">
        <w:rPr>
          <w:color w:val="666666"/>
        </w:rPr>
        <w:t>       </w:t>
      </w:r>
      <w:r w:rsidRPr="0039503D">
        <w:rPr>
          <w:color w:val="6E21BA"/>
        </w:rPr>
        <w:t>self.explainer</w:t>
      </w:r>
      <w:r w:rsidRPr="0039503D">
        <w:rPr>
          <w:color w:val="666666"/>
        </w:rPr>
        <w:t xml:space="preserve"> </w:t>
      </w:r>
      <w:r w:rsidRPr="0039503D">
        <w:rPr>
          <w:color w:val="6E21BA"/>
        </w:rPr>
        <w:t>=</w:t>
      </w:r>
      <w:r w:rsidRPr="0039503D">
        <w:rPr>
          <w:color w:val="666666"/>
        </w:rPr>
        <w:t xml:space="preserve"> explainer</w:t>
      </w:r>
    </w:p>
    <w:p w14:paraId="52803647" w14:textId="77777777" w:rsidR="0039503D" w:rsidRPr="0039503D" w:rsidRDefault="0039503D" w:rsidP="0039503D">
      <w:r w:rsidRPr="0039503D">
        <w:rPr>
          <w:color w:val="666666"/>
        </w:rPr>
        <w:t>       </w:t>
      </w:r>
      <w:r w:rsidRPr="0039503D">
        <w:rPr>
          <w:color w:val="6E21BA"/>
        </w:rPr>
        <w:t>self.feature_order</w:t>
      </w:r>
      <w:r w:rsidRPr="0039503D">
        <w:rPr>
          <w:color w:val="666666"/>
        </w:rPr>
        <w:t xml:space="preserve"> </w:t>
      </w:r>
      <w:r w:rsidRPr="0039503D">
        <w:rPr>
          <w:color w:val="6E21BA"/>
        </w:rPr>
        <w:t>=</w:t>
      </w:r>
      <w:r w:rsidRPr="0039503D">
        <w:rPr>
          <w:color w:val="666666"/>
        </w:rPr>
        <w:t xml:space="preserve"> feature_order</w:t>
      </w:r>
    </w:p>
    <w:p w14:paraId="1BAF2646" w14:textId="77777777" w:rsidR="0039503D" w:rsidRPr="0039503D" w:rsidRDefault="0039503D" w:rsidP="0039503D"/>
    <w:p w14:paraId="295C1529" w14:textId="77777777" w:rsidR="0039503D" w:rsidRPr="0039503D" w:rsidRDefault="0039503D" w:rsidP="0039503D">
      <w:r w:rsidRPr="0039503D">
        <w:rPr>
          <w:color w:val="666666"/>
        </w:rPr>
        <w:t>   </w:t>
      </w:r>
      <w:r w:rsidRPr="0039503D">
        <w:rPr>
          <w:color w:val="6E21BA"/>
        </w:rPr>
        <w:t>def</w:t>
      </w:r>
      <w:r w:rsidRPr="0039503D">
        <w:rPr>
          <w:color w:val="666666"/>
        </w:rPr>
        <w:t xml:space="preserve"> </w:t>
      </w:r>
      <w:r w:rsidRPr="0039503D">
        <w:rPr>
          <w:color w:val="C45B1C"/>
        </w:rPr>
        <w:t>explain</w:t>
      </w:r>
      <w:r w:rsidRPr="0039503D">
        <w:rPr>
          <w:i/>
          <w:iCs/>
          <w:color w:val="666666"/>
        </w:rPr>
        <w:t>(self</w:t>
      </w:r>
      <w:r w:rsidRPr="0039503D">
        <w:rPr>
          <w:i/>
          <w:iCs/>
          <w:color w:val="6E21BA"/>
        </w:rPr>
        <w:t>,</w:t>
      </w:r>
      <w:r w:rsidRPr="0039503D">
        <w:rPr>
          <w:i/>
          <w:iCs/>
          <w:color w:val="666666"/>
        </w:rPr>
        <w:t xml:space="preserve"> scaled)</w:t>
      </w:r>
      <w:r w:rsidRPr="0039503D">
        <w:rPr>
          <w:color w:val="666666"/>
        </w:rPr>
        <w:t>:</w:t>
      </w:r>
    </w:p>
    <w:p w14:paraId="4CA4958B" w14:textId="77777777" w:rsidR="0039503D" w:rsidRPr="0039503D" w:rsidRDefault="0039503D" w:rsidP="0039503D">
      <w:r w:rsidRPr="0039503D">
        <w:rPr>
          <w:color w:val="666666"/>
        </w:rPr>
        <w:t xml:space="preserve">       shap_values </w:t>
      </w:r>
      <w:r w:rsidRPr="0039503D">
        <w:rPr>
          <w:color w:val="6E21BA"/>
        </w:rPr>
        <w:t>=</w:t>
      </w:r>
      <w:r w:rsidRPr="0039503D">
        <w:rPr>
          <w:color w:val="666666"/>
        </w:rPr>
        <w:t xml:space="preserve"> </w:t>
      </w:r>
      <w:r w:rsidRPr="0039503D">
        <w:rPr>
          <w:color w:val="6E21BA"/>
        </w:rPr>
        <w:t>self.explainer.</w:t>
      </w:r>
      <w:r w:rsidRPr="0039503D">
        <w:rPr>
          <w:color w:val="C45B1C"/>
        </w:rPr>
        <w:t>shap_values</w:t>
      </w:r>
      <w:r w:rsidRPr="0039503D">
        <w:rPr>
          <w:color w:val="666666"/>
        </w:rPr>
        <w:t>(scaled)</w:t>
      </w:r>
    </w:p>
    <w:p w14:paraId="6109D28E" w14:textId="77777777" w:rsidR="0039503D" w:rsidRPr="0039503D" w:rsidRDefault="0039503D" w:rsidP="0039503D"/>
    <w:p w14:paraId="50DF825A" w14:textId="77777777" w:rsidR="0039503D" w:rsidRPr="0039503D" w:rsidRDefault="0039503D" w:rsidP="0039503D">
      <w:r w:rsidRPr="0039503D">
        <w:rPr>
          <w:color w:val="666666"/>
        </w:rPr>
        <w:t>       </w:t>
      </w:r>
      <w:r w:rsidRPr="0039503D">
        <w:rPr>
          <w:i/>
          <w:iCs/>
          <w:color w:val="6E21BA"/>
        </w:rPr>
        <w:t># SHAP sometimes returns a list (e.g., for multi-class models)</w:t>
      </w:r>
    </w:p>
    <w:p w14:paraId="29989EB3" w14:textId="77777777" w:rsidR="0039503D" w:rsidRPr="0039503D" w:rsidRDefault="0039503D" w:rsidP="0039503D">
      <w:r w:rsidRPr="0039503D">
        <w:rPr>
          <w:color w:val="666666"/>
        </w:rPr>
        <w:t>       </w:t>
      </w:r>
      <w:r w:rsidRPr="0039503D">
        <w:rPr>
          <w:color w:val="6E21BA"/>
        </w:rPr>
        <w:t>if</w:t>
      </w:r>
      <w:r w:rsidRPr="0039503D">
        <w:rPr>
          <w:color w:val="666666"/>
        </w:rPr>
        <w:t xml:space="preserve"> </w:t>
      </w:r>
      <w:r w:rsidRPr="0039503D">
        <w:rPr>
          <w:color w:val="C45B1C"/>
        </w:rPr>
        <w:t>isinstance</w:t>
      </w:r>
      <w:r w:rsidRPr="0039503D">
        <w:rPr>
          <w:color w:val="666666"/>
        </w:rPr>
        <w:t>(shap_values</w:t>
      </w:r>
      <w:r w:rsidRPr="0039503D">
        <w:rPr>
          <w:color w:val="6E21BA"/>
        </w:rPr>
        <w:t>,</w:t>
      </w:r>
      <w:r w:rsidRPr="0039503D">
        <w:rPr>
          <w:color w:val="666666"/>
        </w:rPr>
        <w:t xml:space="preserve"> </w:t>
      </w:r>
      <w:r w:rsidRPr="0039503D">
        <w:rPr>
          <w:color w:val="6E21BA"/>
        </w:rPr>
        <w:t>list</w:t>
      </w:r>
      <w:r w:rsidRPr="0039503D">
        <w:rPr>
          <w:color w:val="666666"/>
        </w:rPr>
        <w:t>)</w:t>
      </w:r>
      <w:r w:rsidRPr="0039503D">
        <w:rPr>
          <w:color w:val="6E21BA"/>
        </w:rPr>
        <w:t>:</w:t>
      </w:r>
    </w:p>
    <w:p w14:paraId="5F0CF0FF" w14:textId="77777777" w:rsidR="0039503D" w:rsidRPr="0039503D" w:rsidRDefault="0039503D" w:rsidP="0039503D">
      <w:r w:rsidRPr="0039503D">
        <w:rPr>
          <w:color w:val="666666"/>
        </w:rPr>
        <w:t xml:space="preserve">           shap_values </w:t>
      </w:r>
      <w:r w:rsidRPr="0039503D">
        <w:rPr>
          <w:color w:val="6E21BA"/>
        </w:rPr>
        <w:t>=</w:t>
      </w:r>
      <w:r w:rsidRPr="0039503D">
        <w:rPr>
          <w:color w:val="666666"/>
        </w:rPr>
        <w:t xml:space="preserve"> shap_values[</w:t>
      </w:r>
      <w:r w:rsidRPr="0039503D">
        <w:rPr>
          <w:color w:val="187B34"/>
        </w:rPr>
        <w:t>1</w:t>
      </w:r>
      <w:r w:rsidRPr="0039503D">
        <w:rPr>
          <w:color w:val="666666"/>
        </w:rPr>
        <w:t>]</w:t>
      </w:r>
    </w:p>
    <w:p w14:paraId="0E865AC7" w14:textId="77777777" w:rsidR="0039503D" w:rsidRPr="0039503D" w:rsidRDefault="0039503D" w:rsidP="0039503D"/>
    <w:p w14:paraId="53554C99" w14:textId="77777777" w:rsidR="0039503D" w:rsidRPr="0039503D" w:rsidRDefault="0039503D" w:rsidP="0039503D">
      <w:r w:rsidRPr="0039503D">
        <w:rPr>
          <w:color w:val="666666"/>
        </w:rPr>
        <w:t>       </w:t>
      </w:r>
      <w:r w:rsidRPr="0039503D">
        <w:rPr>
          <w:i/>
          <w:iCs/>
          <w:color w:val="6E21BA"/>
        </w:rPr>
        <w:t># Ensure consistent 2D shape</w:t>
      </w:r>
    </w:p>
    <w:p w14:paraId="0A686E4A" w14:textId="77777777" w:rsidR="0039503D" w:rsidRPr="0039503D" w:rsidRDefault="0039503D" w:rsidP="0039503D">
      <w:r w:rsidRPr="0039503D">
        <w:rPr>
          <w:color w:val="666666"/>
        </w:rPr>
        <w:t xml:space="preserve">       arr </w:t>
      </w:r>
      <w:r w:rsidRPr="0039503D">
        <w:rPr>
          <w:color w:val="6E21BA"/>
        </w:rPr>
        <w:t>=</w:t>
      </w:r>
      <w:r w:rsidRPr="0039503D">
        <w:rPr>
          <w:color w:val="666666"/>
        </w:rPr>
        <w:t xml:space="preserve"> np</w:t>
      </w:r>
      <w:r w:rsidRPr="0039503D">
        <w:rPr>
          <w:color w:val="6E21BA"/>
        </w:rPr>
        <w:t>.</w:t>
      </w:r>
      <w:r w:rsidRPr="0039503D">
        <w:rPr>
          <w:color w:val="C45B1C"/>
        </w:rPr>
        <w:t>array</w:t>
      </w:r>
      <w:r w:rsidRPr="0039503D">
        <w:rPr>
          <w:color w:val="666666"/>
        </w:rPr>
        <w:t>(shap_values)</w:t>
      </w:r>
      <w:r w:rsidRPr="0039503D">
        <w:rPr>
          <w:color w:val="6E21BA"/>
        </w:rPr>
        <w:t>.</w:t>
      </w:r>
      <w:r w:rsidRPr="0039503D">
        <w:rPr>
          <w:color w:val="C45B1C"/>
        </w:rPr>
        <w:t>reshape</w:t>
      </w:r>
      <w:r w:rsidRPr="0039503D">
        <w:rPr>
          <w:color w:val="666666"/>
        </w:rPr>
        <w:t>(</w:t>
      </w:r>
      <w:r w:rsidRPr="0039503D">
        <w:rPr>
          <w:color w:val="187B34"/>
        </w:rPr>
        <w:t>1</w:t>
      </w:r>
      <w:r w:rsidRPr="0039503D">
        <w:rPr>
          <w:color w:val="6E21BA"/>
        </w:rPr>
        <w:t>,</w:t>
      </w:r>
      <w:r w:rsidRPr="0039503D">
        <w:rPr>
          <w:color w:val="666666"/>
        </w:rPr>
        <w:t xml:space="preserve"> </w:t>
      </w:r>
      <w:r w:rsidRPr="0039503D">
        <w:rPr>
          <w:color w:val="6E21BA"/>
        </w:rPr>
        <w:t>-</w:t>
      </w:r>
      <w:r w:rsidRPr="0039503D">
        <w:rPr>
          <w:color w:val="187B34"/>
        </w:rPr>
        <w:t>1</w:t>
      </w:r>
      <w:r w:rsidRPr="0039503D">
        <w:rPr>
          <w:color w:val="666666"/>
        </w:rPr>
        <w:t>)</w:t>
      </w:r>
    </w:p>
    <w:p w14:paraId="635BC527" w14:textId="77777777" w:rsidR="0039503D" w:rsidRPr="0039503D" w:rsidRDefault="0039503D" w:rsidP="0039503D"/>
    <w:p w14:paraId="52A752D1" w14:textId="77777777" w:rsidR="0039503D" w:rsidRPr="0039503D" w:rsidRDefault="0039503D" w:rsidP="0039503D">
      <w:r w:rsidRPr="0039503D">
        <w:rPr>
          <w:color w:val="666666"/>
        </w:rPr>
        <w:t>       </w:t>
      </w:r>
      <w:r w:rsidRPr="0039503D">
        <w:rPr>
          <w:i/>
          <w:iCs/>
          <w:color w:val="6E21BA"/>
        </w:rPr>
        <w:t># Map feature names → SHAP contributions</w:t>
      </w:r>
    </w:p>
    <w:p w14:paraId="7820FA1C" w14:textId="77777777" w:rsidR="0039503D" w:rsidRPr="0039503D" w:rsidRDefault="0039503D" w:rsidP="0039503D">
      <w:r w:rsidRPr="0039503D">
        <w:rPr>
          <w:color w:val="666666"/>
        </w:rPr>
        <w:t>       </w:t>
      </w:r>
      <w:r w:rsidRPr="0039503D">
        <w:rPr>
          <w:color w:val="6E21BA"/>
        </w:rPr>
        <w:t>return</w:t>
      </w:r>
      <w:r w:rsidRPr="0039503D">
        <w:rPr>
          <w:color w:val="666666"/>
        </w:rPr>
        <w:t xml:space="preserve"> {</w:t>
      </w:r>
    </w:p>
    <w:p w14:paraId="2427EA60" w14:textId="77777777" w:rsidR="0039503D" w:rsidRPr="0039503D" w:rsidRDefault="0039503D" w:rsidP="0039503D">
      <w:r w:rsidRPr="0039503D">
        <w:rPr>
          <w:color w:val="666666"/>
        </w:rPr>
        <w:t>           col</w:t>
      </w:r>
      <w:r w:rsidRPr="0039503D">
        <w:rPr>
          <w:color w:val="6E21BA"/>
        </w:rPr>
        <w:t>:</w:t>
      </w:r>
      <w:r w:rsidRPr="0039503D">
        <w:rPr>
          <w:color w:val="666666"/>
        </w:rPr>
        <w:t xml:space="preserve"> </w:t>
      </w:r>
      <w:r w:rsidRPr="0039503D">
        <w:rPr>
          <w:color w:val="6E21BA"/>
        </w:rPr>
        <w:t>float</w:t>
      </w:r>
      <w:r w:rsidRPr="0039503D">
        <w:rPr>
          <w:color w:val="666666"/>
        </w:rPr>
        <w:t>(</w:t>
      </w:r>
      <w:r w:rsidRPr="0039503D">
        <w:rPr>
          <w:color w:val="C45B1C"/>
        </w:rPr>
        <w:t>round</w:t>
      </w:r>
      <w:r w:rsidRPr="0039503D">
        <w:rPr>
          <w:color w:val="666666"/>
        </w:rPr>
        <w:t>(val</w:t>
      </w:r>
      <w:r w:rsidRPr="0039503D">
        <w:rPr>
          <w:color w:val="6E21BA"/>
        </w:rPr>
        <w:t>,</w:t>
      </w:r>
      <w:r w:rsidRPr="0039503D">
        <w:rPr>
          <w:color w:val="666666"/>
        </w:rPr>
        <w:t xml:space="preserve"> </w:t>
      </w:r>
      <w:r w:rsidRPr="0039503D">
        <w:rPr>
          <w:color w:val="187B34"/>
        </w:rPr>
        <w:t>4</w:t>
      </w:r>
      <w:r w:rsidRPr="0039503D">
        <w:rPr>
          <w:color w:val="666666"/>
        </w:rPr>
        <w:t>))</w:t>
      </w:r>
    </w:p>
    <w:p w14:paraId="2A57356D" w14:textId="77777777" w:rsidR="0039503D" w:rsidRPr="0039503D" w:rsidRDefault="0039503D" w:rsidP="0039503D">
      <w:r w:rsidRPr="0039503D">
        <w:rPr>
          <w:color w:val="666666"/>
        </w:rPr>
        <w:t>           </w:t>
      </w:r>
      <w:r w:rsidRPr="0039503D">
        <w:rPr>
          <w:color w:val="6E21BA"/>
        </w:rPr>
        <w:t>for</w:t>
      </w:r>
      <w:r w:rsidRPr="0039503D">
        <w:rPr>
          <w:color w:val="666666"/>
        </w:rPr>
        <w:t xml:space="preserve"> col</w:t>
      </w:r>
      <w:r w:rsidRPr="0039503D">
        <w:rPr>
          <w:color w:val="6E21BA"/>
        </w:rPr>
        <w:t>,</w:t>
      </w:r>
      <w:r w:rsidRPr="0039503D">
        <w:rPr>
          <w:color w:val="666666"/>
        </w:rPr>
        <w:t xml:space="preserve"> val </w:t>
      </w:r>
      <w:r w:rsidRPr="0039503D">
        <w:rPr>
          <w:color w:val="6E21BA"/>
        </w:rPr>
        <w:t>in</w:t>
      </w:r>
      <w:r w:rsidRPr="0039503D">
        <w:rPr>
          <w:color w:val="666666"/>
        </w:rPr>
        <w:t xml:space="preserve"> </w:t>
      </w:r>
      <w:r w:rsidRPr="0039503D">
        <w:rPr>
          <w:color w:val="C45B1C"/>
        </w:rPr>
        <w:t>zip</w:t>
      </w:r>
      <w:r w:rsidRPr="0039503D">
        <w:rPr>
          <w:color w:val="666666"/>
        </w:rPr>
        <w:t>(</w:t>
      </w:r>
      <w:r w:rsidRPr="0039503D">
        <w:rPr>
          <w:color w:val="6E21BA"/>
        </w:rPr>
        <w:t>self.feature_order,</w:t>
      </w:r>
      <w:r w:rsidRPr="0039503D">
        <w:rPr>
          <w:color w:val="666666"/>
        </w:rPr>
        <w:t xml:space="preserve"> arr[</w:t>
      </w:r>
      <w:r w:rsidRPr="0039503D">
        <w:rPr>
          <w:color w:val="187B34"/>
        </w:rPr>
        <w:t>0</w:t>
      </w:r>
      <w:r w:rsidRPr="0039503D">
        <w:rPr>
          <w:color w:val="666666"/>
        </w:rPr>
        <w:t>])</w:t>
      </w:r>
    </w:p>
    <w:p w14:paraId="6EA95430" w14:textId="77777777" w:rsidR="0039503D" w:rsidRPr="0039503D" w:rsidRDefault="0039503D" w:rsidP="0039503D">
      <w:r w:rsidRPr="0039503D">
        <w:rPr>
          <w:color w:val="666666"/>
        </w:rPr>
        <w:t>       }</w:t>
      </w:r>
    </w:p>
    <w:p w14:paraId="710F9B1D" w14:textId="77777777" w:rsidR="0039503D" w:rsidRPr="0039503D" w:rsidRDefault="0039503D" w:rsidP="0039503D"/>
    <w:p w14:paraId="7EBE941A" w14:textId="7E56A794" w:rsidR="0039503D" w:rsidRPr="0039503D" w:rsidRDefault="00C05564" w:rsidP="004A3BA7">
      <w:pPr>
        <w:pStyle w:val="Heading4"/>
        <w:numPr>
          <w:ilvl w:val="0"/>
          <w:numId w:val="28"/>
        </w:numPr>
      </w:pPr>
      <w:r>
        <w:t xml:space="preserve">Route:- </w:t>
      </w:r>
      <w:r w:rsidR="0039503D" w:rsidRPr="0039503D">
        <w:t>/ - health check route</w:t>
      </w:r>
    </w:p>
    <w:p w14:paraId="7044B14A" w14:textId="77777777" w:rsidR="0039503D" w:rsidRPr="0039503D" w:rsidRDefault="0039503D" w:rsidP="0039503D"/>
    <w:p w14:paraId="165249DD" w14:textId="77777777" w:rsidR="0039503D" w:rsidRPr="0039503D" w:rsidRDefault="0039503D" w:rsidP="0039503D">
      <w:r w:rsidRPr="0039503D">
        <w:t>A simple liveness probe. Useful for Render or any uptime monitor.</w:t>
      </w:r>
    </w:p>
    <w:p w14:paraId="6DE85F00" w14:textId="77777777" w:rsidR="0039503D" w:rsidRPr="0039503D" w:rsidRDefault="0039503D" w:rsidP="0039503D"/>
    <w:p w14:paraId="06917A4A" w14:textId="77777777" w:rsidR="0039503D" w:rsidRPr="0039503D" w:rsidRDefault="0039503D" w:rsidP="0039503D">
      <w:r w:rsidRPr="0039503D">
        <w:rPr>
          <w:color w:val="C45B1C"/>
        </w:rPr>
        <w:t>@app</w:t>
      </w:r>
      <w:r w:rsidRPr="0039503D">
        <w:rPr>
          <w:color w:val="6E21BA"/>
        </w:rPr>
        <w:t>.</w:t>
      </w:r>
      <w:r w:rsidRPr="0039503D">
        <w:rPr>
          <w:color w:val="C45B1C"/>
        </w:rPr>
        <w:t>get</w:t>
      </w:r>
      <w:r w:rsidRPr="0039503D">
        <w:rPr>
          <w:color w:val="666666"/>
        </w:rPr>
        <w:t>(</w:t>
      </w:r>
      <w:r w:rsidRPr="0039503D">
        <w:rPr>
          <w:color w:val="187B34"/>
        </w:rPr>
        <w:t>"/"</w:t>
      </w:r>
      <w:r w:rsidRPr="0039503D">
        <w:rPr>
          <w:color w:val="666666"/>
        </w:rPr>
        <w:t>)</w:t>
      </w:r>
    </w:p>
    <w:p w14:paraId="160D22F5" w14:textId="77777777" w:rsidR="0039503D" w:rsidRPr="0039503D" w:rsidRDefault="0039503D" w:rsidP="0039503D">
      <w:r w:rsidRPr="0039503D">
        <w:rPr>
          <w:color w:val="6E21BA"/>
        </w:rPr>
        <w:t>def</w:t>
      </w:r>
      <w:r w:rsidRPr="0039503D">
        <w:rPr>
          <w:color w:val="666666"/>
        </w:rPr>
        <w:t xml:space="preserve"> </w:t>
      </w:r>
      <w:r w:rsidRPr="0039503D">
        <w:rPr>
          <w:color w:val="C45B1C"/>
        </w:rPr>
        <w:t>root</w:t>
      </w:r>
      <w:r w:rsidRPr="0039503D">
        <w:rPr>
          <w:i/>
          <w:iCs/>
          <w:color w:val="666666"/>
        </w:rPr>
        <w:t>()</w:t>
      </w:r>
      <w:r w:rsidRPr="0039503D">
        <w:rPr>
          <w:color w:val="666666"/>
        </w:rPr>
        <w:t>:</w:t>
      </w:r>
    </w:p>
    <w:p w14:paraId="1102BBB7" w14:textId="77777777" w:rsidR="0039503D" w:rsidRPr="0039503D" w:rsidRDefault="0039503D" w:rsidP="0039503D">
      <w:r w:rsidRPr="0039503D">
        <w:rPr>
          <w:color w:val="666666"/>
        </w:rPr>
        <w:t>   </w:t>
      </w:r>
      <w:r w:rsidRPr="0039503D">
        <w:rPr>
          <w:color w:val="6E21BA"/>
        </w:rPr>
        <w:t>return</w:t>
      </w:r>
      <w:r w:rsidRPr="0039503D">
        <w:rPr>
          <w:color w:val="666666"/>
        </w:rPr>
        <w:t xml:space="preserve"> {</w:t>
      </w:r>
      <w:r w:rsidRPr="0039503D">
        <w:rPr>
          <w:color w:val="187B34"/>
        </w:rPr>
        <w:t>"message"</w:t>
      </w:r>
      <w:r w:rsidRPr="0039503D">
        <w:rPr>
          <w:color w:val="6E21BA"/>
        </w:rPr>
        <w:t>:</w:t>
      </w:r>
      <w:r w:rsidRPr="0039503D">
        <w:rPr>
          <w:color w:val="666666"/>
        </w:rPr>
        <w:t xml:space="preserve"> </w:t>
      </w:r>
      <w:r w:rsidRPr="0039503D">
        <w:rPr>
          <w:color w:val="187B34"/>
        </w:rPr>
        <w:t>"TrustAI backend is running!"</w:t>
      </w:r>
      <w:r w:rsidRPr="0039503D">
        <w:rPr>
          <w:color w:val="666666"/>
        </w:rPr>
        <w:t>}</w:t>
      </w:r>
    </w:p>
    <w:p w14:paraId="30E8237D" w14:textId="77777777" w:rsidR="0039503D" w:rsidRPr="0039503D" w:rsidRDefault="0039503D" w:rsidP="0039503D"/>
    <w:p w14:paraId="54A63B3D" w14:textId="1B6FE27B" w:rsidR="0039503D" w:rsidRPr="0039503D" w:rsidRDefault="0039503D" w:rsidP="004A3BA7">
      <w:pPr>
        <w:pStyle w:val="Heading4"/>
        <w:numPr>
          <w:ilvl w:val="0"/>
          <w:numId w:val="28"/>
        </w:numPr>
      </w:pPr>
      <w:r w:rsidRPr="0039503D">
        <w:t xml:space="preserve">App bootstrap + CORS </w:t>
      </w:r>
    </w:p>
    <w:p w14:paraId="083B8248" w14:textId="77777777" w:rsidR="0039503D" w:rsidRPr="0039503D" w:rsidRDefault="0039503D" w:rsidP="0039503D"/>
    <w:p w14:paraId="6E01C5F1" w14:textId="77777777" w:rsidR="0039503D" w:rsidRPr="0039503D" w:rsidRDefault="0039503D" w:rsidP="0039503D">
      <w:r w:rsidRPr="0039503D">
        <w:t>This</w:t>
      </w:r>
      <w:r w:rsidRPr="0039503D">
        <w:rPr>
          <w:b/>
          <w:bCs/>
        </w:rPr>
        <w:t xml:space="preserve"> </w:t>
      </w:r>
      <w:r w:rsidRPr="0039503D">
        <w:t>is</w:t>
      </w:r>
      <w:r w:rsidRPr="0039503D">
        <w:rPr>
          <w:b/>
          <w:bCs/>
        </w:rPr>
        <w:t xml:space="preserve"> </w:t>
      </w:r>
      <w:r w:rsidRPr="0039503D">
        <w:t>not a “route,” but it keeps the service reachable by the deployed frontend and local dev.</w:t>
      </w:r>
    </w:p>
    <w:p w14:paraId="55139AD2" w14:textId="77777777" w:rsidR="0039503D" w:rsidRPr="0039503D" w:rsidRDefault="0039503D" w:rsidP="0039503D"/>
    <w:p w14:paraId="6C275642" w14:textId="77777777" w:rsidR="0039503D" w:rsidRPr="0039503D" w:rsidRDefault="0039503D" w:rsidP="0039503D">
      <w:r w:rsidRPr="0039503D">
        <w:rPr>
          <w:color w:val="6E21BA"/>
        </w:rPr>
        <w:t>from</w:t>
      </w:r>
      <w:r w:rsidRPr="0039503D">
        <w:rPr>
          <w:color w:val="666666"/>
        </w:rPr>
        <w:t xml:space="preserve"> fastapi </w:t>
      </w:r>
      <w:r w:rsidRPr="0039503D">
        <w:rPr>
          <w:color w:val="6E21BA"/>
        </w:rPr>
        <w:t>import</w:t>
      </w:r>
      <w:r w:rsidRPr="0039503D">
        <w:rPr>
          <w:color w:val="666666"/>
        </w:rPr>
        <w:t xml:space="preserve"> FastAPI</w:t>
      </w:r>
    </w:p>
    <w:p w14:paraId="3C25185D" w14:textId="77777777" w:rsidR="0039503D" w:rsidRPr="0039503D" w:rsidRDefault="0039503D" w:rsidP="0039503D">
      <w:r w:rsidRPr="0039503D">
        <w:rPr>
          <w:color w:val="6E21BA"/>
        </w:rPr>
        <w:t>from</w:t>
      </w:r>
      <w:r w:rsidRPr="0039503D">
        <w:rPr>
          <w:color w:val="666666"/>
        </w:rPr>
        <w:t xml:space="preserve"> fastapi</w:t>
      </w:r>
      <w:r w:rsidRPr="0039503D">
        <w:rPr>
          <w:color w:val="6E21BA"/>
        </w:rPr>
        <w:t>.</w:t>
      </w:r>
      <w:r w:rsidRPr="0039503D">
        <w:rPr>
          <w:color w:val="666666"/>
        </w:rPr>
        <w:t>middleware</w:t>
      </w:r>
      <w:r w:rsidRPr="0039503D">
        <w:rPr>
          <w:color w:val="6E21BA"/>
        </w:rPr>
        <w:t>.</w:t>
      </w:r>
      <w:r w:rsidRPr="0039503D">
        <w:rPr>
          <w:color w:val="666666"/>
        </w:rPr>
        <w:t xml:space="preserve">cors </w:t>
      </w:r>
      <w:r w:rsidRPr="0039503D">
        <w:rPr>
          <w:color w:val="6E21BA"/>
        </w:rPr>
        <w:t>import</w:t>
      </w:r>
      <w:r w:rsidRPr="0039503D">
        <w:rPr>
          <w:color w:val="666666"/>
        </w:rPr>
        <w:t xml:space="preserve"> CORSMiddleware</w:t>
      </w:r>
    </w:p>
    <w:p w14:paraId="76248152" w14:textId="77777777" w:rsidR="0039503D" w:rsidRPr="0039503D" w:rsidRDefault="0039503D" w:rsidP="0039503D">
      <w:r w:rsidRPr="0039503D">
        <w:rPr>
          <w:color w:val="6E21BA"/>
        </w:rPr>
        <w:t>from</w:t>
      </w:r>
      <w:r w:rsidRPr="0039503D">
        <w:rPr>
          <w:color w:val="666666"/>
        </w:rPr>
        <w:t xml:space="preserve"> dotenv </w:t>
      </w:r>
      <w:r w:rsidRPr="0039503D">
        <w:rPr>
          <w:color w:val="6E21BA"/>
        </w:rPr>
        <w:t>import</w:t>
      </w:r>
      <w:r w:rsidRPr="0039503D">
        <w:rPr>
          <w:color w:val="666666"/>
        </w:rPr>
        <w:t xml:space="preserve"> load_dotenv</w:t>
      </w:r>
    </w:p>
    <w:p w14:paraId="71822950" w14:textId="77777777" w:rsidR="0039503D" w:rsidRPr="0039503D" w:rsidRDefault="0039503D" w:rsidP="0039503D">
      <w:r w:rsidRPr="0039503D">
        <w:rPr>
          <w:color w:val="6E21BA"/>
        </w:rPr>
        <w:t>from</w:t>
      </w:r>
      <w:r w:rsidRPr="0039503D">
        <w:rPr>
          <w:color w:val="666666"/>
        </w:rPr>
        <w:t xml:space="preserve"> core</w:t>
      </w:r>
      <w:r w:rsidRPr="0039503D">
        <w:rPr>
          <w:color w:val="6E21BA"/>
        </w:rPr>
        <w:t>.</w:t>
      </w:r>
      <w:r w:rsidRPr="0039503D">
        <w:rPr>
          <w:color w:val="666666"/>
        </w:rPr>
        <w:t xml:space="preserve">config </w:t>
      </w:r>
      <w:r w:rsidRPr="0039503D">
        <w:rPr>
          <w:color w:val="6E21BA"/>
        </w:rPr>
        <w:t>import</w:t>
      </w:r>
      <w:r w:rsidRPr="0039503D">
        <w:rPr>
          <w:color w:val="666666"/>
        </w:rPr>
        <w:t xml:space="preserve"> </w:t>
      </w:r>
      <w:r w:rsidRPr="0039503D">
        <w:rPr>
          <w:color w:val="187B34"/>
        </w:rPr>
        <w:t>APP_TITLE</w:t>
      </w:r>
    </w:p>
    <w:p w14:paraId="2977CBF0" w14:textId="77777777" w:rsidR="0039503D" w:rsidRPr="0039503D" w:rsidRDefault="0039503D" w:rsidP="0039503D"/>
    <w:p w14:paraId="73D782FC" w14:textId="77777777" w:rsidR="0039503D" w:rsidRPr="0039503D" w:rsidRDefault="0039503D" w:rsidP="0039503D">
      <w:r w:rsidRPr="0039503D">
        <w:rPr>
          <w:color w:val="C45B1C"/>
        </w:rPr>
        <w:t>load_dotenv</w:t>
      </w:r>
      <w:r w:rsidRPr="0039503D">
        <w:rPr>
          <w:color w:val="666666"/>
        </w:rPr>
        <w:t>()</w:t>
      </w:r>
    </w:p>
    <w:p w14:paraId="2DC904B8" w14:textId="77777777" w:rsidR="0039503D" w:rsidRPr="0039503D" w:rsidRDefault="0039503D" w:rsidP="0039503D">
      <w:r w:rsidRPr="0039503D">
        <w:rPr>
          <w:color w:val="666666"/>
        </w:rPr>
        <w:t xml:space="preserve">app </w:t>
      </w:r>
      <w:r w:rsidRPr="0039503D">
        <w:rPr>
          <w:color w:val="6E21BA"/>
        </w:rPr>
        <w:t>=</w:t>
      </w:r>
      <w:r w:rsidRPr="0039503D">
        <w:rPr>
          <w:color w:val="666666"/>
        </w:rPr>
        <w:t xml:space="preserve"> </w:t>
      </w:r>
      <w:r w:rsidRPr="0039503D">
        <w:rPr>
          <w:color w:val="C45B1C"/>
        </w:rPr>
        <w:t>FastAPI</w:t>
      </w:r>
      <w:r w:rsidRPr="0039503D">
        <w:rPr>
          <w:color w:val="666666"/>
        </w:rPr>
        <w:t>(title</w:t>
      </w:r>
      <w:r w:rsidRPr="0039503D">
        <w:rPr>
          <w:color w:val="6E21BA"/>
        </w:rPr>
        <w:t>=</w:t>
      </w:r>
      <w:r w:rsidRPr="0039503D">
        <w:rPr>
          <w:color w:val="187B34"/>
        </w:rPr>
        <w:t>APP_TITLE</w:t>
      </w:r>
      <w:r w:rsidRPr="0039503D">
        <w:rPr>
          <w:color w:val="666666"/>
        </w:rPr>
        <w:t>)</w:t>
      </w:r>
    </w:p>
    <w:p w14:paraId="13C6D466" w14:textId="77777777" w:rsidR="0039503D" w:rsidRPr="0039503D" w:rsidRDefault="0039503D" w:rsidP="0039503D"/>
    <w:p w14:paraId="4DCF0074" w14:textId="77777777" w:rsidR="0039503D" w:rsidRPr="0039503D" w:rsidRDefault="0039503D" w:rsidP="0039503D">
      <w:r w:rsidRPr="0039503D">
        <w:rPr>
          <w:color w:val="666666"/>
        </w:rPr>
        <w:t>app</w:t>
      </w:r>
      <w:r w:rsidRPr="0039503D">
        <w:rPr>
          <w:color w:val="6E21BA"/>
        </w:rPr>
        <w:t>.</w:t>
      </w:r>
      <w:r w:rsidRPr="0039503D">
        <w:rPr>
          <w:color w:val="C45B1C"/>
        </w:rPr>
        <w:t>add_middleware</w:t>
      </w:r>
      <w:r w:rsidRPr="0039503D">
        <w:rPr>
          <w:color w:val="666666"/>
        </w:rPr>
        <w:t>(</w:t>
      </w:r>
    </w:p>
    <w:p w14:paraId="19515336" w14:textId="77777777" w:rsidR="0039503D" w:rsidRPr="0039503D" w:rsidRDefault="0039503D" w:rsidP="0039503D">
      <w:r w:rsidRPr="0039503D">
        <w:rPr>
          <w:color w:val="666666"/>
        </w:rPr>
        <w:t>   CORSMiddleware</w:t>
      </w:r>
      <w:r w:rsidRPr="0039503D">
        <w:rPr>
          <w:color w:val="6E21BA"/>
        </w:rPr>
        <w:t>,</w:t>
      </w:r>
    </w:p>
    <w:p w14:paraId="5FF1F5C3" w14:textId="77777777" w:rsidR="0039503D" w:rsidRPr="0039503D" w:rsidRDefault="0039503D" w:rsidP="0039503D">
      <w:r w:rsidRPr="0039503D">
        <w:rPr>
          <w:color w:val="666666"/>
        </w:rPr>
        <w:t>   allow_origins</w:t>
      </w:r>
      <w:r w:rsidRPr="0039503D">
        <w:rPr>
          <w:color w:val="6E21BA"/>
        </w:rPr>
        <w:t>=</w:t>
      </w:r>
      <w:r w:rsidRPr="0039503D">
        <w:rPr>
          <w:color w:val="666666"/>
        </w:rPr>
        <w:t>[</w:t>
      </w:r>
      <w:r w:rsidRPr="0039503D">
        <w:rPr>
          <w:color w:val="187B34"/>
        </w:rPr>
        <w:t>"https://xai-chatbot.vercel.app"</w:t>
      </w:r>
      <w:r w:rsidRPr="0039503D">
        <w:rPr>
          <w:color w:val="6E21BA"/>
        </w:rPr>
        <w:t>,</w:t>
      </w:r>
      <w:r w:rsidRPr="0039503D">
        <w:rPr>
          <w:color w:val="666666"/>
        </w:rPr>
        <w:t xml:space="preserve"> </w:t>
      </w:r>
      <w:r w:rsidRPr="0039503D">
        <w:rPr>
          <w:color w:val="187B34"/>
        </w:rPr>
        <w:t>"http://localhost:3000"</w:t>
      </w:r>
      <w:r w:rsidRPr="0039503D">
        <w:rPr>
          <w:color w:val="666666"/>
        </w:rPr>
        <w:t>]</w:t>
      </w:r>
      <w:r w:rsidRPr="0039503D">
        <w:rPr>
          <w:color w:val="6E21BA"/>
        </w:rPr>
        <w:t>,</w:t>
      </w:r>
    </w:p>
    <w:p w14:paraId="606E2E0D" w14:textId="77777777" w:rsidR="0039503D" w:rsidRPr="0039503D" w:rsidRDefault="0039503D" w:rsidP="0039503D">
      <w:r w:rsidRPr="0039503D">
        <w:rPr>
          <w:color w:val="666666"/>
        </w:rPr>
        <w:t>   allow_credentials</w:t>
      </w:r>
      <w:r w:rsidRPr="0039503D">
        <w:rPr>
          <w:color w:val="6E21BA"/>
        </w:rPr>
        <w:t>=</w:t>
      </w:r>
      <w:r w:rsidRPr="0039503D">
        <w:rPr>
          <w:color w:val="187B34"/>
        </w:rPr>
        <w:t>True</w:t>
      </w:r>
      <w:r w:rsidRPr="0039503D">
        <w:rPr>
          <w:color w:val="6E21BA"/>
        </w:rPr>
        <w:t>,</w:t>
      </w:r>
    </w:p>
    <w:p w14:paraId="7DE99E5B" w14:textId="77777777" w:rsidR="0039503D" w:rsidRPr="0039503D" w:rsidRDefault="0039503D" w:rsidP="0039503D">
      <w:r w:rsidRPr="0039503D">
        <w:rPr>
          <w:color w:val="666666"/>
        </w:rPr>
        <w:lastRenderedPageBreak/>
        <w:t>   allow_method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066D1002" w14:textId="77777777" w:rsidR="0039503D" w:rsidRPr="0039503D" w:rsidRDefault="0039503D" w:rsidP="0039503D">
      <w:r w:rsidRPr="0039503D">
        <w:rPr>
          <w:color w:val="666666"/>
        </w:rPr>
        <w:t>   allow_header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210BD573" w14:textId="77777777" w:rsidR="0039503D" w:rsidRPr="0039503D" w:rsidRDefault="0039503D" w:rsidP="0039503D">
      <w:r w:rsidRPr="0039503D">
        <w:rPr>
          <w:color w:val="666666"/>
        </w:rPr>
        <w:t>)</w:t>
      </w:r>
    </w:p>
    <w:p w14:paraId="7A57A739" w14:textId="77777777" w:rsidR="0039503D" w:rsidRPr="00622C46" w:rsidRDefault="0039503D" w:rsidP="00622C46"/>
    <w:p w14:paraId="1070D0B6" w14:textId="41AA4C33" w:rsidR="00E06264" w:rsidRDefault="00E06264" w:rsidP="00E06264">
      <w:pPr>
        <w:pStyle w:val="Heading2"/>
        <w:spacing w:before="120" w:after="120"/>
      </w:pPr>
      <w:r>
        <w:t>6.4 Deployment Setup</w:t>
      </w:r>
    </w:p>
    <w:p w14:paraId="53038E9D" w14:textId="77777777" w:rsidR="00E06264" w:rsidRDefault="00E06264" w:rsidP="00E06264"/>
    <w:p w14:paraId="4A82F53A" w14:textId="77777777" w:rsidR="00E06264" w:rsidRDefault="00E06264" w:rsidP="00E06264">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1D0683E5" w14:textId="77777777" w:rsidR="00E06264" w:rsidRDefault="00E06264" w:rsidP="00E06264">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1DFEA928" w14:textId="77777777" w:rsidR="00E06264" w:rsidRDefault="00E06264" w:rsidP="00E06264">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E06264"/>
    <w:p w14:paraId="60C17974" w14:textId="77777777" w:rsidR="00E06264" w:rsidRDefault="00E06264" w:rsidP="00E06264">
      <w:r>
        <w:rPr>
          <w:b/>
          <w:bCs/>
        </w:rPr>
        <w:t>Summary</w:t>
      </w:r>
    </w:p>
    <w:p w14:paraId="795D426F" w14:textId="77777777" w:rsidR="00E06264" w:rsidRDefault="00E06264" w:rsidP="004A3BA7">
      <w:pPr>
        <w:numPr>
          <w:ilvl w:val="0"/>
          <w:numId w:val="114"/>
        </w:numPr>
        <w:spacing w:before="120" w:after="120"/>
      </w:pPr>
      <w:r>
        <w:rPr>
          <w:b/>
          <w:bCs/>
        </w:rPr>
        <w:t>Frontend (Next.js)</w:t>
      </w:r>
      <w:r>
        <w:t xml:space="preserve"> → Vercel</w:t>
      </w:r>
    </w:p>
    <w:p w14:paraId="09CAA0BA" w14:textId="77777777" w:rsidR="00E06264" w:rsidRDefault="00E06264" w:rsidP="004A3BA7">
      <w:pPr>
        <w:numPr>
          <w:ilvl w:val="0"/>
          <w:numId w:val="114"/>
        </w:numPr>
        <w:spacing w:before="120" w:after="120"/>
      </w:pPr>
      <w:r>
        <w:rPr>
          <w:b/>
          <w:bCs/>
        </w:rPr>
        <w:t>Node Backend</w:t>
      </w:r>
      <w:r>
        <w:t xml:space="preserve"> → Railway</w:t>
      </w:r>
    </w:p>
    <w:p w14:paraId="3D84B18C" w14:textId="77777777" w:rsidR="00E06264" w:rsidRDefault="00E06264" w:rsidP="004A3BA7">
      <w:pPr>
        <w:numPr>
          <w:ilvl w:val="0"/>
          <w:numId w:val="114"/>
        </w:numPr>
        <w:spacing w:before="120" w:after="120"/>
      </w:pPr>
      <w:r>
        <w:rPr>
          <w:b/>
          <w:bCs/>
        </w:rPr>
        <w:t>Flask Backend</w:t>
      </w:r>
      <w:r>
        <w:t xml:space="preserve"> → Render</w:t>
      </w:r>
    </w:p>
    <w:p w14:paraId="269C279F" w14:textId="77777777" w:rsidR="00E06264" w:rsidRDefault="00E06264" w:rsidP="004A3BA7">
      <w:pPr>
        <w:numPr>
          <w:ilvl w:val="0"/>
          <w:numId w:val="114"/>
        </w:numPr>
        <w:spacing w:before="120" w:after="120"/>
      </w:pPr>
      <w:r>
        <w:rPr>
          <w:b/>
          <w:bCs/>
        </w:rPr>
        <w:t>Development</w:t>
      </w:r>
      <w:r>
        <w:t xml:space="preserve"> → local environment using venv + Node runtime</w:t>
      </w:r>
    </w:p>
    <w:p w14:paraId="4FA8B77B" w14:textId="77777777" w:rsidR="00E06264" w:rsidRDefault="00E06264" w:rsidP="004A3BA7">
      <w:pPr>
        <w:numPr>
          <w:ilvl w:val="0"/>
          <w:numId w:val="114"/>
        </w:numPr>
        <w:spacing w:before="120" w:after="120"/>
      </w:pPr>
      <w:r>
        <w:rPr>
          <w:b/>
          <w:bCs/>
        </w:rPr>
        <w:t>Supabase</w:t>
      </w:r>
      <w:r>
        <w:t xml:space="preserve"> → hosted managed database &amp; auth layer</w:t>
      </w:r>
    </w:p>
    <w:p w14:paraId="1693D6C8" w14:textId="77777777" w:rsidR="00E06264" w:rsidRDefault="00E06264" w:rsidP="00E06264">
      <w:r>
        <w:t>These three deployments behaved separately but integrated through API routes.</w:t>
      </w:r>
    </w:p>
    <w:p w14:paraId="13AD1F5B" w14:textId="77777777" w:rsidR="00D8689A" w:rsidRDefault="00D8689A" w:rsidP="00DC0984"/>
    <w:p w14:paraId="628C5A41" w14:textId="7FE0D0E3" w:rsidR="00A22E2C" w:rsidRDefault="00A22E2C" w:rsidP="00A22E2C">
      <w:pPr>
        <w:pStyle w:val="Heading2"/>
        <w:spacing w:before="120" w:after="120"/>
      </w:pPr>
      <w:r>
        <w:t>6.</w:t>
      </w:r>
      <w:r w:rsidR="00CB0275">
        <w:t>5</w:t>
      </w:r>
      <w:r>
        <w:t xml:space="preserve"> Additional Setup and Configuration</w:t>
      </w:r>
    </w:p>
    <w:p w14:paraId="3D6F64A7" w14:textId="77777777" w:rsidR="00A22E2C" w:rsidRDefault="00A22E2C" w:rsidP="00A22E2C"/>
    <w:p w14:paraId="757529DD" w14:textId="77777777" w:rsidR="00A22E2C" w:rsidRDefault="00A22E2C" w:rsidP="00A22E2C">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2AD40344" w14:textId="77777777" w:rsidR="00A22E2C" w:rsidRDefault="00A22E2C" w:rsidP="00A22E2C">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A22E2C"/>
    <w:p w14:paraId="47ABB36A" w14:textId="77777777" w:rsidR="00CB0275" w:rsidRDefault="00CB0275" w:rsidP="00CB0275">
      <w:pPr>
        <w:pStyle w:val="Heading2"/>
        <w:spacing w:before="120" w:after="120"/>
      </w:pPr>
      <w:r>
        <w:t>6.6 Challenges Faced</w:t>
      </w:r>
    </w:p>
    <w:p w14:paraId="210ECE5D" w14:textId="77777777" w:rsidR="00CB0275" w:rsidRDefault="00CB0275" w:rsidP="00CB0275"/>
    <w:p w14:paraId="500F8BFE" w14:textId="77777777" w:rsidR="00CB0275" w:rsidRDefault="00CB0275" w:rsidP="00CB0275">
      <w:r>
        <w:lastRenderedPageBreak/>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7F7A70AD" w14:textId="77777777" w:rsidR="00CB0275" w:rsidRDefault="00CB0275" w:rsidP="00CB0275"/>
    <w:p w14:paraId="1741A226" w14:textId="77777777" w:rsidR="00CB0275" w:rsidRDefault="00CB0275" w:rsidP="00CB0275">
      <w:pPr>
        <w:pStyle w:val="Heading3"/>
        <w:spacing w:before="240" w:after="120"/>
      </w:pPr>
      <w:r>
        <w:t>1. Flask Backend Deployment &amp; Memory Limits</w:t>
      </w:r>
    </w:p>
    <w:p w14:paraId="4BF644AD" w14:textId="77777777" w:rsidR="00CB0275" w:rsidRDefault="00CB0275" w:rsidP="00CB0275"/>
    <w:p w14:paraId="41B57584" w14:textId="77777777" w:rsidR="00CB0275" w:rsidRDefault="00CB0275" w:rsidP="00CB0275">
      <w: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CB0275"/>
    <w:p w14:paraId="293B469B" w14:textId="77777777" w:rsidR="00CB0275" w:rsidRDefault="00CB0275" w:rsidP="00CB0275">
      <w:pPr>
        <w:pStyle w:val="Heading3"/>
        <w:spacing w:before="240" w:after="120"/>
      </w:pPr>
      <w:r>
        <w:t>2. FAQ Answering Module Issues</w:t>
      </w:r>
    </w:p>
    <w:p w14:paraId="6210830C" w14:textId="77777777" w:rsidR="00CB0275" w:rsidRDefault="00CB0275" w:rsidP="00CB0275"/>
    <w:p w14:paraId="2E803BED" w14:textId="77777777" w:rsidR="00CB0275" w:rsidRDefault="00CB0275" w:rsidP="00CB0275">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CB0275"/>
    <w:p w14:paraId="5B1338C6" w14:textId="77777777" w:rsidR="00CB0275" w:rsidRDefault="00CB0275" w:rsidP="00CB0275">
      <w:pPr>
        <w:pStyle w:val="Heading3"/>
        <w:spacing w:before="240" w:after="120"/>
      </w:pPr>
      <w:r>
        <w:t>3. SHAP Computation Delays</w:t>
      </w:r>
    </w:p>
    <w:p w14:paraId="0B75F227" w14:textId="77777777" w:rsidR="00CB0275" w:rsidRDefault="00CB0275" w:rsidP="00CB0275"/>
    <w:p w14:paraId="46D77D10" w14:textId="77777777" w:rsidR="00CB0275" w:rsidRDefault="00CB0275" w:rsidP="00CB0275">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CB0275"/>
    <w:p w14:paraId="2B30AF9A" w14:textId="77777777" w:rsidR="00CB0275" w:rsidRDefault="00CB0275" w:rsidP="00CB0275">
      <w:pPr>
        <w:pStyle w:val="Heading3"/>
        <w:spacing w:before="240" w:after="120"/>
      </w:pPr>
      <w:r>
        <w:t>4. ChatGPT Rate Limits</w:t>
      </w:r>
    </w:p>
    <w:p w14:paraId="05CD73E7" w14:textId="77777777" w:rsidR="00CB0275" w:rsidRDefault="00CB0275" w:rsidP="00CB0275"/>
    <w:p w14:paraId="35E406F0" w14:textId="77777777" w:rsidR="00CB0275" w:rsidRDefault="00CB0275" w:rsidP="00CB0275">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CB0275"/>
    <w:p w14:paraId="5A32E4A6" w14:textId="77777777" w:rsidR="00CB0275" w:rsidRDefault="00CB0275" w:rsidP="00CB0275">
      <w:pPr>
        <w:pStyle w:val="Heading3"/>
        <w:spacing w:before="240" w:after="120"/>
      </w:pPr>
      <w:r>
        <w:lastRenderedPageBreak/>
        <w:t>5. Free-Tier Platform Inactivity Shutdowns</w:t>
      </w:r>
    </w:p>
    <w:p w14:paraId="6D7A9E53" w14:textId="77777777" w:rsidR="00CB0275" w:rsidRDefault="00CB0275" w:rsidP="00CB0275"/>
    <w:p w14:paraId="1418D72F" w14:textId="77777777" w:rsidR="00CB0275" w:rsidRDefault="00CB0275" w:rsidP="00CB0275">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1803D150" w14:textId="77777777" w:rsidR="00CB0275" w:rsidRDefault="00CB0275" w:rsidP="00CB0275"/>
    <w:p w14:paraId="6581961E" w14:textId="77777777" w:rsidR="00CB0275" w:rsidRDefault="00CB0275" w:rsidP="00CB0275">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607733">
      <w:pPr>
        <w:pStyle w:val="Heading2"/>
        <w:spacing w:before="120" w:after="120"/>
      </w:pPr>
    </w:p>
    <w:p w14:paraId="44B4FEB5" w14:textId="6B3C8B2F" w:rsidR="00607733" w:rsidRDefault="00607733" w:rsidP="00607733">
      <w:pPr>
        <w:pStyle w:val="Heading2"/>
        <w:spacing w:before="120" w:after="120"/>
      </w:pPr>
      <w:r>
        <w:t>6.5 Deployment Setup</w:t>
      </w:r>
    </w:p>
    <w:p w14:paraId="6E9C351A" w14:textId="77777777" w:rsidR="00607733" w:rsidRDefault="00607733" w:rsidP="00607733"/>
    <w:p w14:paraId="79AE0DFE" w14:textId="77777777" w:rsidR="00607733" w:rsidRDefault="00607733" w:rsidP="00607733">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255BCA87" w14:textId="77777777" w:rsidR="00607733" w:rsidRDefault="00607733" w:rsidP="00607733">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4D755D42" w14:textId="77777777" w:rsidR="00607733" w:rsidRDefault="00607733" w:rsidP="00607733">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607733"/>
    <w:p w14:paraId="2A6047B7" w14:textId="59512BA3" w:rsidR="00607733" w:rsidRDefault="00607733" w:rsidP="00607733">
      <w:pPr>
        <w:pStyle w:val="Heading3"/>
      </w:pPr>
      <w:r>
        <w:t>Summary</w:t>
      </w:r>
      <w:r w:rsidR="00391A2B">
        <w:t xml:space="preserve"> of Deployment Setup</w:t>
      </w:r>
    </w:p>
    <w:p w14:paraId="4AABF8AB" w14:textId="77777777" w:rsidR="00607733" w:rsidRDefault="00607733" w:rsidP="004A3BA7">
      <w:pPr>
        <w:numPr>
          <w:ilvl w:val="0"/>
          <w:numId w:val="20"/>
        </w:numPr>
        <w:spacing w:before="120" w:after="120"/>
      </w:pPr>
      <w:r>
        <w:rPr>
          <w:b/>
          <w:bCs/>
        </w:rPr>
        <w:t>Frontend (Next.js)</w:t>
      </w:r>
      <w:r>
        <w:t xml:space="preserve"> → Vercel</w:t>
      </w:r>
    </w:p>
    <w:p w14:paraId="426F9302" w14:textId="77777777" w:rsidR="00607733" w:rsidRDefault="00607733" w:rsidP="004A3BA7">
      <w:pPr>
        <w:numPr>
          <w:ilvl w:val="0"/>
          <w:numId w:val="20"/>
        </w:numPr>
        <w:spacing w:before="120" w:after="120"/>
      </w:pPr>
      <w:r>
        <w:rPr>
          <w:b/>
          <w:bCs/>
        </w:rPr>
        <w:t>Node Backend</w:t>
      </w:r>
      <w:r>
        <w:t xml:space="preserve"> → Railway</w:t>
      </w:r>
    </w:p>
    <w:p w14:paraId="4D679A3A" w14:textId="77777777" w:rsidR="00607733" w:rsidRDefault="00607733" w:rsidP="004A3BA7">
      <w:pPr>
        <w:numPr>
          <w:ilvl w:val="0"/>
          <w:numId w:val="20"/>
        </w:numPr>
        <w:spacing w:before="120" w:after="120"/>
      </w:pPr>
      <w:r>
        <w:rPr>
          <w:b/>
          <w:bCs/>
        </w:rPr>
        <w:t>Flask Backend</w:t>
      </w:r>
      <w:r>
        <w:t xml:space="preserve"> → Render</w:t>
      </w:r>
    </w:p>
    <w:p w14:paraId="1A948F7F" w14:textId="77777777" w:rsidR="00607733" w:rsidRDefault="00607733" w:rsidP="004A3BA7">
      <w:pPr>
        <w:numPr>
          <w:ilvl w:val="0"/>
          <w:numId w:val="20"/>
        </w:numPr>
        <w:spacing w:before="120" w:after="120"/>
      </w:pPr>
      <w:r>
        <w:rPr>
          <w:b/>
          <w:bCs/>
        </w:rPr>
        <w:t>Development</w:t>
      </w:r>
      <w:r>
        <w:t xml:space="preserve"> → local environment using venv + Node runtime</w:t>
      </w:r>
    </w:p>
    <w:p w14:paraId="41F0CDF7" w14:textId="290C1920" w:rsidR="00D6119B" w:rsidRDefault="00607733" w:rsidP="004A3BA7">
      <w:pPr>
        <w:numPr>
          <w:ilvl w:val="0"/>
          <w:numId w:val="20"/>
        </w:numPr>
        <w:spacing w:before="120" w:after="120"/>
      </w:pPr>
      <w:r>
        <w:rPr>
          <w:b/>
          <w:bCs/>
        </w:rPr>
        <w:t>Supabase</w:t>
      </w:r>
      <w:r>
        <w:t xml:space="preserve"> → hosted managed database &amp; auth layer</w:t>
      </w:r>
    </w:p>
    <w:p w14:paraId="4A5AE6F1" w14:textId="77777777" w:rsidR="007900C2" w:rsidRDefault="007900C2" w:rsidP="007900C2">
      <w:pPr>
        <w:spacing w:before="120" w:after="120"/>
      </w:pPr>
    </w:p>
    <w:p w14:paraId="0EF10D13" w14:textId="77777777" w:rsidR="007900C2" w:rsidRDefault="007900C2" w:rsidP="007900C2">
      <w:pPr>
        <w:pStyle w:val="Heading2"/>
        <w:spacing w:before="120" w:after="120"/>
      </w:pPr>
      <w:r>
        <w:t>6.6 Additional Setup and Configuration</w:t>
      </w:r>
    </w:p>
    <w:p w14:paraId="508F4F31" w14:textId="77777777" w:rsidR="007900C2" w:rsidRDefault="007900C2" w:rsidP="007900C2"/>
    <w:p w14:paraId="24DDFAF8" w14:textId="77777777" w:rsidR="007900C2" w:rsidRDefault="007900C2" w:rsidP="007900C2">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4CC4318E" w14:textId="77777777" w:rsidR="00087F3F" w:rsidRDefault="00087F3F" w:rsidP="007900C2"/>
    <w:p w14:paraId="48F19011" w14:textId="03049ACF" w:rsidR="00D6119B" w:rsidRPr="00A90C94" w:rsidRDefault="007900C2" w:rsidP="00434B25">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434B25">
      <w:pPr>
        <w:rPr>
          <w:lang w:val="en-US"/>
        </w:rPr>
      </w:pPr>
    </w:p>
    <w:p w14:paraId="12785B5F" w14:textId="1FB35707" w:rsidR="00F332A7" w:rsidRPr="00F332A7" w:rsidRDefault="00F332A7" w:rsidP="00F332A7">
      <w:pPr>
        <w:pStyle w:val="Heading2"/>
      </w:pPr>
      <w:r w:rsidRPr="00F332A7">
        <w:t>6.</w:t>
      </w:r>
      <w:r w:rsidR="00A90C94">
        <w:t>6</w:t>
      </w:r>
      <w:r w:rsidRPr="00F332A7">
        <w:t xml:space="preserve"> Challenges Faced</w:t>
      </w:r>
    </w:p>
    <w:p w14:paraId="2E55FB78" w14:textId="77777777" w:rsidR="00F332A7" w:rsidRDefault="00F332A7" w:rsidP="00F332A7"/>
    <w:p w14:paraId="339CE7A9" w14:textId="77777777" w:rsidR="00F332A7" w:rsidRDefault="00F332A7" w:rsidP="00F332A7">
      <w: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F332A7"/>
    <w:p w14:paraId="58952503" w14:textId="77777777" w:rsidR="00F332A7" w:rsidRPr="00F332A7" w:rsidRDefault="00F332A7" w:rsidP="00F332A7">
      <w:pPr>
        <w:pStyle w:val="Heading3"/>
      </w:pPr>
      <w:r w:rsidRPr="00F332A7">
        <w:t>1. Flask Backend Deployment &amp; Memory Limits</w:t>
      </w:r>
    </w:p>
    <w:p w14:paraId="6CB9BBE7" w14:textId="77777777" w:rsidR="00F332A7" w:rsidRDefault="00F332A7" w:rsidP="00F332A7"/>
    <w:p w14:paraId="2C6A88A0" w14:textId="77777777" w:rsidR="00F332A7" w:rsidRDefault="00F332A7" w:rsidP="00F332A7">
      <w: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F332A7"/>
    <w:p w14:paraId="6C504BA4" w14:textId="77777777" w:rsidR="00F332A7" w:rsidRPr="00F332A7" w:rsidRDefault="00F332A7" w:rsidP="00F332A7">
      <w:pPr>
        <w:pStyle w:val="Heading3"/>
      </w:pPr>
      <w:r w:rsidRPr="00F332A7">
        <w:t>2. FAQ Answering Module Issues</w:t>
      </w:r>
    </w:p>
    <w:p w14:paraId="5F72D2EE" w14:textId="77777777" w:rsidR="00F332A7" w:rsidRDefault="00F332A7" w:rsidP="00F332A7"/>
    <w:p w14:paraId="5312D425" w14:textId="77777777" w:rsidR="00F332A7" w:rsidRDefault="00F332A7" w:rsidP="00F332A7">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F332A7"/>
    <w:p w14:paraId="77CEA3CD" w14:textId="77777777" w:rsidR="00F332A7" w:rsidRPr="00F332A7" w:rsidRDefault="00F332A7" w:rsidP="00F332A7">
      <w:pPr>
        <w:pStyle w:val="Heading3"/>
      </w:pPr>
      <w:r w:rsidRPr="00F332A7">
        <w:t>3. SHAP Computation Delays</w:t>
      </w:r>
    </w:p>
    <w:p w14:paraId="4D6EDAEB" w14:textId="77777777" w:rsidR="00F332A7" w:rsidRDefault="00F332A7" w:rsidP="00F332A7"/>
    <w:p w14:paraId="30D15558" w14:textId="77777777" w:rsidR="00F332A7" w:rsidRDefault="00F332A7" w:rsidP="00F332A7">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F332A7"/>
    <w:p w14:paraId="1A9B49D1" w14:textId="77777777" w:rsidR="00F332A7" w:rsidRPr="00F332A7" w:rsidRDefault="00F332A7" w:rsidP="00F332A7">
      <w:pPr>
        <w:pStyle w:val="Heading3"/>
      </w:pPr>
      <w:r w:rsidRPr="00F332A7">
        <w:lastRenderedPageBreak/>
        <w:t>4. ChatGPT Rate Limits</w:t>
      </w:r>
    </w:p>
    <w:p w14:paraId="526B8CB9" w14:textId="77777777" w:rsidR="00F332A7" w:rsidRDefault="00F332A7" w:rsidP="00F332A7"/>
    <w:p w14:paraId="03027F16" w14:textId="77777777" w:rsidR="00F332A7" w:rsidRDefault="00F332A7" w:rsidP="00F332A7">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F332A7"/>
    <w:p w14:paraId="438A1DE6" w14:textId="77777777" w:rsidR="00F332A7" w:rsidRPr="00F332A7" w:rsidRDefault="00F332A7" w:rsidP="00F332A7">
      <w:pPr>
        <w:pStyle w:val="Heading3"/>
      </w:pPr>
      <w:r w:rsidRPr="00F332A7">
        <w:t>5. Free-Tier Platform Inactivity Shutdowns</w:t>
      </w:r>
    </w:p>
    <w:p w14:paraId="24A9E93B" w14:textId="77777777" w:rsidR="00F332A7" w:rsidRDefault="00F332A7" w:rsidP="00F332A7"/>
    <w:p w14:paraId="25654CC2" w14:textId="77777777" w:rsidR="00F332A7" w:rsidRDefault="00F332A7" w:rsidP="00F332A7">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3A3E7D87" w14:textId="77777777" w:rsidR="00F332A7" w:rsidRDefault="00F332A7" w:rsidP="00F332A7"/>
    <w:p w14:paraId="0A626FB9" w14:textId="77777777" w:rsidR="00F332A7" w:rsidRDefault="00F332A7" w:rsidP="00F332A7">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7D64D136" w14:textId="77777777" w:rsidR="00F332A7" w:rsidRDefault="00F332A7" w:rsidP="00F332A7"/>
    <w:p w14:paraId="1FBB0FFC" w14:textId="77777777" w:rsidR="00F332A7" w:rsidRDefault="00F332A7" w:rsidP="00F332A7"/>
    <w:p w14:paraId="66610AB0" w14:textId="77777777" w:rsidR="00F332A7" w:rsidRDefault="00F332A7" w:rsidP="00F332A7"/>
    <w:p w14:paraId="1BCAFCA0" w14:textId="77777777" w:rsidR="00F332A7" w:rsidRDefault="00F332A7" w:rsidP="00434B25">
      <w:pPr>
        <w:rPr>
          <w:lang w:val="en-US"/>
        </w:rPr>
      </w:pPr>
    </w:p>
    <w:p w14:paraId="46FFEC49" w14:textId="77777777" w:rsidR="003B75F2" w:rsidRDefault="003B75F2" w:rsidP="00434B25">
      <w:pPr>
        <w:rPr>
          <w:lang w:val="en-US"/>
        </w:rPr>
      </w:pPr>
    </w:p>
    <w:p w14:paraId="41376E74" w14:textId="77777777" w:rsidR="003B75F2" w:rsidRDefault="003B75F2" w:rsidP="00434B25">
      <w:pPr>
        <w:rPr>
          <w:lang w:val="en-US"/>
        </w:rPr>
      </w:pPr>
    </w:p>
    <w:p w14:paraId="23DC452B" w14:textId="77777777" w:rsidR="003B75F2" w:rsidRDefault="003B75F2" w:rsidP="00434B25">
      <w:pPr>
        <w:rPr>
          <w:lang w:val="en-US"/>
        </w:rPr>
      </w:pPr>
    </w:p>
    <w:p w14:paraId="0E8DBEE8" w14:textId="77777777" w:rsidR="003B75F2" w:rsidRDefault="003B75F2" w:rsidP="00434B25">
      <w:pPr>
        <w:rPr>
          <w:lang w:val="en-US"/>
        </w:rPr>
      </w:pPr>
    </w:p>
    <w:p w14:paraId="5D06BD1C" w14:textId="77777777" w:rsidR="003B75F2" w:rsidRDefault="003B75F2" w:rsidP="00434B25">
      <w:pPr>
        <w:rPr>
          <w:lang w:val="en-US"/>
        </w:rPr>
      </w:pPr>
    </w:p>
    <w:p w14:paraId="02B11989" w14:textId="77777777" w:rsidR="003B75F2" w:rsidRDefault="003B75F2" w:rsidP="00434B25">
      <w:pPr>
        <w:rPr>
          <w:lang w:val="en-US"/>
        </w:rPr>
      </w:pPr>
    </w:p>
    <w:p w14:paraId="69DC4201" w14:textId="77777777" w:rsidR="003B75F2" w:rsidRDefault="003B75F2" w:rsidP="00434B25">
      <w:pPr>
        <w:rPr>
          <w:lang w:val="en-US"/>
        </w:rPr>
      </w:pPr>
    </w:p>
    <w:p w14:paraId="5A489715" w14:textId="77777777" w:rsidR="003B75F2" w:rsidRDefault="003B75F2" w:rsidP="00434B25">
      <w:pPr>
        <w:rPr>
          <w:lang w:val="en-US"/>
        </w:rPr>
      </w:pPr>
    </w:p>
    <w:p w14:paraId="72B5259A" w14:textId="77777777" w:rsidR="003B75F2" w:rsidRDefault="003B75F2" w:rsidP="00434B25">
      <w:pPr>
        <w:rPr>
          <w:lang w:val="en-US"/>
        </w:rPr>
      </w:pPr>
    </w:p>
    <w:p w14:paraId="3563E602" w14:textId="77777777" w:rsidR="003B75F2" w:rsidRDefault="003B75F2" w:rsidP="00434B25">
      <w:pPr>
        <w:rPr>
          <w:lang w:val="en-US"/>
        </w:rPr>
      </w:pPr>
    </w:p>
    <w:p w14:paraId="298B87AF" w14:textId="77777777" w:rsidR="003B75F2" w:rsidRDefault="003B75F2" w:rsidP="00434B25">
      <w:pPr>
        <w:rPr>
          <w:lang w:val="en-US"/>
        </w:rPr>
      </w:pPr>
    </w:p>
    <w:p w14:paraId="1E250805" w14:textId="77777777" w:rsidR="003B75F2" w:rsidRDefault="003B75F2" w:rsidP="00434B25">
      <w:pPr>
        <w:rPr>
          <w:lang w:val="en-US"/>
        </w:rPr>
      </w:pPr>
    </w:p>
    <w:p w14:paraId="6ACE1DF9" w14:textId="77777777" w:rsidR="003B75F2" w:rsidRDefault="003B75F2" w:rsidP="00434B25">
      <w:pPr>
        <w:rPr>
          <w:lang w:val="en-US"/>
        </w:rPr>
      </w:pPr>
    </w:p>
    <w:p w14:paraId="1B68FE27" w14:textId="77777777" w:rsidR="003B75F2" w:rsidRDefault="003B75F2" w:rsidP="00434B25">
      <w:pPr>
        <w:rPr>
          <w:lang w:val="en-US"/>
        </w:rPr>
      </w:pPr>
    </w:p>
    <w:p w14:paraId="3C3D29B7" w14:textId="77777777" w:rsidR="003B75F2" w:rsidRDefault="003B75F2" w:rsidP="00434B25">
      <w:pPr>
        <w:rPr>
          <w:lang w:val="en-US"/>
        </w:rPr>
      </w:pPr>
    </w:p>
    <w:p w14:paraId="7E181292" w14:textId="77777777" w:rsidR="003B75F2" w:rsidRDefault="003B75F2" w:rsidP="00434B25">
      <w:pPr>
        <w:rPr>
          <w:lang w:val="en-US"/>
        </w:rPr>
      </w:pPr>
    </w:p>
    <w:p w14:paraId="55194092" w14:textId="77777777" w:rsidR="003B75F2" w:rsidRDefault="003B75F2" w:rsidP="00434B25">
      <w:pPr>
        <w:rPr>
          <w:lang w:val="en-US"/>
        </w:rPr>
      </w:pPr>
    </w:p>
    <w:p w14:paraId="53AF1915" w14:textId="77777777" w:rsidR="003B75F2" w:rsidRDefault="003B75F2" w:rsidP="00434B25">
      <w:pPr>
        <w:rPr>
          <w:lang w:val="en-US"/>
        </w:rPr>
      </w:pPr>
    </w:p>
    <w:p w14:paraId="71088DA4" w14:textId="77777777" w:rsidR="003B75F2" w:rsidRDefault="003B75F2" w:rsidP="00434B25">
      <w:pPr>
        <w:rPr>
          <w:lang w:val="en-US"/>
        </w:rPr>
      </w:pPr>
    </w:p>
    <w:p w14:paraId="4E5627B2" w14:textId="77777777" w:rsidR="003B75F2" w:rsidRDefault="003B75F2" w:rsidP="00434B25">
      <w:pPr>
        <w:rPr>
          <w:lang w:val="en-US"/>
        </w:rPr>
      </w:pPr>
    </w:p>
    <w:p w14:paraId="0D39A33E" w14:textId="77777777" w:rsidR="003B75F2" w:rsidRDefault="003B75F2" w:rsidP="00434B25">
      <w:pPr>
        <w:rPr>
          <w:lang w:val="en-US"/>
        </w:rPr>
      </w:pPr>
    </w:p>
    <w:p w14:paraId="44F0F4AB" w14:textId="77777777" w:rsidR="003B75F2" w:rsidRDefault="003B75F2" w:rsidP="00434B25">
      <w:pPr>
        <w:rPr>
          <w:lang w:val="en-US"/>
        </w:rPr>
      </w:pPr>
    </w:p>
    <w:p w14:paraId="3FD6F3A4" w14:textId="77777777" w:rsidR="003B75F2" w:rsidRDefault="003B75F2" w:rsidP="00434B25">
      <w:pPr>
        <w:rPr>
          <w:lang w:val="en-US"/>
        </w:rPr>
      </w:pPr>
    </w:p>
    <w:p w14:paraId="25FDA84D" w14:textId="77777777" w:rsidR="003B75F2" w:rsidRDefault="003B75F2" w:rsidP="00434B25">
      <w:pPr>
        <w:rPr>
          <w:lang w:val="en-US"/>
        </w:rPr>
      </w:pPr>
    </w:p>
    <w:p w14:paraId="001C3C92" w14:textId="77777777" w:rsidR="003B75F2" w:rsidRDefault="003B75F2" w:rsidP="00434B25">
      <w:pPr>
        <w:rPr>
          <w:lang w:val="en-US"/>
        </w:rPr>
      </w:pPr>
    </w:p>
    <w:p w14:paraId="4A3983F9" w14:textId="0881CEDE" w:rsidR="003B75F2" w:rsidRDefault="00647C77" w:rsidP="00434B25">
      <w:pPr>
        <w:rPr>
          <w:lang w:val="en-US"/>
        </w:rPr>
      </w:pPr>
      <w:r w:rsidRPr="00647C77">
        <w:rPr>
          <w:noProof/>
          <w14:ligatures w14:val="standardContextual"/>
        </w:rPr>
        <w:pict w14:anchorId="1415CAAB">
          <v:rect id="_x0000_i1027" alt="" style="width:451.3pt;height:.05pt;mso-width-percent:0;mso-height-percent:0;mso-width-percent:0;mso-height-percent:0" o:hralign="center" o:hrstd="t" o:hr="t" fillcolor="#a0a0a0" stroked="f"/>
        </w:pict>
      </w:r>
    </w:p>
    <w:p w14:paraId="4DC5D739" w14:textId="2A8CB2CC" w:rsidR="00CE44A9" w:rsidRDefault="00CE44A9" w:rsidP="00CE44A9">
      <w:pPr>
        <w:pStyle w:val="Heading1"/>
        <w:spacing w:before="120" w:after="120"/>
      </w:pPr>
      <w:r>
        <w:lastRenderedPageBreak/>
        <w:t xml:space="preserve">Chapter 7 </w:t>
      </w:r>
      <w:r>
        <w:t>–</w:t>
      </w:r>
      <w:r>
        <w:t xml:space="preserve"> Testing</w:t>
      </w:r>
    </w:p>
    <w:p w14:paraId="3EA2DDB3" w14:textId="77777777" w:rsidR="00CE44A9" w:rsidRDefault="00CE44A9" w:rsidP="00CE44A9"/>
    <w:p w14:paraId="7D4B7008" w14:textId="77E86C23" w:rsidR="00CE44A9" w:rsidRPr="00CE44A9" w:rsidRDefault="00CE44A9" w:rsidP="00CE44A9">
      <w:pPr>
        <w:pStyle w:val="Heading2"/>
      </w:pPr>
      <w:r>
        <w:t>7.1 Model Testing</w:t>
      </w:r>
    </w:p>
    <w:p w14:paraId="682D1520" w14:textId="77777777" w:rsidR="003B75F2" w:rsidRDefault="003B75F2" w:rsidP="00434B25">
      <w:pPr>
        <w:rPr>
          <w:lang w:val="en-US"/>
        </w:rPr>
      </w:pPr>
    </w:p>
    <w:p w14:paraId="4FF17D9F" w14:textId="28FA4583" w:rsidR="003B75F2" w:rsidRPr="00CE44A9" w:rsidRDefault="00CE44A9" w:rsidP="00434B25">
      <w: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434B25">
      <w:pPr>
        <w:rPr>
          <w:lang w:val="en-US"/>
        </w:rPr>
      </w:pPr>
    </w:p>
    <w:p w14:paraId="32BA5E75" w14:textId="77777777" w:rsidR="00CE44A9" w:rsidRDefault="00CE44A9" w:rsidP="00CE44A9">
      <w:pPr>
        <w:pStyle w:val="Heading3"/>
      </w:pPr>
      <w:r>
        <w:t>7.2.1 Functional Requirement Testing</w:t>
      </w:r>
    </w:p>
    <w:p w14:paraId="3DC8F86C" w14:textId="77777777" w:rsidR="003B75F2" w:rsidRDefault="003B75F2" w:rsidP="00434B25">
      <w:pPr>
        <w:rPr>
          <w:lang w:val="en-US"/>
        </w:rPr>
      </w:pPr>
    </w:p>
    <w:p w14:paraId="1035995A" w14:textId="77777777" w:rsidR="00CE44A9" w:rsidRDefault="00CE44A9" w:rsidP="00CE44A9">
      <w:pPr>
        <w:pStyle w:val="Heading4"/>
      </w:pPr>
      <w:r>
        <w:t>Test Case FT-01 - User Authentication (FR1)</w:t>
      </w:r>
    </w:p>
    <w:p w14:paraId="2E75A055"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84"/>
        <w:gridCol w:w="7126"/>
      </w:tblGrid>
      <w:tr w:rsidR="00CE44A9"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Default="00CE44A9">
            <w:r>
              <w:rPr>
                <w:b/>
                <w:bCs/>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Default="00CE44A9">
            <w:r>
              <w:rPr>
                <w:b/>
                <w:bCs/>
              </w:rPr>
              <w:t>FT_01</w:t>
            </w:r>
          </w:p>
        </w:tc>
      </w:tr>
      <w:tr w:rsidR="00CE44A9"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Default="00CE44A9">
            <w:r>
              <w:rPr>
                <w:b/>
                <w:bCs/>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Default="00CE44A9">
            <w:r>
              <w:t>Test that a user can authenticate using Supabase social login</w:t>
            </w:r>
          </w:p>
        </w:tc>
      </w:tr>
      <w:tr w:rsidR="00CE44A9"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Default="00CE44A9">
            <w:r>
              <w:rPr>
                <w:b/>
                <w:bCs/>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Default="00CE44A9">
            <w:r>
              <w:t>Hansa</w:t>
            </w:r>
          </w:p>
        </w:tc>
      </w:tr>
      <w:tr w:rsidR="00CE44A9"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Default="00CE44A9">
            <w:r>
              <w:rPr>
                <w:b/>
                <w:bCs/>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Default="00CE44A9">
            <w:r>
              <w:t>2025/11/30</w:t>
            </w:r>
          </w:p>
        </w:tc>
      </w:tr>
      <w:tr w:rsidR="00CE44A9"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Default="00CE44A9">
            <w:r>
              <w:rPr>
                <w:b/>
                <w:bCs/>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Default="00CE44A9">
            <w:r>
              <w:t>Pass</w:t>
            </w:r>
          </w:p>
        </w:tc>
      </w:tr>
    </w:tbl>
    <w:p w14:paraId="087EEA40" w14:textId="77777777" w:rsidR="00CE44A9" w:rsidRDefault="00CE44A9" w:rsidP="00434B25">
      <w:pPr>
        <w:rPr>
          <w:lang w:val="en-US"/>
        </w:rPr>
      </w:pPr>
    </w:p>
    <w:p w14:paraId="53DDD7E2" w14:textId="03997379" w:rsidR="000A05CD" w:rsidRDefault="000A05CD" w:rsidP="008F0D4E">
      <w:pPr>
        <w:pStyle w:val="Heading5"/>
      </w:pPr>
      <w:r>
        <w:t>Prerequisites</w:t>
      </w:r>
    </w:p>
    <w:p w14:paraId="478A1A0A" w14:textId="77777777" w:rsidR="008F0D4E" w:rsidRPr="008F0D4E" w:rsidRDefault="008F0D4E" w:rsidP="008F0D4E"/>
    <w:p w14:paraId="73B42D49" w14:textId="77777777" w:rsidR="000A05CD" w:rsidRDefault="000A05CD" w:rsidP="000A05CD">
      <w:pPr>
        <w:numPr>
          <w:ilvl w:val="0"/>
          <w:numId w:val="116"/>
        </w:numPr>
        <w:spacing w:before="120" w:after="120"/>
      </w:pPr>
      <w:r>
        <w:t>Valid Google account</w:t>
      </w:r>
    </w:p>
    <w:p w14:paraId="623A3D0F" w14:textId="77777777" w:rsidR="000A05CD" w:rsidRDefault="000A05CD" w:rsidP="000A05CD">
      <w:pPr>
        <w:numPr>
          <w:ilvl w:val="0"/>
          <w:numId w:val="116"/>
        </w:numPr>
        <w:spacing w:before="120" w:after="120"/>
      </w:pPr>
      <w:r>
        <w:t>Access to /login page</w:t>
      </w:r>
    </w:p>
    <w:p w14:paraId="710A4453" w14:textId="77777777" w:rsidR="003B75F2" w:rsidRDefault="003B75F2" w:rsidP="00434B25">
      <w:pPr>
        <w:rPr>
          <w:lang w:val="en-US"/>
        </w:rPr>
      </w:pPr>
    </w:p>
    <w:p w14:paraId="031DFEF2" w14:textId="30EF9384" w:rsidR="003B6314" w:rsidRDefault="003B6314" w:rsidP="008F0D4E">
      <w:pPr>
        <w:pStyle w:val="Heading5"/>
      </w:pPr>
      <w:r w:rsidRPr="009608DB">
        <w:t>Test Data</w:t>
      </w:r>
    </w:p>
    <w:p w14:paraId="147F9169" w14:textId="77777777" w:rsidR="008F0D4E" w:rsidRPr="008F0D4E" w:rsidRDefault="008F0D4E" w:rsidP="008F0D4E"/>
    <w:p w14:paraId="1F78A59B" w14:textId="317D18C1" w:rsidR="003B6314" w:rsidRDefault="003B6314" w:rsidP="003B6314">
      <w:pPr>
        <w:numPr>
          <w:ilvl w:val="0"/>
          <w:numId w:val="117"/>
        </w:numPr>
        <w:spacing w:before="120" w:after="120"/>
      </w:pPr>
      <w:r>
        <w:t xml:space="preserve">Email: </w:t>
      </w:r>
      <w:r>
        <w:rPr>
          <w:i/>
          <w:iCs/>
        </w:rPr>
        <w:t>hansaanuradha93@gmail.com</w:t>
      </w:r>
    </w:p>
    <w:p w14:paraId="48502A6E" w14:textId="77777777" w:rsidR="003B75F2" w:rsidRDefault="003B75F2" w:rsidP="00434B25">
      <w:pPr>
        <w:rPr>
          <w:lang w:val="en-US"/>
        </w:rPr>
      </w:pPr>
    </w:p>
    <w:p w14:paraId="3A70FF15" w14:textId="77777777" w:rsidR="00977785" w:rsidRDefault="00977785" w:rsidP="009608DB">
      <w:pPr>
        <w:pStyle w:val="Heading5"/>
      </w:pPr>
      <w:r w:rsidRPr="00977785">
        <w:t>Steps and Results</w:t>
      </w:r>
    </w:p>
    <w:p w14:paraId="6958ED82" w14:textId="77777777" w:rsidR="00977785" w:rsidRDefault="00977785" w:rsidP="0097778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5"/>
        <w:gridCol w:w="2116"/>
        <w:gridCol w:w="2187"/>
        <w:gridCol w:w="1657"/>
        <w:gridCol w:w="1565"/>
      </w:tblGrid>
      <w:tr w:rsidR="0097778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Default="00977785">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Default="00977785">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Default="00977785">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Default="00977785">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Default="00977785">
            <w:r>
              <w:rPr>
                <w:b/>
                <w:bCs/>
              </w:rPr>
              <w:t>Status</w:t>
            </w:r>
          </w:p>
        </w:tc>
      </w:tr>
      <w:tr w:rsidR="0097778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Default="00977785">
            <w:r>
              <w:lastRenderedPageBreak/>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Default="00977785">
            <w: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Default="00977785">
            <w: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Default="00977785">
            <w: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Default="00977785">
            <w:r>
              <w:t>Pass</w:t>
            </w:r>
          </w:p>
        </w:tc>
      </w:tr>
      <w:tr w:rsidR="0097778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Default="00977785">
            <w: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Default="00977785">
            <w: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Default="00977785">
            <w: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Default="00977785">
            <w: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Default="00977785">
            <w:r>
              <w:t>Pass</w:t>
            </w:r>
          </w:p>
        </w:tc>
      </w:tr>
      <w:tr w:rsidR="0097778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Default="00977785">
            <w: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Default="00977785">
            <w: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Default="00977785">
            <w: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Default="00977785">
            <w: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Default="00977785">
            <w:r>
              <w:t>Pass</w:t>
            </w:r>
          </w:p>
        </w:tc>
      </w:tr>
    </w:tbl>
    <w:p w14:paraId="75147E60" w14:textId="77777777" w:rsidR="00977785" w:rsidRDefault="00977785" w:rsidP="00977785"/>
    <w:p w14:paraId="203BCAA9" w14:textId="6ABAE095" w:rsidR="00973A76" w:rsidRDefault="00973A76" w:rsidP="00973A76">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07EABCC3">
            <wp:extent cx="5731510" cy="6261100"/>
            <wp:effectExtent l="0" t="0" r="0" b="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0668C519" w14:textId="29136BA5" w:rsidR="00973A76" w:rsidRDefault="00973A76" w:rsidP="00973A76">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3760640B">
            <wp:extent cx="5731510" cy="626110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BDBD969" w14:textId="392CA530" w:rsidR="00973A76" w:rsidRDefault="00973A76" w:rsidP="00973A76">
      <w:r>
        <w:lastRenderedPageBreak/>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385BDDFF">
            <wp:extent cx="5731510" cy="6261100"/>
            <wp:effectExtent l="0" t="0" r="0" b="0"/>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701BF8C5" w14:textId="092A597F" w:rsidR="00EC5918" w:rsidRDefault="00EC5918" w:rsidP="002E0641">
      <w:pPr>
        <w:jc w:val="center"/>
      </w:pPr>
    </w:p>
    <w:p w14:paraId="52944CC7" w14:textId="77777777" w:rsidR="00973A76" w:rsidRDefault="00973A76" w:rsidP="00973A76">
      <w:pPr>
        <w:pStyle w:val="Heading4"/>
      </w:pPr>
      <w:r>
        <w:t>Test Case FT-02 - Submit Loan Form (FR2)</w:t>
      </w:r>
    </w:p>
    <w:p w14:paraId="769BE882" w14:textId="77777777" w:rsidR="00973A76" w:rsidRDefault="00973A76" w:rsidP="00973A76"/>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Default="00973A76">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Default="00973A76">
            <w:r>
              <w:rPr>
                <w:b/>
                <w:bCs/>
              </w:rPr>
              <w:t>FT_02</w:t>
            </w:r>
          </w:p>
        </w:tc>
      </w:tr>
      <w:tr w:rsidR="00973A76"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Default="00973A76">
            <w:r>
              <w:rPr>
                <w:b/>
                <w:bCs/>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Default="00973A76">
            <w:r>
              <w:t>Validate loan form submission and backend routing</w:t>
            </w:r>
          </w:p>
        </w:tc>
      </w:tr>
      <w:tr w:rsidR="00973A76"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Default="00973A76">
            <w:r>
              <w:rPr>
                <w:b/>
                <w:bCs/>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Default="00973A76">
            <w:r>
              <w:t>Hansa</w:t>
            </w:r>
          </w:p>
        </w:tc>
      </w:tr>
      <w:tr w:rsidR="00973A76"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Default="00973A76">
            <w:r>
              <w:rPr>
                <w:b/>
                <w:bCs/>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Default="00973A76">
            <w:r>
              <w:t>2025/11/30</w:t>
            </w:r>
          </w:p>
        </w:tc>
      </w:tr>
      <w:tr w:rsidR="00973A76"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Default="00973A76">
            <w:r>
              <w:rPr>
                <w:b/>
                <w:bCs/>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Default="00973A76">
            <w:r>
              <w:t>Pass</w:t>
            </w:r>
          </w:p>
        </w:tc>
      </w:tr>
    </w:tbl>
    <w:p w14:paraId="2AC0CDDE" w14:textId="490C9ABF" w:rsidR="00973A76" w:rsidRDefault="009608DB" w:rsidP="008F0D4E">
      <w:pPr>
        <w:pStyle w:val="Heading5"/>
      </w:pPr>
      <w:r>
        <w:lastRenderedPageBreak/>
        <w:t>Prerequisites</w:t>
      </w:r>
    </w:p>
    <w:p w14:paraId="3CFA0637" w14:textId="77777777" w:rsidR="00FA344B" w:rsidRPr="00FA344B" w:rsidRDefault="00FA344B" w:rsidP="00FA344B"/>
    <w:p w14:paraId="042FDD94" w14:textId="77777777" w:rsidR="009608DB" w:rsidRDefault="009608DB" w:rsidP="009608DB">
      <w:pPr>
        <w:numPr>
          <w:ilvl w:val="0"/>
          <w:numId w:val="118"/>
        </w:numPr>
        <w:spacing w:before="120" w:after="120"/>
      </w:pPr>
      <w:r>
        <w:t>User logged in</w:t>
      </w:r>
    </w:p>
    <w:p w14:paraId="3B54296B" w14:textId="77777777" w:rsidR="009608DB" w:rsidRDefault="009608DB" w:rsidP="009608DB">
      <w:pPr>
        <w:numPr>
          <w:ilvl w:val="0"/>
          <w:numId w:val="118"/>
        </w:numPr>
        <w:spacing w:before="120" w:after="120"/>
      </w:pPr>
      <w:r>
        <w:t>Access to /loan form</w:t>
      </w:r>
    </w:p>
    <w:p w14:paraId="54D23A51" w14:textId="77777777" w:rsidR="00EC5918" w:rsidRDefault="00EC5918" w:rsidP="00977785"/>
    <w:p w14:paraId="04F66DE6" w14:textId="77777777" w:rsidR="009608DB" w:rsidRDefault="009608DB" w:rsidP="009608DB">
      <w:pPr>
        <w:pStyle w:val="Heading5"/>
      </w:pPr>
      <w:r>
        <w:t>Test Data</w:t>
      </w:r>
    </w:p>
    <w:p w14:paraId="025B8DB8" w14:textId="77777777" w:rsidR="00FA344B" w:rsidRPr="00FA344B" w:rsidRDefault="00FA344B" w:rsidP="00FA344B"/>
    <w:p w14:paraId="1D322B48" w14:textId="30D79AD6" w:rsidR="00011F38" w:rsidRDefault="00011F38" w:rsidP="00011F38">
      <w:pPr>
        <w:pStyle w:val="ListParagraph"/>
        <w:numPr>
          <w:ilvl w:val="0"/>
          <w:numId w:val="119"/>
        </w:numPr>
        <w:spacing w:line="360" w:lineRule="auto"/>
      </w:pPr>
      <w:r>
        <w:t>No of Dependants: 0</w:t>
      </w:r>
    </w:p>
    <w:p w14:paraId="1178ACFE" w14:textId="0F3C68EA" w:rsidR="00011F38" w:rsidRDefault="00011F38" w:rsidP="00011F38">
      <w:pPr>
        <w:pStyle w:val="ListParagraph"/>
        <w:numPr>
          <w:ilvl w:val="0"/>
          <w:numId w:val="119"/>
        </w:numPr>
        <w:spacing w:line="360" w:lineRule="auto"/>
      </w:pPr>
      <w:r>
        <w:t>Education Level: Graduate</w:t>
      </w:r>
    </w:p>
    <w:p w14:paraId="3C8A62E8" w14:textId="2D40F146" w:rsidR="00011F38" w:rsidRPr="00011F38" w:rsidRDefault="00011F38" w:rsidP="00011F38">
      <w:pPr>
        <w:pStyle w:val="ListParagraph"/>
        <w:numPr>
          <w:ilvl w:val="0"/>
          <w:numId w:val="119"/>
        </w:numPr>
        <w:spacing w:line="360" w:lineRule="auto"/>
      </w:pPr>
      <w:r>
        <w:t>Employement Type: Self Employed</w:t>
      </w:r>
    </w:p>
    <w:p w14:paraId="23EE67C3" w14:textId="37F22FAD" w:rsidR="009608DB" w:rsidRDefault="00705B40" w:rsidP="00011F38">
      <w:pPr>
        <w:numPr>
          <w:ilvl w:val="0"/>
          <w:numId w:val="119"/>
        </w:numPr>
        <w:spacing w:before="120" w:after="120" w:line="360" w:lineRule="auto"/>
      </w:pPr>
      <w:r>
        <w:t xml:space="preserve">Annual Income: </w:t>
      </w:r>
      <w:r w:rsidR="00011F38">
        <w:t>100,000,000</w:t>
      </w:r>
    </w:p>
    <w:p w14:paraId="272070B4" w14:textId="58A4DC86" w:rsidR="00011F38" w:rsidRDefault="00011F38" w:rsidP="00011F38">
      <w:pPr>
        <w:numPr>
          <w:ilvl w:val="0"/>
          <w:numId w:val="119"/>
        </w:numPr>
        <w:spacing w:before="120" w:after="120" w:line="360" w:lineRule="auto"/>
      </w:pPr>
      <w:r>
        <w:t>Loan Amount</w:t>
      </w:r>
      <w:r>
        <w:t>: 100,000</w:t>
      </w:r>
    </w:p>
    <w:p w14:paraId="517C42ED" w14:textId="5E252406" w:rsidR="00011F38" w:rsidRDefault="00011F38" w:rsidP="00011F38">
      <w:pPr>
        <w:numPr>
          <w:ilvl w:val="0"/>
          <w:numId w:val="119"/>
        </w:numPr>
        <w:spacing w:before="120" w:after="120" w:line="360" w:lineRule="auto"/>
      </w:pPr>
      <w:r>
        <w:t>Credit Score: 844</w:t>
      </w:r>
    </w:p>
    <w:p w14:paraId="2F90EFBA" w14:textId="26DFA342" w:rsidR="00011F38" w:rsidRDefault="00011F38" w:rsidP="00011F38">
      <w:pPr>
        <w:numPr>
          <w:ilvl w:val="0"/>
          <w:numId w:val="119"/>
        </w:numPr>
        <w:spacing w:before="120" w:after="120" w:line="360" w:lineRule="auto"/>
      </w:pPr>
      <w:r>
        <w:t>Residential Assets: 100,000,000</w:t>
      </w:r>
    </w:p>
    <w:p w14:paraId="1077CC24" w14:textId="06A2899C" w:rsidR="00011F38" w:rsidRDefault="00011F38" w:rsidP="00011F38">
      <w:pPr>
        <w:numPr>
          <w:ilvl w:val="0"/>
          <w:numId w:val="119"/>
        </w:numPr>
        <w:spacing w:before="120" w:after="120" w:line="360" w:lineRule="auto"/>
      </w:pPr>
      <w:r>
        <w:t>Commercial</w:t>
      </w:r>
      <w:r>
        <w:t xml:space="preserve"> Assets: 100,000,000</w:t>
      </w:r>
    </w:p>
    <w:p w14:paraId="2485E729" w14:textId="27C8AB69" w:rsidR="00011F38" w:rsidRDefault="00011F38" w:rsidP="00011F38">
      <w:pPr>
        <w:numPr>
          <w:ilvl w:val="0"/>
          <w:numId w:val="119"/>
        </w:numPr>
        <w:spacing w:before="120" w:after="120" w:line="360" w:lineRule="auto"/>
      </w:pPr>
      <w:r>
        <w:t>Luxuary</w:t>
      </w:r>
      <w:r>
        <w:t xml:space="preserve"> Assets: 100,000,000</w:t>
      </w:r>
    </w:p>
    <w:p w14:paraId="6D091502" w14:textId="13758C2D" w:rsidR="00011F38" w:rsidRDefault="00011F38" w:rsidP="00D67725">
      <w:pPr>
        <w:numPr>
          <w:ilvl w:val="0"/>
          <w:numId w:val="119"/>
        </w:numPr>
        <w:spacing w:before="120" w:after="120" w:line="360" w:lineRule="auto"/>
      </w:pPr>
      <w:r>
        <w:t>Banking</w:t>
      </w:r>
      <w:r>
        <w:t xml:space="preserve"> Assets: 100,000,000</w:t>
      </w:r>
    </w:p>
    <w:p w14:paraId="23A634A3" w14:textId="77777777" w:rsidR="009608DB" w:rsidRDefault="009608DB" w:rsidP="00977785"/>
    <w:p w14:paraId="65D92877" w14:textId="77777777" w:rsidR="009608DB" w:rsidRDefault="009608DB" w:rsidP="009608DB">
      <w:pPr>
        <w:pStyle w:val="Heading5"/>
      </w:pPr>
      <w:r>
        <w:t>Steps and Results</w:t>
      </w:r>
    </w:p>
    <w:p w14:paraId="09D02939" w14:textId="77777777" w:rsidR="009608DB" w:rsidRDefault="009608DB" w:rsidP="0097778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0"/>
        <w:gridCol w:w="2228"/>
        <w:gridCol w:w="2247"/>
        <w:gridCol w:w="1607"/>
        <w:gridCol w:w="1508"/>
      </w:tblGrid>
      <w:tr w:rsidR="009608DB"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Default="009608DB">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Default="009608DB">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Default="009608DB">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Default="009608DB">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Default="009608DB">
            <w:r>
              <w:rPr>
                <w:b/>
                <w:bCs/>
              </w:rPr>
              <w:t>Status</w:t>
            </w:r>
          </w:p>
        </w:tc>
      </w:tr>
      <w:tr w:rsidR="009608DB"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Default="009608DB">
            <w: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Default="009608DB">
            <w: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Default="009608DB">
            <w: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Default="009608DB">
            <w: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Default="009608DB">
            <w:r>
              <w:t>Pass</w:t>
            </w:r>
          </w:p>
        </w:tc>
      </w:tr>
      <w:tr w:rsidR="009608DB"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Default="009608DB">
            <w: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Default="009608DB">
            <w: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Default="009608DB">
            <w: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Default="009608DB">
            <w: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Default="009608DB">
            <w:r>
              <w:t>Pass</w:t>
            </w:r>
          </w:p>
        </w:tc>
      </w:tr>
      <w:tr w:rsidR="009608DB"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Default="009608DB">
            <w: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Default="009608DB">
            <w: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Default="009608DB">
            <w: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Default="009608DB">
            <w: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Default="009608DB">
            <w:r>
              <w:t>Pass</w:t>
            </w:r>
          </w:p>
        </w:tc>
      </w:tr>
      <w:tr w:rsidR="009608DB"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Default="009608DB">
            <w: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Default="009608DB">
            <w: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Default="009608DB">
            <w: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Default="009608DB">
            <w: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Default="009608DB">
            <w:r>
              <w:t>Pass</w:t>
            </w:r>
          </w:p>
        </w:tc>
      </w:tr>
    </w:tbl>
    <w:p w14:paraId="0F5A6E86" w14:textId="77777777" w:rsidR="00973A76" w:rsidRDefault="00973A76" w:rsidP="00977785"/>
    <w:p w14:paraId="3A9BE843" w14:textId="100E996C" w:rsidR="00705B40" w:rsidRDefault="00705B40" w:rsidP="00705B40">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46F8871D">
            <wp:extent cx="5731510" cy="627824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7DCB560B" w14:textId="1E4CCCD7" w:rsidR="00705B40" w:rsidRDefault="00705B40" w:rsidP="00705B40">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5FFCBC29" wp14:editId="50863052">
            <wp:extent cx="5731510" cy="6261100"/>
            <wp:effectExtent l="0" t="0" r="0"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47DE04D" w14:textId="258CC8B0" w:rsidR="00705B40" w:rsidRDefault="00705B40" w:rsidP="00705B40">
      <w:r>
        <w:lastRenderedPageBreak/>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58625C92">
            <wp:extent cx="5731510" cy="6261100"/>
            <wp:effectExtent l="0" t="0" r="0"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6FF2C3E1" w14:textId="77777777" w:rsidR="00705B40" w:rsidRDefault="00705B40" w:rsidP="00977785"/>
    <w:p w14:paraId="399F351F" w14:textId="77777777" w:rsidR="00E76F81" w:rsidRDefault="00E76F81" w:rsidP="00E76F81">
      <w:pPr>
        <w:pStyle w:val="Heading4"/>
      </w:pPr>
      <w:r>
        <w:t>Test Case FT-03 - Generate SHAP Explanations (FR3)</w:t>
      </w:r>
    </w:p>
    <w:p w14:paraId="42125542" w14:textId="77777777" w:rsidR="00E76F81" w:rsidRDefault="00E76F81" w:rsidP="0097778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Default="00E76F81">
            <w:r>
              <w:rPr>
                <w:b/>
                <w:bCs/>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Default="00E76F81">
            <w:r>
              <w:rPr>
                <w:b/>
                <w:bCs/>
              </w:rPr>
              <w:t>FT-03</w:t>
            </w:r>
          </w:p>
        </w:tc>
      </w:tr>
      <w:tr w:rsidR="00E76F81"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Default="00E76F81">
            <w:r>
              <w:rPr>
                <w:b/>
                <w:bCs/>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Default="00E76F81">
            <w:r>
              <w:t>Test that SHAP explanations are shown in XAI mode</w:t>
            </w:r>
          </w:p>
        </w:tc>
      </w:tr>
      <w:tr w:rsidR="00E76F81"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Default="00E76F81">
            <w:r>
              <w:rPr>
                <w:b/>
                <w:bCs/>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Default="00E76F81">
            <w:r>
              <w:t>Hansa</w:t>
            </w:r>
          </w:p>
        </w:tc>
      </w:tr>
      <w:tr w:rsidR="00E76F81"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Default="00E76F81">
            <w:r>
              <w:rPr>
                <w:b/>
                <w:bCs/>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Default="00E76F81">
            <w:r>
              <w:t>2025/11/30</w:t>
            </w:r>
          </w:p>
        </w:tc>
      </w:tr>
      <w:tr w:rsidR="00E76F81"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Default="00E76F81">
            <w:r>
              <w:rPr>
                <w:b/>
                <w:bCs/>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Default="00E76F81">
            <w:r>
              <w:t>Pass</w:t>
            </w:r>
          </w:p>
        </w:tc>
      </w:tr>
    </w:tbl>
    <w:p w14:paraId="0C53815A" w14:textId="77777777" w:rsidR="006338BA" w:rsidRDefault="006338BA" w:rsidP="006338BA">
      <w:pPr>
        <w:pStyle w:val="Heading5"/>
      </w:pPr>
      <w:r>
        <w:lastRenderedPageBreak/>
        <w:t>Prerequisites</w:t>
      </w:r>
    </w:p>
    <w:p w14:paraId="14983B4E" w14:textId="77777777" w:rsidR="00FA344B" w:rsidRPr="00FA344B" w:rsidRDefault="00FA344B" w:rsidP="00FA344B"/>
    <w:p w14:paraId="7A961855" w14:textId="77777777" w:rsidR="006338BA" w:rsidRDefault="006338BA" w:rsidP="006338BA">
      <w:pPr>
        <w:numPr>
          <w:ilvl w:val="0"/>
          <w:numId w:val="120"/>
        </w:numPr>
        <w:spacing w:before="120" w:after="120"/>
      </w:pPr>
      <w:r>
        <w:t xml:space="preserve">User is in </w:t>
      </w:r>
      <w:r>
        <w:rPr>
          <w:b/>
          <w:bCs/>
        </w:rPr>
        <w:t>XAI mode</w:t>
      </w:r>
    </w:p>
    <w:p w14:paraId="6B306F62" w14:textId="77777777" w:rsidR="006338BA" w:rsidRDefault="006338BA" w:rsidP="006338BA">
      <w:pPr>
        <w:numPr>
          <w:ilvl w:val="0"/>
          <w:numId w:val="120"/>
        </w:numPr>
        <w:spacing w:before="120" w:after="120"/>
      </w:pPr>
      <w:r>
        <w:t>Valid loan submission</w:t>
      </w:r>
    </w:p>
    <w:p w14:paraId="3C2E0234" w14:textId="77777777" w:rsidR="006338BA" w:rsidRDefault="006338BA" w:rsidP="006338BA"/>
    <w:p w14:paraId="4C176B9E" w14:textId="77777777" w:rsidR="006338BA" w:rsidRDefault="006338BA" w:rsidP="006338BA">
      <w:pPr>
        <w:pStyle w:val="Heading5"/>
      </w:pPr>
      <w:r>
        <w:t>Test Data</w:t>
      </w:r>
    </w:p>
    <w:p w14:paraId="28EE6349" w14:textId="77777777" w:rsidR="00FA344B" w:rsidRPr="00FA344B" w:rsidRDefault="00FA344B" w:rsidP="00FA344B"/>
    <w:p w14:paraId="3988675D" w14:textId="77777777" w:rsidR="006338BA" w:rsidRDefault="006338BA" w:rsidP="006338BA">
      <w:pPr>
        <w:numPr>
          <w:ilvl w:val="0"/>
          <w:numId w:val="121"/>
        </w:numPr>
        <w:spacing w:before="120" w:after="120"/>
      </w:pPr>
      <w:r>
        <w:t>Loan form input</w:t>
      </w:r>
    </w:p>
    <w:p w14:paraId="0AEC7C62" w14:textId="77777777" w:rsidR="00E76F81" w:rsidRPr="00977785" w:rsidRDefault="00E76F81" w:rsidP="00977785"/>
    <w:p w14:paraId="051A60D1" w14:textId="77777777" w:rsidR="006338BA" w:rsidRDefault="006338BA" w:rsidP="006338BA">
      <w:pPr>
        <w:pStyle w:val="Heading5"/>
      </w:pPr>
      <w:r>
        <w:t>Steps and Results</w:t>
      </w:r>
    </w:p>
    <w:p w14:paraId="3FCC6F3E" w14:textId="77777777" w:rsidR="006338BA" w:rsidRPr="006338BA" w:rsidRDefault="006338BA" w:rsidP="006338BA"/>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2247"/>
        <w:gridCol w:w="2466"/>
        <w:gridCol w:w="1758"/>
        <w:gridCol w:w="1682"/>
      </w:tblGrid>
      <w:tr w:rsidR="006338BA"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Default="006338BA">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Default="006338BA">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Default="006338BA">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Default="006338BA">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Default="006338BA">
            <w:r>
              <w:rPr>
                <w:b/>
                <w:bCs/>
              </w:rPr>
              <w:t>Status</w:t>
            </w:r>
          </w:p>
        </w:tc>
      </w:tr>
      <w:tr w:rsidR="006338BA"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Default="006338BA">
            <w: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Default="006338BA">
            <w: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Default="006338BA">
            <w: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Default="006338BA">
            <w: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Default="006338BA">
            <w:r>
              <w:t>Pass</w:t>
            </w:r>
          </w:p>
        </w:tc>
      </w:tr>
      <w:tr w:rsidR="006338BA"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Default="006338BA">
            <w: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Default="006338BA">
            <w: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Default="006338BA">
            <w: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Default="006338BA">
            <w: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Default="006338BA">
            <w:r>
              <w:t>Pass</w:t>
            </w:r>
          </w:p>
        </w:tc>
      </w:tr>
      <w:tr w:rsidR="006338BA"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Default="006338BA">
            <w: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Default="006338BA">
            <w: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Default="006338BA">
            <w: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Default="006338BA">
            <w: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Default="006338BA">
            <w:r>
              <w:t>Pass</w:t>
            </w:r>
          </w:p>
        </w:tc>
      </w:tr>
      <w:tr w:rsidR="006338BA"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Default="006338BA">
            <w: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Default="006338BA">
            <w: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Default="006338BA">
            <w: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Default="006338BA">
            <w: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Default="006338BA">
            <w:r>
              <w:t>Pass</w:t>
            </w:r>
          </w:p>
        </w:tc>
      </w:tr>
    </w:tbl>
    <w:p w14:paraId="2B964520" w14:textId="38B81269" w:rsidR="00973A76" w:rsidRDefault="00973A76" w:rsidP="00E76F81"/>
    <w:p w14:paraId="68054940" w14:textId="38D25A7D" w:rsidR="001B2D60" w:rsidRDefault="001B2D60" w:rsidP="001B2D60">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5D8A38AF">
            <wp:extent cx="5731510" cy="6278245"/>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6B612833" w14:textId="1436DBB7" w:rsidR="001B2D60" w:rsidRDefault="001B2D60" w:rsidP="001B2D60">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60E21D48">
            <wp:extent cx="5731510" cy="6261100"/>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7506E44" w14:textId="5B1ABAE1" w:rsidR="001B2D60" w:rsidRDefault="001B2D60" w:rsidP="001B2D60">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400D7F86">
            <wp:extent cx="5731510" cy="6261100"/>
            <wp:effectExtent l="0" t="0" r="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777EEA2" w14:textId="77777777" w:rsidR="001B2D60" w:rsidRPr="001B2D60" w:rsidRDefault="001B2D60" w:rsidP="001B2D60">
      <w:pPr>
        <w:pStyle w:val="Heading4"/>
      </w:pPr>
      <w:r w:rsidRPr="001B2D60">
        <w:t>Test Case FT-04 – FAQ Answering (FR4)</w:t>
      </w:r>
    </w:p>
    <w:p w14:paraId="1BF6FE8D"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1B2D60"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Default="001B2D60">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Default="001B2D60">
            <w:r>
              <w:rPr>
                <w:b/>
                <w:bCs/>
              </w:rPr>
              <w:t>FT_04</w:t>
            </w:r>
          </w:p>
        </w:tc>
      </w:tr>
      <w:tr w:rsidR="001B2D60"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Default="001B2D60">
            <w:r>
              <w:rPr>
                <w:b/>
                <w:bCs/>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Default="001B2D60">
            <w:r>
              <w:t>Test GPT-based FAQ answering</w:t>
            </w:r>
          </w:p>
        </w:tc>
      </w:tr>
      <w:tr w:rsidR="001B2D60"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Default="001B2D60">
            <w:r>
              <w:rPr>
                <w:b/>
                <w:bCs/>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Default="001B2D60">
            <w:r>
              <w:t>Hansa</w:t>
            </w:r>
          </w:p>
        </w:tc>
      </w:tr>
      <w:tr w:rsidR="001B2D60"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Default="001B2D60">
            <w:r>
              <w:rPr>
                <w:b/>
                <w:bCs/>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Default="001B2D60">
            <w:r>
              <w:t>2025/11/30</w:t>
            </w:r>
          </w:p>
        </w:tc>
      </w:tr>
      <w:tr w:rsidR="001B2D60"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Default="001B2D60">
            <w:r>
              <w:rPr>
                <w:b/>
                <w:bCs/>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Default="001B2D60">
            <w:r>
              <w:t>Pass</w:t>
            </w:r>
          </w:p>
        </w:tc>
      </w:tr>
    </w:tbl>
    <w:p w14:paraId="4F4B54F2" w14:textId="77777777" w:rsidR="003B75F2" w:rsidRDefault="003B75F2" w:rsidP="00434B25">
      <w:pPr>
        <w:rPr>
          <w:lang w:val="en-US"/>
        </w:rPr>
      </w:pPr>
    </w:p>
    <w:p w14:paraId="175DD0FE" w14:textId="28150279" w:rsidR="001B2D60" w:rsidRDefault="001B2D60" w:rsidP="008F0D4E">
      <w:pPr>
        <w:pStyle w:val="Heading5"/>
      </w:pPr>
      <w:r>
        <w:lastRenderedPageBreak/>
        <w:t>Prerequisites</w:t>
      </w:r>
    </w:p>
    <w:p w14:paraId="74F5F207" w14:textId="77777777" w:rsidR="00FA344B" w:rsidRPr="00FA344B" w:rsidRDefault="00FA344B" w:rsidP="00FA344B"/>
    <w:p w14:paraId="2F0814EE" w14:textId="77777777" w:rsidR="001B2D60" w:rsidRDefault="001B2D60" w:rsidP="001B2D60">
      <w:pPr>
        <w:numPr>
          <w:ilvl w:val="0"/>
          <w:numId w:val="122"/>
        </w:numPr>
        <w:spacing w:before="120" w:after="120"/>
      </w:pPr>
      <w:r>
        <w:t>User logged in</w:t>
      </w:r>
    </w:p>
    <w:p w14:paraId="6417C3A7" w14:textId="77777777" w:rsidR="001B2D60" w:rsidRDefault="001B2D60" w:rsidP="001B2D60">
      <w:pPr>
        <w:numPr>
          <w:ilvl w:val="0"/>
          <w:numId w:val="122"/>
        </w:numPr>
        <w:spacing w:before="120" w:after="120"/>
      </w:pPr>
      <w:r>
        <w:t>Chat screen open</w:t>
      </w:r>
    </w:p>
    <w:p w14:paraId="7EB9CBA9" w14:textId="77777777" w:rsidR="001B2D60" w:rsidRDefault="001B2D60" w:rsidP="001B2D60"/>
    <w:p w14:paraId="5E09FBCB" w14:textId="22FB91CC" w:rsidR="001B2D60" w:rsidRDefault="001B2D60" w:rsidP="008F0D4E">
      <w:pPr>
        <w:pStyle w:val="Heading5"/>
      </w:pPr>
      <w:r>
        <w:t>Test Data</w:t>
      </w:r>
    </w:p>
    <w:p w14:paraId="7C7787A1" w14:textId="77777777" w:rsidR="00FA344B" w:rsidRPr="00FA344B" w:rsidRDefault="00FA344B" w:rsidP="00FA344B"/>
    <w:p w14:paraId="461BE09B" w14:textId="77777777" w:rsidR="001B2D60" w:rsidRDefault="001B2D60" w:rsidP="001B2D60">
      <w:pPr>
        <w:numPr>
          <w:ilvl w:val="0"/>
          <w:numId w:val="123"/>
        </w:numPr>
        <w:spacing w:before="120" w:after="120"/>
      </w:pPr>
      <w:r>
        <w:t>“What affects credit score?”</w:t>
      </w:r>
    </w:p>
    <w:p w14:paraId="2B66B7C2" w14:textId="77777777" w:rsidR="001B2D60" w:rsidRDefault="001B2D60" w:rsidP="00434B25">
      <w:pPr>
        <w:rPr>
          <w:lang w:val="en-US"/>
        </w:rPr>
      </w:pPr>
    </w:p>
    <w:p w14:paraId="3CDE9F9B" w14:textId="77777777" w:rsidR="00FA344B" w:rsidRDefault="00FA344B" w:rsidP="00FA344B">
      <w:pPr>
        <w:pStyle w:val="Heading5"/>
      </w:pPr>
      <w:r>
        <w:t>Steps and Results</w:t>
      </w:r>
    </w:p>
    <w:p w14:paraId="4EEFFC89" w14:textId="77777777" w:rsidR="00FA344B" w:rsidRDefault="00FA344B" w:rsidP="00FA344B">
      <w:pPr>
        <w:rPr>
          <w:b/>
          <w:bCs/>
        </w:rPr>
      </w:pPr>
    </w:p>
    <w:p w14:paraId="0CD01C13" w14:textId="77777777" w:rsidR="00FA344B" w:rsidRDefault="00FA344B" w:rsidP="00FA344B"/>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64"/>
        <w:gridCol w:w="2156"/>
        <w:gridCol w:w="2084"/>
        <w:gridCol w:w="1974"/>
        <w:gridCol w:w="1932"/>
      </w:tblGrid>
      <w:tr w:rsidR="00FA344B"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Default="00FA344B">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Default="00FA344B">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Default="00FA344B">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Default="00FA344B">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Default="00FA344B">
            <w:r>
              <w:rPr>
                <w:b/>
                <w:bCs/>
              </w:rPr>
              <w:t>Status</w:t>
            </w:r>
          </w:p>
        </w:tc>
      </w:tr>
      <w:tr w:rsidR="00FA344B"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Default="00FA344B">
            <w: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Default="00FA344B">
            <w: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Default="00FA344B">
            <w: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Default="00FA344B">
            <w: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Default="00FA344B">
            <w:r>
              <w:t>Pass</w:t>
            </w:r>
          </w:p>
        </w:tc>
      </w:tr>
      <w:tr w:rsidR="00FA344B"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Default="00FA344B">
            <w: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Default="00FA344B">
            <w: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Default="00FA344B">
            <w: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Default="00FA344B">
            <w: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Default="00FA344B">
            <w:r>
              <w:t>Pass</w:t>
            </w:r>
          </w:p>
        </w:tc>
      </w:tr>
      <w:tr w:rsidR="00FA344B"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Default="00FA344B">
            <w: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Default="00FA344B">
            <w: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Default="00FA344B">
            <w: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Default="00FA344B">
            <w: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Default="00FA344B">
            <w:r>
              <w:t>Pass</w:t>
            </w:r>
          </w:p>
        </w:tc>
      </w:tr>
      <w:tr w:rsidR="00FA344B"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Default="00FA344B">
            <w: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Default="00FA344B">
            <w: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Default="00FA344B">
            <w: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Default="00FA344B">
            <w: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Default="00FA344B">
            <w:r>
              <w:t>Pass</w:t>
            </w:r>
          </w:p>
        </w:tc>
      </w:tr>
    </w:tbl>
    <w:p w14:paraId="51333DE3" w14:textId="77777777" w:rsidR="003B75F2" w:rsidRDefault="003B75F2" w:rsidP="00434B25">
      <w:pPr>
        <w:rPr>
          <w:lang w:val="en-US"/>
        </w:rPr>
      </w:pPr>
    </w:p>
    <w:p w14:paraId="76D28452" w14:textId="1D3C3FE2" w:rsidR="00D45842" w:rsidRDefault="00D45842" w:rsidP="00D45842">
      <w:r>
        <w:lastRenderedPageBreak/>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2CE192E5">
            <wp:extent cx="5731510" cy="6261100"/>
            <wp:effectExtent l="0" t="0" r="0" b="0"/>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3222E074" w14:textId="7F098220" w:rsidR="00D45842" w:rsidRDefault="00D45842" w:rsidP="00434B25">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02BD2282">
            <wp:extent cx="5731510" cy="6278245"/>
            <wp:effectExtent l="0" t="0" r="0" b="0"/>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56E89FBE" w14:textId="77777777" w:rsidR="00D45842" w:rsidRDefault="00D45842" w:rsidP="00434B25"/>
    <w:p w14:paraId="64D57876" w14:textId="77777777" w:rsidR="00D45842" w:rsidRDefault="00D45842" w:rsidP="00D45842">
      <w:pPr>
        <w:pStyle w:val="Heading4"/>
      </w:pPr>
      <w:r>
        <w:t>Test Case FT-05 – Trust Survey Submission (FR5)</w:t>
      </w:r>
    </w:p>
    <w:p w14:paraId="3952CF34" w14:textId="77777777" w:rsidR="00D45842" w:rsidRPr="00D45842" w:rsidRDefault="00D45842" w:rsidP="00434B2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Default="00D45842">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Default="00D45842">
            <w:r>
              <w:rPr>
                <w:b/>
                <w:bCs/>
              </w:rPr>
              <w:t>FT_05</w:t>
            </w:r>
          </w:p>
        </w:tc>
      </w:tr>
      <w:tr w:rsidR="00D45842"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Default="00D45842">
            <w:r>
              <w:rPr>
                <w:b/>
                <w:bCs/>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Default="00D45842">
            <w:r>
              <w:t>Test that trust survey responses are saved in Supabase</w:t>
            </w:r>
          </w:p>
        </w:tc>
      </w:tr>
      <w:tr w:rsidR="00D45842"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Default="00D45842">
            <w:r>
              <w:rPr>
                <w:b/>
                <w:bCs/>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Default="00D45842">
            <w:r>
              <w:t>Hansa</w:t>
            </w:r>
          </w:p>
        </w:tc>
      </w:tr>
      <w:tr w:rsidR="00D45842"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Default="00D45842">
            <w:r>
              <w:rPr>
                <w:b/>
                <w:bCs/>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Default="00D45842">
            <w:r>
              <w:t>2025/11/30</w:t>
            </w:r>
          </w:p>
        </w:tc>
      </w:tr>
      <w:tr w:rsidR="00D45842"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Default="00D45842">
            <w:r>
              <w:rPr>
                <w:b/>
                <w:bCs/>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Default="00D45842">
            <w:r>
              <w:t>Pass</w:t>
            </w:r>
          </w:p>
        </w:tc>
      </w:tr>
    </w:tbl>
    <w:p w14:paraId="37E5D536" w14:textId="77777777" w:rsidR="00D45842" w:rsidRDefault="00D45842" w:rsidP="00D45842">
      <w:pPr>
        <w:pStyle w:val="Heading5"/>
      </w:pPr>
      <w:r>
        <w:lastRenderedPageBreak/>
        <w:t>Prerequisites</w:t>
      </w:r>
    </w:p>
    <w:p w14:paraId="7860E4E8" w14:textId="77777777" w:rsidR="00D45842" w:rsidRPr="00D45842" w:rsidRDefault="00D45842" w:rsidP="00D45842"/>
    <w:p w14:paraId="07314E0A" w14:textId="77777777" w:rsidR="00D45842" w:rsidRDefault="00D45842" w:rsidP="00D45842">
      <w:pPr>
        <w:numPr>
          <w:ilvl w:val="0"/>
          <w:numId w:val="124"/>
        </w:numPr>
        <w:spacing w:before="120" w:after="120"/>
      </w:pPr>
      <w:r>
        <w:t>User completed a loan prediction.</w:t>
      </w:r>
    </w:p>
    <w:p w14:paraId="098B8BCF" w14:textId="77777777" w:rsidR="00D45842" w:rsidRDefault="00D45842" w:rsidP="00D45842">
      <w:pPr>
        <w:numPr>
          <w:ilvl w:val="0"/>
          <w:numId w:val="124"/>
        </w:numPr>
        <w:spacing w:before="120" w:after="120"/>
      </w:pPr>
      <w:r>
        <w:t>Survey screen available</w:t>
      </w:r>
    </w:p>
    <w:p w14:paraId="497F4430" w14:textId="77777777" w:rsidR="00D45842" w:rsidRDefault="00D45842" w:rsidP="00D45842"/>
    <w:p w14:paraId="3267C3EC" w14:textId="77777777" w:rsidR="00D45842" w:rsidRDefault="00D45842" w:rsidP="00D45842">
      <w:pPr>
        <w:pStyle w:val="Heading5"/>
      </w:pPr>
      <w:r>
        <w:t>Test Data</w:t>
      </w:r>
    </w:p>
    <w:p w14:paraId="0425865C" w14:textId="77777777" w:rsidR="00D45842" w:rsidRPr="00D45842" w:rsidRDefault="00D45842" w:rsidP="00D45842"/>
    <w:p w14:paraId="51D41072" w14:textId="77777777" w:rsidR="00D45842" w:rsidRDefault="00D45842" w:rsidP="00D45842">
      <w:pPr>
        <w:numPr>
          <w:ilvl w:val="0"/>
          <w:numId w:val="125"/>
        </w:numPr>
        <w:spacing w:before="120" w:after="120"/>
      </w:pPr>
      <w:r>
        <w:t>Ratings: 1–5 values</w:t>
      </w:r>
    </w:p>
    <w:p w14:paraId="4F87CBD7" w14:textId="77777777" w:rsidR="00D45842" w:rsidRDefault="00D45842" w:rsidP="00D45842"/>
    <w:p w14:paraId="27A3DC8F" w14:textId="77777777" w:rsidR="00D45842" w:rsidRDefault="00D45842" w:rsidP="00D45842">
      <w:pPr>
        <w:pStyle w:val="Heading5"/>
      </w:pPr>
      <w:r>
        <w:t>Steps and Results</w:t>
      </w:r>
    </w:p>
    <w:p w14:paraId="0CFDE169" w14:textId="77777777" w:rsidR="00D45842" w:rsidRPr="00D45842" w:rsidRDefault="00D45842" w:rsidP="00D4584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29"/>
        <w:gridCol w:w="2934"/>
        <w:gridCol w:w="2026"/>
        <w:gridCol w:w="1610"/>
        <w:gridCol w:w="1511"/>
      </w:tblGrid>
      <w:tr w:rsidR="00D45842"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Default="00D45842">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Default="00D45842">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Default="00D45842">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Default="00D45842">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Default="00D45842">
            <w:r>
              <w:rPr>
                <w:b/>
                <w:bCs/>
              </w:rPr>
              <w:t>Status</w:t>
            </w:r>
          </w:p>
        </w:tc>
      </w:tr>
      <w:tr w:rsidR="00D45842"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Default="00D45842">
            <w: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Default="00D45842">
            <w: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Default="00D45842">
            <w: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Default="00D45842">
            <w: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Default="00D45842">
            <w:r>
              <w:t>Pass</w:t>
            </w:r>
          </w:p>
        </w:tc>
      </w:tr>
      <w:tr w:rsidR="00D45842"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Default="00D45842">
            <w: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Default="00D45842">
            <w: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Default="00D45842">
            <w: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Default="00D45842">
            <w: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Default="00D45842">
            <w:r>
              <w:t>Pass</w:t>
            </w:r>
          </w:p>
        </w:tc>
      </w:tr>
      <w:tr w:rsidR="00D45842"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Default="00D45842">
            <w: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Default="00D45842">
            <w: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Default="00D45842">
            <w: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Default="00D45842">
            <w: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Default="00D45842">
            <w:r>
              <w:t>Pass</w:t>
            </w:r>
          </w:p>
        </w:tc>
      </w:tr>
      <w:tr w:rsidR="00D45842"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Default="00D45842">
            <w: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Default="00D45842">
            <w: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Default="00D45842">
            <w: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Default="00D45842">
            <w: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Default="00D45842">
            <w:r>
              <w:t>Pass</w:t>
            </w:r>
          </w:p>
        </w:tc>
      </w:tr>
    </w:tbl>
    <w:p w14:paraId="22E12AEE" w14:textId="77777777" w:rsidR="003B75F2" w:rsidRDefault="003B75F2" w:rsidP="00434B25">
      <w:pPr>
        <w:rPr>
          <w:lang w:val="en-US"/>
        </w:rPr>
      </w:pPr>
    </w:p>
    <w:p w14:paraId="19BCF3FF" w14:textId="142F8D14" w:rsidR="00244A6D" w:rsidRDefault="00244A6D" w:rsidP="00244A6D">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4CED49A5">
            <wp:extent cx="5731510" cy="6264275"/>
            <wp:effectExtent l="0" t="0" r="0" b="0"/>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1E6DCB16" w14:textId="77777777" w:rsidR="003B75F2" w:rsidRDefault="003B75F2" w:rsidP="00434B25">
      <w:pPr>
        <w:rPr>
          <w:lang w:val="en-US"/>
        </w:rPr>
      </w:pPr>
    </w:p>
    <w:p w14:paraId="0EE8AB85" w14:textId="1EBFB5B0" w:rsidR="00244A6D" w:rsidRDefault="00244A6D" w:rsidP="00244A6D">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CB6D3EF">
            <wp:extent cx="5731510" cy="6264275"/>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7C9B37C9" w14:textId="0C093A5C" w:rsidR="00244A6D" w:rsidRDefault="00244A6D" w:rsidP="00244A6D">
      <w:r>
        <w:lastRenderedPageBreak/>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038ABDAD" wp14:editId="51FEF2D6">
            <wp:extent cx="5731510" cy="6264275"/>
            <wp:effectExtent l="0" t="0" r="0" b="0"/>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66A91621" w14:textId="77777777" w:rsidR="00244A6D" w:rsidRDefault="00244A6D" w:rsidP="00244A6D">
      <w:pPr>
        <w:pStyle w:val="Heading4"/>
      </w:pPr>
      <w:r>
        <w:t>Test Case FT-06 – View Chat History (FR6)</w:t>
      </w:r>
    </w:p>
    <w:p w14:paraId="39D5BC81"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Default="00244A6D">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Default="00244A6D">
            <w:r>
              <w:rPr>
                <w:b/>
                <w:bCs/>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Default="00244A6D">
            <w:r>
              <w:rPr>
                <w:b/>
                <w:bCs/>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Default="00244A6D">
            <w: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Default="00244A6D">
            <w:r>
              <w:rPr>
                <w:b/>
                <w:bCs/>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Default="00244A6D">
            <w: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Default="00244A6D">
            <w:r>
              <w:rPr>
                <w:b/>
                <w:bCs/>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Default="00244A6D">
            <w: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Default="00244A6D">
            <w:r>
              <w:rPr>
                <w:b/>
                <w:bCs/>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Default="00244A6D">
            <w:r>
              <w:t>Pass</w:t>
            </w:r>
          </w:p>
        </w:tc>
      </w:tr>
    </w:tbl>
    <w:p w14:paraId="35C1D7A2" w14:textId="77777777" w:rsidR="003B75F2" w:rsidRDefault="003B75F2" w:rsidP="00434B25">
      <w:pPr>
        <w:rPr>
          <w:lang w:val="en-US"/>
        </w:rPr>
      </w:pPr>
    </w:p>
    <w:p w14:paraId="6E1674A2" w14:textId="77777777" w:rsidR="00244A6D" w:rsidRDefault="00244A6D" w:rsidP="00244A6D">
      <w:pPr>
        <w:pStyle w:val="Heading5"/>
      </w:pPr>
      <w:r>
        <w:lastRenderedPageBreak/>
        <w:t>Prerequisites</w:t>
      </w:r>
    </w:p>
    <w:p w14:paraId="70822059" w14:textId="77777777" w:rsidR="00244A6D" w:rsidRDefault="00244A6D" w:rsidP="00244A6D"/>
    <w:p w14:paraId="6E8561FC" w14:textId="77777777" w:rsidR="00244A6D" w:rsidRDefault="00244A6D" w:rsidP="00244A6D">
      <w:pPr>
        <w:numPr>
          <w:ilvl w:val="0"/>
          <w:numId w:val="126"/>
        </w:numPr>
        <w:spacing w:before="120" w:after="120"/>
      </w:pPr>
      <w:r>
        <w:t>User logged in</w:t>
      </w:r>
    </w:p>
    <w:p w14:paraId="0E0CF969" w14:textId="77777777" w:rsidR="00244A6D" w:rsidRDefault="00244A6D" w:rsidP="00244A6D">
      <w:pPr>
        <w:numPr>
          <w:ilvl w:val="0"/>
          <w:numId w:val="126"/>
        </w:numPr>
        <w:spacing w:before="120" w:after="120"/>
      </w:pPr>
      <w:r>
        <w:t>Supabase has chat history.</w:t>
      </w:r>
    </w:p>
    <w:p w14:paraId="22C8E42C" w14:textId="77777777" w:rsidR="00244A6D" w:rsidRDefault="00244A6D" w:rsidP="00244A6D"/>
    <w:p w14:paraId="0FE63A36" w14:textId="77777777" w:rsidR="00244A6D" w:rsidRDefault="00244A6D" w:rsidP="00244A6D">
      <w:pPr>
        <w:pStyle w:val="Heading5"/>
      </w:pPr>
      <w:r>
        <w:t>Test Data</w:t>
      </w:r>
    </w:p>
    <w:p w14:paraId="721EC993" w14:textId="77777777" w:rsidR="00244A6D" w:rsidRDefault="00244A6D" w:rsidP="00244A6D"/>
    <w:p w14:paraId="0E53F560" w14:textId="77777777" w:rsidR="00244A6D" w:rsidRDefault="00244A6D" w:rsidP="00244A6D">
      <w:pPr>
        <w:numPr>
          <w:ilvl w:val="0"/>
          <w:numId w:val="127"/>
        </w:numPr>
        <w:spacing w:before="120" w:after="120"/>
      </w:pPr>
      <w:r>
        <w:t>Email address</w:t>
      </w:r>
    </w:p>
    <w:p w14:paraId="45F9097D" w14:textId="77777777" w:rsidR="00244A6D" w:rsidRDefault="00244A6D" w:rsidP="00244A6D"/>
    <w:p w14:paraId="7DEDE14A" w14:textId="77777777" w:rsidR="00244A6D" w:rsidRDefault="00244A6D" w:rsidP="00244A6D">
      <w:pPr>
        <w:pStyle w:val="Heading5"/>
      </w:pPr>
      <w:r>
        <w:t>Steps and Results</w:t>
      </w:r>
    </w:p>
    <w:p w14:paraId="548741AF" w14:textId="77777777" w:rsidR="00244A6D" w:rsidRDefault="00244A6D" w:rsidP="00244A6D"/>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1"/>
        <w:gridCol w:w="2070"/>
        <w:gridCol w:w="2161"/>
        <w:gridCol w:w="1836"/>
        <w:gridCol w:w="1772"/>
      </w:tblGrid>
      <w:tr w:rsidR="00244A6D"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Default="00244A6D">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Default="00244A6D">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Default="00244A6D">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Default="00244A6D">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Default="00244A6D">
            <w:r>
              <w:rPr>
                <w:b/>
                <w:bCs/>
              </w:rPr>
              <w:t>Status</w:t>
            </w:r>
          </w:p>
        </w:tc>
      </w:tr>
      <w:tr w:rsidR="00244A6D"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Default="00244A6D">
            <w: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Default="00244A6D">
            <w: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Default="00244A6D">
            <w: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Default="00244A6D">
            <w:r>
              <w:t>Pass</w:t>
            </w:r>
          </w:p>
        </w:tc>
      </w:tr>
      <w:tr w:rsidR="00244A6D"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Default="00244A6D">
            <w: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Default="00244A6D">
            <w: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Default="00244A6D">
            <w: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Default="00244A6D">
            <w:r>
              <w:t>Pass</w:t>
            </w:r>
          </w:p>
        </w:tc>
      </w:tr>
      <w:tr w:rsidR="00244A6D"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Default="00244A6D">
            <w: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Default="00244A6D">
            <w: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Default="00244A6D">
            <w: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Default="00244A6D">
            <w:r>
              <w:t>Pass</w:t>
            </w:r>
          </w:p>
        </w:tc>
      </w:tr>
    </w:tbl>
    <w:p w14:paraId="221387C3" w14:textId="77777777" w:rsidR="00244A6D" w:rsidRDefault="00244A6D" w:rsidP="00434B25">
      <w:pPr>
        <w:rPr>
          <w:lang w:val="en-US"/>
        </w:rPr>
      </w:pPr>
    </w:p>
    <w:p w14:paraId="74563C81" w14:textId="20C10392" w:rsidR="00244A6D" w:rsidRDefault="00244A6D" w:rsidP="00244A6D">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2DA5F043">
            <wp:extent cx="5731510" cy="6278245"/>
            <wp:effectExtent l="0" t="0" r="0" b="0"/>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409A1161" w14:textId="77777777" w:rsidR="00244A6D" w:rsidRDefault="00244A6D" w:rsidP="00244A6D">
      <w:pPr>
        <w:pStyle w:val="Heading3"/>
        <w:spacing w:before="120" w:after="120"/>
      </w:pPr>
      <w:r>
        <w:t>Test Case FT-07 – Admin Dashboard Analytics (FR7)</w:t>
      </w:r>
    </w:p>
    <w:p w14:paraId="314E69A2"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Default="00244A6D">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Default="00244A6D">
            <w:r>
              <w:rPr>
                <w:b/>
                <w:bCs/>
              </w:rPr>
              <w:t>FT_07</w:t>
            </w:r>
          </w:p>
        </w:tc>
      </w:tr>
      <w:tr w:rsidR="00244A6D"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Default="00244A6D">
            <w:r>
              <w:rPr>
                <w:b/>
                <w:bCs/>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Default="00244A6D">
            <w:r>
              <w:t>Test dashboard loading aggregated trust survey results</w:t>
            </w:r>
          </w:p>
        </w:tc>
      </w:tr>
      <w:tr w:rsidR="00244A6D"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Default="00244A6D">
            <w:r>
              <w:rPr>
                <w:b/>
                <w:bCs/>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Default="00244A6D">
            <w:r>
              <w:t>Hansa</w:t>
            </w:r>
          </w:p>
        </w:tc>
      </w:tr>
      <w:tr w:rsidR="00244A6D"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Default="00244A6D">
            <w:r>
              <w:rPr>
                <w:b/>
                <w:bCs/>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Default="00244A6D">
            <w:r>
              <w:t>2025/11/30</w:t>
            </w:r>
          </w:p>
        </w:tc>
      </w:tr>
      <w:tr w:rsidR="00244A6D"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Default="00244A6D">
            <w:r>
              <w:rPr>
                <w:b/>
                <w:bCs/>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Default="00244A6D">
            <w:r>
              <w:t>Pass</w:t>
            </w:r>
          </w:p>
        </w:tc>
      </w:tr>
    </w:tbl>
    <w:p w14:paraId="526851B7" w14:textId="77777777" w:rsidR="00244A6D" w:rsidRDefault="00244A6D" w:rsidP="00434B25">
      <w:pPr>
        <w:rPr>
          <w:lang w:val="en-US"/>
        </w:rPr>
      </w:pPr>
    </w:p>
    <w:p w14:paraId="06B75679" w14:textId="77777777" w:rsidR="00244A6D" w:rsidRDefault="00244A6D" w:rsidP="00244A6D">
      <w:pPr>
        <w:pStyle w:val="Heading5"/>
      </w:pPr>
      <w:r>
        <w:lastRenderedPageBreak/>
        <w:t>Prerequisites</w:t>
      </w:r>
    </w:p>
    <w:p w14:paraId="5BD1F0EF" w14:textId="77777777" w:rsidR="00244A6D" w:rsidRPr="00244A6D" w:rsidRDefault="00244A6D" w:rsidP="00244A6D"/>
    <w:p w14:paraId="427D0619" w14:textId="77777777" w:rsidR="00244A6D" w:rsidRDefault="00244A6D" w:rsidP="00244A6D">
      <w:pPr>
        <w:numPr>
          <w:ilvl w:val="0"/>
          <w:numId w:val="128"/>
        </w:numPr>
        <w:spacing w:before="120" w:after="120"/>
      </w:pPr>
      <w:r>
        <w:t>Admin user logged in.</w:t>
      </w:r>
    </w:p>
    <w:p w14:paraId="515FB204" w14:textId="77777777" w:rsidR="00244A6D" w:rsidRDefault="00244A6D" w:rsidP="00244A6D"/>
    <w:p w14:paraId="5F3D217D" w14:textId="77777777" w:rsidR="00244A6D" w:rsidRDefault="00244A6D" w:rsidP="00244A6D">
      <w:pPr>
        <w:pStyle w:val="Heading5"/>
      </w:pPr>
      <w:r>
        <w:t>Test Data</w:t>
      </w:r>
    </w:p>
    <w:p w14:paraId="6CE5FA93" w14:textId="77777777" w:rsidR="00244A6D" w:rsidRPr="00244A6D" w:rsidRDefault="00244A6D" w:rsidP="00244A6D"/>
    <w:p w14:paraId="473A90AD" w14:textId="77777777" w:rsidR="00244A6D" w:rsidRDefault="00244A6D" w:rsidP="00244A6D">
      <w:pPr>
        <w:numPr>
          <w:ilvl w:val="0"/>
          <w:numId w:val="129"/>
        </w:numPr>
        <w:spacing w:before="120" w:after="120"/>
      </w:pPr>
      <w:r>
        <w:t>None</w:t>
      </w:r>
    </w:p>
    <w:p w14:paraId="2CCD15A4" w14:textId="77777777" w:rsidR="00244A6D" w:rsidRDefault="00244A6D" w:rsidP="00244A6D"/>
    <w:p w14:paraId="52C3F16B" w14:textId="77777777" w:rsidR="00244A6D" w:rsidRDefault="00244A6D" w:rsidP="00244A6D">
      <w:pPr>
        <w:pStyle w:val="Heading5"/>
      </w:pPr>
      <w:r>
        <w:t>Steps and Results</w:t>
      </w:r>
    </w:p>
    <w:p w14:paraId="6A611D1E" w14:textId="77777777" w:rsidR="00244A6D" w:rsidRDefault="00244A6D" w:rsidP="00244A6D"/>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2356"/>
        <w:gridCol w:w="1955"/>
        <w:gridCol w:w="1808"/>
        <w:gridCol w:w="1740"/>
      </w:tblGrid>
      <w:tr w:rsidR="00244A6D"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Default="00244A6D">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Default="00244A6D">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Default="00244A6D">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Default="00244A6D">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Default="00244A6D">
            <w:r>
              <w:rPr>
                <w:b/>
                <w:bCs/>
              </w:rPr>
              <w:t>Status</w:t>
            </w:r>
          </w:p>
        </w:tc>
      </w:tr>
      <w:tr w:rsidR="00244A6D"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Default="00244A6D">
            <w: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Default="00244A6D">
            <w: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Default="00244A6D">
            <w: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Default="00244A6D">
            <w:r>
              <w:t>Pass</w:t>
            </w:r>
          </w:p>
        </w:tc>
      </w:tr>
      <w:tr w:rsidR="00244A6D"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Default="00244A6D">
            <w: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Default="00244A6D">
            <w: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Default="00244A6D">
            <w: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Default="00244A6D">
            <w:r>
              <w:t>Pass</w:t>
            </w:r>
          </w:p>
        </w:tc>
      </w:tr>
      <w:tr w:rsidR="00244A6D"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Default="00244A6D">
            <w: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Default="00244A6D">
            <w: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Default="00244A6D">
            <w: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Default="00244A6D">
            <w:r>
              <w:t>Pass</w:t>
            </w:r>
          </w:p>
        </w:tc>
      </w:tr>
    </w:tbl>
    <w:p w14:paraId="62D2376E" w14:textId="77777777" w:rsidR="00244A6D" w:rsidRDefault="00244A6D" w:rsidP="00244A6D"/>
    <w:p w14:paraId="5F59227B" w14:textId="5832E050" w:rsidR="00244A6D" w:rsidRDefault="00244A6D" w:rsidP="00244A6D">
      <w:r>
        <w:lastRenderedPageBreak/>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06BD77B4">
            <wp:extent cx="5731510" cy="626110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591B4D78" w14:textId="77777777" w:rsidR="00244A6D" w:rsidRPr="00244A6D" w:rsidRDefault="00244A6D" w:rsidP="00244A6D"/>
    <w:p w14:paraId="18AB55FB" w14:textId="6D700E6C" w:rsidR="00244A6D" w:rsidRDefault="00244A6D" w:rsidP="00244A6D">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75DEFDD9">
            <wp:extent cx="5731510" cy="62611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57DAD586" w14:textId="77777777" w:rsidR="006A2DBE" w:rsidRDefault="006A2DBE" w:rsidP="006A2DBE">
      <w:pPr>
        <w:pStyle w:val="Heading4"/>
      </w:pPr>
      <w:r>
        <w:t>Test Case FT-08 – Mode Switching (FR8)</w:t>
      </w:r>
    </w:p>
    <w:p w14:paraId="224B20E9" w14:textId="77777777" w:rsidR="006A2DBE" w:rsidRPr="006A2DBE" w:rsidRDefault="006A2DBE" w:rsidP="006A2DB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Default="006A2DBE">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Default="006A2DBE">
            <w:r>
              <w:rPr>
                <w:b/>
                <w:bCs/>
              </w:rPr>
              <w:t>FT_08</w:t>
            </w:r>
          </w:p>
        </w:tc>
      </w:tr>
      <w:tr w:rsidR="006A2DBE"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Default="006A2DBE">
            <w:r>
              <w:rPr>
                <w:b/>
                <w:bCs/>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Default="006A2DBE">
            <w:r>
              <w:t>Test admin’s ability to switch user mode</w:t>
            </w:r>
          </w:p>
        </w:tc>
      </w:tr>
      <w:tr w:rsidR="006A2DBE"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Default="006A2DBE">
            <w:r>
              <w:rPr>
                <w:b/>
                <w:bCs/>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Default="006A2DBE">
            <w:r>
              <w:t>Hansa</w:t>
            </w:r>
          </w:p>
        </w:tc>
      </w:tr>
      <w:tr w:rsidR="006A2DBE"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Default="006A2DBE">
            <w:r>
              <w:rPr>
                <w:b/>
                <w:bCs/>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Default="006A2DBE">
            <w:r>
              <w:t>2025/11/30</w:t>
            </w:r>
          </w:p>
        </w:tc>
      </w:tr>
      <w:tr w:rsidR="006A2DBE"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Default="006A2DBE">
            <w:r>
              <w:rPr>
                <w:b/>
                <w:bCs/>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Default="006A2DBE">
            <w:r>
              <w:t>Pass</w:t>
            </w:r>
          </w:p>
        </w:tc>
      </w:tr>
    </w:tbl>
    <w:p w14:paraId="43C9D122" w14:textId="77777777" w:rsidR="006A2DBE" w:rsidRDefault="006A2DBE" w:rsidP="006A2DBE">
      <w:pPr>
        <w:rPr>
          <w:b/>
          <w:bCs/>
        </w:rPr>
      </w:pPr>
    </w:p>
    <w:p w14:paraId="126C777E" w14:textId="47D7FB20" w:rsidR="006A2DBE" w:rsidRDefault="006A2DBE" w:rsidP="006A2DBE">
      <w:pPr>
        <w:pStyle w:val="Heading5"/>
      </w:pPr>
      <w:r>
        <w:lastRenderedPageBreak/>
        <w:t>Prerequisites</w:t>
      </w:r>
    </w:p>
    <w:p w14:paraId="4CD79EAC" w14:textId="77777777" w:rsidR="006A2DBE" w:rsidRPr="006A2DBE" w:rsidRDefault="006A2DBE" w:rsidP="006A2DBE"/>
    <w:p w14:paraId="6630DA36" w14:textId="77777777" w:rsidR="006A2DBE" w:rsidRDefault="006A2DBE" w:rsidP="006A2DBE">
      <w:pPr>
        <w:numPr>
          <w:ilvl w:val="0"/>
          <w:numId w:val="130"/>
        </w:numPr>
        <w:spacing w:before="120" w:after="120"/>
      </w:pPr>
      <w:r>
        <w:t>Admin logged in</w:t>
      </w:r>
    </w:p>
    <w:p w14:paraId="7B3047B8" w14:textId="77777777" w:rsidR="006A2DBE" w:rsidRDefault="006A2DBE" w:rsidP="006A2DBE">
      <w:pPr>
        <w:numPr>
          <w:ilvl w:val="0"/>
          <w:numId w:val="130"/>
        </w:numPr>
        <w:spacing w:before="120" w:after="120"/>
      </w:pPr>
      <w:r>
        <w:t>Access to the user mode in the top right-hand settings panel.</w:t>
      </w:r>
    </w:p>
    <w:p w14:paraId="063C5296" w14:textId="77777777" w:rsidR="006A2DBE" w:rsidRDefault="006A2DBE" w:rsidP="006A2DBE"/>
    <w:p w14:paraId="5338F7D1" w14:textId="77777777" w:rsidR="006A2DBE" w:rsidRDefault="006A2DBE" w:rsidP="006A2DBE">
      <w:pPr>
        <w:pStyle w:val="Heading5"/>
      </w:pPr>
      <w:r>
        <w:t>Test Data</w:t>
      </w:r>
    </w:p>
    <w:p w14:paraId="37280F5A" w14:textId="77777777" w:rsidR="006A2DBE" w:rsidRPr="006A2DBE" w:rsidRDefault="006A2DBE" w:rsidP="006A2DBE"/>
    <w:p w14:paraId="4B87F706" w14:textId="77777777" w:rsidR="006A2DBE" w:rsidRDefault="006A2DBE" w:rsidP="006A2DBE">
      <w:pPr>
        <w:numPr>
          <w:ilvl w:val="0"/>
          <w:numId w:val="131"/>
        </w:numPr>
        <w:spacing w:before="120" w:after="120"/>
      </w:pPr>
      <w:r>
        <w:t>None</w:t>
      </w:r>
    </w:p>
    <w:p w14:paraId="3A1C82D0" w14:textId="77777777" w:rsidR="006A2DBE" w:rsidRDefault="006A2DBE" w:rsidP="006A2DBE"/>
    <w:p w14:paraId="72D33309" w14:textId="77777777" w:rsidR="006A2DBE" w:rsidRDefault="006A2DBE" w:rsidP="006A2DBE">
      <w:pPr>
        <w:pStyle w:val="Heading5"/>
      </w:pPr>
      <w:r>
        <w:t>Steps and Results</w:t>
      </w:r>
    </w:p>
    <w:p w14:paraId="6CC717EB" w14:textId="77777777" w:rsidR="006A2DBE" w:rsidRDefault="006A2DBE" w:rsidP="006A2DB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0"/>
        <w:gridCol w:w="1753"/>
        <w:gridCol w:w="3320"/>
        <w:gridCol w:w="1543"/>
        <w:gridCol w:w="1434"/>
      </w:tblGrid>
      <w:tr w:rsidR="006A2DBE"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Default="006A2DBE">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Default="006A2DBE">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Default="006A2DBE">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Default="006A2DBE">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Default="006A2DBE">
            <w:r>
              <w:rPr>
                <w:b/>
                <w:bCs/>
              </w:rPr>
              <w:t>Status</w:t>
            </w:r>
          </w:p>
        </w:tc>
      </w:tr>
      <w:tr w:rsidR="006A2DBE"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Default="006A2DBE">
            <w: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Default="006A2DBE">
            <w: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Default="006A2DBE">
            <w: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Default="006A2DBE">
            <w:r>
              <w:t>Pass</w:t>
            </w:r>
          </w:p>
        </w:tc>
      </w:tr>
      <w:tr w:rsidR="006A2DBE"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Default="006A2DBE">
            <w: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Default="006A2DBE">
            <w: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Default="006A2DBE">
            <w: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Default="006A2DBE">
            <w:r>
              <w:t>Pass</w:t>
            </w:r>
          </w:p>
        </w:tc>
      </w:tr>
    </w:tbl>
    <w:p w14:paraId="38859AFF" w14:textId="77777777" w:rsidR="00244A6D" w:rsidRDefault="00244A6D" w:rsidP="00434B25">
      <w:pPr>
        <w:rPr>
          <w:lang w:val="en-US"/>
        </w:rPr>
      </w:pPr>
    </w:p>
    <w:p w14:paraId="579D58B6" w14:textId="6FD82F3E" w:rsidR="006A2DBE" w:rsidRDefault="006A2DBE" w:rsidP="006A2DBE">
      <w:r>
        <w:lastRenderedPageBreak/>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56270829">
            <wp:extent cx="5731510" cy="6261100"/>
            <wp:effectExtent l="0" t="0" r="0" b="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9877BAA" w14:textId="18059E48" w:rsidR="006A2DBE" w:rsidRDefault="006A2DBE" w:rsidP="006A2DBE">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706B0EE3">
            <wp:extent cx="5731510" cy="626110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360799D" w14:textId="77777777" w:rsidR="006A2DBE" w:rsidRDefault="006A2DBE" w:rsidP="006A2DBE">
      <w:pPr>
        <w:pStyle w:val="Heading4"/>
      </w:pPr>
      <w:r>
        <w:t>Test Case FT-09 – View Privacy Policy (FR9)</w:t>
      </w:r>
    </w:p>
    <w:p w14:paraId="776EA33C" w14:textId="77777777" w:rsidR="006A2DBE" w:rsidRPr="006A2DBE" w:rsidRDefault="006A2DBE" w:rsidP="006A2DB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Default="006A2DBE">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Default="006A2DBE">
            <w:r>
              <w:rPr>
                <w:b/>
                <w:bCs/>
              </w:rPr>
              <w:t>FT_09</w:t>
            </w:r>
          </w:p>
        </w:tc>
      </w:tr>
      <w:tr w:rsidR="006A2DBE"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Default="006A2DBE">
            <w:r>
              <w:rPr>
                <w:b/>
                <w:bCs/>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Default="006A2DBE">
            <w:r>
              <w:t>Test loading of privacy policy page</w:t>
            </w:r>
          </w:p>
        </w:tc>
      </w:tr>
      <w:tr w:rsidR="006A2DBE"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Default="006A2DBE">
            <w:r>
              <w:rPr>
                <w:b/>
                <w:bCs/>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Default="006A2DBE">
            <w:r>
              <w:t>Hansa</w:t>
            </w:r>
          </w:p>
        </w:tc>
      </w:tr>
      <w:tr w:rsidR="006A2DBE"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Default="006A2DBE">
            <w:r>
              <w:rPr>
                <w:b/>
                <w:bCs/>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Default="006A2DBE">
            <w:r>
              <w:t>2025/11/30</w:t>
            </w:r>
          </w:p>
        </w:tc>
      </w:tr>
      <w:tr w:rsidR="006A2DBE"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Default="006A2DBE">
            <w:r>
              <w:rPr>
                <w:b/>
                <w:bCs/>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Default="006A2DBE">
            <w:r>
              <w:t>Pass</w:t>
            </w:r>
          </w:p>
        </w:tc>
      </w:tr>
    </w:tbl>
    <w:p w14:paraId="4363DBAB" w14:textId="77777777" w:rsidR="006A2DBE" w:rsidRDefault="006A2DBE" w:rsidP="006A2DBE">
      <w:pPr>
        <w:rPr>
          <w:b/>
          <w:bCs/>
        </w:rPr>
      </w:pPr>
    </w:p>
    <w:p w14:paraId="4F228830" w14:textId="6A791D3F" w:rsidR="006A2DBE" w:rsidRDefault="006A2DBE" w:rsidP="006A2DBE">
      <w:pPr>
        <w:pStyle w:val="Heading5"/>
      </w:pPr>
      <w:r>
        <w:lastRenderedPageBreak/>
        <w:t>Prerequisites</w:t>
      </w:r>
    </w:p>
    <w:p w14:paraId="1E1D0A6A" w14:textId="77777777" w:rsidR="006A2DBE" w:rsidRPr="006A2DBE" w:rsidRDefault="006A2DBE" w:rsidP="006A2DBE"/>
    <w:p w14:paraId="7ACF839C" w14:textId="77777777" w:rsidR="006A2DBE" w:rsidRDefault="006A2DBE" w:rsidP="006A2DBE">
      <w:pPr>
        <w:numPr>
          <w:ilvl w:val="0"/>
          <w:numId w:val="132"/>
        </w:numPr>
        <w:spacing w:before="120" w:after="120"/>
      </w:pPr>
      <w:r>
        <w:t>User logged in</w:t>
      </w:r>
    </w:p>
    <w:p w14:paraId="05F8E047" w14:textId="77777777" w:rsidR="006A2DBE" w:rsidRDefault="006A2DBE" w:rsidP="006A2DBE"/>
    <w:p w14:paraId="37C0A6C9" w14:textId="77777777" w:rsidR="006A2DBE" w:rsidRDefault="006A2DBE" w:rsidP="006A2DBE">
      <w:pPr>
        <w:pStyle w:val="Heading5"/>
      </w:pPr>
      <w:r>
        <w:t>Test Data</w:t>
      </w:r>
    </w:p>
    <w:p w14:paraId="446FF89F" w14:textId="77777777" w:rsidR="006A2DBE" w:rsidRPr="006A2DBE" w:rsidRDefault="006A2DBE" w:rsidP="006A2DBE"/>
    <w:p w14:paraId="74CB4030" w14:textId="77777777" w:rsidR="006A2DBE" w:rsidRDefault="006A2DBE" w:rsidP="006A2DBE">
      <w:pPr>
        <w:numPr>
          <w:ilvl w:val="0"/>
          <w:numId w:val="133"/>
        </w:numPr>
        <w:spacing w:before="120" w:after="120"/>
      </w:pPr>
      <w:r>
        <w:t>None</w:t>
      </w:r>
    </w:p>
    <w:p w14:paraId="346A631B" w14:textId="77777777" w:rsidR="006A2DBE" w:rsidRDefault="006A2DBE" w:rsidP="006A2DBE"/>
    <w:p w14:paraId="7068CB69" w14:textId="77777777" w:rsidR="006A2DBE" w:rsidRDefault="006A2DBE" w:rsidP="006A2DBE">
      <w:pPr>
        <w:pStyle w:val="Heading5"/>
      </w:pPr>
      <w:r>
        <w:t>Steps and Results</w:t>
      </w:r>
    </w:p>
    <w:p w14:paraId="564EE051" w14:textId="77777777" w:rsidR="006A2DBE" w:rsidRDefault="006A2DBE" w:rsidP="006A2DB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2"/>
        <w:gridCol w:w="2069"/>
        <w:gridCol w:w="1960"/>
        <w:gridCol w:w="1906"/>
        <w:gridCol w:w="1853"/>
      </w:tblGrid>
      <w:tr w:rsidR="006A2DBE"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Default="006A2DBE">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Default="006A2DBE">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Default="006A2DBE">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Default="006A2DBE">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Default="006A2DBE">
            <w:r>
              <w:rPr>
                <w:b/>
                <w:bCs/>
              </w:rPr>
              <w:t>Status</w:t>
            </w:r>
          </w:p>
        </w:tc>
      </w:tr>
      <w:tr w:rsidR="006A2DBE"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Default="006A2DBE">
            <w: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Default="006A2DBE">
            <w: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Default="006A2DBE">
            <w: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Default="006A2DBE">
            <w:r>
              <w:t>Pass</w:t>
            </w:r>
          </w:p>
        </w:tc>
      </w:tr>
      <w:tr w:rsidR="006A2DBE"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Default="006A2DBE">
            <w: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Default="006A2DBE">
            <w: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Default="006A2DBE">
            <w: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Default="006A2DBE">
            <w:r>
              <w:t>Pass</w:t>
            </w:r>
          </w:p>
        </w:tc>
      </w:tr>
      <w:tr w:rsidR="006A2DBE"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Default="006A2DBE">
            <w: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Default="006A2DBE">
            <w: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Default="006A2DBE">
            <w: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Default="006A2DBE">
            <w:r>
              <w:t>Pass</w:t>
            </w:r>
          </w:p>
        </w:tc>
      </w:tr>
    </w:tbl>
    <w:p w14:paraId="6A31B7B7" w14:textId="77777777" w:rsidR="003B75F2" w:rsidRDefault="003B75F2" w:rsidP="00434B25">
      <w:pPr>
        <w:rPr>
          <w:lang w:val="en-US"/>
        </w:rPr>
      </w:pPr>
    </w:p>
    <w:p w14:paraId="129B28F2" w14:textId="77777777" w:rsidR="003B75F2" w:rsidRDefault="003B75F2" w:rsidP="00434B25">
      <w:pPr>
        <w:rPr>
          <w:lang w:val="en-US"/>
        </w:rPr>
      </w:pPr>
    </w:p>
    <w:p w14:paraId="760B3C6A" w14:textId="22B3FF39" w:rsidR="006A2DBE" w:rsidRDefault="006A2DBE" w:rsidP="006A2DBE">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6A2DBE">
      <w:r>
        <w:lastRenderedPageBreak/>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5DA04D66">
            <wp:extent cx="5731510" cy="6462395"/>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6462395"/>
                    </a:xfrm>
                    <a:prstGeom prst="rect">
                      <a:avLst/>
                    </a:prstGeom>
                    <a:noFill/>
                    <a:ln>
                      <a:noFill/>
                    </a:ln>
                  </pic:spPr>
                </pic:pic>
              </a:graphicData>
            </a:graphic>
          </wp:inline>
        </w:drawing>
      </w:r>
      <w:r>
        <w:fldChar w:fldCharType="end"/>
      </w:r>
    </w:p>
    <w:p w14:paraId="4179AA89" w14:textId="4EE1AEC2" w:rsidR="003B75F2" w:rsidRDefault="006A2DBE" w:rsidP="009D1341">
      <w:pPr>
        <w:pStyle w:val="Heading3"/>
        <w:rPr>
          <w:lang w:val="en-US"/>
        </w:rPr>
      </w:pPr>
      <w:r>
        <w:t>7.2.2 Non-Functional Requirement Testing</w:t>
      </w:r>
    </w:p>
    <w:p w14:paraId="797F82B0" w14:textId="77777777" w:rsidR="003B75F2" w:rsidRDefault="003B75F2" w:rsidP="00434B25">
      <w:pPr>
        <w:rPr>
          <w:lang w:val="en-US"/>
        </w:rPr>
      </w:pPr>
    </w:p>
    <w:p w14:paraId="571D703B" w14:textId="77777777" w:rsidR="00EC7C41" w:rsidRDefault="00EC7C41" w:rsidP="00EC7C41">
      <w:pPr>
        <w:pStyle w:val="Heading4"/>
      </w:pPr>
      <w:r>
        <w:t>Non-Functional Test - 01 – Trust (NFR 1)</w:t>
      </w:r>
    </w:p>
    <w:p w14:paraId="56F665FB" w14:textId="77777777" w:rsidR="003B75F2" w:rsidRDefault="003B75F2" w:rsidP="00434B25">
      <w:pPr>
        <w:rPr>
          <w:lang w:val="en-US"/>
        </w:rPr>
      </w:pPr>
    </w:p>
    <w:p w14:paraId="60617A6C" w14:textId="77777777" w:rsidR="008B2145" w:rsidRDefault="008B2145" w:rsidP="008B2145">
      <w: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Default="008B2145" w:rsidP="008B2145"/>
    <w:p w14:paraId="6D6D1AFF" w14:textId="77777777" w:rsidR="008B2145" w:rsidRDefault="008B2145" w:rsidP="008B2145">
      <w:r>
        <w:t xml:space="preserve">This evaluation examines whether users actually </w:t>
      </w:r>
      <w:r>
        <w:rPr>
          <w:b/>
          <w:bCs/>
        </w:rPr>
        <w:t xml:space="preserve">trust the chatbot more when explanations are shown. </w:t>
      </w:r>
      <w:r>
        <w:t xml:space="preserve">Trust is not something which can be observed directly. It should be captured through behaviour. In this case, through six short Likert-scale questions answered </w:t>
      </w:r>
      <w:r>
        <w:lastRenderedPageBreak/>
        <w:t>immediately after the loan decision. The hypothesis is simple but central to the study. If explanations help, then the users who see them should report higher trust.</w:t>
      </w:r>
    </w:p>
    <w:p w14:paraId="0DB188FF" w14:textId="77777777" w:rsidR="008B2145" w:rsidRDefault="008B2145" w:rsidP="008B2145"/>
    <w:p w14:paraId="6EE168BD" w14:textId="77777777" w:rsidR="008B2145" w:rsidRDefault="008B2145" w:rsidP="008B2145">
      <w:r>
        <w:t xml:space="preserve">The test, therefore, compares </w:t>
      </w:r>
      <w:r>
        <w:rPr>
          <w:b/>
          <w:bCs/>
        </w:rPr>
        <w:t xml:space="preserve">two groups </w:t>
      </w:r>
      <w:r>
        <w:t>such as</w:t>
      </w:r>
    </w:p>
    <w:p w14:paraId="587C0D26" w14:textId="77777777" w:rsidR="008B2145" w:rsidRDefault="008B2145" w:rsidP="008B2145">
      <w:pPr>
        <w:numPr>
          <w:ilvl w:val="0"/>
          <w:numId w:val="134"/>
        </w:numPr>
        <w:spacing w:before="120" w:after="120"/>
      </w:pPr>
      <w:r>
        <w:rPr>
          <w:b/>
          <w:bCs/>
        </w:rPr>
        <w:t>XAI mode</w:t>
      </w:r>
      <w:r>
        <w:t xml:space="preserve"> → users receive SHAP-based natural language explanations</w:t>
      </w:r>
    </w:p>
    <w:p w14:paraId="2A1159A0" w14:textId="77777777" w:rsidR="008B2145" w:rsidRDefault="008B2145" w:rsidP="008B2145">
      <w:pPr>
        <w:numPr>
          <w:ilvl w:val="0"/>
          <w:numId w:val="134"/>
        </w:numPr>
        <w:spacing w:before="120" w:after="120"/>
      </w:pPr>
      <w:r>
        <w:rPr>
          <w:b/>
          <w:bCs/>
        </w:rPr>
        <w:t>Baseline mode</w:t>
      </w:r>
      <w:r>
        <w:t xml:space="preserve"> → users receive only the final decision</w:t>
      </w:r>
    </w:p>
    <w:p w14:paraId="76A81B66" w14:textId="77777777" w:rsidR="008B2145" w:rsidRDefault="008B2145" w:rsidP="008B2145"/>
    <w:p w14:paraId="2A3014D0" w14:textId="77777777" w:rsidR="008B2145" w:rsidRDefault="008B2145" w:rsidP="008B2145">
      <w:r>
        <w:t>If the XAI group consistently reports higher trust, NFR1 is satisfied.</w:t>
      </w:r>
    </w:p>
    <w:p w14:paraId="119B33AD" w14:textId="77777777" w:rsidR="008B2145" w:rsidRDefault="008B2145" w:rsidP="008B2145"/>
    <w:p w14:paraId="0A1A2B99" w14:textId="77777777" w:rsidR="008B2145" w:rsidRDefault="008B2145" w:rsidP="003F44B9">
      <w:pPr>
        <w:pStyle w:val="Heading5"/>
      </w:pPr>
      <w:r>
        <w:t>How the Trust Index is calculated</w:t>
      </w:r>
    </w:p>
    <w:p w14:paraId="29074574" w14:textId="77777777" w:rsidR="008B2145" w:rsidRDefault="008B2145" w:rsidP="008B2145"/>
    <w:p w14:paraId="170047D0" w14:textId="77777777" w:rsidR="008B2145" w:rsidRDefault="008B2145" w:rsidP="008B2145">
      <w:r>
        <w:t xml:space="preserve">Each user completes a short, goal-oriented survey after receiving a loan decision. It contains </w:t>
      </w:r>
      <w:r>
        <w:rPr>
          <w:b/>
          <w:bCs/>
        </w:rPr>
        <w:t xml:space="preserve">six questions, </w:t>
      </w:r>
      <w:r>
        <w:t xml:space="preserve">each answered on a </w:t>
      </w:r>
      <w:r>
        <w:rPr>
          <w:b/>
          <w:bCs/>
        </w:rPr>
        <w:t>1-5 Likert scale.</w:t>
      </w:r>
    </w:p>
    <w:p w14:paraId="03F6ACA9"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52"/>
        <w:gridCol w:w="4958"/>
      </w:tblGrid>
      <w:tr w:rsidR="00E40BCA"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Default="00E40BCA">
            <w:r>
              <w:rPr>
                <w:b/>
                <w:bCs/>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Default="00E40BCA">
            <w:r>
              <w:rPr>
                <w:b/>
                <w:bCs/>
              </w:rPr>
              <w:t>Survey Question</w:t>
            </w:r>
          </w:p>
        </w:tc>
      </w:tr>
      <w:tr w:rsidR="00E40BCA"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Default="00E40BCA">
            <w: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Default="00E40BCA">
            <w:r>
              <w:t>I trust the loan decision provided by the chatbot.</w:t>
            </w:r>
          </w:p>
        </w:tc>
      </w:tr>
      <w:tr w:rsidR="00E40BCA"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Default="00E40BCA">
            <w: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Default="00E40BCA">
            <w:r>
              <w:t>The chatbot's reasoning or explanation increased my confidence in the decision.</w:t>
            </w:r>
          </w:p>
        </w:tc>
      </w:tr>
      <w:tr w:rsidR="00E40BCA"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Default="00E40BCA">
            <w: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Default="00E40BCA">
            <w:r>
              <w:t>The chatbot's answer felt accurate and reliable.</w:t>
            </w:r>
          </w:p>
        </w:tc>
      </w:tr>
      <w:tr w:rsidR="00E40BCA"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Default="00E40BCA">
            <w: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Default="00E40BCA">
            <w:r>
              <w:t>I understood how the system arrived at the decision.</w:t>
            </w:r>
          </w:p>
        </w:tc>
      </w:tr>
      <w:tr w:rsidR="00E40BCA"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Default="00E40BCA">
            <w: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Default="00E40BCA">
            <w:r>
              <w:t>I would rely on this chatbot for similar financial decisions in the future.</w:t>
            </w:r>
          </w:p>
        </w:tc>
      </w:tr>
      <w:tr w:rsidR="00E40BCA"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Default="00E40BCA">
            <w: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Default="00E40BCA">
            <w:r>
              <w:t>I felt comfortable receiving a financial decision from an AI system.</w:t>
            </w:r>
          </w:p>
        </w:tc>
      </w:tr>
    </w:tbl>
    <w:p w14:paraId="6BDBCE3D" w14:textId="77777777" w:rsidR="00E40BCA" w:rsidRDefault="00E40BCA" w:rsidP="00434B25">
      <w:pPr>
        <w:rPr>
          <w:lang w:val="en-US"/>
        </w:rPr>
      </w:pPr>
    </w:p>
    <w:p w14:paraId="7405AC5D" w14:textId="6849700E" w:rsidR="003174D8" w:rsidRDefault="003174D8" w:rsidP="003174D8">
      <w:r>
        <w:t xml:space="preserve">Each question targeted a specific dimension of trust, such as confidence, clarity, acceptance, and emotional comfort. The </w:t>
      </w:r>
      <w:r>
        <w:rPr>
          <w:b/>
          <w:bCs/>
        </w:rPr>
        <w:t>Trust Index</w:t>
      </w:r>
      <w:r>
        <w:rPr>
          <w:b/>
          <w:bCs/>
        </w:rPr>
        <w:t xml:space="preserve"> </w:t>
      </w:r>
      <w:r>
        <w:t>for a single user</w:t>
      </w:r>
      <w:r>
        <w:t xml:space="preserve"> is computed as below.</w:t>
      </w:r>
    </w:p>
    <w:p w14:paraId="3436E470" w14:textId="77777777" w:rsidR="003174D8" w:rsidRDefault="003174D8" w:rsidP="00434B25">
      <w:pPr>
        <w:rPr>
          <w:lang w:val="en-US"/>
        </w:rPr>
      </w:pPr>
      <w:r>
        <w:rPr>
          <w:lang w:val="en-US"/>
        </w:rPr>
        <w:t xml:space="preserve"> </w:t>
      </w:r>
    </w:p>
    <w:p w14:paraId="2860AFA5" w14:textId="0733362B" w:rsidR="003B75F2" w:rsidRPr="003174D8" w:rsidRDefault="003174D8" w:rsidP="00434B25">
      <w:pPr>
        <w:rPr>
          <w:lang w:val="en-US"/>
        </w:rPr>
      </w:pPr>
      <m:oMathPara>
        <m:oMathParaPr>
          <m:jc m:val="center"/>
        </m:oMathParaPr>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30248AD3" w14:textId="77777777" w:rsidR="003B75F2" w:rsidRDefault="003B75F2" w:rsidP="00434B25">
      <w:pPr>
        <w:rPr>
          <w:lang w:val="en-US"/>
        </w:rPr>
      </w:pPr>
    </w:p>
    <w:p w14:paraId="54923018" w14:textId="77777777" w:rsidR="001D5B5D" w:rsidRDefault="001D5B5D" w:rsidP="001D5B5D">
      <w:r>
        <w:t>Each score ranges from 1 to 5. Therefore, the Trust Index also falls between 1.0 and 5.0. This approach treats trust as a combination of below factors,</w:t>
      </w:r>
    </w:p>
    <w:p w14:paraId="074BF91D" w14:textId="77777777" w:rsidR="001D5B5D" w:rsidRDefault="001D5B5D" w:rsidP="001D5B5D"/>
    <w:p w14:paraId="08A092B3" w14:textId="77777777" w:rsidR="001D5B5D" w:rsidRDefault="001D5B5D" w:rsidP="001D5B5D">
      <w:pPr>
        <w:numPr>
          <w:ilvl w:val="0"/>
          <w:numId w:val="135"/>
        </w:numPr>
        <w:spacing w:before="120" w:after="120"/>
      </w:pPr>
      <w:r>
        <w:t>Overall trust in  the system’s decision-making</w:t>
      </w:r>
    </w:p>
    <w:p w14:paraId="1328833E" w14:textId="77777777" w:rsidR="001D5B5D" w:rsidRDefault="001D5B5D" w:rsidP="001D5B5D">
      <w:pPr>
        <w:numPr>
          <w:ilvl w:val="0"/>
          <w:numId w:val="135"/>
        </w:numPr>
        <w:spacing w:before="120" w:after="120"/>
      </w:pPr>
      <w:r>
        <w:t>Confidence derived specifically from explanations (XAI factor)</w:t>
      </w:r>
    </w:p>
    <w:p w14:paraId="143FAD6E" w14:textId="77777777" w:rsidR="001D5B5D" w:rsidRDefault="001D5B5D" w:rsidP="001D5B5D">
      <w:pPr>
        <w:numPr>
          <w:ilvl w:val="0"/>
          <w:numId w:val="135"/>
        </w:numPr>
        <w:spacing w:before="120" w:after="120"/>
      </w:pPr>
      <w:r>
        <w:t>Perceived accuracy of the AI model</w:t>
      </w:r>
    </w:p>
    <w:p w14:paraId="69ED0882" w14:textId="77777777" w:rsidR="001D5B5D" w:rsidRDefault="001D5B5D" w:rsidP="001D5B5D">
      <w:pPr>
        <w:numPr>
          <w:ilvl w:val="0"/>
          <w:numId w:val="135"/>
        </w:numPr>
        <w:spacing w:before="120" w:after="120"/>
      </w:pPr>
      <w:r>
        <w:t>Decision clarity and user understanding</w:t>
      </w:r>
    </w:p>
    <w:p w14:paraId="456C623B" w14:textId="77777777" w:rsidR="001D5B5D" w:rsidRDefault="001D5B5D" w:rsidP="001D5B5D">
      <w:pPr>
        <w:numPr>
          <w:ilvl w:val="0"/>
          <w:numId w:val="135"/>
        </w:numPr>
        <w:spacing w:before="120" w:after="120"/>
      </w:pPr>
      <w:r>
        <w:t>User acceptance and willingness to rely on the system</w:t>
      </w:r>
    </w:p>
    <w:p w14:paraId="6A0146B3" w14:textId="77777777" w:rsidR="001D5B5D" w:rsidRDefault="001D5B5D" w:rsidP="001D5B5D">
      <w:pPr>
        <w:numPr>
          <w:ilvl w:val="0"/>
          <w:numId w:val="135"/>
        </w:numPr>
        <w:spacing w:before="120" w:after="120"/>
      </w:pPr>
      <w:r>
        <w:t>Emotional comfort and comfort in using the system.</w:t>
      </w:r>
    </w:p>
    <w:p w14:paraId="363B106F" w14:textId="77777777" w:rsidR="00C75A88" w:rsidRDefault="00C75A88" w:rsidP="00434B25">
      <w:pPr>
        <w:rPr>
          <w:lang w:val="en-US"/>
        </w:rPr>
      </w:pPr>
    </w:p>
    <w:p w14:paraId="176D61CF" w14:textId="77777777" w:rsidR="003F44B9" w:rsidRDefault="003F44B9" w:rsidP="003F44B9">
      <w:pPr>
        <w:pStyle w:val="Heading5"/>
      </w:pPr>
      <w:r>
        <w:lastRenderedPageBreak/>
        <w:t>How Trust Was Compared Between Modes</w:t>
      </w:r>
    </w:p>
    <w:p w14:paraId="4BA5C518" w14:textId="77777777" w:rsidR="003F44B9" w:rsidRDefault="003F44B9" w:rsidP="00434B25">
      <w:pPr>
        <w:rPr>
          <w:lang w:val="en-US"/>
        </w:rPr>
      </w:pPr>
    </w:p>
    <w:p w14:paraId="471385B8" w14:textId="271AD160" w:rsidR="003F44B9" w:rsidRDefault="003F44B9" w:rsidP="003F44B9">
      <w:pPr>
        <w:pStyle w:val="ListParagraph"/>
        <w:numPr>
          <w:ilvl w:val="0"/>
          <w:numId w:val="137"/>
        </w:numPr>
      </w:pPr>
      <w:r>
        <w:t>Step 1 - Compute Trust Index for each survey response</w:t>
      </w:r>
    </w:p>
    <w:p w14:paraId="52FDBDE8" w14:textId="77777777" w:rsidR="003F44B9" w:rsidRDefault="003F44B9" w:rsidP="003F44B9"/>
    <w:p w14:paraId="6B6B53DB" w14:textId="77777777" w:rsidR="003F44B9" w:rsidRDefault="003F44B9" w:rsidP="003F44B9">
      <w:r>
        <w:t>Every trust survey entry is converted into a Trust Index using the formula.</w:t>
      </w:r>
    </w:p>
    <w:p w14:paraId="5302AB19" w14:textId="77777777" w:rsidR="003F44B9" w:rsidRDefault="003F44B9" w:rsidP="003F44B9"/>
    <w:p w14:paraId="0150D407" w14:textId="77777777" w:rsidR="003F44B9" w:rsidRDefault="003F44B9" w:rsidP="003F44B9"/>
    <w:p w14:paraId="0F7CEBF4" w14:textId="03239003" w:rsidR="003F44B9" w:rsidRPr="003F44B9" w:rsidRDefault="003F44B9" w:rsidP="003F44B9">
      <w:pPr>
        <w:pStyle w:val="ListParagraph"/>
        <w:numPr>
          <w:ilvl w:val="0"/>
          <w:numId w:val="137"/>
        </w:numPr>
      </w:pPr>
      <w:r w:rsidRPr="003F44B9">
        <w:t>Step 2 - Group responses by variant</w:t>
      </w:r>
    </w:p>
    <w:p w14:paraId="467498A0" w14:textId="77777777" w:rsidR="003F44B9" w:rsidRDefault="003F44B9" w:rsidP="003F44B9"/>
    <w:p w14:paraId="021019AE" w14:textId="77777777" w:rsidR="003F44B9" w:rsidRDefault="003F44B9" w:rsidP="003F44B9">
      <w:pPr>
        <w:numPr>
          <w:ilvl w:val="0"/>
          <w:numId w:val="136"/>
        </w:numPr>
        <w:spacing w:before="120" w:after="120"/>
      </w:pPr>
      <w:r>
        <w:t xml:space="preserve">Group A → </w:t>
      </w:r>
      <w:r>
        <w:rPr>
          <w:b/>
          <w:bCs/>
        </w:rPr>
        <w:t>Baseline</w:t>
      </w:r>
    </w:p>
    <w:p w14:paraId="3EB5DCBC" w14:textId="77777777" w:rsidR="003F44B9" w:rsidRPr="003F44B9" w:rsidRDefault="003F44B9" w:rsidP="003F44B9">
      <w:pPr>
        <w:numPr>
          <w:ilvl w:val="0"/>
          <w:numId w:val="136"/>
        </w:numPr>
        <w:spacing w:before="120" w:after="120"/>
      </w:pPr>
      <w:r>
        <w:t xml:space="preserve">Group B → </w:t>
      </w:r>
      <w:r>
        <w:rPr>
          <w:b/>
          <w:bCs/>
        </w:rPr>
        <w:t>XAI</w:t>
      </w:r>
    </w:p>
    <w:p w14:paraId="51D329BA" w14:textId="77777777" w:rsidR="003F44B9" w:rsidRDefault="003F44B9" w:rsidP="003F44B9">
      <w:pPr>
        <w:spacing w:before="120" w:after="120"/>
        <w:rPr>
          <w:b/>
          <w:bCs/>
        </w:rPr>
      </w:pPr>
    </w:p>
    <w:p w14:paraId="2FA52C8D" w14:textId="1315BF47" w:rsidR="006A6FE7" w:rsidRPr="006A6FE7" w:rsidRDefault="006A6FE7" w:rsidP="006A6FE7">
      <w:pPr>
        <w:pStyle w:val="ListParagraph"/>
        <w:numPr>
          <w:ilvl w:val="0"/>
          <w:numId w:val="137"/>
        </w:numPr>
      </w:pPr>
      <w:r w:rsidRPr="006A6FE7">
        <w:t>Step 3 - Compute the average Trust Index for each group</w:t>
      </w:r>
    </w:p>
    <w:p w14:paraId="420E958E" w14:textId="77777777" w:rsidR="003F44B9" w:rsidRDefault="003F44B9" w:rsidP="003F44B9">
      <w:pPr>
        <w:spacing w:before="120" w:after="120"/>
      </w:pPr>
    </w:p>
    <w:p w14:paraId="4C4626FF" w14:textId="1BB163DB" w:rsidR="00AB2EEB" w:rsidRDefault="00AB2EEB" w:rsidP="007C0F1A">
      <w:pPr>
        <w:pStyle w:val="ListParagraph"/>
        <w:numPr>
          <w:ilvl w:val="0"/>
          <w:numId w:val="136"/>
        </w:numPr>
        <w:spacing w:before="120" w:after="120"/>
      </w:pPr>
      <w:r>
        <w:t>Average trust index for XAI users</w:t>
      </w:r>
      <w:r w:rsidR="007C0F1A">
        <w:t xml:space="preserve"> calculated as below,</w:t>
      </w:r>
    </w:p>
    <w:p w14:paraId="2E7B1947" w14:textId="77777777" w:rsidR="00AB2EEB" w:rsidRPr="00AB2EEB" w:rsidRDefault="00AB2EEB" w:rsidP="003F44B9">
      <w:pPr>
        <w:spacing w:before="120" w:after="120"/>
      </w:pPr>
    </w:p>
    <w:p w14:paraId="5EE7EB45" w14:textId="7CADB163" w:rsidR="007B745E" w:rsidRPr="007C0F1A" w:rsidRDefault="007B745E" w:rsidP="003F44B9">
      <w:pPr>
        <w:spacing w:before="120" w:after="120"/>
      </w:pPr>
      <m:oMathPara>
        <m:oMathParaPr>
          <m:jc m:val="center"/>
        </m:oMathParaPr>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xai</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xai</m:t>
                  </m:r>
                </m:sub>
              </m:sSub>
              <m:ctrlPr>
                <w:rPr>
                  <w:rFonts w:ascii="Cambria Math" w:hAnsi="Cambria Math"/>
                  <w:i/>
                </w:rPr>
              </m:ctrlPr>
            </m:den>
          </m:f>
        </m:oMath>
      </m:oMathPara>
    </w:p>
    <w:p w14:paraId="57844C7C" w14:textId="77777777" w:rsidR="0016552D" w:rsidRDefault="0016552D" w:rsidP="007C0F1A">
      <w:pPr>
        <w:spacing w:before="120" w:after="120"/>
        <w:jc w:val="center"/>
      </w:pPr>
    </w:p>
    <w:p w14:paraId="5762E99D" w14:textId="28EC3C40" w:rsidR="00587E25" w:rsidRPr="007C0F1A" w:rsidRDefault="00587E25" w:rsidP="007C0F1A">
      <w:pPr>
        <w:rPr>
          <w:rFonts w:ascii="Cambria Math" w:hAnsi="Cambria Math"/>
          <w:lang w:val="en-US"/>
          <w:oMath/>
        </w:rPr>
      </w:pPr>
      <m:oMathPara>
        <m:oMathParaPr>
          <m:jc m:val="center"/>
        </m:oMathParaPr>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XAI)</m:t>
              </m:r>
            </m:sub>
          </m:sSub>
          <m:r>
            <w:rPr>
              <w:rFonts w:ascii="Cambria Math" w:hAnsi="Cambria Math"/>
              <w:lang w:val="en-US"/>
            </w:rPr>
            <m:t> </m:t>
          </m:r>
        </m:oMath>
      </m:oMathPara>
    </w:p>
    <w:p w14:paraId="08A910E4" w14:textId="4D8FC9C6" w:rsidR="00587E25" w:rsidRPr="007C0F1A" w:rsidRDefault="00587E25" w:rsidP="007C0F1A">
      <w:pPr>
        <w:rPr>
          <w:rFonts w:ascii="Cambria Math" w:hAnsi="Cambria Math"/>
          <w:lang w:val="en-US"/>
          <w:oMath/>
        </w:rPr>
      </w:pPr>
      <m:oMathPara>
        <m:oMathParaPr>
          <m:jc m:val="center"/>
        </m:oMathPara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for XAI users</m:t>
              </m:r>
            </m:sub>
          </m:sSub>
        </m:oMath>
      </m:oMathPara>
    </w:p>
    <w:p w14:paraId="555E1C2B" w14:textId="01FC12C0" w:rsidR="003174D8" w:rsidRPr="007C0F1A" w:rsidRDefault="00587E25" w:rsidP="007C0F1A">
      <w:pPr>
        <w:rPr>
          <w:lang w:val="en-US"/>
        </w:rPr>
      </w:pPr>
      <m:oMathPara>
        <m:oMathParaPr>
          <m:jc m:val="center"/>
        </m:oMathParaP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S</m:t>
              </m:r>
              <m:r>
                <m:rPr>
                  <m:nor/>
                </m:rPr>
                <w:rPr>
                  <w:rFonts w:ascii="Cambria Math" w:hAnsi="Cambria Math"/>
                  <w:lang w:val="en-US"/>
                </w:rPr>
                <m:t>a</m:t>
              </m:r>
              <m:r>
                <m:rPr>
                  <m:nor/>
                </m:rPr>
                <w:rPr>
                  <w:rFonts w:ascii="Cambria Math" w:hAnsi="Cambria Math"/>
                  <w:lang w:val="en-US"/>
                </w:rPr>
                <m:t>mple size for XAI</m:t>
              </m:r>
            </m:sub>
          </m:sSub>
        </m:oMath>
      </m:oMathPara>
    </w:p>
    <w:p w14:paraId="4B1E5C8A" w14:textId="77777777" w:rsidR="003B75F2" w:rsidRDefault="003B75F2" w:rsidP="007C0F1A">
      <w:pPr>
        <w:rPr>
          <w:lang w:val="en-US"/>
        </w:rPr>
      </w:pPr>
    </w:p>
    <w:p w14:paraId="7A547BCE" w14:textId="77777777" w:rsidR="003B75F2" w:rsidRDefault="003B75F2" w:rsidP="007C0F1A">
      <w:pPr>
        <w:rPr>
          <w:lang w:val="en-US"/>
        </w:rPr>
      </w:pPr>
    </w:p>
    <w:p w14:paraId="55C5BB0E" w14:textId="6641ACF7" w:rsidR="00223C60" w:rsidRDefault="00223C60" w:rsidP="00223C60">
      <w:pPr>
        <w:pStyle w:val="ListParagraph"/>
        <w:numPr>
          <w:ilvl w:val="0"/>
          <w:numId w:val="136"/>
        </w:numPr>
        <w:spacing w:before="120" w:after="120"/>
      </w:pPr>
      <w:r>
        <w:t xml:space="preserve">Average trust index for </w:t>
      </w:r>
      <w:r>
        <w:t>Baseline</w:t>
      </w:r>
      <w:r>
        <w:t xml:space="preserve"> users calculated as below,</w:t>
      </w:r>
    </w:p>
    <w:p w14:paraId="2CCBCC5A" w14:textId="3794A870" w:rsidR="003B75F2" w:rsidRPr="00223C60" w:rsidRDefault="003B75F2" w:rsidP="00223C60">
      <w:pPr>
        <w:pStyle w:val="ListParagraph"/>
        <w:ind w:left="1080"/>
        <w:rPr>
          <w:lang w:val="en-US"/>
        </w:rPr>
      </w:pPr>
    </w:p>
    <w:p w14:paraId="0A98A77C" w14:textId="6496DE12" w:rsidR="00223C60" w:rsidRPr="00223C60" w:rsidRDefault="00223C60" w:rsidP="00223C60">
      <w:pPr>
        <w:rPr>
          <w:lang w:val="en-US"/>
        </w:rPr>
      </w:pPr>
      <m:oMathPara>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r>
            <w:rPr>
              <w:rFonts w:ascii="Cambria Math" w:hAnsi="Cambria Math"/>
              <w:lang w:val="en-US"/>
            </w:rPr>
            <m:t>=</m:t>
          </m:r>
          <m:f>
            <m:fPr>
              <m:ctrlPr>
                <w:rPr>
                  <w:rFonts w:ascii="Cambria Math" w:hAnsi="Cambria Math"/>
                  <w:lang w:val="en-US"/>
                </w:rPr>
              </m:ctrlPr>
            </m:fPr>
            <m:num>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sub>
                  </m:sSub>
                  <m:ctrlPr>
                    <w:rPr>
                      <w:rFonts w:ascii="Cambria Math" w:hAnsi="Cambria Math"/>
                      <w:i/>
                      <w:lang w:val="en-US"/>
                    </w:rPr>
                  </m:ctrlPr>
                </m:e>
              </m:nary>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sub>
              </m:sSub>
              <m:ctrlPr>
                <w:rPr>
                  <w:rFonts w:ascii="Cambria Math" w:hAnsi="Cambria Math"/>
                  <w:i/>
                  <w:lang w:val="en-US"/>
                </w:rPr>
              </m:ctrlPr>
            </m:den>
          </m:f>
          <m:r>
            <w:rPr>
              <w:rFonts w:ascii="Cambria Math" w:hAnsi="Cambria Math"/>
              <w:lang w:val="en-US"/>
            </w:rPr>
            <m:t>,</m:t>
          </m:r>
        </m:oMath>
      </m:oMathPara>
    </w:p>
    <w:p w14:paraId="5D5A1F73" w14:textId="77777777" w:rsidR="00223C60" w:rsidRPr="00223C60" w:rsidRDefault="00223C60" w:rsidP="00223C60">
      <w:pPr>
        <w:rPr>
          <w:lang w:val="en-US"/>
        </w:rPr>
      </w:pPr>
    </w:p>
    <w:p w14:paraId="1D5E07C1" w14:textId="44A47852" w:rsidR="00223C60" w:rsidRPr="00223C60" w:rsidRDefault="00223C60" w:rsidP="00223C60">
      <w:pPr>
        <w:rPr>
          <w:rFonts w:ascii="Cambria Math" w:hAnsi="Cambria Math"/>
          <w:lang w:val="en-US"/>
          <w:oMath/>
        </w:rPr>
      </w:pPr>
      <m:oMathPara>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baseline)</m:t>
              </m:r>
            </m:sub>
          </m:sSub>
          <m:r>
            <w:rPr>
              <w:rFonts w:ascii="Cambria Math" w:hAnsi="Cambria Math"/>
              <w:lang w:val="en-US"/>
            </w:rPr>
            <m:t> </m:t>
          </m:r>
        </m:oMath>
      </m:oMathPara>
    </w:p>
    <w:p w14:paraId="3B5C4A6F" w14:textId="16D60861" w:rsidR="00223C60" w:rsidRPr="00223C60" w:rsidRDefault="00223C60" w:rsidP="00223C60">
      <w:pPr>
        <w:rPr>
          <w:rFonts w:ascii="Cambria Math" w:hAnsi="Cambria Math"/>
          <w:lang w:val="en-US"/>
          <w:oMath/>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baseline users</m:t>
              </m:r>
            </m:sub>
          </m:sSub>
          <m:r>
            <w:rPr>
              <w:rFonts w:ascii="Cambria Math" w:hAnsi="Cambria Math"/>
              <w:lang w:val="en-US"/>
            </w:rPr>
            <m:t> </m:t>
          </m:r>
        </m:oMath>
      </m:oMathPara>
    </w:p>
    <w:p w14:paraId="2D5B99E4" w14:textId="624D0B30" w:rsidR="003B75F2" w:rsidRDefault="00223C60" w:rsidP="00223C60">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r>
                <m:rPr>
                  <m:nor/>
                </m:rPr>
                <w:rPr>
                  <w:rFonts w:ascii="Cambria Math" w:hAnsi="Cambria Math"/>
                  <w:lang w:val="en-US"/>
                </w:rPr>
                <m:t>: sample size</m:t>
              </m:r>
              <m:r>
                <m:rPr>
                  <m:nor/>
                </m:rPr>
                <w:rPr>
                  <w:rFonts w:ascii="Cambria Math" w:hAnsi="Cambria Math"/>
                  <w:lang w:val="en-US"/>
                </w:rPr>
                <m:t xml:space="preserve"> for baseline</m:t>
              </m:r>
            </m:sub>
          </m:sSub>
        </m:oMath>
      </m:oMathPara>
    </w:p>
    <w:p w14:paraId="552C9AE9" w14:textId="77777777" w:rsidR="003B75F2" w:rsidRDefault="003B75F2" w:rsidP="00434B25">
      <w:pPr>
        <w:rPr>
          <w:lang w:val="en-US"/>
        </w:rPr>
      </w:pPr>
    </w:p>
    <w:p w14:paraId="47E3923A" w14:textId="77777777" w:rsidR="003B75F2" w:rsidRDefault="003B75F2" w:rsidP="00434B25">
      <w:pPr>
        <w:rPr>
          <w:lang w:val="en-US"/>
        </w:rPr>
      </w:pPr>
    </w:p>
    <w:p w14:paraId="51656C4F" w14:textId="7FF549FD" w:rsidR="00C42EA0" w:rsidRDefault="00C42EA0" w:rsidP="00C42EA0">
      <w:pPr>
        <w:pStyle w:val="ListParagraph"/>
        <w:numPr>
          <w:ilvl w:val="0"/>
          <w:numId w:val="137"/>
        </w:numPr>
      </w:pPr>
      <w:r w:rsidRPr="00C42EA0">
        <w:t xml:space="preserve">Step 4 </w:t>
      </w:r>
      <w:r>
        <w:t>–</w:t>
      </w:r>
      <w:r w:rsidRPr="00C42EA0">
        <w:t xml:space="preserve"> Compare</w:t>
      </w:r>
      <w:r>
        <w:t xml:space="preserve"> the trut between two modes,</w:t>
      </w:r>
    </w:p>
    <w:p w14:paraId="71056E58" w14:textId="77777777" w:rsidR="00C42EA0" w:rsidRDefault="00C42EA0" w:rsidP="00C42EA0"/>
    <w:p w14:paraId="7E331629" w14:textId="79D9F95D" w:rsidR="00C42EA0" w:rsidRPr="00C42EA0" w:rsidRDefault="00C42EA0" w:rsidP="00C42EA0">
      <m:oMathPara>
        <m:oMath>
          <m:r>
            <m:rPr>
              <m:sty m:val="p"/>
            </m:rPr>
            <w:rPr>
              <w:rFonts w:ascii="Cambria Math" w:hAnsi="Cambria Math"/>
            </w:rPr>
            <m:t>Δ</m:t>
          </m:r>
          <m:r>
            <m:rPr>
              <m:nor/>
            </m:rPr>
            <w:rPr>
              <w:rFonts w:ascii="Cambria Math" w:hAnsi="Cambria Math"/>
            </w:rPr>
            <m:t>Trust</m:t>
          </m:r>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m:t>
              </m:r>
            </m:sub>
          </m:sSub>
        </m:oMath>
      </m:oMathPara>
    </w:p>
    <w:p w14:paraId="1D78F6E5" w14:textId="77777777" w:rsidR="00C42EA0" w:rsidRPr="00C42EA0" w:rsidRDefault="00C42EA0" w:rsidP="00C42EA0"/>
    <w:p w14:paraId="08E6159D" w14:textId="50039319" w:rsidR="00C42EA0" w:rsidRPr="00C42EA0" w:rsidRDefault="00C42EA0" w:rsidP="00C42EA0">
      <w:pPr>
        <w:rPr>
          <w:rFonts w:ascii="Cambria Math" w:hAnsi="Cambria Math"/>
          <w:oMath/>
        </w:rPr>
      </w:pPr>
      <m:oMathPara>
        <m:oMath>
          <m:r>
            <m:rPr>
              <m:sty m:val="p"/>
            </m:rPr>
            <w:rPr>
              <w:rFonts w:ascii="Cambria Math" w:hAnsi="Cambria Math"/>
            </w:rPr>
            <m:t>Δ</m:t>
          </m:r>
          <m:r>
            <m:rPr>
              <m:nor/>
            </m:rPr>
            <w:rPr>
              <w:rFonts w:ascii="Cambria Math" w:hAnsi="Cambria Math"/>
            </w:rPr>
            <m:t>Trust: change in trust</m:t>
          </m:r>
          <m:r>
            <m:rPr>
              <m:sty m:val="p"/>
            </m:rPr>
            <w:rPr>
              <w:rFonts w:ascii="Cambria Math" w:hAnsi="Cambria Math"/>
            </w:rPr>
            <m:t>, </m:t>
          </m:r>
        </m:oMath>
      </m:oMathPara>
    </w:p>
    <w:p w14:paraId="7DD7DF1B" w14:textId="74A8C66A" w:rsidR="00C42EA0" w:rsidRPr="00C42EA0" w:rsidRDefault="00C42EA0" w:rsidP="00C42EA0">
      <w:pPr>
        <w:rPr>
          <w:rFonts w:ascii="Cambria Math" w:hAnsi="Cambria Math"/>
          <w:oMath/>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 average trust index (XAI)</m:t>
              </m:r>
            </m:sub>
          </m:sSub>
          <m:r>
            <m:rPr>
              <m:sty m:val="p"/>
            </m:rPr>
            <w:rPr>
              <w:rFonts w:ascii="Cambria Math" w:hAnsi="Cambria Math"/>
            </w:rPr>
            <m:t> </m:t>
          </m:r>
        </m:oMath>
      </m:oMathPara>
    </w:p>
    <w:p w14:paraId="04D17906" w14:textId="41365AF9" w:rsidR="003B75F2" w:rsidRDefault="00C42EA0" w:rsidP="00C42EA0">
      <w:pPr>
        <w:rPr>
          <w:lang w:val="en-US"/>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 average trust index (baseline)</m:t>
              </m:r>
            </m:sub>
          </m:sSub>
        </m:oMath>
      </m:oMathPara>
    </w:p>
    <w:p w14:paraId="26C260ED" w14:textId="77777777" w:rsidR="003B75F2" w:rsidRDefault="003B75F2" w:rsidP="00434B25">
      <w:pPr>
        <w:rPr>
          <w:lang w:val="en-US"/>
        </w:rPr>
      </w:pPr>
    </w:p>
    <w:p w14:paraId="57E77A34" w14:textId="2726E30E" w:rsidR="00E66B6C" w:rsidRDefault="00E66B6C" w:rsidP="00434B25">
      <w:pPr>
        <w:pStyle w:val="ListParagraph"/>
        <w:numPr>
          <w:ilvl w:val="0"/>
          <w:numId w:val="137"/>
        </w:numPr>
      </w:pPr>
      <w:r>
        <w:t xml:space="preserve">Define the </w:t>
      </w:r>
      <w:r w:rsidRPr="00E66B6C">
        <w:t>Pass Condition</w:t>
      </w:r>
    </w:p>
    <w:p w14:paraId="7576141D" w14:textId="77777777" w:rsidR="00E66B6C" w:rsidRPr="00E66B6C" w:rsidRDefault="00E66B6C" w:rsidP="00E66B6C"/>
    <w:p w14:paraId="73C8F77E" w14:textId="120F7D16" w:rsidR="00261C19" w:rsidRPr="00261C19" w:rsidRDefault="00AB1D5C" w:rsidP="00261C19">
      <w:r>
        <w:rPr>
          <w:lang w:val="en-US"/>
        </w:rPr>
        <w:lastRenderedPageBreak/>
        <w:t>Non-functional</w:t>
      </w:r>
      <w:r w:rsidR="00C23489">
        <w:rPr>
          <w:lang w:val="en-US"/>
        </w:rPr>
        <w:t xml:space="preserve"> </w:t>
      </w:r>
      <w:r>
        <w:rPr>
          <w:lang w:val="en-US"/>
        </w:rPr>
        <w:t>requirement</w:t>
      </w:r>
      <w:r w:rsidR="00C23489">
        <w:rPr>
          <w:lang w:val="en-US"/>
        </w:rPr>
        <w:t xml:space="preserve"> </w:t>
      </w:r>
      <w:r w:rsidR="00C23489">
        <w:rPr>
          <w:lang w:val="en-US"/>
        </w:rPr>
        <w:t>1 which is trust</w:t>
      </w:r>
      <w:r>
        <w:rPr>
          <w:lang w:val="en-US"/>
        </w:rPr>
        <w:t xml:space="preserve"> is satisfied if, </w:t>
      </w:r>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xai</m:t>
            </m:r>
          </m:sub>
        </m:sSub>
        <m:r>
          <w:rPr>
            <w:rFonts w:ascii="Cambria Math" w:hAnsi="Cambria Math"/>
            <w:lang w:val="en-US"/>
          </w:rPr>
          <m:t>&gt;</m:t>
        </m:r>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oMath>
      <w:r w:rsidR="00261C19">
        <w:rPr>
          <w:lang w:val="en-US"/>
        </w:rPr>
        <w:t xml:space="preserve">. </w:t>
      </w:r>
      <w:r w:rsidR="00261C19">
        <w:t xml:space="preserve">If the gap of around </w:t>
      </w:r>
      <w:r w:rsidR="00261C19">
        <w:rPr>
          <w:b/>
          <w:bCs/>
        </w:rPr>
        <w:t>0.5 points or more</w:t>
      </w:r>
      <w:r w:rsidR="00261B0B">
        <w:rPr>
          <w:b/>
          <w:bCs/>
        </w:rPr>
        <w:t>,</w:t>
      </w:r>
      <w:r w:rsidR="00261C19">
        <w:rPr>
          <w:b/>
          <w:bCs/>
        </w:rPr>
        <w:t xml:space="preserve"> </w:t>
      </w:r>
      <w:r w:rsidR="00261B0B">
        <w:t>it will</w:t>
      </w:r>
      <w:r w:rsidR="00261C19">
        <w:t xml:space="preserve"> meaningful for behavioural trust.</w:t>
      </w:r>
    </w:p>
    <w:p w14:paraId="009101FC" w14:textId="7FCBA524" w:rsidR="00E66B6C" w:rsidRDefault="00E66B6C" w:rsidP="00434B25">
      <w:pPr>
        <w:rPr>
          <w:lang w:val="en-US"/>
        </w:rPr>
      </w:pPr>
    </w:p>
    <w:p w14:paraId="1B45A84A" w14:textId="77777777" w:rsidR="00261B0B" w:rsidRDefault="00261B0B" w:rsidP="00261B0B">
      <w:pPr>
        <w:pStyle w:val="Heading5"/>
      </w:pPr>
      <w:r>
        <w:t>Results Summary</w:t>
      </w:r>
    </w:p>
    <w:p w14:paraId="36730FDD"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71"/>
        <w:gridCol w:w="1648"/>
        <w:gridCol w:w="6291"/>
      </w:tblGrid>
      <w:tr w:rsidR="00261B0B" w14:paraId="40C16527" w14:textId="77777777" w:rsidTr="00387AF6">
        <w:trPr>
          <w:trHeight w:val="540"/>
        </w:trPr>
        <w:tc>
          <w:tcPr>
            <w:tcW w:w="1388" w:type="dxa"/>
            <w:tcBorders>
              <w:top w:val="single" w:sz="6" w:space="0" w:color="E0E0E0"/>
              <w:left w:val="single" w:sz="6" w:space="0" w:color="E0E0E0"/>
              <w:bottom w:val="single" w:sz="6" w:space="0" w:color="E0E0E0"/>
              <w:right w:val="single" w:sz="6" w:space="0" w:color="E0E0E0"/>
            </w:tcBorders>
            <w:hideMark/>
          </w:tcPr>
          <w:p w14:paraId="088D9ADF" w14:textId="77777777" w:rsidR="00261B0B" w:rsidRDefault="00261B0B">
            <w:r>
              <w:t>Group</w:t>
            </w:r>
          </w:p>
        </w:tc>
        <w:tc>
          <w:tcPr>
            <w:tcW w:w="1605" w:type="dxa"/>
            <w:tcBorders>
              <w:top w:val="single" w:sz="6" w:space="0" w:color="E0E0E0"/>
              <w:left w:val="single" w:sz="6" w:space="0" w:color="E0E0E0"/>
              <w:bottom w:val="single" w:sz="6" w:space="0" w:color="E0E0E0"/>
              <w:right w:val="single" w:sz="6" w:space="0" w:color="E0E0E0"/>
            </w:tcBorders>
            <w:hideMark/>
          </w:tcPr>
          <w:p w14:paraId="3B7B0360" w14:textId="77777777" w:rsidR="00261B0B" w:rsidRDefault="00261B0B">
            <w:r>
              <w:rPr>
                <w:b/>
                <w:bCs/>
              </w:rPr>
              <w:t>Avg Trust Index</w:t>
            </w:r>
          </w:p>
        </w:tc>
        <w:tc>
          <w:tcPr>
            <w:tcW w:w="6017" w:type="dxa"/>
            <w:tcBorders>
              <w:top w:val="single" w:sz="6" w:space="0" w:color="E0E0E0"/>
              <w:left w:val="single" w:sz="6" w:space="0" w:color="E0E0E0"/>
              <w:bottom w:val="single" w:sz="6" w:space="0" w:color="E0E0E0"/>
              <w:right w:val="single" w:sz="6" w:space="0" w:color="E0E0E0"/>
            </w:tcBorders>
            <w:hideMark/>
          </w:tcPr>
          <w:p w14:paraId="793D53B6" w14:textId="77777777" w:rsidR="00261B0B" w:rsidRDefault="00261B0B"/>
        </w:tc>
      </w:tr>
      <w:tr w:rsidR="00261B0B" w14:paraId="01FED96D" w14:textId="77777777">
        <w:trPr>
          <w:trHeight w:val="540"/>
        </w:trPr>
        <w:tc>
          <w:tcPr>
            <w:tcW w:w="0" w:type="auto"/>
            <w:tcBorders>
              <w:top w:val="nil"/>
              <w:left w:val="single" w:sz="6" w:space="0" w:color="E0E0E0"/>
              <w:bottom w:val="single" w:sz="6" w:space="0" w:color="E0E0E0"/>
              <w:right w:val="single" w:sz="6" w:space="0" w:color="E0E0E0"/>
            </w:tcBorders>
            <w:hideMark/>
          </w:tcPr>
          <w:p w14:paraId="5652628E" w14:textId="77777777" w:rsidR="00261B0B" w:rsidRDefault="00261B0B">
            <w:r>
              <w:t>Baseline</w:t>
            </w:r>
          </w:p>
        </w:tc>
        <w:tc>
          <w:tcPr>
            <w:tcW w:w="0" w:type="auto"/>
            <w:tcBorders>
              <w:top w:val="nil"/>
              <w:left w:val="single" w:sz="6" w:space="0" w:color="E0E0E0"/>
              <w:bottom w:val="single" w:sz="6" w:space="0" w:color="E0E0E0"/>
              <w:right w:val="single" w:sz="6" w:space="0" w:color="E0E0E0"/>
            </w:tcBorders>
            <w:hideMark/>
          </w:tcPr>
          <w:p w14:paraId="319BD62D" w14:textId="77777777" w:rsidR="00261B0B" w:rsidRDefault="00261B0B">
            <w:r>
              <w:rPr>
                <w:shd w:val="clear" w:color="auto" w:fill="FFDCDC"/>
              </w:rPr>
              <w:t>TODO: Baseline Trust Score</w:t>
            </w:r>
          </w:p>
        </w:tc>
        <w:tc>
          <w:tcPr>
            <w:tcW w:w="0" w:type="auto"/>
            <w:tcBorders>
              <w:top w:val="nil"/>
              <w:left w:val="single" w:sz="6" w:space="0" w:color="E0E0E0"/>
              <w:bottom w:val="single" w:sz="6" w:space="0" w:color="E0E0E0"/>
              <w:right w:val="single" w:sz="6" w:space="0" w:color="E0E0E0"/>
            </w:tcBorders>
            <w:hideMark/>
          </w:tcPr>
          <w:p w14:paraId="4274481A" w14:textId="77777777" w:rsidR="00261B0B" w:rsidRDefault="00261B0B">
            <w:r>
              <w:t>Trust was noticeably lower since users only saw the system decision. Therefore the users had less confidence in the loan approval decision.</w:t>
            </w:r>
          </w:p>
        </w:tc>
      </w:tr>
      <w:tr w:rsidR="00261B0B" w14:paraId="6F545553" w14:textId="77777777">
        <w:trPr>
          <w:trHeight w:val="540"/>
        </w:trPr>
        <w:tc>
          <w:tcPr>
            <w:tcW w:w="0" w:type="auto"/>
            <w:tcBorders>
              <w:top w:val="nil"/>
              <w:left w:val="single" w:sz="6" w:space="0" w:color="E0E0E0"/>
              <w:bottom w:val="single" w:sz="6" w:space="0" w:color="E0E0E0"/>
              <w:right w:val="single" w:sz="6" w:space="0" w:color="E0E0E0"/>
            </w:tcBorders>
            <w:hideMark/>
          </w:tcPr>
          <w:p w14:paraId="28E7E51E" w14:textId="77777777" w:rsidR="00261B0B" w:rsidRDefault="00261B0B">
            <w:r>
              <w:t>XAI</w:t>
            </w:r>
          </w:p>
        </w:tc>
        <w:tc>
          <w:tcPr>
            <w:tcW w:w="0" w:type="auto"/>
            <w:tcBorders>
              <w:top w:val="nil"/>
              <w:left w:val="single" w:sz="6" w:space="0" w:color="E0E0E0"/>
              <w:bottom w:val="single" w:sz="6" w:space="0" w:color="E0E0E0"/>
              <w:right w:val="single" w:sz="6" w:space="0" w:color="E0E0E0"/>
            </w:tcBorders>
            <w:hideMark/>
          </w:tcPr>
          <w:p w14:paraId="634D846B" w14:textId="77777777" w:rsidR="00261B0B" w:rsidRDefault="00261B0B">
            <w:r>
              <w:rPr>
                <w:shd w:val="clear" w:color="auto" w:fill="FFDCDC"/>
              </w:rPr>
              <w:t>TODO: XAI Trust Score</w:t>
            </w:r>
          </w:p>
        </w:tc>
        <w:tc>
          <w:tcPr>
            <w:tcW w:w="0" w:type="auto"/>
            <w:tcBorders>
              <w:top w:val="nil"/>
              <w:left w:val="single" w:sz="6" w:space="0" w:color="E0E0E0"/>
              <w:bottom w:val="single" w:sz="6" w:space="0" w:color="E0E0E0"/>
              <w:right w:val="single" w:sz="6" w:space="0" w:color="E0E0E0"/>
            </w:tcBorders>
            <w:hideMark/>
          </w:tcPr>
          <w:p w14:paraId="2FDDE985" w14:textId="77777777" w:rsidR="00261B0B" w:rsidRDefault="00261B0B">
            <w:r>
              <w:t>Trust was noticeably higher becuase users saw the loan decision with the explanation. The explanation increased the confidence in the decision.</w:t>
            </w:r>
          </w:p>
        </w:tc>
      </w:tr>
    </w:tbl>
    <w:p w14:paraId="307A423F" w14:textId="77777777" w:rsidR="003B75F2" w:rsidRDefault="003B75F2" w:rsidP="00434B25">
      <w:pPr>
        <w:rPr>
          <w:lang w:val="en-US"/>
        </w:rPr>
      </w:pPr>
    </w:p>
    <w:p w14:paraId="69D2B8FB" w14:textId="77777777" w:rsidR="00FA54B6" w:rsidRDefault="00FA54B6" w:rsidP="00FA54B6">
      <w:pPr>
        <w:pStyle w:val="Heading5"/>
      </w:pPr>
      <w:r>
        <w:t>Interpretation</w:t>
      </w:r>
    </w:p>
    <w:p w14:paraId="518DE9E6" w14:textId="77777777" w:rsidR="003B75F2" w:rsidRDefault="003B75F2" w:rsidP="00434B25">
      <w:pPr>
        <w:rPr>
          <w:lang w:val="en-US"/>
        </w:rPr>
      </w:pPr>
    </w:p>
    <w:p w14:paraId="2CB7E7E4" w14:textId="77777777" w:rsidR="00FA54B6" w:rsidRDefault="00FA54B6" w:rsidP="00FA54B6">
      <w:r>
        <w:rPr>
          <w:shd w:val="clear" w:color="auto" w:fill="FFDCDC"/>
        </w:rPr>
        <w:t>TODO: Write this</w:t>
      </w:r>
    </w:p>
    <w:p w14:paraId="24EE9BEF" w14:textId="77777777" w:rsidR="003B75F2" w:rsidRDefault="003B75F2" w:rsidP="00434B25">
      <w:pPr>
        <w:rPr>
          <w:lang w:val="en-US"/>
        </w:rPr>
      </w:pPr>
    </w:p>
    <w:p w14:paraId="6F660D4E" w14:textId="77777777" w:rsidR="00D1426A" w:rsidRPr="00D1426A" w:rsidRDefault="00D1426A" w:rsidP="00D1426A">
      <w:r w:rsidRPr="00D1426A">
        <w:t>Did the System Meet NFR1?</w:t>
      </w:r>
    </w:p>
    <w:p w14:paraId="391962DF" w14:textId="77777777" w:rsidR="00D1426A" w:rsidRDefault="00D1426A" w:rsidP="00D1426A"/>
    <w:p w14:paraId="1DF2D051" w14:textId="77777777" w:rsidR="00D1426A" w:rsidRDefault="00D1426A" w:rsidP="00D1426A">
      <w:r>
        <w:t xml:space="preserve">As for the calculated Trust Index value and interpretation above, in conclusion, </w:t>
      </w:r>
      <w:r>
        <w:rPr>
          <w:b/>
          <w:bCs/>
        </w:rPr>
        <w:t>NFR 1 (Trust) is satisfied</w:t>
      </w:r>
      <w:r>
        <w:t>. The XAI version outperformed the Baseline version in each and every trust dimension. Users found the explanations reassuring, easier to understand, and more transparent.</w:t>
      </w:r>
    </w:p>
    <w:p w14:paraId="4DA0DA08" w14:textId="77777777" w:rsidR="00D1426A" w:rsidRDefault="00D1426A" w:rsidP="00434B25">
      <w:pPr>
        <w:rPr>
          <w:lang w:val="en-US"/>
        </w:rPr>
      </w:pPr>
    </w:p>
    <w:p w14:paraId="58565DDC" w14:textId="77777777" w:rsidR="00D1426A" w:rsidRDefault="00D1426A" w:rsidP="00D1426A">
      <w:pPr>
        <w:pStyle w:val="Heading4"/>
      </w:pPr>
      <w:r>
        <w:t>Non-Functional Test- 02 - Security (NFR2)</w:t>
      </w:r>
    </w:p>
    <w:p w14:paraId="0A54109C" w14:textId="77777777" w:rsidR="00D1426A" w:rsidRDefault="00D1426A" w:rsidP="00D1426A"/>
    <w:p w14:paraId="045BB657" w14:textId="615EBBB6" w:rsidR="00D1426A" w:rsidRDefault="00D1426A" w:rsidP="00D1426A">
      <w:r>
        <w:t>This test focuses on Non-functional requirement 2, which is Security.</w:t>
      </w:r>
    </w:p>
    <w:p w14:paraId="4D6ECCEB" w14:textId="77777777" w:rsidR="00D1426A" w:rsidRDefault="00D1426A" w:rsidP="00D1426A"/>
    <w:p w14:paraId="2EB83EBF" w14:textId="77777777" w:rsidR="00D1426A" w:rsidRDefault="00D1426A" w:rsidP="00D1426A">
      <w:pPr>
        <w:pStyle w:val="Heading5"/>
      </w:pPr>
      <w:r>
        <w:t>Requirement</w:t>
      </w:r>
    </w:p>
    <w:p w14:paraId="2699E34C" w14:textId="77777777" w:rsidR="00D1426A" w:rsidRPr="00D1426A" w:rsidRDefault="00D1426A" w:rsidP="00D1426A"/>
    <w:p w14:paraId="6D4BE406" w14:textId="77777777" w:rsidR="00D1426A" w:rsidRDefault="00D1426A" w:rsidP="00D1426A">
      <w:pPr>
        <w:numPr>
          <w:ilvl w:val="0"/>
          <w:numId w:val="138"/>
        </w:numPr>
        <w:spacing w:before="120" w:after="120"/>
      </w:pPr>
      <w:r>
        <w:t>API keys should be in environment variables.</w:t>
      </w:r>
    </w:p>
    <w:p w14:paraId="1377B4B1" w14:textId="77777777" w:rsidR="00D1426A" w:rsidRDefault="00D1426A" w:rsidP="00D1426A"/>
    <w:p w14:paraId="725B9D2D" w14:textId="77777777" w:rsidR="00D1426A" w:rsidRDefault="00D1426A" w:rsidP="00D1426A">
      <w:pPr>
        <w:pStyle w:val="Heading5"/>
      </w:pPr>
      <w:r>
        <w:t>Metrics &amp; Acceptance</w:t>
      </w:r>
    </w:p>
    <w:p w14:paraId="4F8D8930" w14:textId="77777777" w:rsidR="00D1426A" w:rsidRPr="00D1426A" w:rsidRDefault="00D1426A" w:rsidP="00D1426A"/>
    <w:p w14:paraId="3FA9AE00" w14:textId="77777777" w:rsidR="00D1426A" w:rsidRDefault="00D1426A" w:rsidP="00D1426A">
      <w:pPr>
        <w:numPr>
          <w:ilvl w:val="0"/>
          <w:numId w:val="139"/>
        </w:numPr>
        <w:spacing w:before="120" w:after="120"/>
      </w:pPr>
      <w:r>
        <w:t>None of the secrets are uploaded to github repository.</w:t>
      </w:r>
    </w:p>
    <w:p w14:paraId="6B8509FE" w14:textId="77777777" w:rsidR="00D1426A" w:rsidRDefault="00D1426A" w:rsidP="00D1426A">
      <w:pPr>
        <w:numPr>
          <w:ilvl w:val="0"/>
          <w:numId w:val="139"/>
        </w:numPr>
        <w:spacing w:before="120" w:after="120"/>
      </w:pPr>
      <w:r>
        <w:t>No hard-coded API Keys or Secrets found in repo.</w:t>
      </w:r>
    </w:p>
    <w:p w14:paraId="69DD46DD" w14:textId="77777777" w:rsidR="00D1426A" w:rsidRDefault="00D1426A" w:rsidP="00D1426A"/>
    <w:p w14:paraId="68F47435" w14:textId="77777777" w:rsidR="00D1426A" w:rsidRDefault="00D1426A" w:rsidP="00D1426A">
      <w:pPr>
        <w:pStyle w:val="Heading5"/>
      </w:pPr>
      <w:r>
        <w:t>Results</w:t>
      </w:r>
    </w:p>
    <w:p w14:paraId="17F07254" w14:textId="77777777" w:rsidR="00D1426A" w:rsidRPr="00D1426A" w:rsidRDefault="00D1426A" w:rsidP="00D1426A"/>
    <w:p w14:paraId="051B12FD" w14:textId="77777777" w:rsidR="00D1426A" w:rsidRDefault="00D1426A" w:rsidP="00D1426A">
      <w:pPr>
        <w:numPr>
          <w:ilvl w:val="0"/>
          <w:numId w:val="140"/>
        </w:numPr>
        <w:spacing w:before="120" w:after="120"/>
      </w:pPr>
      <w:r>
        <w:t>The .gitignore file contains .env files. Therefore, none of the .env files that contain secret keys will be uploaded to the GitHub repository.</w:t>
      </w:r>
    </w:p>
    <w:p w14:paraId="7F2132F0" w14:textId="77777777" w:rsidR="00D1426A" w:rsidRDefault="00D1426A" w:rsidP="00434B25">
      <w:pPr>
        <w:rPr>
          <w:lang w:val="en-US"/>
        </w:rPr>
      </w:pPr>
    </w:p>
    <w:p w14:paraId="01F20FCF" w14:textId="4F08D1A6" w:rsidR="00AA7DA7" w:rsidRDefault="00AA7DA7" w:rsidP="00AA7DA7">
      <w:r>
        <w:lastRenderedPageBreak/>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4697F7C3">
            <wp:extent cx="5731510" cy="4295140"/>
            <wp:effectExtent l="0" t="0" r="0" b="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31510" cy="4295140"/>
                    </a:xfrm>
                    <a:prstGeom prst="rect">
                      <a:avLst/>
                    </a:prstGeom>
                    <a:noFill/>
                    <a:ln>
                      <a:noFill/>
                    </a:ln>
                  </pic:spPr>
                </pic:pic>
              </a:graphicData>
            </a:graphic>
          </wp:inline>
        </w:drawing>
      </w:r>
      <w:r>
        <w:fldChar w:fldCharType="end"/>
      </w:r>
    </w:p>
    <w:p w14:paraId="017AC492" w14:textId="77777777" w:rsidR="003B75F2" w:rsidRDefault="003B75F2" w:rsidP="00434B25">
      <w:pPr>
        <w:rPr>
          <w:lang w:val="en-US"/>
        </w:rPr>
      </w:pPr>
    </w:p>
    <w:p w14:paraId="20D89472" w14:textId="77777777" w:rsidR="00DC2EC8" w:rsidRDefault="00DC2EC8" w:rsidP="00DC2EC8">
      <w:pPr>
        <w:numPr>
          <w:ilvl w:val="0"/>
          <w:numId w:val="141"/>
        </w:numPr>
        <w:spacing w:before="120" w:after="120"/>
      </w:pPr>
      <w:r>
        <w:t>Keys are not hard-coded anywhere in the project.</w:t>
      </w:r>
    </w:p>
    <w:p w14:paraId="0EE33350" w14:textId="77777777" w:rsidR="00DC2EC8" w:rsidRDefault="00DC2EC8" w:rsidP="006F1751">
      <w:pPr>
        <w:pStyle w:val="HTMLPreformatted"/>
        <w:numPr>
          <w:ilvl w:val="1"/>
          <w:numId w:val="141"/>
        </w:numPr>
      </w:pPr>
      <w:r>
        <w:t>git grep -n "sk-"</w:t>
      </w:r>
    </w:p>
    <w:p w14:paraId="3D344C12" w14:textId="77777777" w:rsidR="00DC2EC8" w:rsidRDefault="00DC2EC8" w:rsidP="006F1751">
      <w:pPr>
        <w:pStyle w:val="HTMLPreformatted"/>
        <w:numPr>
          <w:ilvl w:val="1"/>
          <w:numId w:val="141"/>
        </w:numPr>
      </w:pPr>
      <w:r>
        <w:t>git grep -n "API_KEY"</w:t>
      </w:r>
    </w:p>
    <w:p w14:paraId="1A57175F" w14:textId="77777777" w:rsidR="00DC2EC8" w:rsidRDefault="00DC2EC8" w:rsidP="006F1751">
      <w:pPr>
        <w:pStyle w:val="HTMLPreformatted"/>
        <w:numPr>
          <w:ilvl w:val="1"/>
          <w:numId w:val="141"/>
        </w:numPr>
      </w:pPr>
      <w:r>
        <w:t>git grep -n "OPENAI"</w:t>
      </w:r>
    </w:p>
    <w:p w14:paraId="1A286045" w14:textId="77777777" w:rsidR="00DC2EC8" w:rsidRDefault="00DC2EC8" w:rsidP="006F1751">
      <w:pPr>
        <w:pStyle w:val="HTMLPreformatted"/>
        <w:numPr>
          <w:ilvl w:val="1"/>
          <w:numId w:val="141"/>
        </w:numPr>
      </w:pPr>
      <w:r>
        <w:t>git grep -n "SUPABASE"</w:t>
      </w:r>
    </w:p>
    <w:p w14:paraId="2332E56F" w14:textId="77777777" w:rsidR="003B75F2" w:rsidRDefault="003B75F2" w:rsidP="00434B25">
      <w:pPr>
        <w:rPr>
          <w:lang w:val="en-US"/>
        </w:rPr>
      </w:pPr>
    </w:p>
    <w:p w14:paraId="1F7559A9" w14:textId="77777777" w:rsidR="006F1751" w:rsidRDefault="006F1751" w:rsidP="006F1751">
      <w:r>
        <w:t>These commands find if there are any secrets hard-coded in the codebase. Running these commands gives empty results. That means no hard-coded keys are found in the codebase.</w:t>
      </w:r>
    </w:p>
    <w:p w14:paraId="0823A149" w14:textId="174EA016" w:rsidR="006F1751" w:rsidRDefault="006F1751" w:rsidP="006F1751">
      <w:r>
        <w:lastRenderedPageBreak/>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4D0F975A">
            <wp:extent cx="5731510" cy="3422650"/>
            <wp:effectExtent l="0" t="0" r="0" b="635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3422650"/>
                    </a:xfrm>
                    <a:prstGeom prst="rect">
                      <a:avLst/>
                    </a:prstGeom>
                    <a:noFill/>
                    <a:ln>
                      <a:noFill/>
                    </a:ln>
                  </pic:spPr>
                </pic:pic>
              </a:graphicData>
            </a:graphic>
          </wp:inline>
        </w:drawing>
      </w:r>
      <w:r>
        <w:fldChar w:fldCharType="end"/>
      </w:r>
    </w:p>
    <w:p w14:paraId="65775E98" w14:textId="77777777" w:rsidR="003B75F2" w:rsidRDefault="003B75F2" w:rsidP="00434B25">
      <w:pPr>
        <w:rPr>
          <w:lang w:val="en-US"/>
        </w:rPr>
      </w:pPr>
    </w:p>
    <w:p w14:paraId="1D78E470" w14:textId="77777777" w:rsidR="006F1751" w:rsidRDefault="006F1751" w:rsidP="0072261F">
      <w:pPr>
        <w:pStyle w:val="Heading4"/>
      </w:pPr>
      <w:r>
        <w:t>Non-Functional Test- 03 - Security (NFR2)</w:t>
      </w:r>
    </w:p>
    <w:p w14:paraId="3B3B7CDB" w14:textId="77777777" w:rsidR="006F1751" w:rsidRPr="006F1751" w:rsidRDefault="006F1751" w:rsidP="006F1751"/>
    <w:p w14:paraId="41E05B54" w14:textId="77777777" w:rsidR="006F1751" w:rsidRDefault="006F1751" w:rsidP="006F1751">
      <w:r>
        <w:t>This test focuses on Non-functional requirement 2, which is Security.</w:t>
      </w:r>
    </w:p>
    <w:p w14:paraId="571C79A9" w14:textId="77777777" w:rsidR="006F1751" w:rsidRDefault="006F1751" w:rsidP="0072261F">
      <w:pPr>
        <w:pStyle w:val="Heading5"/>
      </w:pPr>
      <w:r>
        <w:br/>
        <w:t>Requirement</w:t>
      </w:r>
    </w:p>
    <w:p w14:paraId="29257DEE" w14:textId="77777777" w:rsidR="0072261F" w:rsidRPr="0072261F" w:rsidRDefault="0072261F" w:rsidP="0072261F"/>
    <w:p w14:paraId="7A74218E" w14:textId="77777777" w:rsidR="006F1751" w:rsidRDefault="006F1751" w:rsidP="006F1751">
      <w:pPr>
        <w:numPr>
          <w:ilvl w:val="0"/>
          <w:numId w:val="142"/>
        </w:numPr>
        <w:spacing w:before="120" w:after="120"/>
      </w:pPr>
      <w:r>
        <w:t>Only admins can access the admin dashboard.</w:t>
      </w:r>
    </w:p>
    <w:p w14:paraId="54384AA2" w14:textId="77777777" w:rsidR="006F1751" w:rsidRDefault="006F1751" w:rsidP="006F1751">
      <w:pPr>
        <w:numPr>
          <w:ilvl w:val="0"/>
          <w:numId w:val="142"/>
        </w:numPr>
        <w:spacing w:before="120" w:after="120"/>
      </w:pPr>
      <w:r>
        <w:t>Only admins can toggle their user mode.</w:t>
      </w:r>
    </w:p>
    <w:p w14:paraId="0E94010C" w14:textId="77777777" w:rsidR="006F1751" w:rsidRDefault="006F1751" w:rsidP="006F1751"/>
    <w:p w14:paraId="5EF8D4D1" w14:textId="77777777" w:rsidR="006F1751" w:rsidRDefault="006F1751" w:rsidP="0072261F">
      <w:pPr>
        <w:pStyle w:val="Heading5"/>
      </w:pPr>
      <w:r>
        <w:t>Metrics &amp; Acceptance</w:t>
      </w:r>
    </w:p>
    <w:p w14:paraId="6BD22E1F" w14:textId="77777777" w:rsidR="0072261F" w:rsidRPr="0072261F" w:rsidRDefault="0072261F" w:rsidP="0072261F"/>
    <w:p w14:paraId="0B093D41" w14:textId="77777777" w:rsidR="006F1751" w:rsidRDefault="006F1751" w:rsidP="006F1751">
      <w:pPr>
        <w:numPr>
          <w:ilvl w:val="0"/>
          <w:numId w:val="143"/>
        </w:numPr>
        <w:spacing w:before="120" w:after="120"/>
      </w:pPr>
      <w:r>
        <w:t xml:space="preserve">Only admin users see the </w:t>
      </w:r>
      <w:r>
        <w:rPr>
          <w:b/>
          <w:bCs/>
        </w:rPr>
        <w:t>Admin Panel</w:t>
      </w:r>
      <w:r>
        <w:t xml:space="preserve"> in the menu.</w:t>
      </w:r>
    </w:p>
    <w:p w14:paraId="7C7FAC98" w14:textId="77777777" w:rsidR="006F1751" w:rsidRDefault="006F1751" w:rsidP="006F1751">
      <w:pPr>
        <w:numPr>
          <w:ilvl w:val="0"/>
          <w:numId w:val="143"/>
        </w:numPr>
        <w:spacing w:before="120" w:after="120"/>
      </w:pPr>
      <w:r>
        <w:t xml:space="preserve">Only admin users see the </w:t>
      </w:r>
      <w:r>
        <w:rPr>
          <w:b/>
          <w:bCs/>
        </w:rPr>
        <w:t>Toggle Mode</w:t>
      </w:r>
      <w:r>
        <w:t xml:space="preserve">  in the menu.</w:t>
      </w:r>
    </w:p>
    <w:p w14:paraId="490D3615" w14:textId="77777777" w:rsidR="006F1751" w:rsidRDefault="006F1751" w:rsidP="006F1751"/>
    <w:p w14:paraId="1AE0AF01" w14:textId="77777777" w:rsidR="006F1751" w:rsidRDefault="006F1751" w:rsidP="0072261F">
      <w:pPr>
        <w:pStyle w:val="Heading5"/>
      </w:pPr>
      <w:r>
        <w:t>Results</w:t>
      </w:r>
    </w:p>
    <w:p w14:paraId="0F6C2DD9" w14:textId="77777777" w:rsidR="0072261F" w:rsidRPr="0072261F" w:rsidRDefault="0072261F" w:rsidP="0072261F"/>
    <w:p w14:paraId="38A67801" w14:textId="77777777" w:rsidR="006F1751" w:rsidRDefault="006F1751" w:rsidP="006F1751">
      <w:pPr>
        <w:numPr>
          <w:ilvl w:val="0"/>
          <w:numId w:val="144"/>
        </w:numPr>
        <w:spacing w:before="120" w:after="120"/>
      </w:pPr>
      <w:r>
        <w:t xml:space="preserve">Admin user sees the </w:t>
      </w:r>
      <w:r>
        <w:rPr>
          <w:b/>
          <w:bCs/>
        </w:rPr>
        <w:t>Admin Panel</w:t>
      </w:r>
      <w:r>
        <w:t xml:space="preserve"> and </w:t>
      </w:r>
      <w:r>
        <w:rPr>
          <w:b/>
          <w:bCs/>
        </w:rPr>
        <w:t>Toggle Mode</w:t>
      </w:r>
    </w:p>
    <w:p w14:paraId="19A17F14" w14:textId="21DA1CB8" w:rsidR="006F1751" w:rsidRDefault="006F1751" w:rsidP="006F1751">
      <w:pPr>
        <w:ind w:left="360"/>
      </w:pPr>
      <w:r>
        <w:lastRenderedPageBreak/>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52A2DD46">
            <wp:extent cx="5731510" cy="1700530"/>
            <wp:effectExtent l="0" t="0" r="0" b="1270"/>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1700530"/>
                    </a:xfrm>
                    <a:prstGeom prst="rect">
                      <a:avLst/>
                    </a:prstGeom>
                    <a:noFill/>
                    <a:ln>
                      <a:noFill/>
                    </a:ln>
                  </pic:spPr>
                </pic:pic>
              </a:graphicData>
            </a:graphic>
          </wp:inline>
        </w:drawing>
      </w:r>
      <w:r>
        <w:fldChar w:fldCharType="end"/>
      </w:r>
    </w:p>
    <w:p w14:paraId="35986B48" w14:textId="77777777" w:rsidR="006F1751" w:rsidRDefault="006F1751" w:rsidP="00434B25">
      <w:pPr>
        <w:rPr>
          <w:lang w:val="en-US"/>
        </w:rPr>
      </w:pPr>
    </w:p>
    <w:p w14:paraId="1E4CAC82" w14:textId="77777777" w:rsidR="006F1751" w:rsidRDefault="006F1751" w:rsidP="006F1751">
      <w:pPr>
        <w:numPr>
          <w:ilvl w:val="0"/>
          <w:numId w:val="145"/>
        </w:numPr>
        <w:spacing w:before="120" w:after="120"/>
      </w:pPr>
      <w:r>
        <w:t xml:space="preserve">A normal user does not see the </w:t>
      </w:r>
      <w:r>
        <w:rPr>
          <w:b/>
          <w:bCs/>
        </w:rPr>
        <w:t>Admin Panel</w:t>
      </w:r>
      <w:r>
        <w:t xml:space="preserve"> and </w:t>
      </w:r>
      <w:r>
        <w:rPr>
          <w:b/>
          <w:bCs/>
        </w:rPr>
        <w:t>Toggle Mode</w:t>
      </w:r>
      <w:r>
        <w:t xml:space="preserve"> options.</w:t>
      </w:r>
    </w:p>
    <w:p w14:paraId="67561DED" w14:textId="4650D857" w:rsidR="006F1751" w:rsidRDefault="006F1751" w:rsidP="006F1751">
      <w:pPr>
        <w:ind w:left="360"/>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4D203320" wp14:editId="5573B2E5">
            <wp:extent cx="5731510" cy="1700530"/>
            <wp:effectExtent l="0" t="0" r="0" b="1270"/>
            <wp:docPr id="176383277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1700530"/>
                    </a:xfrm>
                    <a:prstGeom prst="rect">
                      <a:avLst/>
                    </a:prstGeom>
                    <a:noFill/>
                    <a:ln>
                      <a:noFill/>
                    </a:ln>
                  </pic:spPr>
                </pic:pic>
              </a:graphicData>
            </a:graphic>
          </wp:inline>
        </w:drawing>
      </w:r>
      <w:r>
        <w:fldChar w:fldCharType="end"/>
      </w:r>
    </w:p>
    <w:p w14:paraId="2F194FB5" w14:textId="77777777" w:rsidR="003B75F2" w:rsidRDefault="003B75F2" w:rsidP="00434B25">
      <w:pPr>
        <w:rPr>
          <w:lang w:val="en-US"/>
        </w:rPr>
      </w:pPr>
    </w:p>
    <w:p w14:paraId="511214BF" w14:textId="77777777" w:rsidR="00695FBB" w:rsidRDefault="00695FBB" w:rsidP="00695FBB">
      <w:pPr>
        <w:pStyle w:val="Heading4"/>
      </w:pPr>
      <w:r>
        <w:t>Non-Functional Test- 04 - Security (NFR2)</w:t>
      </w:r>
    </w:p>
    <w:p w14:paraId="58E18BF6" w14:textId="77777777" w:rsidR="00695FBB" w:rsidRPr="00695FBB" w:rsidRDefault="00695FBB" w:rsidP="00695FBB"/>
    <w:p w14:paraId="3DB2BBCD" w14:textId="77777777" w:rsidR="00695FBB" w:rsidRDefault="00695FBB" w:rsidP="00695FBB">
      <w:r>
        <w:t>This test focuses on Non-functional requirement 2, which is Security.</w:t>
      </w:r>
    </w:p>
    <w:p w14:paraId="0CDB8E34" w14:textId="77777777" w:rsidR="00695FBB" w:rsidRDefault="00695FBB" w:rsidP="00695FBB">
      <w:pPr>
        <w:pStyle w:val="Heading5"/>
      </w:pPr>
      <w:r>
        <w:br/>
        <w:t>Requirement</w:t>
      </w:r>
    </w:p>
    <w:p w14:paraId="434ABD18" w14:textId="77777777" w:rsidR="00695FBB" w:rsidRPr="00695FBB" w:rsidRDefault="00695FBB" w:rsidP="00695FBB"/>
    <w:p w14:paraId="5DEB157D" w14:textId="77777777" w:rsidR="00695FBB" w:rsidRDefault="00695FBB" w:rsidP="00695FBB">
      <w:pPr>
        <w:numPr>
          <w:ilvl w:val="0"/>
          <w:numId w:val="146"/>
        </w:numPr>
        <w:spacing w:before="120" w:after="120"/>
      </w:pPr>
      <w:r>
        <w:t>All users must be authenticated before system access.</w:t>
      </w:r>
    </w:p>
    <w:p w14:paraId="1EA449E2" w14:textId="77777777" w:rsidR="00695FBB" w:rsidRDefault="00695FBB" w:rsidP="00695FBB"/>
    <w:p w14:paraId="1FB3250A" w14:textId="77777777" w:rsidR="00695FBB" w:rsidRDefault="00695FBB" w:rsidP="00695FBB">
      <w:pPr>
        <w:pStyle w:val="Heading5"/>
      </w:pPr>
      <w:r>
        <w:t>Metrics &amp; Acceptance</w:t>
      </w:r>
    </w:p>
    <w:p w14:paraId="6989743D" w14:textId="77777777" w:rsidR="00695FBB" w:rsidRPr="00695FBB" w:rsidRDefault="00695FBB" w:rsidP="00695FBB"/>
    <w:p w14:paraId="36A0C47A" w14:textId="77777777" w:rsidR="00695FBB" w:rsidRDefault="00695FBB" w:rsidP="00695FBB">
      <w:pPr>
        <w:numPr>
          <w:ilvl w:val="0"/>
          <w:numId w:val="147"/>
        </w:numPr>
        <w:spacing w:before="120" w:after="120"/>
      </w:pPr>
      <w:r>
        <w:t>Only authenticated users are able to access the chat screen.</w:t>
      </w:r>
    </w:p>
    <w:p w14:paraId="509E5FF9" w14:textId="77777777" w:rsidR="00695FBB" w:rsidRDefault="00695FBB" w:rsidP="00695FBB"/>
    <w:p w14:paraId="66D4C39F" w14:textId="77777777" w:rsidR="00695FBB" w:rsidRDefault="00695FBB" w:rsidP="00695FBB">
      <w:pPr>
        <w:pStyle w:val="Heading5"/>
      </w:pPr>
      <w:r>
        <w:t>Results</w:t>
      </w:r>
    </w:p>
    <w:p w14:paraId="19BB66C3" w14:textId="77777777" w:rsidR="00695FBB" w:rsidRPr="00695FBB" w:rsidRDefault="00695FBB" w:rsidP="00695FBB"/>
    <w:p w14:paraId="0B61A7BF" w14:textId="77777777" w:rsidR="00695FBB" w:rsidRDefault="00695FBB" w:rsidP="00695FBB">
      <w:pPr>
        <w:numPr>
          <w:ilvl w:val="0"/>
          <w:numId w:val="148"/>
        </w:numPr>
        <w:spacing w:before="120" w:after="120"/>
      </w:pPr>
      <w:r>
        <w:t>A non-authenticated user will only see the login screen.</w:t>
      </w:r>
    </w:p>
    <w:p w14:paraId="55C848BE" w14:textId="7D569DB1" w:rsidR="00695FBB" w:rsidRDefault="00695FBB" w:rsidP="00695FBB">
      <w:pPr>
        <w:ind w:left="360"/>
        <w:jc w:val="both"/>
      </w:pPr>
      <w:r>
        <w:lastRenderedPageBreak/>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5BCC2552">
            <wp:extent cx="5731510" cy="3382645"/>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3382645"/>
                    </a:xfrm>
                    <a:prstGeom prst="rect">
                      <a:avLst/>
                    </a:prstGeom>
                    <a:noFill/>
                    <a:ln>
                      <a:noFill/>
                    </a:ln>
                  </pic:spPr>
                </pic:pic>
              </a:graphicData>
            </a:graphic>
          </wp:inline>
        </w:drawing>
      </w:r>
      <w:r>
        <w:fldChar w:fldCharType="end"/>
      </w:r>
    </w:p>
    <w:p w14:paraId="00F3EA5D" w14:textId="77777777" w:rsidR="003B75F2" w:rsidRDefault="003B75F2" w:rsidP="00434B25">
      <w:pPr>
        <w:rPr>
          <w:lang w:val="en-US"/>
        </w:rPr>
      </w:pPr>
    </w:p>
    <w:p w14:paraId="3999EB50" w14:textId="77777777" w:rsidR="00695FBB" w:rsidRDefault="00695FBB" w:rsidP="00695FBB">
      <w:pPr>
        <w:numPr>
          <w:ilvl w:val="0"/>
          <w:numId w:val="149"/>
        </w:numPr>
        <w:spacing w:before="120" w:after="120"/>
      </w:pPr>
      <w:r>
        <w:t>Only an authenticated user will see the chat screen.</w:t>
      </w:r>
    </w:p>
    <w:p w14:paraId="09FB9194" w14:textId="4A7B949B" w:rsidR="00695FBB" w:rsidRDefault="00695FBB" w:rsidP="00695FBB">
      <w:pPr>
        <w:ind w:left="360"/>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205AF094">
            <wp:extent cx="5731510" cy="5801360"/>
            <wp:effectExtent l="0" t="0" r="0" b="254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5801360"/>
                    </a:xfrm>
                    <a:prstGeom prst="rect">
                      <a:avLst/>
                    </a:prstGeom>
                    <a:noFill/>
                    <a:ln>
                      <a:noFill/>
                    </a:ln>
                  </pic:spPr>
                </pic:pic>
              </a:graphicData>
            </a:graphic>
          </wp:inline>
        </w:drawing>
      </w:r>
      <w:r>
        <w:fldChar w:fldCharType="end"/>
      </w:r>
    </w:p>
    <w:p w14:paraId="503258E9" w14:textId="77777777" w:rsidR="003B75F2" w:rsidRDefault="003B75F2" w:rsidP="00695FBB">
      <w:pPr>
        <w:pStyle w:val="ListParagraph"/>
        <w:rPr>
          <w:lang w:val="en-US"/>
        </w:rPr>
      </w:pPr>
    </w:p>
    <w:p w14:paraId="3C89AF37" w14:textId="77777777" w:rsidR="00695FBB" w:rsidRDefault="00695FBB" w:rsidP="00695FBB">
      <w:pPr>
        <w:pStyle w:val="Heading4"/>
      </w:pPr>
      <w:r>
        <w:t>Non-Functional Test - 05 - Performance (NFR3)</w:t>
      </w:r>
    </w:p>
    <w:p w14:paraId="49541D8B" w14:textId="77777777" w:rsidR="00695FBB" w:rsidRPr="00695FBB" w:rsidRDefault="00695FBB" w:rsidP="00695FBB"/>
    <w:p w14:paraId="0913B3BD" w14:textId="77777777" w:rsidR="00695FBB" w:rsidRDefault="00695FBB" w:rsidP="00695FBB">
      <w:r>
        <w:t>This test focuses on Non-functional requirement 3, which is Performance.</w:t>
      </w:r>
    </w:p>
    <w:p w14:paraId="53E31C92" w14:textId="77777777" w:rsidR="00695FBB" w:rsidRDefault="00695FBB" w:rsidP="00695FBB"/>
    <w:p w14:paraId="4ACBEEBF" w14:textId="77777777" w:rsidR="00695FBB" w:rsidRDefault="00695FBB" w:rsidP="00695FBB">
      <w:pPr>
        <w:pStyle w:val="Heading5"/>
      </w:pPr>
      <w:r>
        <w:t>Requirement</w:t>
      </w:r>
    </w:p>
    <w:p w14:paraId="3EE72BB6" w14:textId="77777777" w:rsidR="00695FBB" w:rsidRPr="00695FBB" w:rsidRDefault="00695FBB" w:rsidP="00695FBB"/>
    <w:p w14:paraId="0C92E9D6" w14:textId="77777777" w:rsidR="00695FBB" w:rsidRDefault="00695FBB" w:rsidP="00695FBB">
      <w:r>
        <w:t xml:space="preserve">Each </w:t>
      </w:r>
      <w:r>
        <w:rPr>
          <w:b/>
          <w:bCs/>
        </w:rPr>
        <w:t>prediction</w:t>
      </w:r>
      <w:r>
        <w:t xml:space="preserve"> request should respond within </w:t>
      </w:r>
      <w:r>
        <w:rPr>
          <w:b/>
          <w:bCs/>
        </w:rPr>
        <w:t>8 seconds</w:t>
      </w:r>
      <w:r>
        <w:t xml:space="preserve"> under normal load.</w:t>
      </w:r>
    </w:p>
    <w:p w14:paraId="7B215F0D" w14:textId="77777777" w:rsidR="00695FBB" w:rsidRDefault="00695FBB" w:rsidP="00695FBB"/>
    <w:p w14:paraId="4A486B49" w14:textId="77777777" w:rsidR="00695FBB" w:rsidRDefault="00695FBB" w:rsidP="00695FBB">
      <w:pPr>
        <w:pStyle w:val="Heading5"/>
      </w:pPr>
      <w:r>
        <w:t>Metric &amp; Acceptance</w:t>
      </w:r>
    </w:p>
    <w:p w14:paraId="45323E47" w14:textId="77777777" w:rsidR="00695FBB" w:rsidRPr="00695FBB" w:rsidRDefault="00695FBB" w:rsidP="00695FBB"/>
    <w:p w14:paraId="5748A935" w14:textId="77777777" w:rsidR="00695FBB" w:rsidRDefault="00695FBB" w:rsidP="00695FBB">
      <w:pPr>
        <w:numPr>
          <w:ilvl w:val="0"/>
          <w:numId w:val="150"/>
        </w:numPr>
        <w:spacing w:before="120" w:after="120"/>
      </w:pPr>
      <w:r>
        <w:t xml:space="preserve">Endpoint </w:t>
      </w:r>
      <w:r>
        <w:rPr>
          <w:b/>
          <w:bCs/>
        </w:rPr>
        <w:t>/api/v1/loan/approval?variant=xai</w:t>
      </w:r>
      <w:r>
        <w:t xml:space="preserve"> should be tested.</w:t>
      </w:r>
    </w:p>
    <w:p w14:paraId="1990405B" w14:textId="77777777" w:rsidR="00695FBB" w:rsidRDefault="00695FBB" w:rsidP="00695FBB">
      <w:pPr>
        <w:numPr>
          <w:ilvl w:val="0"/>
          <w:numId w:val="150"/>
        </w:numPr>
        <w:spacing w:before="120" w:after="120"/>
      </w:pPr>
      <w:r>
        <w:t xml:space="preserve">p95 latency (end-to-end, /loan/approval) ≤ </w:t>
      </w:r>
      <w:r>
        <w:rPr>
          <w:b/>
          <w:bCs/>
        </w:rPr>
        <w:t>8000 ms</w:t>
      </w:r>
      <w:r>
        <w:t>.</w:t>
      </w:r>
    </w:p>
    <w:p w14:paraId="4E019E54" w14:textId="77777777" w:rsidR="00695FBB" w:rsidRDefault="00695FBB" w:rsidP="00695FBB">
      <w:pPr>
        <w:numPr>
          <w:ilvl w:val="0"/>
          <w:numId w:val="150"/>
        </w:numPr>
        <w:spacing w:before="120" w:after="120"/>
      </w:pPr>
      <w:r>
        <w:t xml:space="preserve">Also report: p50, p90, p99, error rate. Accept if </w:t>
      </w:r>
      <w:r>
        <w:rPr>
          <w:b/>
          <w:bCs/>
        </w:rPr>
        <w:t>p95 ≤ 8s</w:t>
      </w:r>
      <w:r>
        <w:t xml:space="preserve"> and </w:t>
      </w:r>
      <w:r>
        <w:rPr>
          <w:b/>
          <w:bCs/>
        </w:rPr>
        <w:t>error rate &lt; 1%</w:t>
      </w:r>
      <w:r>
        <w:t>.</w:t>
      </w:r>
    </w:p>
    <w:p w14:paraId="2F23C9FE" w14:textId="77777777" w:rsidR="00695FBB" w:rsidRDefault="00695FBB" w:rsidP="00695FBB"/>
    <w:p w14:paraId="0B08E813" w14:textId="77777777" w:rsidR="00695FBB" w:rsidRDefault="00695FBB" w:rsidP="00695FBB">
      <w:pPr>
        <w:pStyle w:val="Heading5"/>
      </w:pPr>
      <w:r>
        <w:t>Tool Used</w:t>
      </w:r>
    </w:p>
    <w:p w14:paraId="4099E6C6" w14:textId="77777777" w:rsidR="00695FBB" w:rsidRPr="00695FBB" w:rsidRDefault="00695FBB" w:rsidP="00695FBB"/>
    <w:p w14:paraId="6FBBC95C" w14:textId="77777777" w:rsidR="00695FBB" w:rsidRDefault="00695FBB" w:rsidP="00695FBB">
      <w:r>
        <w:t>k6 is used to test the performance of the prediction endpoint.</w:t>
      </w:r>
    </w:p>
    <w:p w14:paraId="6D2F2E2B" w14:textId="77777777" w:rsidR="00695FBB" w:rsidRPr="00695FBB" w:rsidRDefault="00695FBB" w:rsidP="00695FBB">
      <w:pPr>
        <w:pStyle w:val="ListParagraph"/>
        <w:jc w:val="both"/>
        <w:rPr>
          <w:lang w:val="en-US"/>
        </w:rPr>
      </w:pPr>
    </w:p>
    <w:p w14:paraId="4683956A"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http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http"</w:t>
      </w:r>
      <w:r>
        <w:rPr>
          <w:rFonts w:ascii="Menlo" w:hAnsi="Menlo" w:cs="Menlo"/>
          <w:color w:val="EDECEE"/>
          <w:sz w:val="21"/>
          <w:szCs w:val="21"/>
        </w:rPr>
        <w:t>;</w:t>
      </w:r>
    </w:p>
    <w:p w14:paraId="634E0454" w14:textId="0A7AE6FF"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 check</w:t>
      </w:r>
      <w:r>
        <w:rPr>
          <w:rFonts w:ascii="Menlo" w:hAnsi="Menlo" w:cs="Menlo"/>
          <w:color w:val="F694FF"/>
          <w:sz w:val="21"/>
          <w:szCs w:val="21"/>
        </w:rPr>
        <w:t>,</w:t>
      </w:r>
      <w:r>
        <w:rPr>
          <w:rFonts w:ascii="Menlo" w:hAnsi="Menlo" w:cs="Menlo"/>
          <w:color w:val="EDECEE"/>
          <w:sz w:val="21"/>
          <w:szCs w:val="21"/>
        </w:rPr>
        <w:t xml:space="preserve"> sleep }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w:t>
      </w:r>
      <w:r>
        <w:rPr>
          <w:rFonts w:ascii="Menlo" w:hAnsi="Menlo" w:cs="Menlo"/>
          <w:color w:val="EDECEE"/>
          <w:sz w:val="21"/>
          <w:szCs w:val="21"/>
        </w:rPr>
        <w:t>;</w:t>
      </w:r>
    </w:p>
    <w:p w14:paraId="4308EEFF"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options </w:t>
      </w:r>
      <w:r>
        <w:rPr>
          <w:rFonts w:ascii="Menlo" w:hAnsi="Menlo" w:cs="Menlo"/>
          <w:color w:val="A277FF"/>
          <w:sz w:val="21"/>
          <w:szCs w:val="21"/>
        </w:rPr>
        <w:t>=</w:t>
      </w:r>
      <w:r>
        <w:rPr>
          <w:rFonts w:ascii="Menlo" w:hAnsi="Menlo" w:cs="Menlo"/>
          <w:color w:val="EDECEE"/>
          <w:sz w:val="21"/>
          <w:szCs w:val="21"/>
        </w:rPr>
        <w:t xml:space="preserve"> {</w:t>
      </w:r>
    </w:p>
    <w:p w14:paraId="48C5765E"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vus:</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5A5AC3CC"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uration:</w:t>
      </w:r>
      <w:r>
        <w:rPr>
          <w:rFonts w:ascii="Menlo" w:hAnsi="Menlo" w:cs="Menlo"/>
          <w:color w:val="EDECEE"/>
          <w:sz w:val="21"/>
          <w:szCs w:val="21"/>
        </w:rPr>
        <w:t xml:space="preserve"> </w:t>
      </w:r>
      <w:r>
        <w:rPr>
          <w:rFonts w:ascii="Menlo" w:hAnsi="Menlo" w:cs="Menlo"/>
          <w:color w:val="61FFCA"/>
          <w:sz w:val="21"/>
          <w:szCs w:val="21"/>
        </w:rPr>
        <w:t>"2m"</w:t>
      </w:r>
      <w:r>
        <w:rPr>
          <w:rFonts w:ascii="Menlo" w:hAnsi="Menlo" w:cs="Menlo"/>
          <w:color w:val="F694FF"/>
          <w:sz w:val="21"/>
          <w:szCs w:val="21"/>
        </w:rPr>
        <w:t>,</w:t>
      </w:r>
    </w:p>
    <w:p w14:paraId="6716462B"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thresholds:</w:t>
      </w:r>
      <w:r>
        <w:rPr>
          <w:rFonts w:ascii="Menlo" w:hAnsi="Menlo" w:cs="Menlo"/>
          <w:color w:val="EDECEE"/>
          <w:sz w:val="21"/>
          <w:szCs w:val="21"/>
        </w:rPr>
        <w:t xml:space="preserve"> {</w:t>
      </w:r>
    </w:p>
    <w:p w14:paraId="5C8ED063"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failed:</w:t>
      </w:r>
      <w:r>
        <w:rPr>
          <w:rFonts w:ascii="Menlo" w:hAnsi="Menlo" w:cs="Menlo"/>
          <w:color w:val="EDECEE"/>
          <w:sz w:val="21"/>
          <w:szCs w:val="21"/>
        </w:rPr>
        <w:t xml:space="preserve"> [</w:t>
      </w:r>
      <w:r>
        <w:rPr>
          <w:rFonts w:ascii="Menlo" w:hAnsi="Menlo" w:cs="Menlo"/>
          <w:color w:val="61FFCA"/>
          <w:sz w:val="21"/>
          <w:szCs w:val="21"/>
        </w:rPr>
        <w:t>"rate&lt;0.01"</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lt;1% errors</w:t>
      </w:r>
    </w:p>
    <w:p w14:paraId="6DDD4DF6"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duration:</w:t>
      </w:r>
      <w:r>
        <w:rPr>
          <w:rFonts w:ascii="Menlo" w:hAnsi="Menlo" w:cs="Menlo"/>
          <w:color w:val="EDECEE"/>
          <w:sz w:val="21"/>
          <w:szCs w:val="21"/>
        </w:rPr>
        <w:t xml:space="preserve"> [</w:t>
      </w:r>
      <w:r>
        <w:rPr>
          <w:rFonts w:ascii="Menlo" w:hAnsi="Menlo" w:cs="Menlo"/>
          <w:color w:val="61FFCA"/>
          <w:sz w:val="21"/>
          <w:szCs w:val="21"/>
        </w:rPr>
        <w:t>"p(95)&lt;8000"</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p95 &lt; 8s</w:t>
      </w:r>
    </w:p>
    <w:p w14:paraId="5E04DB10"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037C80D2" w14:textId="2F5FD4FE"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w:t>
      </w:r>
    </w:p>
    <w:p w14:paraId="5A66B282"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default</w:t>
      </w:r>
      <w:r>
        <w:rPr>
          <w:rFonts w:ascii="Menlo" w:hAnsi="Menlo" w:cs="Menlo"/>
          <w:color w:val="EDECEE"/>
          <w:sz w:val="21"/>
          <w:szCs w:val="21"/>
        </w:rPr>
        <w:t xml:space="preserve"> </w:t>
      </w:r>
      <w:r>
        <w:rPr>
          <w:rFonts w:ascii="Menlo" w:hAnsi="Menlo" w:cs="Menlo"/>
          <w:color w:val="A277FF"/>
          <w:sz w:val="21"/>
          <w:szCs w:val="21"/>
        </w:rPr>
        <w:t>function</w:t>
      </w:r>
      <w:r>
        <w:rPr>
          <w:rFonts w:ascii="Menlo" w:hAnsi="Menlo" w:cs="Menlo"/>
          <w:color w:val="EDECEE"/>
          <w:sz w:val="21"/>
          <w:szCs w:val="21"/>
        </w:rPr>
        <w:t xml:space="preserve"> () {</w:t>
      </w:r>
    </w:p>
    <w:p w14:paraId="30DB043D"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yload </w:t>
      </w:r>
      <w:r>
        <w:rPr>
          <w:rFonts w:ascii="Menlo" w:hAnsi="Menlo" w:cs="Menlo"/>
          <w:color w:val="A277FF"/>
          <w:sz w:val="21"/>
          <w:szCs w:val="21"/>
        </w:rPr>
        <w:t>=</w:t>
      </w:r>
      <w:r>
        <w:rPr>
          <w:rFonts w:ascii="Menlo" w:hAnsi="Menlo" w:cs="Menlo"/>
          <w:color w:val="EDECEE"/>
          <w:sz w:val="21"/>
          <w:szCs w:val="21"/>
        </w:rPr>
        <w:t xml:space="preserve"> JSON.</w:t>
      </w:r>
      <w:r>
        <w:rPr>
          <w:rFonts w:ascii="Menlo" w:hAnsi="Menlo" w:cs="Menlo"/>
          <w:color w:val="FFCA85"/>
          <w:sz w:val="21"/>
          <w:szCs w:val="21"/>
        </w:rPr>
        <w:t>stringify</w:t>
      </w:r>
      <w:r>
        <w:rPr>
          <w:rFonts w:ascii="Menlo" w:hAnsi="Menlo" w:cs="Menlo"/>
          <w:color w:val="EDECEE"/>
          <w:sz w:val="21"/>
          <w:szCs w:val="21"/>
        </w:rPr>
        <w:t>({</w:t>
      </w:r>
    </w:p>
    <w:p w14:paraId="5D3E57EC"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no_of_dependents:</w:t>
      </w:r>
      <w:r>
        <w:rPr>
          <w:rFonts w:ascii="Menlo" w:hAnsi="Menlo" w:cs="Menlo"/>
          <w:color w:val="EDECEE"/>
          <w:sz w:val="21"/>
          <w:szCs w:val="21"/>
        </w:rPr>
        <w:t xml:space="preserve"> </w:t>
      </w:r>
      <w:r>
        <w:rPr>
          <w:rFonts w:ascii="Menlo" w:hAnsi="Menlo" w:cs="Menlo"/>
          <w:color w:val="61FFCA"/>
          <w:sz w:val="21"/>
          <w:szCs w:val="21"/>
        </w:rPr>
        <w:t>2</w:t>
      </w:r>
      <w:r>
        <w:rPr>
          <w:rFonts w:ascii="Menlo" w:hAnsi="Menlo" w:cs="Menlo"/>
          <w:color w:val="F694FF"/>
          <w:sz w:val="21"/>
          <w:szCs w:val="21"/>
        </w:rPr>
        <w:t>,</w:t>
      </w:r>
    </w:p>
    <w:p w14:paraId="3BBFE8AE"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education:</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F694FF"/>
          <w:sz w:val="21"/>
          <w:szCs w:val="21"/>
        </w:rPr>
        <w:t>,</w:t>
      </w:r>
    </w:p>
    <w:p w14:paraId="4C4E1CEC"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elf_employed:</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p>
    <w:p w14:paraId="6BB86F09"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income_annum:</w:t>
      </w:r>
      <w:r>
        <w:rPr>
          <w:rFonts w:ascii="Menlo" w:hAnsi="Menlo" w:cs="Menlo"/>
          <w:color w:val="EDECEE"/>
          <w:sz w:val="21"/>
          <w:szCs w:val="21"/>
        </w:rPr>
        <w:t xml:space="preserve"> </w:t>
      </w:r>
      <w:r>
        <w:rPr>
          <w:rFonts w:ascii="Menlo" w:hAnsi="Menlo" w:cs="Menlo"/>
          <w:color w:val="61FFCA"/>
          <w:sz w:val="21"/>
          <w:szCs w:val="21"/>
        </w:rPr>
        <w:t>1200000</w:t>
      </w:r>
      <w:r>
        <w:rPr>
          <w:rFonts w:ascii="Menlo" w:hAnsi="Menlo" w:cs="Menlo"/>
          <w:color w:val="F694FF"/>
          <w:sz w:val="21"/>
          <w:szCs w:val="21"/>
        </w:rPr>
        <w:t>,</w:t>
      </w:r>
    </w:p>
    <w:p w14:paraId="1D889C4A"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amount:</w:t>
      </w:r>
      <w:r>
        <w:rPr>
          <w:rFonts w:ascii="Menlo" w:hAnsi="Menlo" w:cs="Menlo"/>
          <w:color w:val="EDECEE"/>
          <w:sz w:val="21"/>
          <w:szCs w:val="21"/>
        </w:rPr>
        <w:t xml:space="preserve"> </w:t>
      </w:r>
      <w:r>
        <w:rPr>
          <w:rFonts w:ascii="Menlo" w:hAnsi="Menlo" w:cs="Menlo"/>
          <w:color w:val="61FFCA"/>
          <w:sz w:val="21"/>
          <w:szCs w:val="21"/>
        </w:rPr>
        <w:t>300000</w:t>
      </w:r>
      <w:r>
        <w:rPr>
          <w:rFonts w:ascii="Menlo" w:hAnsi="Menlo" w:cs="Menlo"/>
          <w:color w:val="F694FF"/>
          <w:sz w:val="21"/>
          <w:szCs w:val="21"/>
        </w:rPr>
        <w:t>,</w:t>
      </w:r>
    </w:p>
    <w:p w14:paraId="1CE08BA4"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term:</w:t>
      </w:r>
      <w:r>
        <w:rPr>
          <w:rFonts w:ascii="Menlo" w:hAnsi="Menlo" w:cs="Menlo"/>
          <w:color w:val="EDECEE"/>
          <w:sz w:val="21"/>
          <w:szCs w:val="21"/>
        </w:rPr>
        <w:t xml:space="preserve"> </w:t>
      </w:r>
      <w:r>
        <w:rPr>
          <w:rFonts w:ascii="Menlo" w:hAnsi="Menlo" w:cs="Menlo"/>
          <w:color w:val="61FFCA"/>
          <w:sz w:val="21"/>
          <w:szCs w:val="21"/>
        </w:rPr>
        <w:t>12</w:t>
      </w:r>
      <w:r>
        <w:rPr>
          <w:rFonts w:ascii="Menlo" w:hAnsi="Menlo" w:cs="Menlo"/>
          <w:color w:val="F694FF"/>
          <w:sz w:val="21"/>
          <w:szCs w:val="21"/>
        </w:rPr>
        <w:t>,</w:t>
      </w:r>
    </w:p>
    <w:p w14:paraId="6D59D45D"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ibil_score:</w:t>
      </w:r>
      <w:r>
        <w:rPr>
          <w:rFonts w:ascii="Menlo" w:hAnsi="Menlo" w:cs="Menlo"/>
          <w:color w:val="EDECEE"/>
          <w:sz w:val="21"/>
          <w:szCs w:val="21"/>
        </w:rPr>
        <w:t xml:space="preserve"> </w:t>
      </w:r>
      <w:r>
        <w:rPr>
          <w:rFonts w:ascii="Menlo" w:hAnsi="Menlo" w:cs="Menlo"/>
          <w:color w:val="61FFCA"/>
          <w:sz w:val="21"/>
          <w:szCs w:val="21"/>
        </w:rPr>
        <w:t>820</w:t>
      </w:r>
      <w:r>
        <w:rPr>
          <w:rFonts w:ascii="Menlo" w:hAnsi="Menlo" w:cs="Menlo"/>
          <w:color w:val="F694FF"/>
          <w:sz w:val="21"/>
          <w:szCs w:val="21"/>
        </w:rPr>
        <w:t>,</w:t>
      </w:r>
    </w:p>
    <w:p w14:paraId="2A34E00F"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resident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4984650F"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ommerc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7725C078"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uxury_assets_value:</w:t>
      </w:r>
      <w:r>
        <w:rPr>
          <w:rFonts w:ascii="Menlo" w:hAnsi="Menlo" w:cs="Menlo"/>
          <w:color w:val="EDECEE"/>
          <w:sz w:val="21"/>
          <w:szCs w:val="21"/>
        </w:rPr>
        <w:t xml:space="preserve"> </w:t>
      </w:r>
      <w:r>
        <w:rPr>
          <w:rFonts w:ascii="Menlo" w:hAnsi="Menlo" w:cs="Menlo"/>
          <w:color w:val="61FFCA"/>
          <w:sz w:val="21"/>
          <w:szCs w:val="21"/>
        </w:rPr>
        <w:t>50000000</w:t>
      </w:r>
      <w:r>
        <w:rPr>
          <w:rFonts w:ascii="Menlo" w:hAnsi="Menlo" w:cs="Menlo"/>
          <w:color w:val="F694FF"/>
          <w:sz w:val="21"/>
          <w:szCs w:val="21"/>
        </w:rPr>
        <w:t>,</w:t>
      </w:r>
    </w:p>
    <w:p w14:paraId="7E55BB7E"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nk_asset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32E7D46E" w14:textId="64CD3464"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lastRenderedPageBreak/>
        <w:t xml:space="preserve">  });</w:t>
      </w:r>
    </w:p>
    <w:p w14:paraId="02CD4F8A"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rams </w:t>
      </w:r>
      <w:r>
        <w:rPr>
          <w:rFonts w:ascii="Menlo" w:hAnsi="Menlo" w:cs="Menlo"/>
          <w:color w:val="A277FF"/>
          <w:sz w:val="21"/>
          <w:szCs w:val="21"/>
        </w:rPr>
        <w:t>=</w:t>
      </w:r>
      <w:r>
        <w:rPr>
          <w:rFonts w:ascii="Menlo" w:hAnsi="Menlo" w:cs="Menlo"/>
          <w:color w:val="EDECEE"/>
          <w:sz w:val="21"/>
          <w:szCs w:val="21"/>
        </w:rPr>
        <w:t xml:space="preserve"> { </w:t>
      </w:r>
      <w:r>
        <w:rPr>
          <w:rFonts w:ascii="Menlo" w:hAnsi="Menlo" w:cs="Menlo"/>
          <w:color w:val="F694FF"/>
          <w:sz w:val="21"/>
          <w:szCs w:val="21"/>
        </w:rPr>
        <w:t>headers:</w:t>
      </w:r>
      <w:r>
        <w:rPr>
          <w:rFonts w:ascii="Menlo" w:hAnsi="Menlo" w:cs="Menlo"/>
          <w:color w:val="EDECEE"/>
          <w:sz w:val="21"/>
          <w:szCs w:val="21"/>
        </w:rPr>
        <w:t xml:space="preserve"> { </w:t>
      </w:r>
      <w:r>
        <w:rPr>
          <w:rFonts w:ascii="Menlo" w:hAnsi="Menlo" w:cs="Menlo"/>
          <w:color w:val="61FFCA"/>
          <w:sz w:val="21"/>
          <w:szCs w:val="21"/>
        </w:rPr>
        <w:t>"Content-Typ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application/json"</w:t>
      </w:r>
      <w:r>
        <w:rPr>
          <w:rFonts w:ascii="Menlo" w:hAnsi="Menlo" w:cs="Menlo"/>
          <w:color w:val="EDECEE"/>
          <w:sz w:val="21"/>
          <w:szCs w:val="21"/>
        </w:rPr>
        <w:t xml:space="preserve"> } };</w:t>
      </w:r>
    </w:p>
    <w:p w14:paraId="21A0BCD1" w14:textId="2BF4AD2B" w:rsidR="006A3754" w:rsidRDefault="006A3754" w:rsidP="00EE4CCB">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res </w:t>
      </w:r>
      <w:r>
        <w:rPr>
          <w:rFonts w:ascii="Menlo" w:hAnsi="Menlo" w:cs="Menlo"/>
          <w:color w:val="A277FF"/>
          <w:sz w:val="21"/>
          <w:szCs w:val="21"/>
        </w:rPr>
        <w:t>=</w:t>
      </w:r>
      <w:r>
        <w:rPr>
          <w:rFonts w:ascii="Menlo" w:hAnsi="Menlo" w:cs="Menlo"/>
          <w:color w:val="EDECEE"/>
          <w:sz w:val="21"/>
          <w:szCs w:val="21"/>
        </w:rPr>
        <w:t xml:space="preserve"> http.</w:t>
      </w:r>
      <w:r>
        <w:rPr>
          <w:rFonts w:ascii="Menlo" w:hAnsi="Menlo" w:cs="Menlo"/>
          <w:color w:val="FFCA85"/>
          <w:sz w:val="21"/>
          <w:szCs w:val="21"/>
        </w:rPr>
        <w:t>post</w:t>
      </w:r>
      <w:r>
        <w:rPr>
          <w:rFonts w:ascii="Menlo" w:hAnsi="Menlo" w:cs="Menlo"/>
          <w:color w:val="EDECEE"/>
          <w:sz w:val="21"/>
          <w:szCs w:val="21"/>
        </w:rPr>
        <w:t>(</w:t>
      </w:r>
      <w:r>
        <w:rPr>
          <w:rFonts w:ascii="Menlo" w:hAnsi="Menlo" w:cs="Menlo"/>
          <w:color w:val="61FFCA"/>
          <w:sz w:val="21"/>
          <w:szCs w:val="21"/>
        </w:rPr>
        <w:t>`</w:t>
      </w:r>
      <w:r>
        <w:rPr>
          <w:rFonts w:ascii="Menlo" w:hAnsi="Menlo" w:cs="Menlo"/>
          <w:color w:val="82E2FF"/>
          <w:sz w:val="21"/>
          <w:szCs w:val="21"/>
        </w:rPr>
        <w:t>${</w:t>
      </w:r>
      <w:r>
        <w:rPr>
          <w:rFonts w:ascii="Menlo" w:hAnsi="Menlo" w:cs="Menlo"/>
          <w:color w:val="EDECEE"/>
          <w:sz w:val="21"/>
          <w:szCs w:val="21"/>
        </w:rPr>
        <w:t>__ENV</w:t>
      </w:r>
      <w:r>
        <w:rPr>
          <w:rFonts w:ascii="Menlo" w:hAnsi="Menlo" w:cs="Menlo"/>
          <w:color w:val="61FFCA"/>
          <w:sz w:val="21"/>
          <w:szCs w:val="21"/>
        </w:rPr>
        <w:t>.</w:t>
      </w:r>
      <w:r>
        <w:rPr>
          <w:rFonts w:ascii="Menlo" w:hAnsi="Menlo" w:cs="Menlo"/>
          <w:color w:val="F694FF"/>
          <w:sz w:val="21"/>
          <w:szCs w:val="21"/>
        </w:rPr>
        <w:t>BASE_URL</w:t>
      </w:r>
      <w:r>
        <w:rPr>
          <w:rFonts w:ascii="Menlo" w:hAnsi="Menlo" w:cs="Menlo"/>
          <w:color w:val="82E2FF"/>
          <w:sz w:val="21"/>
          <w:szCs w:val="21"/>
        </w:rPr>
        <w:t>}</w:t>
      </w:r>
      <w:r>
        <w:rPr>
          <w:rFonts w:ascii="Menlo" w:hAnsi="Menlo" w:cs="Menlo"/>
          <w:color w:val="61FFCA"/>
          <w:sz w:val="21"/>
          <w:szCs w:val="21"/>
        </w:rPr>
        <w:t>/api/v1/loan/approval?variant=xai`</w:t>
      </w:r>
      <w:r>
        <w:rPr>
          <w:rFonts w:ascii="Menlo" w:hAnsi="Menlo" w:cs="Menlo"/>
          <w:color w:val="F694FF"/>
          <w:sz w:val="21"/>
          <w:szCs w:val="21"/>
        </w:rPr>
        <w:t>,</w:t>
      </w:r>
      <w:r>
        <w:rPr>
          <w:rFonts w:ascii="Menlo" w:hAnsi="Menlo" w:cs="Menlo"/>
          <w:color w:val="EDECEE"/>
          <w:sz w:val="21"/>
          <w:szCs w:val="21"/>
        </w:rPr>
        <w:t xml:space="preserve"> payload</w:t>
      </w:r>
      <w:r>
        <w:rPr>
          <w:rFonts w:ascii="Menlo" w:hAnsi="Menlo" w:cs="Menlo"/>
          <w:color w:val="F694FF"/>
          <w:sz w:val="21"/>
          <w:szCs w:val="21"/>
        </w:rPr>
        <w:t>,</w:t>
      </w:r>
      <w:r>
        <w:rPr>
          <w:rFonts w:ascii="Menlo" w:hAnsi="Menlo" w:cs="Menlo"/>
          <w:color w:val="EDECEE"/>
          <w:sz w:val="21"/>
          <w:szCs w:val="21"/>
        </w:rPr>
        <w:t xml:space="preserve"> params);</w:t>
      </w:r>
    </w:p>
    <w:p w14:paraId="2E784FD4"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check</w:t>
      </w:r>
      <w:r>
        <w:rPr>
          <w:rFonts w:ascii="Menlo" w:hAnsi="Menlo" w:cs="Menlo"/>
          <w:color w:val="EDECEE"/>
          <w:sz w:val="21"/>
          <w:szCs w:val="21"/>
        </w:rPr>
        <w:t>(res</w:t>
      </w:r>
      <w:r>
        <w:rPr>
          <w:rFonts w:ascii="Menlo" w:hAnsi="Menlo" w:cs="Menlo"/>
          <w:color w:val="F694FF"/>
          <w:sz w:val="21"/>
          <w:szCs w:val="21"/>
        </w:rPr>
        <w:t>,</w:t>
      </w:r>
      <w:r>
        <w:rPr>
          <w:rFonts w:ascii="Menlo" w:hAnsi="Menlo" w:cs="Menlo"/>
          <w:color w:val="EDECEE"/>
          <w:sz w:val="21"/>
          <w:szCs w:val="21"/>
        </w:rPr>
        <w:t xml:space="preserve"> { </w:t>
      </w:r>
      <w:r>
        <w:rPr>
          <w:rFonts w:ascii="Menlo" w:hAnsi="Menlo" w:cs="Menlo"/>
          <w:color w:val="61FFCA"/>
          <w:sz w:val="21"/>
          <w:szCs w:val="21"/>
        </w:rPr>
        <w:t>"status is 200"</w:t>
      </w:r>
      <w:r>
        <w:rPr>
          <w:rFonts w:ascii="Menlo" w:hAnsi="Menlo" w:cs="Menlo"/>
          <w:color w:val="F694FF"/>
          <w:sz w:val="21"/>
          <w:szCs w:val="21"/>
        </w:rPr>
        <w:t>:</w:t>
      </w:r>
      <w:r>
        <w:rPr>
          <w:rFonts w:ascii="Menlo" w:hAnsi="Menlo" w:cs="Menlo"/>
          <w:color w:val="EDECEE"/>
          <w:sz w:val="21"/>
          <w:szCs w:val="21"/>
        </w:rPr>
        <w:t xml:space="preserve"> (r) </w:t>
      </w:r>
      <w:r>
        <w:rPr>
          <w:rFonts w:ascii="Menlo" w:hAnsi="Menlo" w:cs="Menlo"/>
          <w:color w:val="A277FF"/>
          <w:sz w:val="21"/>
          <w:szCs w:val="21"/>
        </w:rPr>
        <w:t>=&gt;</w:t>
      </w:r>
      <w:r>
        <w:rPr>
          <w:rFonts w:ascii="Menlo" w:hAnsi="Menlo" w:cs="Menlo"/>
          <w:color w:val="EDECEE"/>
          <w:sz w:val="21"/>
          <w:szCs w:val="21"/>
        </w:rPr>
        <w:t xml:space="preserve"> r.</w:t>
      </w:r>
      <w:r>
        <w:rPr>
          <w:rFonts w:ascii="Menlo" w:hAnsi="Menlo" w:cs="Menlo"/>
          <w:color w:val="F694FF"/>
          <w:sz w:val="21"/>
          <w:szCs w:val="21"/>
        </w:rPr>
        <w:t>status</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200</w:t>
      </w:r>
      <w:r>
        <w:rPr>
          <w:rFonts w:ascii="Menlo" w:hAnsi="Menlo" w:cs="Menlo"/>
          <w:color w:val="EDECEE"/>
          <w:sz w:val="21"/>
          <w:szCs w:val="21"/>
        </w:rPr>
        <w:t xml:space="preserve"> });</w:t>
      </w:r>
    </w:p>
    <w:p w14:paraId="589B50CE"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sleep</w:t>
      </w:r>
      <w:r>
        <w:rPr>
          <w:rFonts w:ascii="Menlo" w:hAnsi="Menlo" w:cs="Menlo"/>
          <w:color w:val="EDECEE"/>
          <w:sz w:val="21"/>
          <w:szCs w:val="21"/>
        </w:rPr>
        <w:t>(</w:t>
      </w:r>
      <w:r>
        <w:rPr>
          <w:rFonts w:ascii="Menlo" w:hAnsi="Menlo" w:cs="Menlo"/>
          <w:color w:val="61FFCA"/>
          <w:sz w:val="21"/>
          <w:szCs w:val="21"/>
        </w:rPr>
        <w:t>1</w:t>
      </w:r>
      <w:r>
        <w:rPr>
          <w:rFonts w:ascii="Menlo" w:hAnsi="Menlo" w:cs="Menlo"/>
          <w:color w:val="EDECEE"/>
          <w:sz w:val="21"/>
          <w:szCs w:val="21"/>
        </w:rPr>
        <w:t>);</w:t>
      </w:r>
    </w:p>
    <w:p w14:paraId="5977D20A"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w:t>
      </w:r>
    </w:p>
    <w:p w14:paraId="64C1B65A" w14:textId="77777777" w:rsidR="006A3754" w:rsidRDefault="006A3754" w:rsidP="006A3754">
      <w:pPr>
        <w:shd w:val="clear" w:color="auto" w:fill="140E1A"/>
        <w:spacing w:line="525" w:lineRule="atLeast"/>
        <w:rPr>
          <w:rFonts w:ascii="Menlo" w:hAnsi="Menlo" w:cs="Menlo"/>
          <w:color w:val="EDECEE"/>
          <w:sz w:val="21"/>
          <w:szCs w:val="21"/>
        </w:rPr>
      </w:pPr>
    </w:p>
    <w:p w14:paraId="5E0C3770" w14:textId="77777777" w:rsidR="003B75F2" w:rsidRDefault="003B75F2" w:rsidP="00434B25">
      <w:pPr>
        <w:rPr>
          <w:lang w:val="en-US"/>
        </w:rPr>
      </w:pPr>
    </w:p>
    <w:p w14:paraId="2EB089F5" w14:textId="77777777" w:rsidR="006A3754" w:rsidRDefault="006A3754" w:rsidP="00434B25">
      <w:pPr>
        <w:rPr>
          <w:lang w:val="en-US"/>
        </w:rPr>
      </w:pPr>
    </w:p>
    <w:p w14:paraId="1AFCE53E" w14:textId="77777777" w:rsidR="00BC742E" w:rsidRDefault="00BC742E" w:rsidP="00BC742E">
      <w:pPr>
        <w:pStyle w:val="Heading5"/>
      </w:pPr>
      <w:r>
        <w:t>Results</w:t>
      </w:r>
    </w:p>
    <w:p w14:paraId="3034E5E2" w14:textId="77777777" w:rsidR="00BC742E" w:rsidRDefault="00BC742E" w:rsidP="00434B25">
      <w:pPr>
        <w:rPr>
          <w:lang w:val="en-US"/>
        </w:rPr>
      </w:pPr>
    </w:p>
    <w:p w14:paraId="4531FD48" w14:textId="1A819967" w:rsidR="00BC742E" w:rsidRDefault="00BC742E" w:rsidP="00BC742E">
      <w:r>
        <w:lastRenderedPageBreak/>
        <w:fldChar w:fldCharType="begin"/>
      </w:r>
      <w:r>
        <w:instrText xml:space="preserve"> INCLUDEPICTURE "https://codahosted.io/docs/FXHRPFp-XC/blobs/bl-7UcYzAnSYS/a6e9987c5070ad7fa7477eb6302ceecd866213b1fcd47a8f735b8abab18b86e9256750d6409e2dfb3b1f05fdfde568c3d4e8050f6b3416c5ff77268d919b0b31286c4d3975079d818f51614c5d741ed879d74fa53e012bcb339249bbf48d5154a6699341" \* MERGEFORMATINET </w:instrText>
      </w:r>
      <w:r>
        <w:fldChar w:fldCharType="separate"/>
      </w:r>
      <w:r>
        <w:rPr>
          <w:noProof/>
        </w:rPr>
        <w:drawing>
          <wp:inline distT="0" distB="0" distL="0" distR="0" wp14:anchorId="439BA5BC" wp14:editId="32A8AF92">
            <wp:extent cx="5731510" cy="5268595"/>
            <wp:effectExtent l="0" t="0" r="0" b="1905"/>
            <wp:docPr id="1709712608" name="Picture 3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712608" name="Picture 30" descr="A screenshot of a computer&#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5268595"/>
                    </a:xfrm>
                    <a:prstGeom prst="rect">
                      <a:avLst/>
                    </a:prstGeom>
                    <a:noFill/>
                    <a:ln>
                      <a:noFill/>
                    </a:ln>
                  </pic:spPr>
                </pic:pic>
              </a:graphicData>
            </a:graphic>
          </wp:inline>
        </w:drawing>
      </w:r>
      <w:r>
        <w:fldChar w:fldCharType="end"/>
      </w:r>
    </w:p>
    <w:p w14:paraId="7F6AF1D8" w14:textId="77777777" w:rsidR="00695FBB" w:rsidRDefault="00695FBB" w:rsidP="00434B25">
      <w:pPr>
        <w:rPr>
          <w:lang w:val="en-US"/>
        </w:rPr>
      </w:pPr>
    </w:p>
    <w:p w14:paraId="7B7AE544" w14:textId="77777777" w:rsidR="00BC742E" w:rsidRDefault="00BC742E" w:rsidP="00BC742E">
      <w:r>
        <w:t>The results are as follows,</w:t>
      </w:r>
    </w:p>
    <w:p w14:paraId="2A1ACF74" w14:textId="77777777" w:rsidR="00BC742E" w:rsidRDefault="00BC742E" w:rsidP="00BC742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58"/>
        <w:gridCol w:w="1564"/>
        <w:gridCol w:w="5788"/>
      </w:tblGrid>
      <w:tr w:rsidR="00BC742E" w14:paraId="1E74095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4BA5FCF" w14:textId="77777777" w:rsidR="00BC742E" w:rsidRDefault="00BC742E">
            <w:r>
              <w:t>Metric</w:t>
            </w:r>
          </w:p>
        </w:tc>
        <w:tc>
          <w:tcPr>
            <w:tcW w:w="2250" w:type="dxa"/>
            <w:tcBorders>
              <w:top w:val="single" w:sz="6" w:space="0" w:color="E0E0E0"/>
              <w:left w:val="single" w:sz="6" w:space="0" w:color="E0E0E0"/>
              <w:bottom w:val="single" w:sz="6" w:space="0" w:color="E0E0E0"/>
              <w:right w:val="single" w:sz="6" w:space="0" w:color="E0E0E0"/>
            </w:tcBorders>
            <w:hideMark/>
          </w:tcPr>
          <w:p w14:paraId="6CFA56A6" w14:textId="77777777" w:rsidR="00BC742E" w:rsidRDefault="00BC742E">
            <w:r>
              <w:t>Vaue</w:t>
            </w:r>
          </w:p>
        </w:tc>
        <w:tc>
          <w:tcPr>
            <w:tcW w:w="7245" w:type="dxa"/>
            <w:tcBorders>
              <w:top w:val="single" w:sz="6" w:space="0" w:color="E0E0E0"/>
              <w:left w:val="single" w:sz="6" w:space="0" w:color="E0E0E0"/>
              <w:bottom w:val="single" w:sz="6" w:space="0" w:color="E0E0E0"/>
              <w:right w:val="single" w:sz="6" w:space="0" w:color="E0E0E0"/>
            </w:tcBorders>
            <w:hideMark/>
          </w:tcPr>
          <w:p w14:paraId="5ADAFEF6" w14:textId="77777777" w:rsidR="00BC742E" w:rsidRDefault="00BC742E">
            <w:r>
              <w:t>Intepretation</w:t>
            </w:r>
          </w:p>
        </w:tc>
      </w:tr>
      <w:tr w:rsidR="00BC742E" w14:paraId="12CEA3BF" w14:textId="77777777">
        <w:trPr>
          <w:trHeight w:val="540"/>
        </w:trPr>
        <w:tc>
          <w:tcPr>
            <w:tcW w:w="0" w:type="auto"/>
            <w:tcBorders>
              <w:top w:val="nil"/>
              <w:left w:val="single" w:sz="6" w:space="0" w:color="E0E0E0"/>
              <w:bottom w:val="single" w:sz="6" w:space="0" w:color="E0E0E0"/>
              <w:right w:val="single" w:sz="6" w:space="0" w:color="E0E0E0"/>
            </w:tcBorders>
            <w:hideMark/>
          </w:tcPr>
          <w:p w14:paraId="649756F9" w14:textId="77777777" w:rsidR="00BC742E" w:rsidRDefault="00BC742E">
            <w:r>
              <w:rPr>
                <w:b/>
                <w:bCs/>
              </w:rPr>
              <w:t>Average latency</w:t>
            </w:r>
            <w:r>
              <w:t xml:space="preserve"> i</w:t>
            </w:r>
          </w:p>
        </w:tc>
        <w:tc>
          <w:tcPr>
            <w:tcW w:w="0" w:type="auto"/>
            <w:tcBorders>
              <w:top w:val="nil"/>
              <w:left w:val="single" w:sz="6" w:space="0" w:color="E0E0E0"/>
              <w:bottom w:val="single" w:sz="6" w:space="0" w:color="E0E0E0"/>
              <w:right w:val="single" w:sz="6" w:space="0" w:color="E0E0E0"/>
            </w:tcBorders>
            <w:hideMark/>
          </w:tcPr>
          <w:p w14:paraId="1CF07EC7" w14:textId="77777777" w:rsidR="00BC742E" w:rsidRDefault="00BC742E">
            <w:r>
              <w:rPr>
                <w:b/>
                <w:bCs/>
              </w:rPr>
              <w:t>7.64s</w:t>
            </w:r>
          </w:p>
        </w:tc>
        <w:tc>
          <w:tcPr>
            <w:tcW w:w="0" w:type="auto"/>
            <w:tcBorders>
              <w:top w:val="nil"/>
              <w:left w:val="single" w:sz="6" w:space="0" w:color="E0E0E0"/>
              <w:bottom w:val="single" w:sz="6" w:space="0" w:color="E0E0E0"/>
              <w:right w:val="single" w:sz="6" w:space="0" w:color="E0E0E0"/>
            </w:tcBorders>
            <w:hideMark/>
          </w:tcPr>
          <w:p w14:paraId="513C567C" w14:textId="77777777" w:rsidR="00BC742E" w:rsidRDefault="00BC742E">
            <w:r>
              <w:t>Responds within the expected time on average. Most users get the results in under 8 seconds.</w:t>
            </w:r>
          </w:p>
        </w:tc>
      </w:tr>
      <w:tr w:rsidR="00BC742E" w14:paraId="4FD82601" w14:textId="77777777">
        <w:trPr>
          <w:trHeight w:val="540"/>
        </w:trPr>
        <w:tc>
          <w:tcPr>
            <w:tcW w:w="0" w:type="auto"/>
            <w:tcBorders>
              <w:top w:val="nil"/>
              <w:left w:val="single" w:sz="6" w:space="0" w:color="E0E0E0"/>
              <w:bottom w:val="single" w:sz="6" w:space="0" w:color="E0E0E0"/>
              <w:right w:val="single" w:sz="6" w:space="0" w:color="E0E0E0"/>
            </w:tcBorders>
            <w:hideMark/>
          </w:tcPr>
          <w:p w14:paraId="1C6CA1EB" w14:textId="77777777" w:rsidR="00BC742E" w:rsidRDefault="00BC742E">
            <w:r>
              <w:rPr>
                <w:b/>
                <w:bCs/>
              </w:rPr>
              <w:t>Median (p50)</w:t>
            </w:r>
          </w:p>
        </w:tc>
        <w:tc>
          <w:tcPr>
            <w:tcW w:w="0" w:type="auto"/>
            <w:tcBorders>
              <w:top w:val="nil"/>
              <w:left w:val="single" w:sz="6" w:space="0" w:color="E0E0E0"/>
              <w:bottom w:val="single" w:sz="6" w:space="0" w:color="E0E0E0"/>
              <w:right w:val="single" w:sz="6" w:space="0" w:color="E0E0E0"/>
            </w:tcBorders>
            <w:hideMark/>
          </w:tcPr>
          <w:p w14:paraId="0E8C6B72" w14:textId="77777777" w:rsidR="00BC742E" w:rsidRDefault="00BC742E">
            <w:r>
              <w:rPr>
                <w:b/>
                <w:bCs/>
              </w:rPr>
              <w:t>7.29s</w:t>
            </w:r>
          </w:p>
        </w:tc>
        <w:tc>
          <w:tcPr>
            <w:tcW w:w="0" w:type="auto"/>
            <w:tcBorders>
              <w:top w:val="nil"/>
              <w:left w:val="single" w:sz="6" w:space="0" w:color="E0E0E0"/>
              <w:bottom w:val="single" w:sz="6" w:space="0" w:color="E0E0E0"/>
              <w:right w:val="single" w:sz="6" w:space="0" w:color="E0E0E0"/>
            </w:tcBorders>
            <w:hideMark/>
          </w:tcPr>
          <w:p w14:paraId="3C02BB4C" w14:textId="77777777" w:rsidR="00BC742E" w:rsidRDefault="00BC742E">
            <w:r>
              <w:t>Half of the users got their response within 7 seconds. Shows stable and consistent performance.</w:t>
            </w:r>
          </w:p>
        </w:tc>
      </w:tr>
      <w:tr w:rsidR="00BC742E" w14:paraId="1F8A83DA" w14:textId="77777777">
        <w:trPr>
          <w:trHeight w:val="540"/>
        </w:trPr>
        <w:tc>
          <w:tcPr>
            <w:tcW w:w="0" w:type="auto"/>
            <w:tcBorders>
              <w:top w:val="nil"/>
              <w:left w:val="single" w:sz="6" w:space="0" w:color="E0E0E0"/>
              <w:bottom w:val="single" w:sz="6" w:space="0" w:color="E0E0E0"/>
              <w:right w:val="single" w:sz="6" w:space="0" w:color="E0E0E0"/>
            </w:tcBorders>
            <w:hideMark/>
          </w:tcPr>
          <w:p w14:paraId="3236D493" w14:textId="77777777" w:rsidR="00BC742E" w:rsidRDefault="00BC742E">
            <w:r>
              <w:rPr>
                <w:b/>
                <w:bCs/>
              </w:rPr>
              <w:t>p90</w:t>
            </w:r>
          </w:p>
        </w:tc>
        <w:tc>
          <w:tcPr>
            <w:tcW w:w="0" w:type="auto"/>
            <w:tcBorders>
              <w:top w:val="nil"/>
              <w:left w:val="single" w:sz="6" w:space="0" w:color="E0E0E0"/>
              <w:bottom w:val="single" w:sz="6" w:space="0" w:color="E0E0E0"/>
              <w:right w:val="single" w:sz="6" w:space="0" w:color="E0E0E0"/>
            </w:tcBorders>
            <w:hideMark/>
          </w:tcPr>
          <w:p w14:paraId="7C85C791" w14:textId="77777777" w:rsidR="00BC742E" w:rsidRDefault="00BC742E">
            <w:r>
              <w:rPr>
                <w:b/>
                <w:bCs/>
              </w:rPr>
              <w:t>10.15s</w:t>
            </w:r>
          </w:p>
        </w:tc>
        <w:tc>
          <w:tcPr>
            <w:tcW w:w="0" w:type="auto"/>
            <w:tcBorders>
              <w:top w:val="nil"/>
              <w:left w:val="single" w:sz="6" w:space="0" w:color="E0E0E0"/>
              <w:bottom w:val="single" w:sz="6" w:space="0" w:color="E0E0E0"/>
              <w:right w:val="single" w:sz="6" w:space="0" w:color="E0E0E0"/>
            </w:tcBorders>
            <w:hideMark/>
          </w:tcPr>
          <w:p w14:paraId="33460069" w14:textId="77777777" w:rsidR="00BC742E" w:rsidRDefault="00BC742E">
            <w:r>
              <w:t>90% of requests complete within just over 10 seconds.</w:t>
            </w:r>
          </w:p>
        </w:tc>
      </w:tr>
      <w:tr w:rsidR="00BC742E" w14:paraId="3C458E23" w14:textId="77777777">
        <w:trPr>
          <w:trHeight w:val="540"/>
        </w:trPr>
        <w:tc>
          <w:tcPr>
            <w:tcW w:w="0" w:type="auto"/>
            <w:tcBorders>
              <w:top w:val="nil"/>
              <w:left w:val="single" w:sz="6" w:space="0" w:color="E0E0E0"/>
              <w:bottom w:val="single" w:sz="6" w:space="0" w:color="E0E0E0"/>
              <w:right w:val="single" w:sz="6" w:space="0" w:color="E0E0E0"/>
            </w:tcBorders>
            <w:hideMark/>
          </w:tcPr>
          <w:p w14:paraId="1FF11585" w14:textId="77777777" w:rsidR="00BC742E" w:rsidRDefault="00BC742E">
            <w:r>
              <w:rPr>
                <w:b/>
                <w:bCs/>
              </w:rPr>
              <w:t>p95</w:t>
            </w:r>
          </w:p>
        </w:tc>
        <w:tc>
          <w:tcPr>
            <w:tcW w:w="0" w:type="auto"/>
            <w:tcBorders>
              <w:top w:val="nil"/>
              <w:left w:val="single" w:sz="6" w:space="0" w:color="E0E0E0"/>
              <w:bottom w:val="single" w:sz="6" w:space="0" w:color="E0E0E0"/>
              <w:right w:val="single" w:sz="6" w:space="0" w:color="E0E0E0"/>
            </w:tcBorders>
            <w:hideMark/>
          </w:tcPr>
          <w:p w14:paraId="7ED34230" w14:textId="77777777" w:rsidR="00BC742E" w:rsidRDefault="00BC742E">
            <w:r>
              <w:rPr>
                <w:b/>
                <w:bCs/>
              </w:rPr>
              <w:t>10.99s</w:t>
            </w:r>
          </w:p>
        </w:tc>
        <w:tc>
          <w:tcPr>
            <w:tcW w:w="0" w:type="auto"/>
            <w:tcBorders>
              <w:top w:val="nil"/>
              <w:left w:val="single" w:sz="6" w:space="0" w:color="E0E0E0"/>
              <w:bottom w:val="single" w:sz="6" w:space="0" w:color="E0E0E0"/>
              <w:right w:val="single" w:sz="6" w:space="0" w:color="E0E0E0"/>
            </w:tcBorders>
            <w:hideMark/>
          </w:tcPr>
          <w:p w14:paraId="099F3875" w14:textId="77777777" w:rsidR="00BC742E" w:rsidRDefault="00BC742E">
            <w:r>
              <w:rPr>
                <w:b/>
                <w:bCs/>
              </w:rPr>
              <w:t>Fails this metric since the requriement p95 ≤ 8 seconds under normal load.</w:t>
            </w:r>
          </w:p>
        </w:tc>
      </w:tr>
      <w:tr w:rsidR="00BC742E" w14:paraId="538A7CD5" w14:textId="77777777">
        <w:trPr>
          <w:trHeight w:val="540"/>
        </w:trPr>
        <w:tc>
          <w:tcPr>
            <w:tcW w:w="0" w:type="auto"/>
            <w:tcBorders>
              <w:top w:val="nil"/>
              <w:left w:val="single" w:sz="6" w:space="0" w:color="E0E0E0"/>
              <w:bottom w:val="single" w:sz="6" w:space="0" w:color="E0E0E0"/>
              <w:right w:val="single" w:sz="6" w:space="0" w:color="E0E0E0"/>
            </w:tcBorders>
            <w:hideMark/>
          </w:tcPr>
          <w:p w14:paraId="536A9FF1" w14:textId="77777777" w:rsidR="00BC742E" w:rsidRDefault="00BC742E">
            <w:r>
              <w:rPr>
                <w:b/>
                <w:bCs/>
              </w:rPr>
              <w:t>Error rate</w:t>
            </w:r>
          </w:p>
        </w:tc>
        <w:tc>
          <w:tcPr>
            <w:tcW w:w="0" w:type="auto"/>
            <w:tcBorders>
              <w:top w:val="nil"/>
              <w:left w:val="single" w:sz="6" w:space="0" w:color="E0E0E0"/>
              <w:bottom w:val="single" w:sz="6" w:space="0" w:color="E0E0E0"/>
              <w:right w:val="single" w:sz="6" w:space="0" w:color="E0E0E0"/>
            </w:tcBorders>
            <w:hideMark/>
          </w:tcPr>
          <w:p w14:paraId="3C86C87A" w14:textId="77777777" w:rsidR="00BC742E" w:rsidRDefault="00BC742E">
            <w:r>
              <w:rPr>
                <w:b/>
                <w:bCs/>
              </w:rPr>
              <w:t>0%</w:t>
            </w:r>
          </w:p>
        </w:tc>
        <w:tc>
          <w:tcPr>
            <w:tcW w:w="0" w:type="auto"/>
            <w:tcBorders>
              <w:top w:val="nil"/>
              <w:left w:val="single" w:sz="6" w:space="0" w:color="E0E0E0"/>
              <w:bottom w:val="single" w:sz="6" w:space="0" w:color="E0E0E0"/>
              <w:right w:val="single" w:sz="6" w:space="0" w:color="E0E0E0"/>
            </w:tcBorders>
            <w:hideMark/>
          </w:tcPr>
          <w:p w14:paraId="19C5C7B0" w14:textId="77777777" w:rsidR="00BC742E" w:rsidRDefault="00BC742E">
            <w:r>
              <w:t xml:space="preserve">All request complete successfully. </w:t>
            </w:r>
          </w:p>
        </w:tc>
      </w:tr>
    </w:tbl>
    <w:p w14:paraId="1DC46DEE" w14:textId="77777777" w:rsidR="00BC742E" w:rsidRDefault="00BC742E" w:rsidP="00434B25">
      <w:pPr>
        <w:rPr>
          <w:lang w:val="en-US"/>
        </w:rPr>
      </w:pPr>
    </w:p>
    <w:p w14:paraId="6110FD9C" w14:textId="77777777" w:rsidR="00BC742E" w:rsidRDefault="00BC742E" w:rsidP="00BC742E">
      <w:r>
        <w:t xml:space="preserve">Most of the metrics pass the threshold. However, the </w:t>
      </w:r>
      <w:r>
        <w:rPr>
          <w:b/>
          <w:bCs/>
        </w:rPr>
        <w:t xml:space="preserve">p95 ≤ 8 requirement </w:t>
      </w:r>
      <w:r>
        <w:t>specified in the test failed due to the system failing to send the responses within 8 seconds. It took around 10.99s.</w:t>
      </w:r>
    </w:p>
    <w:p w14:paraId="63DE27C8" w14:textId="77777777" w:rsidR="00BC742E" w:rsidRDefault="00BC742E" w:rsidP="00BC742E"/>
    <w:p w14:paraId="5CA902E4" w14:textId="77777777" w:rsidR="00BC742E" w:rsidRDefault="00BC742E" w:rsidP="00BC742E">
      <w:r>
        <w:t>In the evaluation chapter, this metric will be discussed further, and some optimisations to determine whether this performance metric (</w:t>
      </w:r>
      <w:r>
        <w:rPr>
          <w:b/>
          <w:bCs/>
        </w:rPr>
        <w:t>p95 ≤ 8</w:t>
      </w:r>
      <w:r>
        <w:t>) can be achieved.</w:t>
      </w:r>
    </w:p>
    <w:p w14:paraId="01A597D3" w14:textId="77777777" w:rsidR="00695FBB" w:rsidRDefault="00695FBB" w:rsidP="00434B25">
      <w:pPr>
        <w:rPr>
          <w:lang w:val="en-US"/>
        </w:rPr>
      </w:pPr>
    </w:p>
    <w:p w14:paraId="29C5A545" w14:textId="77777777" w:rsidR="00764B2B" w:rsidRDefault="00764B2B" w:rsidP="00764B2B">
      <w:pPr>
        <w:pStyle w:val="Heading4"/>
      </w:pPr>
      <w:r>
        <w:t>Non-Functional Test - 06 - Usability (NFR4)</w:t>
      </w:r>
    </w:p>
    <w:p w14:paraId="18FB64BA" w14:textId="77777777" w:rsidR="00764B2B" w:rsidRPr="00764B2B" w:rsidRDefault="00764B2B" w:rsidP="00764B2B"/>
    <w:p w14:paraId="1E622042" w14:textId="77777777" w:rsidR="00764B2B" w:rsidRDefault="00764B2B" w:rsidP="00764B2B">
      <w:r>
        <w:t>This test focuses on Non-functional requirement 4, which is Usability.</w:t>
      </w:r>
    </w:p>
    <w:p w14:paraId="357C55CD" w14:textId="77777777" w:rsidR="00764B2B" w:rsidRDefault="00764B2B" w:rsidP="00764B2B"/>
    <w:p w14:paraId="7DF45A6F" w14:textId="77777777" w:rsidR="00764B2B" w:rsidRDefault="00764B2B" w:rsidP="00764B2B">
      <w:pPr>
        <w:pStyle w:val="Heading5"/>
      </w:pPr>
      <w:r>
        <w:t>Requirement</w:t>
      </w:r>
    </w:p>
    <w:p w14:paraId="24578EE2" w14:textId="77777777" w:rsidR="00764B2B" w:rsidRPr="00764B2B" w:rsidRDefault="00764B2B" w:rsidP="00764B2B"/>
    <w:p w14:paraId="223E40AC" w14:textId="77777777" w:rsidR="00764B2B" w:rsidRDefault="00764B2B" w:rsidP="00764B2B">
      <w:r>
        <w:t xml:space="preserve">The system shall require </w:t>
      </w:r>
      <w:r>
        <w:rPr>
          <w:b/>
          <w:bCs/>
        </w:rPr>
        <w:t>no more than one click from login to the loan form</w:t>
      </w:r>
      <w:r>
        <w:t>.</w:t>
      </w:r>
    </w:p>
    <w:p w14:paraId="4943D2FC" w14:textId="77777777" w:rsidR="00764B2B" w:rsidRDefault="00764B2B" w:rsidP="00764B2B"/>
    <w:p w14:paraId="4A01F8D8" w14:textId="77777777" w:rsidR="00764B2B" w:rsidRDefault="00764B2B" w:rsidP="00764B2B">
      <w:pPr>
        <w:pStyle w:val="Heading5"/>
      </w:pPr>
      <w:r>
        <w:t>Metric &amp; Acceptance</w:t>
      </w:r>
    </w:p>
    <w:p w14:paraId="558AAD4F" w14:textId="77777777" w:rsidR="00764B2B" w:rsidRPr="00764B2B" w:rsidRDefault="00764B2B" w:rsidP="00764B2B"/>
    <w:p w14:paraId="48B45481" w14:textId="77777777" w:rsidR="00764B2B" w:rsidRDefault="00764B2B" w:rsidP="00764B2B">
      <w:pPr>
        <w:numPr>
          <w:ilvl w:val="0"/>
          <w:numId w:val="151"/>
        </w:numPr>
        <w:spacing w:before="120" w:after="120"/>
      </w:pPr>
      <w:r>
        <w:rPr>
          <w:b/>
          <w:bCs/>
        </w:rPr>
        <w:t>Click count</w:t>
      </w:r>
      <w:r>
        <w:t xml:space="preserve"> from the moment authentication completes to the Loan Form visible: </w:t>
      </w:r>
      <w:r>
        <w:rPr>
          <w:b/>
          <w:bCs/>
        </w:rPr>
        <w:t>≤ 1</w:t>
      </w:r>
      <w:r>
        <w:t>.</w:t>
      </w:r>
    </w:p>
    <w:p w14:paraId="491AB121" w14:textId="77777777" w:rsidR="00764B2B" w:rsidRDefault="00764B2B" w:rsidP="00764B2B"/>
    <w:p w14:paraId="200A17C8" w14:textId="77777777" w:rsidR="00764B2B" w:rsidRDefault="00764B2B" w:rsidP="00764B2B">
      <w:pPr>
        <w:pStyle w:val="Heading5"/>
      </w:pPr>
      <w:r>
        <w:t>Execution Steps</w:t>
      </w:r>
    </w:p>
    <w:p w14:paraId="50284C21" w14:textId="77777777" w:rsidR="00764B2B" w:rsidRPr="00764B2B" w:rsidRDefault="00764B2B" w:rsidP="00764B2B"/>
    <w:p w14:paraId="3E3F1080" w14:textId="77777777" w:rsidR="00764B2B" w:rsidRDefault="00764B2B" w:rsidP="00764B2B">
      <w:pPr>
        <w:numPr>
          <w:ilvl w:val="0"/>
          <w:numId w:val="152"/>
        </w:numPr>
        <w:spacing w:before="120" w:after="120"/>
      </w:pPr>
      <w:r>
        <w:t>Log in with Google or any other social sign-in method.</w:t>
      </w:r>
    </w:p>
    <w:p w14:paraId="1468C4DC" w14:textId="77777777" w:rsidR="00764B2B" w:rsidRDefault="00764B2B" w:rsidP="00764B2B">
      <w:pPr>
        <w:numPr>
          <w:ilvl w:val="0"/>
          <w:numId w:val="152"/>
        </w:numPr>
        <w:spacing w:before="120" w:after="120"/>
      </w:pPr>
      <w:r>
        <w:t xml:space="preserve">On redirect to Chat, click </w:t>
      </w:r>
      <w:r>
        <w:rPr>
          <w:b/>
          <w:bCs/>
        </w:rPr>
        <w:t>Loan Form</w:t>
      </w:r>
      <w:r>
        <w:t>.</w:t>
      </w:r>
    </w:p>
    <w:p w14:paraId="6044189C" w14:textId="1628D290" w:rsidR="00764B2B" w:rsidRDefault="00764B2B" w:rsidP="00764B2B">
      <w:pPr>
        <w:numPr>
          <w:ilvl w:val="0"/>
          <w:numId w:val="152"/>
        </w:numPr>
        <w:spacing w:before="120" w:after="120"/>
      </w:pPr>
      <w:r>
        <w:t xml:space="preserve">Count clicks calculated like this. </w:t>
      </w:r>
    </w:p>
    <w:p w14:paraId="2F70F895" w14:textId="77777777" w:rsidR="00764B2B" w:rsidRDefault="00764B2B" w:rsidP="00764B2B">
      <w:pPr>
        <w:numPr>
          <w:ilvl w:val="1"/>
          <w:numId w:val="152"/>
        </w:numPr>
        <w:spacing w:before="120" w:after="120"/>
      </w:pPr>
      <w:r>
        <w:t xml:space="preserve">If the user must click a visible button once, the click count will be </w:t>
      </w:r>
      <w:r>
        <w:rPr>
          <w:b/>
          <w:bCs/>
        </w:rPr>
        <w:t>1</w:t>
      </w:r>
      <w:r>
        <w:t>.</w:t>
      </w:r>
    </w:p>
    <w:p w14:paraId="3B218103" w14:textId="11CCDEE5" w:rsidR="00764B2B" w:rsidRDefault="00764B2B" w:rsidP="00764B2B">
      <w:pPr>
        <w:ind w:left="360"/>
      </w:pPr>
      <w:r>
        <w:lastRenderedPageBreak/>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35BCCC15">
            <wp:extent cx="5731510" cy="4392930"/>
            <wp:effectExtent l="0" t="0" r="0" b="1270"/>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4392930"/>
                    </a:xfrm>
                    <a:prstGeom prst="rect">
                      <a:avLst/>
                    </a:prstGeom>
                    <a:noFill/>
                    <a:ln>
                      <a:noFill/>
                    </a:ln>
                  </pic:spPr>
                </pic:pic>
              </a:graphicData>
            </a:graphic>
          </wp:inline>
        </w:drawing>
      </w:r>
      <w:r>
        <w:fldChar w:fldCharType="end"/>
      </w:r>
    </w:p>
    <w:p w14:paraId="71C55744" w14:textId="77777777" w:rsidR="00287DB5" w:rsidRDefault="00287DB5" w:rsidP="00434B25">
      <w:pPr>
        <w:rPr>
          <w:lang w:val="en-US"/>
        </w:rPr>
      </w:pPr>
    </w:p>
    <w:p w14:paraId="40B74C1C" w14:textId="77777777" w:rsidR="00764B2B" w:rsidRDefault="00764B2B" w:rsidP="00764B2B">
      <w:r>
        <w:t>As in the screenshot, after the login, the user has to click just one button (”Apply for a loan”) to navigate to the loan form screen.</w:t>
      </w:r>
    </w:p>
    <w:p w14:paraId="2DC4FB2E" w14:textId="77777777" w:rsidR="00764B2B" w:rsidRDefault="00764B2B" w:rsidP="00764B2B"/>
    <w:p w14:paraId="52EFA83C" w14:textId="77777777" w:rsidR="00764B2B" w:rsidRDefault="00764B2B" w:rsidP="00764B2B">
      <w:pPr>
        <w:pStyle w:val="Heading5"/>
      </w:pPr>
      <w:r>
        <w:t>Result</w:t>
      </w:r>
    </w:p>
    <w:p w14:paraId="4F15EC60" w14:textId="77777777" w:rsidR="00764B2B" w:rsidRDefault="00764B2B" w:rsidP="00764B2B">
      <w:pPr>
        <w:numPr>
          <w:ilvl w:val="0"/>
          <w:numId w:val="153"/>
        </w:numPr>
        <w:spacing w:before="120" w:after="120"/>
      </w:pPr>
      <w:r>
        <w:t xml:space="preserve">Observed clicks: </w:t>
      </w:r>
      <w:r>
        <w:rPr>
          <w:b/>
          <w:bCs/>
        </w:rPr>
        <w:t>1</w:t>
      </w:r>
      <w:r>
        <w:t xml:space="preserve"> (Chat → Loan Form). → </w:t>
      </w:r>
      <w:r>
        <w:rPr>
          <w:b/>
          <w:bCs/>
        </w:rPr>
        <w:t>Pass</w:t>
      </w:r>
      <w:r>
        <w:t>.</w:t>
      </w:r>
    </w:p>
    <w:p w14:paraId="3D1696FF" w14:textId="77777777" w:rsidR="00764B2B" w:rsidRDefault="00764B2B" w:rsidP="00764B2B">
      <w:pPr>
        <w:spacing w:before="120" w:after="120"/>
      </w:pPr>
    </w:p>
    <w:p w14:paraId="64852CF0" w14:textId="77777777" w:rsidR="00764B2B" w:rsidRDefault="00764B2B" w:rsidP="00764B2B">
      <w:pPr>
        <w:pStyle w:val="Heading4"/>
      </w:pPr>
      <w:r>
        <w:t>Non-Functional Test - 07 - Reliability (NFR5)</w:t>
      </w:r>
    </w:p>
    <w:p w14:paraId="205A3AEA" w14:textId="77777777" w:rsidR="00764B2B" w:rsidRDefault="00764B2B" w:rsidP="00764B2B">
      <w:pPr>
        <w:spacing w:before="120" w:after="120"/>
      </w:pPr>
    </w:p>
    <w:p w14:paraId="29432800" w14:textId="77777777" w:rsidR="00764B2B" w:rsidRDefault="00764B2B" w:rsidP="00764B2B">
      <w:r>
        <w:t>This test focuses on Non-functional requirement 5, which is Reliability.</w:t>
      </w:r>
    </w:p>
    <w:p w14:paraId="10625E65" w14:textId="77777777" w:rsidR="00764B2B" w:rsidRDefault="00764B2B" w:rsidP="00764B2B"/>
    <w:p w14:paraId="28CC0CBA" w14:textId="77777777" w:rsidR="00764B2B" w:rsidRDefault="00764B2B" w:rsidP="00764B2B">
      <w:pPr>
        <w:pStyle w:val="Heading5"/>
      </w:pPr>
      <w:r>
        <w:t>Requirement</w:t>
      </w:r>
    </w:p>
    <w:p w14:paraId="49821C14" w14:textId="77777777" w:rsidR="00764B2B" w:rsidRPr="00764B2B" w:rsidRDefault="00764B2B" w:rsidP="00764B2B"/>
    <w:p w14:paraId="371112B6" w14:textId="77777777" w:rsidR="00764B2B" w:rsidRDefault="00764B2B" w:rsidP="00764B2B">
      <w:r>
        <w:t xml:space="preserve">Maintain </w:t>
      </w:r>
      <w:r>
        <w:rPr>
          <w:b/>
          <w:bCs/>
        </w:rPr>
        <w:t>95% uptime</w:t>
      </w:r>
      <w:r>
        <w:t xml:space="preserve"> during the testing window.</w:t>
      </w:r>
    </w:p>
    <w:p w14:paraId="2507B379" w14:textId="77777777" w:rsidR="00764B2B" w:rsidRDefault="00764B2B" w:rsidP="00764B2B"/>
    <w:p w14:paraId="337CFD41" w14:textId="77777777" w:rsidR="00764B2B" w:rsidRDefault="00764B2B" w:rsidP="00764B2B">
      <w:pPr>
        <w:pStyle w:val="Heading5"/>
      </w:pPr>
      <w:r>
        <w:t>Metric &amp; Acceptance</w:t>
      </w:r>
    </w:p>
    <w:p w14:paraId="16F6E884" w14:textId="77777777" w:rsidR="00764B2B" w:rsidRPr="00764B2B" w:rsidRDefault="00764B2B" w:rsidP="00764B2B"/>
    <w:p w14:paraId="5D0C675A" w14:textId="77777777" w:rsidR="00764B2B" w:rsidRDefault="00764B2B" w:rsidP="00764B2B">
      <w:pPr>
        <w:numPr>
          <w:ilvl w:val="0"/>
          <w:numId w:val="154"/>
        </w:numPr>
        <w:spacing w:before="120" w:after="120"/>
      </w:pPr>
      <w:r>
        <w:t>The test should run for at least 24 hours.</w:t>
      </w:r>
    </w:p>
    <w:p w14:paraId="3FE5BF23" w14:textId="77777777" w:rsidR="00764B2B" w:rsidRDefault="00764B2B" w:rsidP="00764B2B">
      <w:pPr>
        <w:numPr>
          <w:ilvl w:val="0"/>
          <w:numId w:val="154"/>
        </w:numPr>
        <w:spacing w:before="120" w:after="120"/>
      </w:pPr>
      <w:r>
        <w:t>Uptime should be 95% or more.</w:t>
      </w:r>
    </w:p>
    <w:p w14:paraId="6BE27A94" w14:textId="77777777" w:rsidR="00764B2B" w:rsidRDefault="00764B2B" w:rsidP="00764B2B">
      <w:pPr>
        <w:numPr>
          <w:ilvl w:val="0"/>
          <w:numId w:val="154"/>
        </w:numPr>
        <w:spacing w:before="120" w:after="120"/>
      </w:pPr>
      <w:r>
        <w:t>Endpoint /api/v1/users should be tested</w:t>
      </w:r>
    </w:p>
    <w:p w14:paraId="6A8569F0" w14:textId="77777777" w:rsidR="00764B2B" w:rsidRDefault="00764B2B" w:rsidP="00764B2B"/>
    <w:p w14:paraId="1B3E04DD" w14:textId="77777777" w:rsidR="00764B2B" w:rsidRDefault="00764B2B" w:rsidP="00764B2B">
      <w:pPr>
        <w:pStyle w:val="Heading5"/>
      </w:pPr>
      <w:r>
        <w:t>Tool Used</w:t>
      </w:r>
    </w:p>
    <w:p w14:paraId="0D349820" w14:textId="77777777" w:rsidR="00764B2B" w:rsidRPr="00764B2B" w:rsidRDefault="00764B2B" w:rsidP="00764B2B"/>
    <w:p w14:paraId="354D629C" w14:textId="77777777" w:rsidR="00764B2B" w:rsidRDefault="00764B2B" w:rsidP="00764B2B">
      <w:pPr>
        <w:numPr>
          <w:ilvl w:val="0"/>
          <w:numId w:val="155"/>
        </w:numPr>
        <w:spacing w:before="120" w:after="120"/>
      </w:pPr>
      <w:r>
        <w:t>Better Uptime was used to check the system availability.</w:t>
      </w:r>
    </w:p>
    <w:p w14:paraId="1555EA25" w14:textId="77777777" w:rsidR="00764B2B" w:rsidRDefault="00764B2B" w:rsidP="00764B2B">
      <w:pPr>
        <w:spacing w:before="120" w:after="120"/>
      </w:pPr>
    </w:p>
    <w:p w14:paraId="7B04B8A8" w14:textId="2C52E89C" w:rsidR="00A52199" w:rsidRDefault="00A52199" w:rsidP="00A52199">
      <w:pPr>
        <w:pStyle w:val="Heading5"/>
      </w:pPr>
      <w:r>
        <w:t>Results</w:t>
      </w:r>
    </w:p>
    <w:p w14:paraId="520D4A8C" w14:textId="77777777" w:rsidR="00A52199" w:rsidRDefault="00A52199" w:rsidP="00A52199"/>
    <w:p w14:paraId="6E67FDC8" w14:textId="127E8CE1" w:rsidR="00A52199" w:rsidRPr="00A52199" w:rsidRDefault="00A52199" w:rsidP="00A52199">
      <w:r>
        <w:rPr>
          <w:noProof/>
          <w14:ligatures w14:val="standardContextual"/>
        </w:rPr>
        <w:drawing>
          <wp:inline distT="0" distB="0" distL="0" distR="0" wp14:anchorId="1BEF53BB" wp14:editId="0B44EC4D">
            <wp:extent cx="5731510" cy="6830695"/>
            <wp:effectExtent l="0" t="0" r="0" b="1905"/>
            <wp:docPr id="165168447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84478" name="Picture 1651684478"/>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31510" cy="6830695"/>
                    </a:xfrm>
                    <a:prstGeom prst="rect">
                      <a:avLst/>
                    </a:prstGeom>
                  </pic:spPr>
                </pic:pic>
              </a:graphicData>
            </a:graphic>
          </wp:inline>
        </w:drawing>
      </w:r>
    </w:p>
    <w:p w14:paraId="4437ACC1" w14:textId="77777777" w:rsidR="00695FBB" w:rsidRDefault="00695FBB" w:rsidP="00434B25">
      <w:pPr>
        <w:rPr>
          <w:lang w:val="en-US"/>
        </w:rPr>
      </w:pPr>
    </w:p>
    <w:p w14:paraId="2ABB3A66" w14:textId="3C52E268" w:rsidR="00695FBB" w:rsidRDefault="00FE20DF" w:rsidP="00434B25">
      <w:pPr>
        <w:rPr>
          <w:lang w:val="en-US"/>
        </w:rPr>
      </w:pPr>
      <w:r>
        <w:rPr>
          <w:lang w:val="en-US"/>
        </w:rPr>
        <w:lastRenderedPageBreak/>
        <w:t>As in the dashboard, after 24 hours of consecutive testing, availability is 100%. Is surpassed the threshold 95%. Therefore, the test passed.</w:t>
      </w:r>
    </w:p>
    <w:p w14:paraId="2DBC0D13" w14:textId="77777777" w:rsidR="00695FBB" w:rsidRDefault="00695FBB" w:rsidP="00434B25">
      <w:pPr>
        <w:rPr>
          <w:lang w:val="en-US"/>
        </w:rPr>
      </w:pPr>
    </w:p>
    <w:p w14:paraId="309D2257" w14:textId="77777777" w:rsidR="00695FBB" w:rsidRDefault="00695FBB" w:rsidP="00434B25">
      <w:pPr>
        <w:rPr>
          <w:lang w:val="en-US"/>
        </w:rPr>
      </w:pPr>
    </w:p>
    <w:p w14:paraId="56EA8D80" w14:textId="77777777" w:rsidR="00695FBB" w:rsidRDefault="00695FBB" w:rsidP="00434B25">
      <w:pPr>
        <w:rPr>
          <w:lang w:val="en-US"/>
        </w:rPr>
      </w:pPr>
    </w:p>
    <w:p w14:paraId="5142C2E2" w14:textId="77777777" w:rsidR="00695FBB" w:rsidRDefault="00695FBB" w:rsidP="00434B25">
      <w:pPr>
        <w:rPr>
          <w:lang w:val="en-US"/>
        </w:rPr>
      </w:pPr>
    </w:p>
    <w:p w14:paraId="3DCCC9AC" w14:textId="77777777" w:rsidR="00695FBB" w:rsidRDefault="00695FBB" w:rsidP="00434B25">
      <w:pPr>
        <w:rPr>
          <w:lang w:val="en-US"/>
        </w:rPr>
      </w:pPr>
    </w:p>
    <w:p w14:paraId="61FBE838" w14:textId="77777777" w:rsidR="00695FBB" w:rsidRDefault="00695FBB" w:rsidP="00434B25">
      <w:pPr>
        <w:rPr>
          <w:lang w:val="en-US"/>
        </w:rPr>
      </w:pPr>
    </w:p>
    <w:p w14:paraId="1B18FEDA" w14:textId="77777777" w:rsidR="00695FBB" w:rsidRDefault="00695FBB" w:rsidP="00434B25">
      <w:pPr>
        <w:rPr>
          <w:lang w:val="en-US"/>
        </w:rPr>
      </w:pPr>
    </w:p>
    <w:p w14:paraId="7356652B" w14:textId="77777777" w:rsidR="00695FBB" w:rsidRDefault="00695FBB" w:rsidP="00434B25">
      <w:pPr>
        <w:rPr>
          <w:lang w:val="en-US"/>
        </w:rPr>
      </w:pPr>
    </w:p>
    <w:p w14:paraId="077CBDFD" w14:textId="77777777" w:rsidR="00695FBB" w:rsidRDefault="00695FBB" w:rsidP="00434B25">
      <w:pPr>
        <w:rPr>
          <w:lang w:val="en-US"/>
        </w:rPr>
      </w:pPr>
    </w:p>
    <w:p w14:paraId="7A743F13" w14:textId="77777777" w:rsidR="00695FBB" w:rsidRDefault="00695FBB" w:rsidP="00434B25">
      <w:pPr>
        <w:rPr>
          <w:lang w:val="en-US"/>
        </w:rPr>
      </w:pPr>
    </w:p>
    <w:p w14:paraId="41D714BB" w14:textId="77777777" w:rsidR="00695FBB" w:rsidRDefault="00695FBB" w:rsidP="00434B25">
      <w:pPr>
        <w:rPr>
          <w:lang w:val="en-US"/>
        </w:rPr>
      </w:pPr>
    </w:p>
    <w:p w14:paraId="440B68B6" w14:textId="77777777" w:rsidR="003B75F2" w:rsidRDefault="003B75F2" w:rsidP="00434B25">
      <w:pPr>
        <w:rPr>
          <w:lang w:val="en-US"/>
        </w:rPr>
      </w:pPr>
    </w:p>
    <w:p w14:paraId="5BD6CDCC" w14:textId="77777777" w:rsidR="003B75F2" w:rsidRDefault="003B75F2" w:rsidP="00434B25">
      <w:pPr>
        <w:rPr>
          <w:lang w:val="en-US"/>
        </w:rPr>
      </w:pPr>
    </w:p>
    <w:p w14:paraId="13CCE26E" w14:textId="77777777" w:rsidR="003B75F2" w:rsidRDefault="003B75F2" w:rsidP="00434B25">
      <w:pPr>
        <w:rPr>
          <w:lang w:val="en-US"/>
        </w:rPr>
      </w:pPr>
    </w:p>
    <w:p w14:paraId="1E50DAEF" w14:textId="77777777" w:rsidR="00F332A7" w:rsidRPr="00434B25" w:rsidRDefault="00F332A7" w:rsidP="00434B25">
      <w:pPr>
        <w:rPr>
          <w:lang w:val="en-US"/>
        </w:rPr>
      </w:pPr>
    </w:p>
    <w:p w14:paraId="3D41B243" w14:textId="77777777" w:rsidR="00434B25" w:rsidRDefault="00434B25">
      <w:pPr>
        <w:rPr>
          <w:lang w:val="en-US"/>
        </w:rPr>
      </w:pPr>
    </w:p>
    <w:p w14:paraId="5B6B17DF" w14:textId="77777777" w:rsidR="00FE20DF" w:rsidRDefault="00FE20DF">
      <w:pPr>
        <w:rPr>
          <w:lang w:val="en-US"/>
        </w:rPr>
      </w:pPr>
    </w:p>
    <w:p w14:paraId="5DAD8B9E" w14:textId="77777777" w:rsidR="00FE20DF" w:rsidRDefault="00FE20DF">
      <w:pPr>
        <w:rPr>
          <w:lang w:val="en-US"/>
        </w:rPr>
      </w:pPr>
    </w:p>
    <w:p w14:paraId="48AA3CC6" w14:textId="77777777" w:rsidR="00FE20DF" w:rsidRDefault="00FE20DF">
      <w:pPr>
        <w:rPr>
          <w:lang w:val="en-US"/>
        </w:rPr>
      </w:pPr>
    </w:p>
    <w:p w14:paraId="4C74A007" w14:textId="77777777" w:rsidR="00FE20DF" w:rsidRDefault="00FE20DF">
      <w:pPr>
        <w:rPr>
          <w:lang w:val="en-US"/>
        </w:rPr>
      </w:pPr>
    </w:p>
    <w:p w14:paraId="0079753A" w14:textId="77777777" w:rsidR="00FE20DF" w:rsidRDefault="00FE20DF">
      <w:pPr>
        <w:rPr>
          <w:lang w:val="en-US"/>
        </w:rPr>
      </w:pPr>
    </w:p>
    <w:p w14:paraId="7415822F" w14:textId="77777777" w:rsidR="00FE20DF" w:rsidRDefault="00FE20DF">
      <w:pPr>
        <w:rPr>
          <w:lang w:val="en-US"/>
        </w:rPr>
      </w:pPr>
    </w:p>
    <w:p w14:paraId="6FC19C3F" w14:textId="77777777" w:rsidR="00FE20DF" w:rsidRDefault="00FE20DF">
      <w:pPr>
        <w:rPr>
          <w:lang w:val="en-US"/>
        </w:rPr>
      </w:pPr>
    </w:p>
    <w:p w14:paraId="5752ADF3" w14:textId="77777777" w:rsidR="00FE20DF" w:rsidRDefault="00FE20DF">
      <w:pPr>
        <w:rPr>
          <w:lang w:val="en-US"/>
        </w:rPr>
      </w:pPr>
    </w:p>
    <w:p w14:paraId="7B527B4E" w14:textId="77777777" w:rsidR="00FE20DF" w:rsidRDefault="00FE20DF">
      <w:pPr>
        <w:rPr>
          <w:lang w:val="en-US"/>
        </w:rPr>
      </w:pPr>
    </w:p>
    <w:p w14:paraId="58003485" w14:textId="77777777" w:rsidR="00FE20DF" w:rsidRDefault="00FE20DF">
      <w:pPr>
        <w:rPr>
          <w:lang w:val="en-US"/>
        </w:rPr>
      </w:pPr>
    </w:p>
    <w:p w14:paraId="6054B3E3" w14:textId="77777777" w:rsidR="00FE20DF" w:rsidRDefault="00FE20DF">
      <w:pPr>
        <w:rPr>
          <w:lang w:val="en-US"/>
        </w:rPr>
      </w:pPr>
    </w:p>
    <w:p w14:paraId="2C49BE81" w14:textId="77777777" w:rsidR="00FE20DF" w:rsidRDefault="00FE20DF">
      <w:pPr>
        <w:rPr>
          <w:lang w:val="en-US"/>
        </w:rPr>
      </w:pPr>
    </w:p>
    <w:p w14:paraId="3240D873" w14:textId="77777777" w:rsidR="00FE20DF" w:rsidRDefault="00FE20DF">
      <w:pPr>
        <w:rPr>
          <w:lang w:val="en-US"/>
        </w:rPr>
      </w:pPr>
    </w:p>
    <w:p w14:paraId="64E8A23B" w14:textId="77777777" w:rsidR="00FE20DF" w:rsidRDefault="00FE20DF">
      <w:pPr>
        <w:rPr>
          <w:lang w:val="en-US"/>
        </w:rPr>
      </w:pPr>
    </w:p>
    <w:p w14:paraId="028B4D97" w14:textId="77777777" w:rsidR="00FE20DF" w:rsidRDefault="00FE20DF">
      <w:pPr>
        <w:rPr>
          <w:lang w:val="en-US"/>
        </w:rPr>
      </w:pPr>
    </w:p>
    <w:p w14:paraId="7D15E4C7" w14:textId="77777777" w:rsidR="00FE20DF" w:rsidRDefault="00FE20DF">
      <w:pPr>
        <w:rPr>
          <w:lang w:val="en-US"/>
        </w:rPr>
      </w:pPr>
    </w:p>
    <w:p w14:paraId="4F97D0BB" w14:textId="77777777" w:rsidR="00FE20DF" w:rsidRDefault="00FE20DF">
      <w:pPr>
        <w:rPr>
          <w:lang w:val="en-US"/>
        </w:rPr>
      </w:pPr>
    </w:p>
    <w:p w14:paraId="4F2D1617" w14:textId="77777777" w:rsidR="00FE20DF" w:rsidRDefault="00FE20DF">
      <w:pPr>
        <w:rPr>
          <w:lang w:val="en-US"/>
        </w:rPr>
      </w:pPr>
    </w:p>
    <w:p w14:paraId="38BB5409" w14:textId="77777777" w:rsidR="00FE20DF" w:rsidRDefault="00FE20DF">
      <w:pPr>
        <w:rPr>
          <w:lang w:val="en-US"/>
        </w:rPr>
      </w:pPr>
    </w:p>
    <w:p w14:paraId="0DD36B22" w14:textId="77777777" w:rsidR="00FE20DF" w:rsidRDefault="00FE20DF">
      <w:pPr>
        <w:rPr>
          <w:lang w:val="en-US"/>
        </w:rPr>
      </w:pPr>
    </w:p>
    <w:p w14:paraId="5BDFEBE2" w14:textId="77777777" w:rsidR="00FE20DF" w:rsidRDefault="00FE20DF">
      <w:pPr>
        <w:rPr>
          <w:lang w:val="en-US"/>
        </w:rPr>
      </w:pPr>
    </w:p>
    <w:p w14:paraId="34AA4CD2" w14:textId="77777777" w:rsidR="00FE20DF" w:rsidRDefault="00FE20DF">
      <w:pPr>
        <w:rPr>
          <w:lang w:val="en-US"/>
        </w:rPr>
      </w:pPr>
    </w:p>
    <w:p w14:paraId="522FA771" w14:textId="77777777" w:rsidR="00FE20DF" w:rsidRDefault="00FE20DF">
      <w:pPr>
        <w:rPr>
          <w:lang w:val="en-US"/>
        </w:rPr>
      </w:pPr>
    </w:p>
    <w:p w14:paraId="2F7CC277" w14:textId="77777777" w:rsidR="00FE20DF" w:rsidRDefault="00FE20DF">
      <w:pPr>
        <w:rPr>
          <w:lang w:val="en-US"/>
        </w:rPr>
      </w:pPr>
    </w:p>
    <w:p w14:paraId="261B20AD" w14:textId="77777777" w:rsidR="00FE20DF" w:rsidRDefault="00FE20DF">
      <w:pPr>
        <w:rPr>
          <w:lang w:val="en-US"/>
        </w:rPr>
      </w:pPr>
    </w:p>
    <w:p w14:paraId="0AF7C656" w14:textId="77777777" w:rsidR="00FE20DF" w:rsidRDefault="00FE20DF">
      <w:pPr>
        <w:rPr>
          <w:lang w:val="en-US"/>
        </w:rPr>
      </w:pPr>
    </w:p>
    <w:p w14:paraId="06BD727F" w14:textId="77777777" w:rsidR="00FE20DF" w:rsidRDefault="00FE20DF">
      <w:pPr>
        <w:rPr>
          <w:lang w:val="en-US"/>
        </w:rPr>
      </w:pPr>
    </w:p>
    <w:p w14:paraId="63ABAECE" w14:textId="77777777" w:rsidR="00FE20DF" w:rsidRDefault="00FE20DF">
      <w:pPr>
        <w:rPr>
          <w:lang w:val="en-US"/>
        </w:rPr>
      </w:pPr>
    </w:p>
    <w:p w14:paraId="4E4EC9D7" w14:textId="77777777" w:rsidR="00FE20DF" w:rsidRDefault="00FE20DF">
      <w:pPr>
        <w:rPr>
          <w:lang w:val="en-US"/>
        </w:rPr>
      </w:pPr>
    </w:p>
    <w:p w14:paraId="4B706FE4" w14:textId="7A47135D" w:rsidR="00FE20DF" w:rsidRDefault="00647C77">
      <w:pPr>
        <w:rPr>
          <w:lang w:val="en-US"/>
        </w:rPr>
      </w:pPr>
      <w:r w:rsidRPr="00647C77">
        <w:rPr>
          <w:noProof/>
          <w14:ligatures w14:val="standardContextual"/>
        </w:rPr>
        <w:pict w14:anchorId="0B01770E">
          <v:rect id="_x0000_i1026" alt="" style="width:451.3pt;height:.05pt;mso-width-percent:0;mso-height-percent:0;mso-width-percent:0;mso-height-percent:0" o:hralign="center" o:hrstd="t" o:hr="t" fillcolor="#a0a0a0" stroked="f"/>
        </w:pict>
      </w:r>
    </w:p>
    <w:p w14:paraId="23D010C0" w14:textId="5A2B7739" w:rsidR="00F74DDE" w:rsidRDefault="00F74DDE" w:rsidP="00F74DDE">
      <w:pPr>
        <w:pStyle w:val="Heading2"/>
      </w:pPr>
      <w:r w:rsidRPr="00F74DDE">
        <w:lastRenderedPageBreak/>
        <w:t>Chapter 8</w:t>
      </w:r>
      <w:r>
        <w:t xml:space="preserve"> – Evaluation</w:t>
      </w:r>
    </w:p>
    <w:p w14:paraId="0BB6A61C" w14:textId="77777777" w:rsidR="00F74DDE" w:rsidRDefault="00F74DDE" w:rsidP="00F74DDE"/>
    <w:p w14:paraId="4A7592A2" w14:textId="77777777" w:rsidR="00F74DDE" w:rsidRDefault="00F74DDE" w:rsidP="00F74DDE"/>
    <w:p w14:paraId="2EBF3478" w14:textId="77777777" w:rsidR="00F74DDE" w:rsidRDefault="00F74DDE" w:rsidP="00F74DDE"/>
    <w:p w14:paraId="318133DC" w14:textId="77777777" w:rsidR="00F74DDE" w:rsidRDefault="00F74DDE" w:rsidP="00F74DDE"/>
    <w:p w14:paraId="15FE41BD" w14:textId="77777777" w:rsidR="00F74DDE" w:rsidRDefault="00F74DDE" w:rsidP="00F74DDE"/>
    <w:p w14:paraId="0B7530A1" w14:textId="77777777" w:rsidR="00F74DDE" w:rsidRDefault="00F74DDE" w:rsidP="00F74DDE"/>
    <w:p w14:paraId="42CFE6F9" w14:textId="77777777" w:rsidR="00F74DDE" w:rsidRDefault="00F74DDE" w:rsidP="00F74DDE"/>
    <w:p w14:paraId="7794AFF0" w14:textId="77777777" w:rsidR="00F74DDE" w:rsidRDefault="00F74DDE" w:rsidP="00F74DDE"/>
    <w:p w14:paraId="79383ED1" w14:textId="77777777" w:rsidR="00F74DDE" w:rsidRDefault="00F74DDE" w:rsidP="00F74DDE"/>
    <w:p w14:paraId="7FEAC253" w14:textId="77777777" w:rsidR="00F74DDE" w:rsidRDefault="00F74DDE" w:rsidP="00F74DDE"/>
    <w:p w14:paraId="39256F90" w14:textId="77777777" w:rsidR="00F74DDE" w:rsidRDefault="00F74DDE" w:rsidP="00F74DDE"/>
    <w:p w14:paraId="6625BC7E" w14:textId="77777777" w:rsidR="00F74DDE" w:rsidRDefault="00F74DDE" w:rsidP="00F74DDE"/>
    <w:p w14:paraId="011E8996" w14:textId="77777777" w:rsidR="00F74DDE" w:rsidRDefault="00F74DDE" w:rsidP="00F74DDE"/>
    <w:p w14:paraId="546F52A0" w14:textId="77777777" w:rsidR="00F74DDE" w:rsidRDefault="00F74DDE" w:rsidP="00F74DDE"/>
    <w:p w14:paraId="1A1354A4" w14:textId="77777777" w:rsidR="00F74DDE" w:rsidRDefault="00F74DDE" w:rsidP="00F74DDE"/>
    <w:p w14:paraId="6E0EFED2" w14:textId="77777777" w:rsidR="00F74DDE" w:rsidRDefault="00F74DDE" w:rsidP="00F74DDE"/>
    <w:p w14:paraId="0D802645" w14:textId="77777777" w:rsidR="00F74DDE" w:rsidRDefault="00F74DDE" w:rsidP="00F74DDE"/>
    <w:p w14:paraId="6F9967CB" w14:textId="77777777" w:rsidR="00F74DDE" w:rsidRDefault="00F74DDE" w:rsidP="00F74DDE"/>
    <w:p w14:paraId="21E94165" w14:textId="77777777" w:rsidR="00F74DDE" w:rsidRDefault="00F74DDE" w:rsidP="00F74DDE"/>
    <w:p w14:paraId="6E6A985F" w14:textId="77777777" w:rsidR="00F74DDE" w:rsidRDefault="00F74DDE" w:rsidP="00F74DDE"/>
    <w:p w14:paraId="482101C8" w14:textId="77777777" w:rsidR="00F74DDE" w:rsidRDefault="00F74DDE" w:rsidP="00F74DDE"/>
    <w:p w14:paraId="15B17398" w14:textId="77777777" w:rsidR="00F74DDE" w:rsidRDefault="00F74DDE" w:rsidP="00F74DDE"/>
    <w:p w14:paraId="129D78A0" w14:textId="77777777" w:rsidR="00F74DDE" w:rsidRDefault="00F74DDE" w:rsidP="00F74DDE"/>
    <w:p w14:paraId="4ED62856" w14:textId="77777777" w:rsidR="00F74DDE" w:rsidRDefault="00F74DDE" w:rsidP="00F74DDE"/>
    <w:p w14:paraId="1D72FBD5" w14:textId="77777777" w:rsidR="00F74DDE" w:rsidRDefault="00F74DDE" w:rsidP="00F74DDE"/>
    <w:p w14:paraId="62A0AE64" w14:textId="77777777" w:rsidR="00F74DDE" w:rsidRDefault="00F74DDE" w:rsidP="00F74DDE"/>
    <w:p w14:paraId="7B69DE92" w14:textId="77777777" w:rsidR="00F74DDE" w:rsidRDefault="00F74DDE" w:rsidP="00F74DDE"/>
    <w:p w14:paraId="541653BD" w14:textId="77777777" w:rsidR="00F74DDE" w:rsidRDefault="00F74DDE" w:rsidP="00F74DDE"/>
    <w:p w14:paraId="05C3EC26" w14:textId="77777777" w:rsidR="00F74DDE" w:rsidRDefault="00F74DDE" w:rsidP="00F74DDE"/>
    <w:p w14:paraId="692E3759" w14:textId="77777777" w:rsidR="00F74DDE" w:rsidRDefault="00F74DDE" w:rsidP="00F74DDE"/>
    <w:p w14:paraId="158F3228" w14:textId="77777777" w:rsidR="00F74DDE" w:rsidRDefault="00F74DDE" w:rsidP="00F74DDE"/>
    <w:p w14:paraId="2C50F6BE" w14:textId="77777777" w:rsidR="00F74DDE" w:rsidRDefault="00F74DDE" w:rsidP="00F74DDE"/>
    <w:p w14:paraId="3497B676" w14:textId="77777777" w:rsidR="00F74DDE" w:rsidRDefault="00F74DDE" w:rsidP="00F74DDE"/>
    <w:p w14:paraId="1213D4A3" w14:textId="77777777" w:rsidR="00F74DDE" w:rsidRDefault="00F74DDE" w:rsidP="00F74DDE"/>
    <w:p w14:paraId="7EF483E1" w14:textId="77777777" w:rsidR="00F74DDE" w:rsidRDefault="00F74DDE" w:rsidP="00F74DDE"/>
    <w:p w14:paraId="583959FD" w14:textId="77777777" w:rsidR="00F74DDE" w:rsidRDefault="00F74DDE" w:rsidP="00F74DDE"/>
    <w:p w14:paraId="0A5657C2" w14:textId="77777777" w:rsidR="00F74DDE" w:rsidRDefault="00F74DDE" w:rsidP="00F74DDE"/>
    <w:p w14:paraId="73870C74" w14:textId="77777777" w:rsidR="00F74DDE" w:rsidRDefault="00F74DDE" w:rsidP="00F74DDE"/>
    <w:p w14:paraId="539FB2A2" w14:textId="77777777" w:rsidR="00F74DDE" w:rsidRDefault="00F74DDE" w:rsidP="00F74DDE"/>
    <w:p w14:paraId="57E01215" w14:textId="77777777" w:rsidR="00F74DDE" w:rsidRDefault="00F74DDE" w:rsidP="00F74DDE"/>
    <w:p w14:paraId="2C81956D" w14:textId="77777777" w:rsidR="00F74DDE" w:rsidRDefault="00F74DDE" w:rsidP="00F74DDE"/>
    <w:p w14:paraId="11A1882A" w14:textId="7CF16CF4" w:rsidR="00F74DDE" w:rsidRPr="00F74DDE" w:rsidRDefault="00647C77" w:rsidP="00F74DDE">
      <w:r w:rsidRPr="00647C77">
        <w:rPr>
          <w:noProof/>
          <w14:ligatures w14:val="standardContextual"/>
        </w:rPr>
        <w:pict w14:anchorId="27792CC9">
          <v:rect id="_x0000_i1025" alt="" style="width:451.3pt;height:.05pt;mso-width-percent:0;mso-height-percent:0;mso-width-percent:0;mso-height-percent:0" o:hralign="center" o:hrstd="t" o:hr="t" fillcolor="#a0a0a0" stroked="f"/>
        </w:pict>
      </w:r>
    </w:p>
    <w:p w14:paraId="4B96A440" w14:textId="77777777" w:rsidR="00F74DDE" w:rsidRDefault="00F74DDE" w:rsidP="00E757C0">
      <w:pPr>
        <w:pStyle w:val="Heading2"/>
        <w:spacing w:before="120" w:after="120"/>
      </w:pPr>
    </w:p>
    <w:p w14:paraId="33D97D98" w14:textId="77777777" w:rsidR="00F74DDE" w:rsidRDefault="00F74DDE" w:rsidP="00E757C0">
      <w:pPr>
        <w:pStyle w:val="Heading2"/>
        <w:spacing w:before="120" w:after="120"/>
      </w:pPr>
    </w:p>
    <w:p w14:paraId="662705B0" w14:textId="6D280876" w:rsidR="00E757C0" w:rsidRDefault="00E757C0" w:rsidP="00E757C0">
      <w:pPr>
        <w:pStyle w:val="Heading2"/>
        <w:spacing w:before="120" w:after="120"/>
      </w:pPr>
      <w:r>
        <w:t>Appendix</w:t>
      </w:r>
    </w:p>
    <w:p w14:paraId="0212180B" w14:textId="77777777" w:rsidR="00E757C0" w:rsidRDefault="00E757C0" w:rsidP="00E757C0"/>
    <w:p w14:paraId="0B310F14" w14:textId="77777777" w:rsidR="00E757C0" w:rsidRDefault="00E757C0" w:rsidP="004A3BA7">
      <w:pPr>
        <w:numPr>
          <w:ilvl w:val="0"/>
          <w:numId w:val="81"/>
        </w:numPr>
        <w:spacing w:before="120" w:after="120"/>
      </w:pPr>
      <w:r>
        <w:t>A photo of handwritten interview notes.</w:t>
      </w:r>
    </w:p>
    <w:p w14:paraId="12E289EE" w14:textId="77777777" w:rsidR="00434B25" w:rsidRDefault="00434B25">
      <w:pPr>
        <w:rPr>
          <w:lang w:val="en-US"/>
        </w:rPr>
      </w:pPr>
    </w:p>
    <w:p w14:paraId="3455666F" w14:textId="42911166" w:rsidR="00E757C0" w:rsidRDefault="00E757C0" w:rsidP="00E757C0">
      <w:r>
        <w:fldChar w:fldCharType="begin"/>
      </w:r>
      <w: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fldChar w:fldCharType="separate"/>
      </w:r>
      <w:r>
        <w:rPr>
          <w:noProof/>
        </w:rPr>
        <w:drawing>
          <wp:inline distT="0" distB="0" distL="0" distR="0" wp14:anchorId="3B512DC3" wp14:editId="38794A8D">
            <wp:extent cx="5731510" cy="7642225"/>
            <wp:effectExtent l="0" t="2858" r="6033" b="6032"/>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rot="5400000">
                      <a:off x="0" y="0"/>
                      <a:ext cx="5731510" cy="7642225"/>
                    </a:xfrm>
                    <a:prstGeom prst="rect">
                      <a:avLst/>
                    </a:prstGeom>
                    <a:noFill/>
                    <a:ln>
                      <a:noFill/>
                    </a:ln>
                  </pic:spPr>
                </pic:pic>
              </a:graphicData>
            </a:graphic>
          </wp:inline>
        </w:drawing>
      </w:r>
      <w:r>
        <w:fldChar w:fldCharType="end"/>
      </w:r>
    </w:p>
    <w:p w14:paraId="4E303744" w14:textId="77777777" w:rsidR="00E757C0" w:rsidRDefault="00E757C0">
      <w:pPr>
        <w:rPr>
          <w:lang w:val="en-US"/>
        </w:rPr>
      </w:pPr>
    </w:p>
    <w:p w14:paraId="0763050E" w14:textId="77777777" w:rsidR="00582594" w:rsidRDefault="00582594" w:rsidP="00582594">
      <w:pPr>
        <w:pStyle w:val="Heading3"/>
        <w:spacing w:before="120" w:after="120"/>
      </w:pPr>
      <w:r>
        <w:t>Gantt Chart</w:t>
      </w:r>
    </w:p>
    <w:p w14:paraId="59D8A3AD" w14:textId="77777777" w:rsidR="00582594" w:rsidRPr="00582594" w:rsidRDefault="00582594" w:rsidP="00582594"/>
    <w:p w14:paraId="7CC5A041" w14:textId="77777777" w:rsidR="00582594" w:rsidRDefault="00582594" w:rsidP="00582594">
      <w:pPr>
        <w:pStyle w:val="Heading3"/>
        <w:spacing w:before="120" w:after="120"/>
      </w:pPr>
      <w:r>
        <w:t>Phase 1 - Research Foundations</w:t>
      </w:r>
    </w:p>
    <w:p w14:paraId="53C506F3" w14:textId="77777777" w:rsidR="00582594" w:rsidRPr="00582594" w:rsidRDefault="00582594" w:rsidP="00582594"/>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00"/>
        <w:gridCol w:w="1924"/>
        <w:gridCol w:w="1899"/>
        <w:gridCol w:w="1987"/>
      </w:tblGrid>
      <w:tr w:rsidR="00582594"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Default="00582594">
            <w:r>
              <w:rPr>
                <w:b/>
                <w:bCs/>
              </w:rPr>
              <w:lastRenderedPageBreak/>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Default="00582594">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Default="00582594">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Default="00582594">
            <w:r>
              <w:rPr>
                <w:b/>
                <w:bCs/>
              </w:rPr>
              <w:t>Duration</w:t>
            </w:r>
          </w:p>
        </w:tc>
      </w:tr>
      <w:tr w:rsidR="00582594"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Default="00582594">
            <w: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Default="00582594">
            <w: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Default="00582594">
            <w: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Default="00582594">
            <w:r>
              <w:t>12 days</w:t>
            </w:r>
          </w:p>
        </w:tc>
      </w:tr>
      <w:tr w:rsidR="00582594"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Default="00582594">
            <w: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Default="00582594">
            <w: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Default="00582594">
            <w: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Default="00582594">
            <w:r>
              <w:t>4 days</w:t>
            </w:r>
          </w:p>
        </w:tc>
      </w:tr>
    </w:tbl>
    <w:p w14:paraId="37ECFECC" w14:textId="77777777" w:rsidR="00582594" w:rsidRDefault="00582594">
      <w:pPr>
        <w:rPr>
          <w:lang w:val="en-US"/>
        </w:rPr>
      </w:pPr>
    </w:p>
    <w:p w14:paraId="42AB1BE0" w14:textId="77777777" w:rsidR="00582594" w:rsidRDefault="00582594" w:rsidP="00582594">
      <w:pPr>
        <w:pStyle w:val="Heading3"/>
        <w:spacing w:before="120" w:after="120"/>
      </w:pPr>
      <w:r>
        <w:t>Phase 2 - Requirement Analysis</w:t>
      </w:r>
    </w:p>
    <w:p w14:paraId="04FA4EDD" w14:textId="77777777" w:rsidR="00582594" w:rsidRDefault="00582594">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76"/>
        <w:gridCol w:w="1846"/>
        <w:gridCol w:w="1843"/>
        <w:gridCol w:w="1945"/>
      </w:tblGrid>
      <w:tr w:rsidR="00582594"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Default="00582594">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Default="00582594">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Default="00582594">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Default="00582594">
            <w:r>
              <w:rPr>
                <w:b/>
                <w:bCs/>
              </w:rPr>
              <w:t>Duration</w:t>
            </w:r>
          </w:p>
        </w:tc>
      </w:tr>
      <w:tr w:rsidR="00582594"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Default="00582594">
            <w: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Default="00582594">
            <w: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Default="00582594">
            <w: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Default="00582594">
            <w:r>
              <w:t>1 day</w:t>
            </w:r>
          </w:p>
        </w:tc>
      </w:tr>
      <w:tr w:rsidR="00582594"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Default="00582594">
            <w: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Default="00582594">
            <w: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Default="00582594">
            <w: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Default="00582594">
            <w:r>
              <w:t>1 day</w:t>
            </w:r>
          </w:p>
        </w:tc>
      </w:tr>
      <w:tr w:rsidR="00582594"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Default="00582594">
            <w: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Default="00582594">
            <w: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Default="00582594">
            <w: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Default="00582594">
            <w:r>
              <w:t>3 days</w:t>
            </w:r>
          </w:p>
        </w:tc>
      </w:tr>
      <w:tr w:rsidR="00582594"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Default="00582594">
            <w: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Default="00582594">
            <w: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Default="00582594">
            <w: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Default="00582594">
            <w:r>
              <w:t>2 days</w:t>
            </w:r>
          </w:p>
        </w:tc>
      </w:tr>
      <w:tr w:rsidR="00582594"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Default="00582594">
            <w: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Default="00582594">
            <w: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Default="00582594">
            <w: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Default="00582594">
            <w:r>
              <w:t>2 days</w:t>
            </w:r>
          </w:p>
        </w:tc>
      </w:tr>
      <w:tr w:rsidR="00582594"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Default="00582594">
            <w: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Default="00582594">
            <w: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Default="00582594">
            <w: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Default="00582594">
            <w:r>
              <w:t>2 days</w:t>
            </w:r>
          </w:p>
        </w:tc>
      </w:tr>
      <w:tr w:rsidR="00582594"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Default="00582594">
            <w: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Default="00582594">
            <w: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Default="00582594">
            <w: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Default="00582594">
            <w:r>
              <w:t>1 day</w:t>
            </w:r>
          </w:p>
        </w:tc>
      </w:tr>
      <w:tr w:rsidR="00582594"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Default="00582594">
            <w: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Default="00582594">
            <w: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Default="00582594">
            <w: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Default="00582594">
            <w:r>
              <w:t>2 days</w:t>
            </w:r>
          </w:p>
        </w:tc>
      </w:tr>
      <w:tr w:rsidR="00582594"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Default="00582594">
            <w: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Default="00582594">
            <w: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Default="00582594">
            <w: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Default="00582594">
            <w:r>
              <w:t>3 days</w:t>
            </w:r>
          </w:p>
        </w:tc>
      </w:tr>
    </w:tbl>
    <w:p w14:paraId="0CA40410" w14:textId="77777777" w:rsidR="00582594" w:rsidRDefault="00582594">
      <w:pPr>
        <w:rPr>
          <w:lang w:val="en-US"/>
        </w:rPr>
      </w:pPr>
    </w:p>
    <w:p w14:paraId="5ABC1B91" w14:textId="77777777" w:rsidR="00582594" w:rsidRDefault="00582594" w:rsidP="00582594">
      <w:pPr>
        <w:pStyle w:val="Heading3"/>
        <w:spacing w:before="120" w:after="120"/>
      </w:pPr>
      <w:r>
        <w:t>Phase 3 - Project Plan</w:t>
      </w:r>
    </w:p>
    <w:p w14:paraId="4D9B6B80" w14:textId="77777777" w:rsidR="00582594" w:rsidRDefault="00582594">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3"/>
        <w:gridCol w:w="1789"/>
        <w:gridCol w:w="1767"/>
        <w:gridCol w:w="1901"/>
      </w:tblGrid>
      <w:tr w:rsidR="00582594"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Default="00582594">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Default="00582594">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Default="00582594">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Default="00582594">
            <w:r>
              <w:rPr>
                <w:b/>
                <w:bCs/>
              </w:rPr>
              <w:t>Duration</w:t>
            </w:r>
          </w:p>
        </w:tc>
      </w:tr>
      <w:tr w:rsidR="00582594"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Default="00582594">
            <w: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Default="00582594">
            <w: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Default="00582594">
            <w: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Default="00582594">
            <w:r>
              <w:t>1 day</w:t>
            </w:r>
          </w:p>
        </w:tc>
      </w:tr>
      <w:tr w:rsidR="00582594"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Default="00582594">
            <w: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Default="00582594">
            <w: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Default="00582594">
            <w: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Default="00582594">
            <w:r>
              <w:t>1 day</w:t>
            </w:r>
          </w:p>
        </w:tc>
      </w:tr>
      <w:tr w:rsidR="00582594"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Default="00582594">
            <w: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Default="00582594">
            <w: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Default="00582594">
            <w: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Default="00582594">
            <w:r>
              <w:t>1 day</w:t>
            </w:r>
          </w:p>
        </w:tc>
      </w:tr>
      <w:tr w:rsidR="00582594"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Default="00582594">
            <w: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Default="00582594">
            <w: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Default="00582594">
            <w: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Default="00582594">
            <w:r>
              <w:t>1 day</w:t>
            </w:r>
          </w:p>
        </w:tc>
      </w:tr>
      <w:tr w:rsidR="00582594"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Default="00582594">
            <w: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Default="00582594">
            <w: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Default="00582594">
            <w: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Default="00582594">
            <w:r>
              <w:t>3 days</w:t>
            </w:r>
          </w:p>
        </w:tc>
      </w:tr>
    </w:tbl>
    <w:p w14:paraId="26F39883" w14:textId="77777777" w:rsidR="00582594" w:rsidRDefault="00582594">
      <w:pPr>
        <w:rPr>
          <w:lang w:val="en-US"/>
        </w:rPr>
      </w:pPr>
    </w:p>
    <w:p w14:paraId="12075AC0" w14:textId="77777777" w:rsidR="009522DB" w:rsidRDefault="009522DB" w:rsidP="009522DB">
      <w:pPr>
        <w:pStyle w:val="Heading3"/>
        <w:spacing w:before="120" w:after="120"/>
      </w:pPr>
      <w:r>
        <w:lastRenderedPageBreak/>
        <w:t>Phase 4 - Architecture Plan</w:t>
      </w:r>
    </w:p>
    <w:p w14:paraId="14E36DAF" w14:textId="77777777" w:rsidR="009522DB" w:rsidRDefault="009522DB">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53"/>
        <w:gridCol w:w="2074"/>
        <w:gridCol w:w="2066"/>
        <w:gridCol w:w="2117"/>
      </w:tblGrid>
      <w:tr w:rsidR="009522DB"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Default="009522DB">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Default="009522DB">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Default="009522DB">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Default="009522DB">
            <w:r>
              <w:rPr>
                <w:b/>
                <w:bCs/>
              </w:rPr>
              <w:t>Duration</w:t>
            </w:r>
          </w:p>
        </w:tc>
      </w:tr>
      <w:tr w:rsidR="009522DB"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Default="009522DB">
            <w: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Default="009522DB">
            <w: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Default="009522DB">
            <w: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Default="009522DB">
            <w:r>
              <w:t>1 day</w:t>
            </w:r>
          </w:p>
        </w:tc>
      </w:tr>
      <w:tr w:rsidR="009522DB"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Default="009522DB">
            <w: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Default="009522DB">
            <w: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Default="009522DB">
            <w: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Default="009522DB">
            <w:r>
              <w:t>2 days</w:t>
            </w:r>
          </w:p>
        </w:tc>
      </w:tr>
      <w:tr w:rsidR="009522DB"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Default="009522DB">
            <w: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Default="009522DB">
            <w: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Default="009522DB">
            <w: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Default="009522DB">
            <w:r>
              <w:t>3 days</w:t>
            </w:r>
          </w:p>
        </w:tc>
      </w:tr>
      <w:tr w:rsidR="009522DB"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Default="009522DB">
            <w: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Default="009522DB">
            <w: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Default="009522DB">
            <w: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Default="009522DB">
            <w:r>
              <w:t>1 day</w:t>
            </w:r>
          </w:p>
        </w:tc>
      </w:tr>
      <w:tr w:rsidR="009522DB"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Default="009522DB">
            <w: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Default="009522DB">
            <w: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Default="009522DB">
            <w: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Default="009522DB">
            <w:r>
              <w:t>4 days</w:t>
            </w:r>
          </w:p>
        </w:tc>
      </w:tr>
    </w:tbl>
    <w:p w14:paraId="5D3B76A0" w14:textId="77777777" w:rsidR="009522DB" w:rsidRDefault="009522DB">
      <w:pPr>
        <w:rPr>
          <w:lang w:val="en-US"/>
        </w:rPr>
      </w:pPr>
    </w:p>
    <w:p w14:paraId="78057EE1" w14:textId="77777777" w:rsidR="00E469CC" w:rsidRDefault="00E469CC" w:rsidP="00E469CC">
      <w:pPr>
        <w:pStyle w:val="Heading3"/>
        <w:spacing w:before="120" w:after="120"/>
      </w:pPr>
      <w:r>
        <w:t xml:space="preserve">Phase 5 - Data, Feature Engineering, and Modelling </w:t>
      </w:r>
    </w:p>
    <w:p w14:paraId="37A544DC" w14:textId="77777777" w:rsidR="00E469CC" w:rsidRDefault="00E469CC">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294"/>
        <w:gridCol w:w="1572"/>
        <w:gridCol w:w="1572"/>
        <w:gridCol w:w="1572"/>
      </w:tblGrid>
      <w:tr w:rsidR="00E469CC"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Default="00E469CC">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Default="00E469CC"/>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Default="00E469CC"/>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Default="00E469CC"/>
        </w:tc>
      </w:tr>
      <w:tr w:rsidR="00E469CC"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Default="00E469CC">
            <w: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Default="00E469CC">
            <w: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Default="00E469CC">
            <w: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Default="00E469CC">
            <w:r>
              <w:t>6 days</w:t>
            </w:r>
          </w:p>
        </w:tc>
      </w:tr>
      <w:tr w:rsidR="00E469CC"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Default="00E469CC">
            <w: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Default="00E469CC">
            <w: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Default="00E469CC">
            <w: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Default="00E469CC">
            <w:r>
              <w:t>9 days</w:t>
            </w:r>
          </w:p>
        </w:tc>
      </w:tr>
      <w:tr w:rsidR="00E469CC"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Default="00E469CC">
            <w: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Default="00E469CC">
            <w: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Default="00E469CC">
            <w: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Default="00E469CC">
            <w:r>
              <w:t>3 days</w:t>
            </w:r>
          </w:p>
        </w:tc>
      </w:tr>
      <w:tr w:rsidR="00E469CC"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Default="00E469CC">
            <w: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Default="00E469CC">
            <w: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Default="00E469CC">
            <w: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Default="00E469CC">
            <w:r>
              <w:t>2 days</w:t>
            </w:r>
          </w:p>
        </w:tc>
      </w:tr>
      <w:tr w:rsidR="00E469CC"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Default="00E469CC">
            <w: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Default="00E469CC">
            <w: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Default="00E469CC">
            <w: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Default="00E469CC">
            <w:r>
              <w:t>3 days</w:t>
            </w:r>
          </w:p>
        </w:tc>
      </w:tr>
      <w:tr w:rsidR="00E469CC"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Default="00E469CC">
            <w: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Default="00E469CC">
            <w: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Default="00E469CC">
            <w: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Default="00E469CC">
            <w:r>
              <w:t>2 days</w:t>
            </w:r>
          </w:p>
        </w:tc>
      </w:tr>
    </w:tbl>
    <w:p w14:paraId="37760548" w14:textId="77777777" w:rsidR="00E469CC" w:rsidRDefault="00E469CC">
      <w:pPr>
        <w:rPr>
          <w:lang w:val="en-US"/>
        </w:rPr>
      </w:pPr>
    </w:p>
    <w:p w14:paraId="37FA7348" w14:textId="77777777" w:rsidR="00E469CC" w:rsidRDefault="00E469CC" w:rsidP="00E469CC">
      <w:pPr>
        <w:pStyle w:val="Heading3"/>
        <w:spacing w:before="120" w:after="120"/>
      </w:pPr>
      <w:r>
        <w:t>Phase 6 - Backend Development</w:t>
      </w:r>
    </w:p>
    <w:p w14:paraId="7C0B9896" w14:textId="77777777" w:rsidR="00E469CC" w:rsidRDefault="00E469CC">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66"/>
        <w:gridCol w:w="1896"/>
        <w:gridCol w:w="1896"/>
        <w:gridCol w:w="1952"/>
      </w:tblGrid>
      <w:tr w:rsidR="00E469CC"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Default="00E469CC">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Default="00E469CC">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Default="00E469CC">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Default="00E469CC">
            <w:r>
              <w:rPr>
                <w:b/>
                <w:bCs/>
              </w:rPr>
              <w:t>Duration</w:t>
            </w:r>
          </w:p>
        </w:tc>
      </w:tr>
      <w:tr w:rsidR="00E469CC"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Default="00E469CC">
            <w: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Default="00E469CC">
            <w: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Default="00E469CC">
            <w: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Default="00E469CC">
            <w:r>
              <w:t>12 days</w:t>
            </w:r>
          </w:p>
        </w:tc>
      </w:tr>
      <w:tr w:rsidR="00E469CC"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Default="00E469CC">
            <w: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Default="00E469CC">
            <w: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Default="00E469CC">
            <w: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Default="00E469CC">
            <w:r>
              <w:t>8 days</w:t>
            </w:r>
          </w:p>
        </w:tc>
      </w:tr>
      <w:tr w:rsidR="00E469CC"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Default="00E469CC">
            <w: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Default="00E469CC">
            <w: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Default="00E469CC">
            <w: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Default="00E469CC">
            <w:r>
              <w:t>2 days</w:t>
            </w:r>
          </w:p>
        </w:tc>
      </w:tr>
      <w:tr w:rsidR="00E469CC"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Default="00E469CC">
            <w: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Default="00E469CC">
            <w: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Default="00E469CC">
            <w: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Default="00E469CC">
            <w:r>
              <w:t>4 days</w:t>
            </w:r>
          </w:p>
        </w:tc>
      </w:tr>
      <w:tr w:rsidR="00E469CC"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Default="00E469CC">
            <w: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Default="00E469CC">
            <w: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Default="00E469CC">
            <w: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Default="00E469CC">
            <w:r>
              <w:t>2 days</w:t>
            </w:r>
          </w:p>
        </w:tc>
      </w:tr>
    </w:tbl>
    <w:p w14:paraId="2F91F036" w14:textId="77777777" w:rsidR="00E469CC" w:rsidRDefault="00E469CC">
      <w:pPr>
        <w:rPr>
          <w:lang w:val="en-US"/>
        </w:rPr>
      </w:pPr>
    </w:p>
    <w:p w14:paraId="73F3E192" w14:textId="77777777" w:rsidR="00AF40ED" w:rsidRDefault="00AF40ED" w:rsidP="00AF40ED">
      <w:pPr>
        <w:pStyle w:val="Heading3"/>
        <w:spacing w:before="120" w:after="120"/>
      </w:pPr>
      <w:r>
        <w:t>Phase 7 - Frontend Development</w:t>
      </w:r>
    </w:p>
    <w:p w14:paraId="0331FE8C" w14:textId="77777777" w:rsidR="00AF40ED" w:rsidRDefault="00AF40ED">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24"/>
        <w:gridCol w:w="1937"/>
        <w:gridCol w:w="1937"/>
        <w:gridCol w:w="1912"/>
      </w:tblGrid>
      <w:tr w:rsidR="00AF40ED"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Default="00AF40ED">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Default="00AF40ED">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Default="00AF40ED">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Default="00AF40ED">
            <w:r>
              <w:rPr>
                <w:b/>
                <w:bCs/>
              </w:rPr>
              <w:t>Duration</w:t>
            </w:r>
          </w:p>
        </w:tc>
      </w:tr>
      <w:tr w:rsidR="00AF40ED"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Default="00AF40ED">
            <w: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Default="00AF40ED">
            <w: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Default="00AF40ED">
            <w: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Default="00AF40ED">
            <w:r>
              <w:t>2 days</w:t>
            </w:r>
          </w:p>
        </w:tc>
      </w:tr>
      <w:tr w:rsidR="00AF40ED"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Default="00AF40ED">
            <w: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Default="00AF40ED">
            <w: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Default="00AF40ED">
            <w: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Default="00AF40ED">
            <w:r>
              <w:t>12 days</w:t>
            </w:r>
          </w:p>
        </w:tc>
      </w:tr>
      <w:tr w:rsidR="00AF40ED"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Default="00AF40ED">
            <w: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Default="00AF40ED">
            <w: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Default="00AF40ED">
            <w: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Default="00AF40ED">
            <w:r>
              <w:t>8 days</w:t>
            </w:r>
          </w:p>
        </w:tc>
      </w:tr>
      <w:tr w:rsidR="00AF40ED"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Default="00AF40ED">
            <w: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Default="00AF40ED">
            <w: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Default="00AF40ED">
            <w: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Default="00AF40ED">
            <w:r>
              <w:t>3 days</w:t>
            </w:r>
          </w:p>
        </w:tc>
      </w:tr>
      <w:tr w:rsidR="00AF40ED"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Default="00AF40ED">
            <w: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Default="00AF40ED">
            <w: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Default="00AF40ED">
            <w: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Default="00AF40ED">
            <w:r>
              <w:t>3 days</w:t>
            </w:r>
          </w:p>
        </w:tc>
      </w:tr>
      <w:tr w:rsidR="00AF40ED"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Default="00AF40ED">
            <w: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Default="00AF40ED">
            <w: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Default="00AF40ED">
            <w: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Default="00AF40ED">
            <w:r>
              <w:t>1 days</w:t>
            </w:r>
          </w:p>
        </w:tc>
      </w:tr>
      <w:tr w:rsidR="00AF40ED"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Default="00AF40ED">
            <w: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Default="00AF40ED">
            <w: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Default="00AF40ED">
            <w: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Default="00AF40ED">
            <w:r>
              <w:t>1 day</w:t>
            </w:r>
          </w:p>
        </w:tc>
      </w:tr>
      <w:tr w:rsidR="00AF40ED"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Default="00AF40ED">
            <w: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Default="00AF40ED">
            <w: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Default="00AF40ED">
            <w: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Default="00AF40ED">
            <w:r>
              <w:t>2 days</w:t>
            </w:r>
          </w:p>
        </w:tc>
      </w:tr>
    </w:tbl>
    <w:p w14:paraId="51D3BB2A" w14:textId="77777777" w:rsidR="00AF40ED" w:rsidRDefault="00AF40ED">
      <w:pPr>
        <w:rPr>
          <w:lang w:val="en-US"/>
        </w:rPr>
      </w:pPr>
    </w:p>
    <w:p w14:paraId="2372D843" w14:textId="77777777" w:rsidR="007A2B9D" w:rsidRDefault="007A2B9D" w:rsidP="007A2B9D">
      <w:pPr>
        <w:pStyle w:val="Heading3"/>
        <w:spacing w:before="120" w:after="120"/>
      </w:pPr>
      <w:r>
        <w:t>Phase 8 - Deployment and Integration</w:t>
      </w:r>
    </w:p>
    <w:p w14:paraId="5C37E594" w14:textId="77777777" w:rsidR="007A2B9D" w:rsidRDefault="007A2B9D">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77"/>
        <w:gridCol w:w="1822"/>
        <w:gridCol w:w="1822"/>
        <w:gridCol w:w="1789"/>
      </w:tblGrid>
      <w:tr w:rsidR="007A2B9D"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Default="007A2B9D">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Default="007A2B9D">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Default="007A2B9D">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Default="007A2B9D">
            <w:r>
              <w:rPr>
                <w:b/>
                <w:bCs/>
              </w:rPr>
              <w:t>Duration</w:t>
            </w:r>
          </w:p>
        </w:tc>
      </w:tr>
      <w:tr w:rsidR="007A2B9D"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Default="007A2B9D">
            <w: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Default="007A2B9D">
            <w: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Default="007A2B9D">
            <w: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Default="007A2B9D">
            <w:r>
              <w:t>5 days</w:t>
            </w:r>
          </w:p>
        </w:tc>
      </w:tr>
      <w:tr w:rsidR="007A2B9D"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Default="007A2B9D">
            <w: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Default="007A2B9D">
            <w: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Default="007A2B9D">
            <w: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Default="007A2B9D">
            <w:r>
              <w:t>2 days</w:t>
            </w:r>
          </w:p>
        </w:tc>
      </w:tr>
      <w:tr w:rsidR="007A2B9D"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Default="007A2B9D">
            <w: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Default="007A2B9D">
            <w: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Default="007A2B9D">
            <w: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Default="007A2B9D">
            <w:r>
              <w:t>3 days</w:t>
            </w:r>
          </w:p>
        </w:tc>
      </w:tr>
      <w:tr w:rsidR="007A2B9D"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Default="007A2B9D">
            <w: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Default="007A2B9D">
            <w: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Default="007A2B9D">
            <w: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Default="007A2B9D">
            <w:r>
              <w:t>4 days</w:t>
            </w:r>
          </w:p>
        </w:tc>
      </w:tr>
    </w:tbl>
    <w:p w14:paraId="2479A32B" w14:textId="77777777" w:rsidR="007A2B9D" w:rsidRDefault="007A2B9D">
      <w:pPr>
        <w:rPr>
          <w:lang w:val="en-US"/>
        </w:rPr>
      </w:pPr>
    </w:p>
    <w:p w14:paraId="00E31F80" w14:textId="77777777" w:rsidR="005B3A7F" w:rsidRDefault="005B3A7F" w:rsidP="005B3A7F">
      <w:pPr>
        <w:pStyle w:val="Heading3"/>
        <w:spacing w:before="120" w:after="120"/>
      </w:pPr>
      <w:r>
        <w:t>Phase 9 - Testing</w:t>
      </w:r>
    </w:p>
    <w:p w14:paraId="477006D8" w14:textId="77777777" w:rsidR="005B3A7F" w:rsidRDefault="005B3A7F">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24"/>
        <w:gridCol w:w="2228"/>
        <w:gridCol w:w="2228"/>
        <w:gridCol w:w="2230"/>
      </w:tblGrid>
      <w:tr w:rsidR="005B3A7F"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Default="005B3A7F">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Default="005B3A7F">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Default="005B3A7F">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Default="005B3A7F">
            <w:r>
              <w:rPr>
                <w:b/>
                <w:bCs/>
              </w:rPr>
              <w:t>Duration</w:t>
            </w:r>
          </w:p>
        </w:tc>
      </w:tr>
      <w:tr w:rsidR="005B3A7F"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Default="005B3A7F">
            <w: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Default="005B3A7F">
            <w: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Default="005B3A7F">
            <w: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Default="005B3A7F">
            <w:r>
              <w:t>3 days</w:t>
            </w:r>
          </w:p>
        </w:tc>
      </w:tr>
      <w:tr w:rsidR="005B3A7F"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Default="005B3A7F">
            <w: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Default="005B3A7F">
            <w: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Default="005B3A7F">
            <w: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Default="005B3A7F">
            <w:r>
              <w:t>2 days</w:t>
            </w:r>
          </w:p>
        </w:tc>
      </w:tr>
      <w:tr w:rsidR="005B3A7F"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Default="005B3A7F">
            <w: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Default="005B3A7F">
            <w: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Default="005B3A7F">
            <w: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Default="005B3A7F">
            <w:r>
              <w:t>2 days</w:t>
            </w:r>
          </w:p>
        </w:tc>
      </w:tr>
      <w:tr w:rsidR="005B3A7F"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Default="005B3A7F">
            <w:r>
              <w:lastRenderedPageBreak/>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Default="005B3A7F">
            <w: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Default="005B3A7F">
            <w: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Default="005B3A7F">
            <w:r>
              <w:t>2 days</w:t>
            </w:r>
          </w:p>
        </w:tc>
      </w:tr>
      <w:tr w:rsidR="005B3A7F"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Default="005B3A7F">
            <w: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Default="005B3A7F">
            <w: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Default="005B3A7F">
            <w: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Default="005B3A7F">
            <w:r>
              <w:t>3 days</w:t>
            </w:r>
          </w:p>
        </w:tc>
      </w:tr>
    </w:tbl>
    <w:p w14:paraId="61415919" w14:textId="77777777" w:rsidR="005B3A7F" w:rsidRDefault="005B3A7F">
      <w:pPr>
        <w:rPr>
          <w:lang w:val="en-US"/>
        </w:rPr>
      </w:pPr>
    </w:p>
    <w:p w14:paraId="53F3A1F8" w14:textId="77777777" w:rsidR="00696838" w:rsidRDefault="00696838" w:rsidP="00696838">
      <w:pPr>
        <w:pStyle w:val="Heading3"/>
        <w:spacing w:before="120" w:after="120"/>
      </w:pPr>
      <w:r>
        <w:t>Phase 10 - Evaluation</w:t>
      </w:r>
    </w:p>
    <w:p w14:paraId="6BFD56FB" w14:textId="77777777" w:rsidR="00696838" w:rsidRDefault="00696838">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07"/>
        <w:gridCol w:w="1680"/>
        <w:gridCol w:w="1680"/>
        <w:gridCol w:w="1643"/>
      </w:tblGrid>
      <w:tr w:rsidR="00696838"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Default="00696838">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Default="00696838">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Default="00696838">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Default="00696838">
            <w:r>
              <w:rPr>
                <w:b/>
                <w:bCs/>
              </w:rPr>
              <w:t>Duration</w:t>
            </w:r>
          </w:p>
        </w:tc>
      </w:tr>
      <w:tr w:rsidR="00696838"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Default="00696838">
            <w: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Default="00696838">
            <w: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Default="00696838">
            <w: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Default="00696838">
            <w:r>
              <w:t>21 days</w:t>
            </w:r>
          </w:p>
        </w:tc>
      </w:tr>
      <w:tr w:rsidR="00696838"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Default="00696838">
            <w: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Default="00696838">
            <w: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Default="00696838">
            <w: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Default="00696838">
            <w:r>
              <w:t>2 days</w:t>
            </w:r>
          </w:p>
        </w:tc>
      </w:tr>
      <w:tr w:rsidR="00696838"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Default="00696838">
            <w: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Default="00696838">
            <w: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Default="00696838">
            <w: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Default="00696838">
            <w:r>
              <w:t>2 days</w:t>
            </w:r>
          </w:p>
        </w:tc>
      </w:tr>
      <w:tr w:rsidR="00696838"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Default="00696838">
            <w: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Default="00696838">
            <w: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Default="00696838">
            <w: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Default="00696838">
            <w:r>
              <w:t>3 days</w:t>
            </w:r>
          </w:p>
        </w:tc>
      </w:tr>
      <w:tr w:rsidR="00696838"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Default="00696838">
            <w: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Default="00696838">
            <w: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Default="00696838">
            <w: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Default="00696838">
            <w:r>
              <w:t>2 days</w:t>
            </w:r>
          </w:p>
        </w:tc>
      </w:tr>
      <w:tr w:rsidR="00696838"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Default="00696838">
            <w: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Default="00696838">
            <w: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Default="00696838">
            <w: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Default="00696838">
            <w:r>
              <w:t>2 days</w:t>
            </w:r>
          </w:p>
        </w:tc>
      </w:tr>
      <w:tr w:rsidR="00696838"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Default="00696838">
            <w: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Default="00696838">
            <w: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Default="00696838">
            <w: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Default="00696838">
            <w:r>
              <w:t>1 day</w:t>
            </w:r>
          </w:p>
        </w:tc>
      </w:tr>
      <w:tr w:rsidR="00696838"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Default="00696838">
            <w: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Default="00696838">
            <w: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Default="00696838">
            <w: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Default="00696838">
            <w:r>
              <w:t>2 days</w:t>
            </w:r>
          </w:p>
        </w:tc>
      </w:tr>
      <w:tr w:rsidR="00696838"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Default="00696838">
            <w: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Default="00696838">
            <w: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Default="00696838">
            <w: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Default="00696838">
            <w:r>
              <w:t>1 day</w:t>
            </w:r>
          </w:p>
        </w:tc>
      </w:tr>
      <w:tr w:rsidR="00696838"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Default="00696838">
            <w: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Default="00696838">
            <w: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Default="00696838">
            <w: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Default="00696838">
            <w:r>
              <w:t>2 days</w:t>
            </w:r>
          </w:p>
        </w:tc>
      </w:tr>
      <w:tr w:rsidR="00696838"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Default="00696838">
            <w: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Default="00696838">
            <w: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Default="00696838">
            <w: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Default="00696838">
            <w:r>
              <w:t>3 days</w:t>
            </w:r>
          </w:p>
        </w:tc>
      </w:tr>
    </w:tbl>
    <w:p w14:paraId="0671D1C4" w14:textId="77777777" w:rsidR="00696838" w:rsidRDefault="00696838">
      <w:pPr>
        <w:rPr>
          <w:lang w:val="en-US"/>
        </w:rPr>
      </w:pPr>
    </w:p>
    <w:p w14:paraId="7EF21005" w14:textId="77777777" w:rsidR="00A84354" w:rsidRDefault="00A84354" w:rsidP="00A84354">
      <w:pPr>
        <w:pStyle w:val="Heading3"/>
        <w:spacing w:before="120" w:after="120"/>
      </w:pPr>
      <w:r>
        <w:t>Phase 10 - Conclusion</w:t>
      </w:r>
    </w:p>
    <w:p w14:paraId="4299D700" w14:textId="77777777" w:rsidR="00A84354" w:rsidRDefault="00A84354">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Default="00A84354">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Default="00A84354">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Default="00A84354">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Default="00A84354">
            <w:r>
              <w:rPr>
                <w:b/>
                <w:bCs/>
              </w:rPr>
              <w:t>Duration</w:t>
            </w:r>
          </w:p>
        </w:tc>
      </w:tr>
      <w:tr w:rsidR="00A84354"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Default="00A84354">
            <w: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Default="00A84354">
            <w: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Default="00A84354">
            <w: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Default="00A84354">
            <w:r>
              <w:t>2 days</w:t>
            </w:r>
          </w:p>
        </w:tc>
      </w:tr>
    </w:tbl>
    <w:p w14:paraId="47CFE8C9" w14:textId="77777777" w:rsidR="00A84354" w:rsidRDefault="00A84354">
      <w:pPr>
        <w:rPr>
          <w:lang w:val="en-US"/>
        </w:rPr>
      </w:pPr>
    </w:p>
    <w:p w14:paraId="103B3EDE" w14:textId="77777777" w:rsidR="00E66C57" w:rsidRDefault="00E66C57" w:rsidP="00E66C57">
      <w:pPr>
        <w:pStyle w:val="Heading3"/>
        <w:spacing w:before="120" w:after="120"/>
      </w:pPr>
      <w:r>
        <w:t>Kanban Board Evidence</w:t>
      </w:r>
    </w:p>
    <w:p w14:paraId="1B548590" w14:textId="77777777" w:rsidR="00E66C57" w:rsidRDefault="00E66C57">
      <w:pPr>
        <w:rPr>
          <w:lang w:val="en-US"/>
        </w:rPr>
      </w:pPr>
    </w:p>
    <w:p w14:paraId="166C935C" w14:textId="324FCB79" w:rsidR="00E66C57" w:rsidRDefault="00E66C57" w:rsidP="00E66C57">
      <w:r>
        <w:lastRenderedPageBreak/>
        <w:fldChar w:fldCharType="begin"/>
      </w:r>
      <w: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fldChar w:fldCharType="separate"/>
      </w:r>
      <w:r>
        <w:rPr>
          <w:noProof/>
        </w:rPr>
        <w:drawing>
          <wp:inline distT="0" distB="0" distL="0" distR="0" wp14:anchorId="20953059" wp14:editId="63BDFDBD">
            <wp:extent cx="5731510" cy="3695065"/>
            <wp:effectExtent l="0" t="0" r="0" b="63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77EA663C" w14:textId="05761113" w:rsidR="00E66C57" w:rsidRDefault="00E66C57" w:rsidP="00E66C57">
      <w:r>
        <w:lastRenderedPageBreak/>
        <w:fldChar w:fldCharType="begin"/>
      </w:r>
      <w: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fldChar w:fldCharType="separate"/>
      </w:r>
      <w:r>
        <w:rPr>
          <w:noProof/>
        </w:rPr>
        <w:drawing>
          <wp:inline distT="0" distB="0" distL="0" distR="0" wp14:anchorId="5EC2F2D3" wp14:editId="018B9ACB">
            <wp:extent cx="5731510" cy="6762750"/>
            <wp:effectExtent l="0" t="0" r="0" b="635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6762750"/>
                    </a:xfrm>
                    <a:prstGeom prst="rect">
                      <a:avLst/>
                    </a:prstGeom>
                    <a:noFill/>
                    <a:ln>
                      <a:noFill/>
                    </a:ln>
                  </pic:spPr>
                </pic:pic>
              </a:graphicData>
            </a:graphic>
          </wp:inline>
        </w:drawing>
      </w:r>
      <w:r>
        <w:fldChar w:fldCharType="end"/>
      </w:r>
    </w:p>
    <w:p w14:paraId="5F70E395" w14:textId="56CFACC4" w:rsidR="00E66C57" w:rsidRDefault="00E66C57" w:rsidP="00E66C57">
      <w:r>
        <w:lastRenderedPageBreak/>
        <w:fldChar w:fldCharType="begin"/>
      </w:r>
      <w: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fldChar w:fldCharType="separate"/>
      </w:r>
      <w:r>
        <w:rPr>
          <w:noProof/>
        </w:rPr>
        <w:drawing>
          <wp:inline distT="0" distB="0" distL="0" distR="0" wp14:anchorId="2C94B1AC" wp14:editId="24B6529A">
            <wp:extent cx="5731510" cy="6309360"/>
            <wp:effectExtent l="0" t="0" r="0" b="254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6309360"/>
                    </a:xfrm>
                    <a:prstGeom prst="rect">
                      <a:avLst/>
                    </a:prstGeom>
                    <a:noFill/>
                    <a:ln>
                      <a:noFill/>
                    </a:ln>
                  </pic:spPr>
                </pic:pic>
              </a:graphicData>
            </a:graphic>
          </wp:inline>
        </w:drawing>
      </w:r>
      <w:r>
        <w:fldChar w:fldCharType="end"/>
      </w:r>
    </w:p>
    <w:p w14:paraId="37528BE5" w14:textId="68D11329" w:rsidR="00E66C57" w:rsidRDefault="00E66C57" w:rsidP="00E66C57">
      <w:r>
        <w:lastRenderedPageBreak/>
        <w:fldChar w:fldCharType="begin"/>
      </w:r>
      <w: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fldChar w:fldCharType="separate"/>
      </w:r>
      <w:r>
        <w:rPr>
          <w:noProof/>
        </w:rPr>
        <w:drawing>
          <wp:inline distT="0" distB="0" distL="0" distR="0" wp14:anchorId="3A931327" wp14:editId="3948461B">
            <wp:extent cx="5731510" cy="6309360"/>
            <wp:effectExtent l="0" t="0" r="0" b="254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31510" cy="6309360"/>
                    </a:xfrm>
                    <a:prstGeom prst="rect">
                      <a:avLst/>
                    </a:prstGeom>
                    <a:noFill/>
                    <a:ln>
                      <a:noFill/>
                    </a:ln>
                  </pic:spPr>
                </pic:pic>
              </a:graphicData>
            </a:graphic>
          </wp:inline>
        </w:drawing>
      </w:r>
      <w:r>
        <w:fldChar w:fldCharType="end"/>
      </w:r>
    </w:p>
    <w:p w14:paraId="2640978D" w14:textId="77777777" w:rsidR="00E66C57" w:rsidRDefault="00E66C57">
      <w:pPr>
        <w:rPr>
          <w:lang w:val="en-US"/>
        </w:rPr>
      </w:pPr>
    </w:p>
    <w:p w14:paraId="3688FB7D" w14:textId="77777777" w:rsidR="00445940" w:rsidRPr="00434B25" w:rsidRDefault="00445940">
      <w:pPr>
        <w:rPr>
          <w:lang w:val="en-US"/>
        </w:rPr>
      </w:pPr>
    </w:p>
    <w:sectPr w:rsidR="00445940" w:rsidRPr="00434B2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0"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47"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4555BC6"/>
    <w:multiLevelType w:val="hybridMultilevel"/>
    <w:tmpl w:val="346C84E4"/>
    <w:lvl w:ilvl="0" w:tplc="FECC7BF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6506781"/>
    <w:multiLevelType w:val="hybridMultilevel"/>
    <w:tmpl w:val="DA44E0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3"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6"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0"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1"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7"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2"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6"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3"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35"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7"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8"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2"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3"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9"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2"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92"/>
  </w:num>
  <w:num w:numId="2" w16cid:durableId="350840753">
    <w:abstractNumId w:val="138"/>
  </w:num>
  <w:num w:numId="3" w16cid:durableId="1525826876">
    <w:abstractNumId w:val="80"/>
  </w:num>
  <w:num w:numId="4" w16cid:durableId="709189771">
    <w:abstractNumId w:val="125"/>
  </w:num>
  <w:num w:numId="5" w16cid:durableId="259608088">
    <w:abstractNumId w:val="101"/>
  </w:num>
  <w:num w:numId="6" w16cid:durableId="1230070035">
    <w:abstractNumId w:val="84"/>
  </w:num>
  <w:num w:numId="7" w16cid:durableId="843469261">
    <w:abstractNumId w:val="49"/>
  </w:num>
  <w:num w:numId="8" w16cid:durableId="1435401905">
    <w:abstractNumId w:val="128"/>
  </w:num>
  <w:num w:numId="9" w16cid:durableId="430053602">
    <w:abstractNumId w:val="132"/>
  </w:num>
  <w:num w:numId="10" w16cid:durableId="1136873256">
    <w:abstractNumId w:val="78"/>
  </w:num>
  <w:num w:numId="11" w16cid:durableId="254167692">
    <w:abstractNumId w:val="0"/>
  </w:num>
  <w:num w:numId="12" w16cid:durableId="1308974592">
    <w:abstractNumId w:val="24"/>
  </w:num>
  <w:num w:numId="13" w16cid:durableId="1567254222">
    <w:abstractNumId w:val="133"/>
  </w:num>
  <w:num w:numId="14" w16cid:durableId="88280379">
    <w:abstractNumId w:val="41"/>
  </w:num>
  <w:num w:numId="15" w16cid:durableId="1724601391">
    <w:abstractNumId w:val="53"/>
  </w:num>
  <w:num w:numId="16" w16cid:durableId="1819416806">
    <w:abstractNumId w:val="67"/>
  </w:num>
  <w:num w:numId="17" w16cid:durableId="1466895842">
    <w:abstractNumId w:val="142"/>
  </w:num>
  <w:num w:numId="18" w16cid:durableId="483397953">
    <w:abstractNumId w:val="136"/>
  </w:num>
  <w:num w:numId="19" w16cid:durableId="776826891">
    <w:abstractNumId w:val="141"/>
  </w:num>
  <w:num w:numId="20" w16cid:durableId="474224315">
    <w:abstractNumId w:val="45"/>
  </w:num>
  <w:num w:numId="21" w16cid:durableId="420567791">
    <w:abstractNumId w:val="102"/>
  </w:num>
  <w:num w:numId="22" w16cid:durableId="910387890">
    <w:abstractNumId w:val="100"/>
  </w:num>
  <w:num w:numId="23" w16cid:durableId="976882794">
    <w:abstractNumId w:val="148"/>
  </w:num>
  <w:num w:numId="24" w16cid:durableId="1068384611">
    <w:abstractNumId w:val="129"/>
  </w:num>
  <w:num w:numId="25" w16cid:durableId="1379549513">
    <w:abstractNumId w:val="28"/>
  </w:num>
  <w:num w:numId="26" w16cid:durableId="1042441533">
    <w:abstractNumId w:val="140"/>
  </w:num>
  <w:num w:numId="27" w16cid:durableId="1732728601">
    <w:abstractNumId w:val="38"/>
  </w:num>
  <w:num w:numId="28" w16cid:durableId="1626692227">
    <w:abstractNumId w:val="13"/>
  </w:num>
  <w:num w:numId="29" w16cid:durableId="1493259491">
    <w:abstractNumId w:val="87"/>
  </w:num>
  <w:num w:numId="30" w16cid:durableId="1341927665">
    <w:abstractNumId w:val="110"/>
  </w:num>
  <w:num w:numId="31" w16cid:durableId="1576276355">
    <w:abstractNumId w:val="54"/>
  </w:num>
  <w:num w:numId="32" w16cid:durableId="1397169986">
    <w:abstractNumId w:val="18"/>
  </w:num>
  <w:num w:numId="33" w16cid:durableId="318657190">
    <w:abstractNumId w:val="34"/>
  </w:num>
  <w:num w:numId="34" w16cid:durableId="512183938">
    <w:abstractNumId w:val="106"/>
  </w:num>
  <w:num w:numId="35" w16cid:durableId="597063825">
    <w:abstractNumId w:val="21"/>
  </w:num>
  <w:num w:numId="36" w16cid:durableId="1124427739">
    <w:abstractNumId w:val="112"/>
  </w:num>
  <w:num w:numId="37" w16cid:durableId="1459371670">
    <w:abstractNumId w:val="10"/>
  </w:num>
  <w:num w:numId="38" w16cid:durableId="1529174976">
    <w:abstractNumId w:val="95"/>
  </w:num>
  <w:num w:numId="39" w16cid:durableId="757016597">
    <w:abstractNumId w:val="11"/>
  </w:num>
  <w:num w:numId="40" w16cid:durableId="859588597">
    <w:abstractNumId w:val="85"/>
  </w:num>
  <w:num w:numId="41" w16cid:durableId="1627540679">
    <w:abstractNumId w:val="73"/>
  </w:num>
  <w:num w:numId="42" w16cid:durableId="1679384336">
    <w:abstractNumId w:val="91"/>
  </w:num>
  <w:num w:numId="43" w16cid:durableId="32728894">
    <w:abstractNumId w:val="32"/>
  </w:num>
  <w:num w:numId="44" w16cid:durableId="1638220062">
    <w:abstractNumId w:val="151"/>
  </w:num>
  <w:num w:numId="45" w16cid:durableId="648821569">
    <w:abstractNumId w:val="88"/>
  </w:num>
  <w:num w:numId="46" w16cid:durableId="1898979228">
    <w:abstractNumId w:val="109"/>
  </w:num>
  <w:num w:numId="47" w16cid:durableId="1706978950">
    <w:abstractNumId w:val="93"/>
  </w:num>
  <w:num w:numId="48" w16cid:durableId="222374295">
    <w:abstractNumId w:val="90"/>
  </w:num>
  <w:num w:numId="49" w16cid:durableId="1136295442">
    <w:abstractNumId w:val="81"/>
  </w:num>
  <w:num w:numId="50" w16cid:durableId="1911964216">
    <w:abstractNumId w:val="83"/>
  </w:num>
  <w:num w:numId="51" w16cid:durableId="1622806467">
    <w:abstractNumId w:val="65"/>
  </w:num>
  <w:num w:numId="52" w16cid:durableId="2054307097">
    <w:abstractNumId w:val="114"/>
  </w:num>
  <w:num w:numId="53" w16cid:durableId="274599156">
    <w:abstractNumId w:val="19"/>
  </w:num>
  <w:num w:numId="54" w16cid:durableId="941952919">
    <w:abstractNumId w:val="12"/>
  </w:num>
  <w:num w:numId="55" w16cid:durableId="2087651213">
    <w:abstractNumId w:val="62"/>
  </w:num>
  <w:num w:numId="56" w16cid:durableId="444085356">
    <w:abstractNumId w:val="96"/>
  </w:num>
  <w:num w:numId="57" w16cid:durableId="1834026498">
    <w:abstractNumId w:val="69"/>
  </w:num>
  <w:num w:numId="58" w16cid:durableId="128059801">
    <w:abstractNumId w:val="46"/>
  </w:num>
  <w:num w:numId="59" w16cid:durableId="1015183938">
    <w:abstractNumId w:val="134"/>
  </w:num>
  <w:num w:numId="60" w16cid:durableId="344788513">
    <w:abstractNumId w:val="6"/>
  </w:num>
  <w:num w:numId="61" w16cid:durableId="1386560568">
    <w:abstractNumId w:val="63"/>
  </w:num>
  <w:num w:numId="62" w16cid:durableId="1786608177">
    <w:abstractNumId w:val="126"/>
  </w:num>
  <w:num w:numId="63" w16cid:durableId="562064978">
    <w:abstractNumId w:val="8"/>
  </w:num>
  <w:num w:numId="64" w16cid:durableId="1954433185">
    <w:abstractNumId w:val="4"/>
  </w:num>
  <w:num w:numId="65" w16cid:durableId="1307324011">
    <w:abstractNumId w:val="16"/>
  </w:num>
  <w:num w:numId="66" w16cid:durableId="1825121926">
    <w:abstractNumId w:val="139"/>
  </w:num>
  <w:num w:numId="67" w16cid:durableId="445581495">
    <w:abstractNumId w:val="33"/>
  </w:num>
  <w:num w:numId="68" w16cid:durableId="346564987">
    <w:abstractNumId w:val="147"/>
  </w:num>
  <w:num w:numId="69" w16cid:durableId="43796497">
    <w:abstractNumId w:val="25"/>
  </w:num>
  <w:num w:numId="70" w16cid:durableId="1333995038">
    <w:abstractNumId w:val="154"/>
  </w:num>
  <w:num w:numId="71" w16cid:durableId="193930567">
    <w:abstractNumId w:val="145"/>
  </w:num>
  <w:num w:numId="72" w16cid:durableId="778449878">
    <w:abstractNumId w:val="58"/>
  </w:num>
  <w:num w:numId="73" w16cid:durableId="867643467">
    <w:abstractNumId w:val="97"/>
  </w:num>
  <w:num w:numId="74" w16cid:durableId="731468202">
    <w:abstractNumId w:val="122"/>
  </w:num>
  <w:num w:numId="75" w16cid:durableId="939488409">
    <w:abstractNumId w:val="48"/>
  </w:num>
  <w:num w:numId="76" w16cid:durableId="926426482">
    <w:abstractNumId w:val="143"/>
  </w:num>
  <w:num w:numId="77" w16cid:durableId="188835862">
    <w:abstractNumId w:val="66"/>
  </w:num>
  <w:num w:numId="78" w16cid:durableId="187840474">
    <w:abstractNumId w:val="107"/>
  </w:num>
  <w:num w:numId="79" w16cid:durableId="574627298">
    <w:abstractNumId w:val="118"/>
  </w:num>
  <w:num w:numId="80" w16cid:durableId="1831288209">
    <w:abstractNumId w:val="29"/>
  </w:num>
  <w:num w:numId="81" w16cid:durableId="560292821">
    <w:abstractNumId w:val="137"/>
  </w:num>
  <w:num w:numId="82" w16cid:durableId="1792674599">
    <w:abstractNumId w:val="146"/>
  </w:num>
  <w:num w:numId="83" w16cid:durableId="1477798251">
    <w:abstractNumId w:val="26"/>
  </w:num>
  <w:num w:numId="84" w16cid:durableId="1765229188">
    <w:abstractNumId w:val="153"/>
  </w:num>
  <w:num w:numId="85" w16cid:durableId="254829587">
    <w:abstractNumId w:val="2"/>
  </w:num>
  <w:num w:numId="86" w16cid:durableId="1415324459">
    <w:abstractNumId w:val="135"/>
  </w:num>
  <w:num w:numId="87" w16cid:durableId="828643067">
    <w:abstractNumId w:val="119"/>
  </w:num>
  <w:num w:numId="88" w16cid:durableId="219445130">
    <w:abstractNumId w:val="64"/>
  </w:num>
  <w:num w:numId="89" w16cid:durableId="691106078">
    <w:abstractNumId w:val="68"/>
  </w:num>
  <w:num w:numId="90" w16cid:durableId="1170368713">
    <w:abstractNumId w:val="39"/>
  </w:num>
  <w:num w:numId="91" w16cid:durableId="42751214">
    <w:abstractNumId w:val="113"/>
  </w:num>
  <w:num w:numId="92" w16cid:durableId="1070225905">
    <w:abstractNumId w:val="131"/>
  </w:num>
  <w:num w:numId="93" w16cid:durableId="1948657918">
    <w:abstractNumId w:val="36"/>
  </w:num>
  <w:num w:numId="94" w16cid:durableId="1081370568">
    <w:abstractNumId w:val="79"/>
  </w:num>
  <w:num w:numId="95" w16cid:durableId="1281258805">
    <w:abstractNumId w:val="55"/>
  </w:num>
  <w:num w:numId="96" w16cid:durableId="323972149">
    <w:abstractNumId w:val="22"/>
  </w:num>
  <w:num w:numId="97" w16cid:durableId="288630507">
    <w:abstractNumId w:val="130"/>
  </w:num>
  <w:num w:numId="98" w16cid:durableId="697970186">
    <w:abstractNumId w:val="77"/>
  </w:num>
  <w:num w:numId="99" w16cid:durableId="283508763">
    <w:abstractNumId w:val="150"/>
  </w:num>
  <w:num w:numId="100" w16cid:durableId="1285695621">
    <w:abstractNumId w:val="43"/>
  </w:num>
  <w:num w:numId="101" w16cid:durableId="546111696">
    <w:abstractNumId w:val="42"/>
  </w:num>
  <w:num w:numId="102" w16cid:durableId="552160518">
    <w:abstractNumId w:val="108"/>
  </w:num>
  <w:num w:numId="103" w16cid:durableId="2065567319">
    <w:abstractNumId w:val="20"/>
  </w:num>
  <w:num w:numId="104" w16cid:durableId="1613973067">
    <w:abstractNumId w:val="71"/>
  </w:num>
  <w:num w:numId="105" w16cid:durableId="1445035226">
    <w:abstractNumId w:val="144"/>
  </w:num>
  <w:num w:numId="106" w16cid:durableId="2147046015">
    <w:abstractNumId w:val="15"/>
  </w:num>
  <w:num w:numId="107" w16cid:durableId="2145537517">
    <w:abstractNumId w:val="27"/>
  </w:num>
  <w:num w:numId="108" w16cid:durableId="1487939099">
    <w:abstractNumId w:val="50"/>
  </w:num>
  <w:num w:numId="109" w16cid:durableId="1348218994">
    <w:abstractNumId w:val="1"/>
  </w:num>
  <w:num w:numId="110" w16cid:durableId="1606379858">
    <w:abstractNumId w:val="57"/>
  </w:num>
  <w:num w:numId="111" w16cid:durableId="1975871">
    <w:abstractNumId w:val="121"/>
  </w:num>
  <w:num w:numId="112" w16cid:durableId="1981499740">
    <w:abstractNumId w:val="52"/>
  </w:num>
  <w:num w:numId="113" w16cid:durableId="332999978">
    <w:abstractNumId w:val="59"/>
  </w:num>
  <w:num w:numId="114" w16cid:durableId="1588806629">
    <w:abstractNumId w:val="103"/>
  </w:num>
  <w:num w:numId="115" w16cid:durableId="191311547">
    <w:abstractNumId w:val="14"/>
  </w:num>
  <w:num w:numId="116" w16cid:durableId="1696888085">
    <w:abstractNumId w:val="89"/>
  </w:num>
  <w:num w:numId="117" w16cid:durableId="22945681">
    <w:abstractNumId w:val="152"/>
  </w:num>
  <w:num w:numId="118" w16cid:durableId="1669020199">
    <w:abstractNumId w:val="115"/>
  </w:num>
  <w:num w:numId="119" w16cid:durableId="1577859257">
    <w:abstractNumId w:val="37"/>
  </w:num>
  <w:num w:numId="120" w16cid:durableId="1608809198">
    <w:abstractNumId w:val="111"/>
  </w:num>
  <w:num w:numId="121" w16cid:durableId="1017730673">
    <w:abstractNumId w:val="86"/>
  </w:num>
  <w:num w:numId="122" w16cid:durableId="1266501982">
    <w:abstractNumId w:val="76"/>
  </w:num>
  <w:num w:numId="123" w16cid:durableId="1258714925">
    <w:abstractNumId w:val="127"/>
  </w:num>
  <w:num w:numId="124" w16cid:durableId="1424033322">
    <w:abstractNumId w:val="75"/>
  </w:num>
  <w:num w:numId="125" w16cid:durableId="1993750587">
    <w:abstractNumId w:val="47"/>
  </w:num>
  <w:num w:numId="126" w16cid:durableId="1057514041">
    <w:abstractNumId w:val="99"/>
  </w:num>
  <w:num w:numId="127" w16cid:durableId="1836262335">
    <w:abstractNumId w:val="123"/>
  </w:num>
  <w:num w:numId="128" w16cid:durableId="1685859128">
    <w:abstractNumId w:val="35"/>
  </w:num>
  <w:num w:numId="129" w16cid:durableId="788011117">
    <w:abstractNumId w:val="56"/>
  </w:num>
  <w:num w:numId="130" w16cid:durableId="409086010">
    <w:abstractNumId w:val="149"/>
  </w:num>
  <w:num w:numId="131" w16cid:durableId="557320721">
    <w:abstractNumId w:val="124"/>
  </w:num>
  <w:num w:numId="132" w16cid:durableId="1428425807">
    <w:abstractNumId w:val="30"/>
  </w:num>
  <w:num w:numId="133" w16cid:durableId="1837724591">
    <w:abstractNumId w:val="94"/>
  </w:num>
  <w:num w:numId="134" w16cid:durableId="454568164">
    <w:abstractNumId w:val="5"/>
  </w:num>
  <w:num w:numId="135" w16cid:durableId="2070838712">
    <w:abstractNumId w:val="40"/>
  </w:num>
  <w:num w:numId="136" w16cid:durableId="1283464949">
    <w:abstractNumId w:val="9"/>
  </w:num>
  <w:num w:numId="137" w16cid:durableId="1099175499">
    <w:abstractNumId w:val="51"/>
  </w:num>
  <w:num w:numId="138" w16cid:durableId="2048949234">
    <w:abstractNumId w:val="23"/>
  </w:num>
  <w:num w:numId="139" w16cid:durableId="1430810953">
    <w:abstractNumId w:val="72"/>
  </w:num>
  <w:num w:numId="140" w16cid:durableId="718670150">
    <w:abstractNumId w:val="74"/>
  </w:num>
  <w:num w:numId="141" w16cid:durableId="81881203">
    <w:abstractNumId w:val="60"/>
  </w:num>
  <w:num w:numId="142" w16cid:durableId="973563212">
    <w:abstractNumId w:val="117"/>
  </w:num>
  <w:num w:numId="143" w16cid:durableId="529955961">
    <w:abstractNumId w:val="116"/>
  </w:num>
  <w:num w:numId="144" w16cid:durableId="1256816270">
    <w:abstractNumId w:val="17"/>
  </w:num>
  <w:num w:numId="145" w16cid:durableId="948896617">
    <w:abstractNumId w:val="7"/>
  </w:num>
  <w:num w:numId="146" w16cid:durableId="1012758717">
    <w:abstractNumId w:val="3"/>
  </w:num>
  <w:num w:numId="147" w16cid:durableId="130752158">
    <w:abstractNumId w:val="70"/>
  </w:num>
  <w:num w:numId="148" w16cid:durableId="1084181486">
    <w:abstractNumId w:val="98"/>
  </w:num>
  <w:num w:numId="149" w16cid:durableId="1513303566">
    <w:abstractNumId w:val="105"/>
  </w:num>
  <w:num w:numId="150" w16cid:durableId="402486301">
    <w:abstractNumId w:val="104"/>
  </w:num>
  <w:num w:numId="151" w16cid:durableId="257905073">
    <w:abstractNumId w:val="82"/>
  </w:num>
  <w:num w:numId="152" w16cid:durableId="1014259154">
    <w:abstractNumId w:val="44"/>
  </w:num>
  <w:num w:numId="153" w16cid:durableId="214703692">
    <w:abstractNumId w:val="61"/>
  </w:num>
  <w:num w:numId="154" w16cid:durableId="1604915341">
    <w:abstractNumId w:val="120"/>
  </w:num>
  <w:num w:numId="155" w16cid:durableId="2116822182">
    <w:abstractNumId w:val="31"/>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11F38"/>
    <w:rsid w:val="00016DA8"/>
    <w:rsid w:val="00025E0C"/>
    <w:rsid w:val="000316A1"/>
    <w:rsid w:val="00034DBC"/>
    <w:rsid w:val="0003603D"/>
    <w:rsid w:val="00042A17"/>
    <w:rsid w:val="000517CA"/>
    <w:rsid w:val="00055FD2"/>
    <w:rsid w:val="00070072"/>
    <w:rsid w:val="00071701"/>
    <w:rsid w:val="00074B5D"/>
    <w:rsid w:val="000759CD"/>
    <w:rsid w:val="00083036"/>
    <w:rsid w:val="0008622C"/>
    <w:rsid w:val="00087F3F"/>
    <w:rsid w:val="000A05CD"/>
    <w:rsid w:val="000A2256"/>
    <w:rsid w:val="000A23C4"/>
    <w:rsid w:val="000A5969"/>
    <w:rsid w:val="000B7DEC"/>
    <w:rsid w:val="000C064F"/>
    <w:rsid w:val="000C0B79"/>
    <w:rsid w:val="000D364B"/>
    <w:rsid w:val="000E16B3"/>
    <w:rsid w:val="000E1C8E"/>
    <w:rsid w:val="00106560"/>
    <w:rsid w:val="00140B95"/>
    <w:rsid w:val="00147995"/>
    <w:rsid w:val="00151EAA"/>
    <w:rsid w:val="00161AAD"/>
    <w:rsid w:val="0016552D"/>
    <w:rsid w:val="00167313"/>
    <w:rsid w:val="00177642"/>
    <w:rsid w:val="00190DC2"/>
    <w:rsid w:val="00195FB1"/>
    <w:rsid w:val="001A36D9"/>
    <w:rsid w:val="001B1BB7"/>
    <w:rsid w:val="001B2D60"/>
    <w:rsid w:val="001C0484"/>
    <w:rsid w:val="001D3F9D"/>
    <w:rsid w:val="001D5B5D"/>
    <w:rsid w:val="001E42AB"/>
    <w:rsid w:val="001F45F0"/>
    <w:rsid w:val="001F6CD5"/>
    <w:rsid w:val="00200FBC"/>
    <w:rsid w:val="00203EF7"/>
    <w:rsid w:val="0021182B"/>
    <w:rsid w:val="00212926"/>
    <w:rsid w:val="0021733D"/>
    <w:rsid w:val="002209CD"/>
    <w:rsid w:val="00223C60"/>
    <w:rsid w:val="002260A4"/>
    <w:rsid w:val="00232AF7"/>
    <w:rsid w:val="00236CD0"/>
    <w:rsid w:val="002404DF"/>
    <w:rsid w:val="002407A9"/>
    <w:rsid w:val="00243FC0"/>
    <w:rsid w:val="00244A6D"/>
    <w:rsid w:val="0024702C"/>
    <w:rsid w:val="00261B0B"/>
    <w:rsid w:val="00261C19"/>
    <w:rsid w:val="00263EC3"/>
    <w:rsid w:val="002669B5"/>
    <w:rsid w:val="00283A08"/>
    <w:rsid w:val="00286D09"/>
    <w:rsid w:val="00286FDF"/>
    <w:rsid w:val="00287DB5"/>
    <w:rsid w:val="002A053B"/>
    <w:rsid w:val="002A0F39"/>
    <w:rsid w:val="002A4A0E"/>
    <w:rsid w:val="002B0178"/>
    <w:rsid w:val="002B14BA"/>
    <w:rsid w:val="002C2F46"/>
    <w:rsid w:val="002C692A"/>
    <w:rsid w:val="002D27AC"/>
    <w:rsid w:val="002D5445"/>
    <w:rsid w:val="002D7E7F"/>
    <w:rsid w:val="002E0641"/>
    <w:rsid w:val="002E354A"/>
    <w:rsid w:val="002E5C32"/>
    <w:rsid w:val="002F18C9"/>
    <w:rsid w:val="00310D66"/>
    <w:rsid w:val="003174D8"/>
    <w:rsid w:val="003256F9"/>
    <w:rsid w:val="00351DAE"/>
    <w:rsid w:val="0035796F"/>
    <w:rsid w:val="00366C21"/>
    <w:rsid w:val="00377A05"/>
    <w:rsid w:val="003823A0"/>
    <w:rsid w:val="00387AF6"/>
    <w:rsid w:val="00391A01"/>
    <w:rsid w:val="00391A2B"/>
    <w:rsid w:val="0039503D"/>
    <w:rsid w:val="003B6314"/>
    <w:rsid w:val="003B75F2"/>
    <w:rsid w:val="003C48A0"/>
    <w:rsid w:val="003E1C1C"/>
    <w:rsid w:val="003E4A0B"/>
    <w:rsid w:val="003E6235"/>
    <w:rsid w:val="003F2D00"/>
    <w:rsid w:val="003F44B9"/>
    <w:rsid w:val="003F5041"/>
    <w:rsid w:val="003F5546"/>
    <w:rsid w:val="00404FBB"/>
    <w:rsid w:val="00423E99"/>
    <w:rsid w:val="00431A11"/>
    <w:rsid w:val="00434B25"/>
    <w:rsid w:val="00444983"/>
    <w:rsid w:val="00445940"/>
    <w:rsid w:val="0045231B"/>
    <w:rsid w:val="0045527A"/>
    <w:rsid w:val="00456341"/>
    <w:rsid w:val="0048595E"/>
    <w:rsid w:val="004863F4"/>
    <w:rsid w:val="004A1845"/>
    <w:rsid w:val="004A21F5"/>
    <w:rsid w:val="004A3BA7"/>
    <w:rsid w:val="004A78C7"/>
    <w:rsid w:val="004D3672"/>
    <w:rsid w:val="004E08EB"/>
    <w:rsid w:val="004F1FAF"/>
    <w:rsid w:val="004F5E00"/>
    <w:rsid w:val="00507F9C"/>
    <w:rsid w:val="00513641"/>
    <w:rsid w:val="00515DF4"/>
    <w:rsid w:val="00520C51"/>
    <w:rsid w:val="00527DB5"/>
    <w:rsid w:val="00541164"/>
    <w:rsid w:val="00544492"/>
    <w:rsid w:val="00552131"/>
    <w:rsid w:val="005609B3"/>
    <w:rsid w:val="005610DC"/>
    <w:rsid w:val="00562067"/>
    <w:rsid w:val="0058090C"/>
    <w:rsid w:val="00582594"/>
    <w:rsid w:val="00585CE9"/>
    <w:rsid w:val="00587E25"/>
    <w:rsid w:val="005911DE"/>
    <w:rsid w:val="005935B8"/>
    <w:rsid w:val="00596F66"/>
    <w:rsid w:val="005A34D5"/>
    <w:rsid w:val="005A7E3D"/>
    <w:rsid w:val="005B3504"/>
    <w:rsid w:val="005B3A7F"/>
    <w:rsid w:val="005D0CD8"/>
    <w:rsid w:val="005D5F1B"/>
    <w:rsid w:val="005F7083"/>
    <w:rsid w:val="006003CF"/>
    <w:rsid w:val="00607733"/>
    <w:rsid w:val="00614636"/>
    <w:rsid w:val="00622A49"/>
    <w:rsid w:val="00622C46"/>
    <w:rsid w:val="00625123"/>
    <w:rsid w:val="006338BA"/>
    <w:rsid w:val="00647C77"/>
    <w:rsid w:val="006667EC"/>
    <w:rsid w:val="00677236"/>
    <w:rsid w:val="00695FBB"/>
    <w:rsid w:val="00696838"/>
    <w:rsid w:val="006A2DBE"/>
    <w:rsid w:val="006A3754"/>
    <w:rsid w:val="006A6FE7"/>
    <w:rsid w:val="006C09C9"/>
    <w:rsid w:val="006C3C72"/>
    <w:rsid w:val="006C41EA"/>
    <w:rsid w:val="006C6BD4"/>
    <w:rsid w:val="006E3294"/>
    <w:rsid w:val="006F1751"/>
    <w:rsid w:val="007031A1"/>
    <w:rsid w:val="00703AAE"/>
    <w:rsid w:val="00705B40"/>
    <w:rsid w:val="0072140D"/>
    <w:rsid w:val="007219C8"/>
    <w:rsid w:val="0072261F"/>
    <w:rsid w:val="00725083"/>
    <w:rsid w:val="0075388E"/>
    <w:rsid w:val="00764B2B"/>
    <w:rsid w:val="00765DAE"/>
    <w:rsid w:val="0077538D"/>
    <w:rsid w:val="0078415D"/>
    <w:rsid w:val="00785F6D"/>
    <w:rsid w:val="007900C2"/>
    <w:rsid w:val="007A2B9D"/>
    <w:rsid w:val="007B745E"/>
    <w:rsid w:val="007C0F1A"/>
    <w:rsid w:val="007C2F44"/>
    <w:rsid w:val="007C697F"/>
    <w:rsid w:val="007D028A"/>
    <w:rsid w:val="007D48FD"/>
    <w:rsid w:val="007D5CA5"/>
    <w:rsid w:val="007E143A"/>
    <w:rsid w:val="00801194"/>
    <w:rsid w:val="00825836"/>
    <w:rsid w:val="008513AA"/>
    <w:rsid w:val="008523B5"/>
    <w:rsid w:val="00865C58"/>
    <w:rsid w:val="00866B6D"/>
    <w:rsid w:val="008706E6"/>
    <w:rsid w:val="00870C7D"/>
    <w:rsid w:val="0088094C"/>
    <w:rsid w:val="00880B22"/>
    <w:rsid w:val="00883A69"/>
    <w:rsid w:val="00890BBE"/>
    <w:rsid w:val="00896416"/>
    <w:rsid w:val="008A6ED1"/>
    <w:rsid w:val="008B2145"/>
    <w:rsid w:val="008B2183"/>
    <w:rsid w:val="008C0B8A"/>
    <w:rsid w:val="008D1B56"/>
    <w:rsid w:val="008F0D4E"/>
    <w:rsid w:val="009150B1"/>
    <w:rsid w:val="00942C0D"/>
    <w:rsid w:val="00947338"/>
    <w:rsid w:val="009522DB"/>
    <w:rsid w:val="0095575B"/>
    <w:rsid w:val="00955C69"/>
    <w:rsid w:val="0095774A"/>
    <w:rsid w:val="009608DB"/>
    <w:rsid w:val="009613B4"/>
    <w:rsid w:val="00973A76"/>
    <w:rsid w:val="00977785"/>
    <w:rsid w:val="00982CB0"/>
    <w:rsid w:val="00991E4D"/>
    <w:rsid w:val="009B681E"/>
    <w:rsid w:val="009C6E88"/>
    <w:rsid w:val="009D1341"/>
    <w:rsid w:val="009D476A"/>
    <w:rsid w:val="009E20B5"/>
    <w:rsid w:val="00A018AE"/>
    <w:rsid w:val="00A020C5"/>
    <w:rsid w:val="00A03C35"/>
    <w:rsid w:val="00A22E2C"/>
    <w:rsid w:val="00A24872"/>
    <w:rsid w:val="00A27B7C"/>
    <w:rsid w:val="00A34F9F"/>
    <w:rsid w:val="00A405DF"/>
    <w:rsid w:val="00A44A2D"/>
    <w:rsid w:val="00A52199"/>
    <w:rsid w:val="00A552E3"/>
    <w:rsid w:val="00A61A18"/>
    <w:rsid w:val="00A62082"/>
    <w:rsid w:val="00A7291C"/>
    <w:rsid w:val="00A84354"/>
    <w:rsid w:val="00A90C94"/>
    <w:rsid w:val="00AA7DA7"/>
    <w:rsid w:val="00AB0270"/>
    <w:rsid w:val="00AB1D5C"/>
    <w:rsid w:val="00AB2EEB"/>
    <w:rsid w:val="00AB4FC5"/>
    <w:rsid w:val="00AC0957"/>
    <w:rsid w:val="00AD6617"/>
    <w:rsid w:val="00AF40ED"/>
    <w:rsid w:val="00B10993"/>
    <w:rsid w:val="00B30077"/>
    <w:rsid w:val="00B41B6B"/>
    <w:rsid w:val="00B72AE0"/>
    <w:rsid w:val="00B74C68"/>
    <w:rsid w:val="00B8303B"/>
    <w:rsid w:val="00B92E96"/>
    <w:rsid w:val="00B94A5A"/>
    <w:rsid w:val="00BA688E"/>
    <w:rsid w:val="00BA6B6B"/>
    <w:rsid w:val="00BA73AA"/>
    <w:rsid w:val="00BB3F8F"/>
    <w:rsid w:val="00BB40F7"/>
    <w:rsid w:val="00BB4738"/>
    <w:rsid w:val="00BC742E"/>
    <w:rsid w:val="00BE5BBE"/>
    <w:rsid w:val="00BE6948"/>
    <w:rsid w:val="00C05564"/>
    <w:rsid w:val="00C23489"/>
    <w:rsid w:val="00C277CE"/>
    <w:rsid w:val="00C3621B"/>
    <w:rsid w:val="00C42EA0"/>
    <w:rsid w:val="00C47D9E"/>
    <w:rsid w:val="00C573E1"/>
    <w:rsid w:val="00C60FE5"/>
    <w:rsid w:val="00C75A88"/>
    <w:rsid w:val="00C813C3"/>
    <w:rsid w:val="00C8256C"/>
    <w:rsid w:val="00C86FA7"/>
    <w:rsid w:val="00C91B37"/>
    <w:rsid w:val="00CA5FCB"/>
    <w:rsid w:val="00CB0275"/>
    <w:rsid w:val="00CB4A05"/>
    <w:rsid w:val="00CB54C4"/>
    <w:rsid w:val="00CC008E"/>
    <w:rsid w:val="00CC7127"/>
    <w:rsid w:val="00CD1963"/>
    <w:rsid w:val="00CD459F"/>
    <w:rsid w:val="00CE44A9"/>
    <w:rsid w:val="00CE640B"/>
    <w:rsid w:val="00D012CA"/>
    <w:rsid w:val="00D06E61"/>
    <w:rsid w:val="00D1426A"/>
    <w:rsid w:val="00D14AB5"/>
    <w:rsid w:val="00D175B4"/>
    <w:rsid w:val="00D2334B"/>
    <w:rsid w:val="00D2656A"/>
    <w:rsid w:val="00D30D1F"/>
    <w:rsid w:val="00D45842"/>
    <w:rsid w:val="00D51F06"/>
    <w:rsid w:val="00D6119B"/>
    <w:rsid w:val="00D67725"/>
    <w:rsid w:val="00D71E64"/>
    <w:rsid w:val="00D77253"/>
    <w:rsid w:val="00D8575A"/>
    <w:rsid w:val="00D8689A"/>
    <w:rsid w:val="00DA39A6"/>
    <w:rsid w:val="00DB46C1"/>
    <w:rsid w:val="00DC0984"/>
    <w:rsid w:val="00DC2EC8"/>
    <w:rsid w:val="00DE1470"/>
    <w:rsid w:val="00DF32E3"/>
    <w:rsid w:val="00DF49AB"/>
    <w:rsid w:val="00E06264"/>
    <w:rsid w:val="00E0649F"/>
    <w:rsid w:val="00E0799B"/>
    <w:rsid w:val="00E1297C"/>
    <w:rsid w:val="00E12DF8"/>
    <w:rsid w:val="00E31394"/>
    <w:rsid w:val="00E31C40"/>
    <w:rsid w:val="00E328B7"/>
    <w:rsid w:val="00E3718B"/>
    <w:rsid w:val="00E40BCA"/>
    <w:rsid w:val="00E41D06"/>
    <w:rsid w:val="00E469CC"/>
    <w:rsid w:val="00E55C43"/>
    <w:rsid w:val="00E66B6C"/>
    <w:rsid w:val="00E66C57"/>
    <w:rsid w:val="00E708B7"/>
    <w:rsid w:val="00E74D89"/>
    <w:rsid w:val="00E757C0"/>
    <w:rsid w:val="00E76F81"/>
    <w:rsid w:val="00EA2C9D"/>
    <w:rsid w:val="00EA374C"/>
    <w:rsid w:val="00EA44AA"/>
    <w:rsid w:val="00EA586A"/>
    <w:rsid w:val="00EB7427"/>
    <w:rsid w:val="00EC1AFB"/>
    <w:rsid w:val="00EC3697"/>
    <w:rsid w:val="00EC5918"/>
    <w:rsid w:val="00EC7C41"/>
    <w:rsid w:val="00ED1F09"/>
    <w:rsid w:val="00EE3507"/>
    <w:rsid w:val="00EE4714"/>
    <w:rsid w:val="00EE4CCB"/>
    <w:rsid w:val="00F01835"/>
    <w:rsid w:val="00F02CB7"/>
    <w:rsid w:val="00F033C0"/>
    <w:rsid w:val="00F054AF"/>
    <w:rsid w:val="00F05591"/>
    <w:rsid w:val="00F06BC3"/>
    <w:rsid w:val="00F110E4"/>
    <w:rsid w:val="00F332A7"/>
    <w:rsid w:val="00F3361D"/>
    <w:rsid w:val="00F42808"/>
    <w:rsid w:val="00F463A1"/>
    <w:rsid w:val="00F512C9"/>
    <w:rsid w:val="00F65650"/>
    <w:rsid w:val="00F74DDE"/>
    <w:rsid w:val="00F757A3"/>
    <w:rsid w:val="00F8366E"/>
    <w:rsid w:val="00F879C3"/>
    <w:rsid w:val="00F94802"/>
    <w:rsid w:val="00FA344B"/>
    <w:rsid w:val="00FA54B6"/>
    <w:rsid w:val="00FB5AF3"/>
    <w:rsid w:val="00FC0C10"/>
    <w:rsid w:val="00FC3943"/>
    <w:rsid w:val="00FD638D"/>
    <w:rsid w:val="00FE20DF"/>
    <w:rsid w:val="00FE6A9E"/>
    <w:rsid w:val="00FF3888"/>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3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semiHidden/>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8.png"/><Relationship Id="rId68" Type="http://schemas.openxmlformats.org/officeDocument/2006/relationships/image" Target="media/image63.png"/><Relationship Id="rId16" Type="http://schemas.openxmlformats.org/officeDocument/2006/relationships/image" Target="media/image11.pn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48.png"/><Relationship Id="rId58" Type="http://schemas.openxmlformats.org/officeDocument/2006/relationships/image" Target="media/image53.png"/><Relationship Id="rId74" Type="http://schemas.openxmlformats.org/officeDocument/2006/relationships/image" Target="media/image69.png"/><Relationship Id="rId79" Type="http://schemas.openxmlformats.org/officeDocument/2006/relationships/image" Target="media/image74.png"/><Relationship Id="rId5" Type="http://schemas.openxmlformats.org/officeDocument/2006/relationships/image" Target="media/image1.png"/><Relationship Id="rId61" Type="http://schemas.openxmlformats.org/officeDocument/2006/relationships/image" Target="media/image56.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69" Type="http://schemas.openxmlformats.org/officeDocument/2006/relationships/image" Target="media/image64.png"/><Relationship Id="rId77" Type="http://schemas.openxmlformats.org/officeDocument/2006/relationships/image" Target="media/image72.png"/><Relationship Id="rId8" Type="http://schemas.openxmlformats.org/officeDocument/2006/relationships/image" Target="media/image3.png"/><Relationship Id="rId51" Type="http://schemas.openxmlformats.org/officeDocument/2006/relationships/image" Target="media/image46.png"/><Relationship Id="rId72" Type="http://schemas.openxmlformats.org/officeDocument/2006/relationships/image" Target="media/image67.png"/><Relationship Id="rId80"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67" Type="http://schemas.openxmlformats.org/officeDocument/2006/relationships/image" Target="media/image62.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70" Type="http://schemas.openxmlformats.org/officeDocument/2006/relationships/image" Target="media/image65.png"/><Relationship Id="rId75" Type="http://schemas.openxmlformats.org/officeDocument/2006/relationships/image" Target="media/image70.png"/><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image" Target="media/image68.png"/><Relationship Id="rId78" Type="http://schemas.openxmlformats.org/officeDocument/2006/relationships/image" Target="media/image73.png"/><Relationship Id="rId8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6" Type="http://schemas.openxmlformats.org/officeDocument/2006/relationships/image" Target="media/image71.jpeg"/><Relationship Id="rId7" Type="http://schemas.openxmlformats.org/officeDocument/2006/relationships/hyperlink" Target="https://www.kaggle.com/datasets/architsharma01/loan-approval-prediction-dataset" TargetMode="External"/><Relationship Id="rId71" Type="http://schemas.openxmlformats.org/officeDocument/2006/relationships/image" Target="media/image66.png"/><Relationship Id="rId2" Type="http://schemas.openxmlformats.org/officeDocument/2006/relationships/styles" Target="styles.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8</TotalTime>
  <Pages>166</Pages>
  <Words>46382</Words>
  <Characters>264380</Characters>
  <Application>Microsoft Office Word</Application>
  <DocSecurity>0</DocSecurity>
  <Lines>2203</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98</cp:revision>
  <dcterms:created xsi:type="dcterms:W3CDTF">2025-12-14T18:10:00Z</dcterms:created>
  <dcterms:modified xsi:type="dcterms:W3CDTF">2025-12-17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